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7578208" w:displacedByCustomXml="next"/>
    <w:bookmarkEnd w:id="0" w:displacedByCustomXml="next"/>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1432C273" w:rsidR="005B1018" w:rsidRPr="00B11A4E" w:rsidRDefault="005B1018" w:rsidP="00100AE4">
          <w:pPr>
            <w:pStyle w:val="Coverjudul"/>
            <w:rPr>
              <w:rFonts w:cs="Times New Roman"/>
              <w:lang w:val="en-US"/>
            </w:rPr>
          </w:pPr>
          <w:r w:rsidRPr="0032555B">
            <w:rPr>
              <w:rFonts w:cs="Times New Roman"/>
            </w:rPr>
            <w:t>RANCANG BANGUN SISTEM IN</w:t>
          </w:r>
          <w:r w:rsidR="00B36B4A" w:rsidRPr="00344402">
            <w:rPr>
              <w:rFonts w:cs="Times New Roman"/>
            </w:rPr>
            <w:t>FORM</w:t>
          </w:r>
          <w:r w:rsidRPr="00344402">
            <w:rPr>
              <w:rFonts w:cs="Times New Roman"/>
            </w:rPr>
            <w:t>A</w:t>
          </w:r>
          <w:r w:rsidRPr="0032555B">
            <w:rPr>
              <w:rFonts w:cs="Times New Roman"/>
            </w:rPr>
            <w:t xml:space="preserve">SI </w:t>
          </w:r>
          <w:r>
            <w:rPr>
              <w:rFonts w:cs="Times New Roman"/>
              <w:lang w:val="en-US"/>
            </w:rPr>
            <w:t>Manajemen SURAT PERINTAH TUGAS</w:t>
          </w:r>
        </w:p>
        <w:p w14:paraId="53CB7719" w14:textId="6ED9DED1"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344402">
            <w:rPr>
              <w:rFonts w:cs="Times New Roman"/>
              <w:lang w:val="en-US"/>
            </w:rPr>
            <w:t>KELAS</w:t>
          </w:r>
          <w:r>
            <w:rPr>
              <w:rFonts w:cs="Times New Roman"/>
              <w:lang w:val="en-US"/>
            </w:rPr>
            <w:t xml:space="preserve">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C8448C1" w:rsidR="005B1018" w:rsidRPr="0032555B" w:rsidRDefault="005B1018" w:rsidP="00100AE4">
          <w:pPr>
            <w:pStyle w:val="CoverDeskripsi"/>
            <w:rPr>
              <w:rFonts w:cs="Times New Roman"/>
              <w:lang w:val="sv-SE"/>
            </w:rPr>
          </w:pPr>
          <w:r w:rsidRPr="0032555B">
            <w:rPr>
              <w:rFonts w:cs="Times New Roman"/>
              <w:lang w:val="sv-SE"/>
            </w:rPr>
            <w:t>Pada Jurusan Teknik In</w:t>
          </w:r>
          <w:r w:rsidR="00B36B4A" w:rsidRPr="00344402">
            <w:rPr>
              <w:rFonts w:cs="Times New Roman"/>
              <w:lang w:val="sv-SE"/>
            </w:rPr>
            <w:t>form</w:t>
          </w:r>
          <w:r w:rsidRPr="00344402">
            <w:rPr>
              <w:rFonts w:cs="Times New Roman"/>
              <w:lang w:val="sv-SE"/>
            </w:rPr>
            <w:t>a</w:t>
          </w:r>
          <w:r w:rsidRPr="0032555B">
            <w:rPr>
              <w:rFonts w:cs="Times New Roman"/>
              <w:lang w:val="sv-SE"/>
            </w:rPr>
            <w:t>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07C154FC" w:rsidR="00B11A4E" w:rsidRPr="00100AE4" w:rsidRDefault="00870E97"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1" w:name="_Toc493428738"/>
      <w:bookmarkStart w:id="2" w:name="_Toc525074794"/>
      <w:bookmarkStart w:id="3" w:name="_Toc9365019"/>
      <w:bookmarkStart w:id="4" w:name="_Toc11637764"/>
      <w:bookmarkStart w:id="5" w:name="_Toc13164791"/>
      <w:bookmarkStart w:id="6" w:name="_Toc26745606"/>
      <w:r w:rsidRPr="0032555B">
        <w:rPr>
          <w:rFonts w:cs="Times New Roman"/>
          <w:lang w:val="id-ID"/>
        </w:rPr>
        <w:t xml:space="preserve">LEMBAR PENGESAHAN </w:t>
      </w:r>
      <w:bookmarkEnd w:id="1"/>
      <w:bookmarkEnd w:id="2"/>
      <w:r w:rsidR="004A610D">
        <w:rPr>
          <w:rFonts w:cs="Times New Roman"/>
        </w:rPr>
        <w:t>BALAI PEMASYARAKATAN</w:t>
      </w:r>
      <w:r w:rsidRPr="0032555B">
        <w:rPr>
          <w:rFonts w:cs="Times New Roman"/>
        </w:rPr>
        <w:t xml:space="preserve"> PEKANBARU</w:t>
      </w:r>
      <w:bookmarkEnd w:id="3"/>
      <w:bookmarkEnd w:id="4"/>
      <w:bookmarkEnd w:id="5"/>
      <w:bookmarkEnd w:id="6"/>
    </w:p>
    <w:p w14:paraId="5BA5D3A2" w14:textId="77777777" w:rsidR="00B11A4E" w:rsidRPr="0032555B" w:rsidRDefault="00B11A4E" w:rsidP="00100AE4">
      <w:pPr>
        <w:pStyle w:val="Coverjudul"/>
        <w:rPr>
          <w:rFonts w:cs="Times New Roman"/>
          <w:sz w:val="24"/>
          <w:szCs w:val="24"/>
        </w:rPr>
      </w:pPr>
    </w:p>
    <w:p w14:paraId="4EA62ADA" w14:textId="57C7B484"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w:t>
      </w:r>
      <w:r w:rsidRPr="00344402">
        <w:rPr>
          <w:rFonts w:cs="Times New Roman"/>
          <w:sz w:val="24"/>
          <w:szCs w:val="24"/>
          <w:lang w:val="en-ID"/>
        </w:rPr>
        <w:t>N</w:t>
      </w:r>
      <w:r w:rsidR="00B36B4A" w:rsidRPr="00344402">
        <w:rPr>
          <w:rFonts w:cs="Times New Roman"/>
          <w:sz w:val="24"/>
          <w:szCs w:val="24"/>
          <w:lang w:val="en-ID"/>
        </w:rPr>
        <w:t>FORM</w:t>
      </w:r>
      <w:r w:rsidRPr="00344402">
        <w:rPr>
          <w:rFonts w:cs="Times New Roman"/>
          <w:sz w:val="24"/>
          <w:szCs w:val="24"/>
          <w:lang w:val="en-ID"/>
        </w:rPr>
        <w:t>AS</w:t>
      </w:r>
      <w:r w:rsidRPr="0032555B">
        <w:rPr>
          <w:rFonts w:cs="Times New Roman"/>
          <w:sz w:val="24"/>
          <w:szCs w:val="24"/>
          <w:lang w:val="en-ID"/>
        </w:rPr>
        <w:t xml:space="preserve">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851C0A8"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344402">
        <w:rPr>
          <w:rFonts w:cs="Times New Roman"/>
          <w:sz w:val="24"/>
          <w:szCs w:val="24"/>
          <w:lang w:val="en-ID"/>
        </w:rPr>
        <w:t>KELAS</w:t>
      </w:r>
      <w:r w:rsidR="004A610D">
        <w:rPr>
          <w:rFonts w:cs="Times New Roman"/>
          <w:sz w:val="24"/>
          <w:szCs w:val="24"/>
          <w:lang w:val="en-ID"/>
        </w:rPr>
        <w:t xml:space="preserve">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5C7A3D" w:rsidR="00B11A4E" w:rsidRPr="00981FFB" w:rsidRDefault="00B11A4E" w:rsidP="00100AE4">
      <w:pPr>
        <w:pStyle w:val="CoverDeskripsi"/>
        <w:rPr>
          <w:rFonts w:cs="Times New Roman"/>
          <w:lang w:val="pt-BR"/>
        </w:rPr>
      </w:pPr>
      <w:r w:rsidRPr="0032555B">
        <w:rPr>
          <w:rFonts w:cs="Times New Roman"/>
          <w:lang w:val="pt-BR"/>
        </w:rPr>
        <w:t xml:space="preserve">Jurusan Teknik </w:t>
      </w:r>
      <w:r w:rsidRPr="00981FFB">
        <w:rPr>
          <w:rFonts w:cs="Times New Roman"/>
          <w:lang w:val="pt-BR"/>
        </w:rPr>
        <w:t>In</w:t>
      </w:r>
      <w:r w:rsidR="00B36B4A" w:rsidRPr="00981FFB">
        <w:rPr>
          <w:rFonts w:cs="Times New Roman"/>
          <w:lang w:val="pt-BR"/>
        </w:rPr>
        <w:t>form</w:t>
      </w:r>
      <w:r w:rsidRPr="00981FFB">
        <w:rPr>
          <w:rFonts w:cs="Times New Roman"/>
          <w:lang w:val="pt-BR"/>
        </w:rPr>
        <w:t>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7" w:name="_Toc493428739"/>
      <w:bookmarkStart w:id="8" w:name="_Toc9365020"/>
      <w:bookmarkStart w:id="9" w:name="_Toc11637765"/>
      <w:bookmarkStart w:id="10"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1" w:name="_Toc26745607"/>
      <w:r w:rsidRPr="0032555B">
        <w:rPr>
          <w:rFonts w:eastAsia="Times New Roman" w:cs="Times New Roman"/>
          <w:lang w:val="pt-BR"/>
        </w:rPr>
        <w:lastRenderedPageBreak/>
        <w:t>LEMBAR PENGESAHAN JURUSAN</w:t>
      </w:r>
      <w:bookmarkEnd w:id="7"/>
      <w:bookmarkEnd w:id="8"/>
      <w:bookmarkEnd w:id="9"/>
      <w:bookmarkEnd w:id="10"/>
      <w:bookmarkEnd w:id="11"/>
    </w:p>
    <w:p w14:paraId="5A54DC96" w14:textId="407ED046"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N</w:t>
      </w:r>
      <w:r w:rsidR="00B36B4A" w:rsidRPr="00344402">
        <w:rPr>
          <w:rFonts w:cs="Times New Roman"/>
          <w:sz w:val="24"/>
          <w:szCs w:val="24"/>
          <w:lang w:val="en-ID"/>
        </w:rPr>
        <w:t>FOR</w:t>
      </w:r>
      <w:r w:rsidR="00B36B4A" w:rsidRPr="00B36B4A">
        <w:rPr>
          <w:rFonts w:cs="Times New Roman"/>
          <w:i/>
          <w:iCs/>
          <w:sz w:val="24"/>
          <w:szCs w:val="24"/>
          <w:lang w:val="en-ID"/>
        </w:rPr>
        <w:t>M</w:t>
      </w:r>
      <w:r w:rsidRPr="0032555B">
        <w:rPr>
          <w:rFonts w:cs="Times New Roman"/>
          <w:sz w:val="24"/>
          <w:szCs w:val="24"/>
          <w:lang w:val="en-ID"/>
        </w:rPr>
        <w:t xml:space="preserve">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3CF80B8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 xml:space="preserve">balai pemasyarakatan </w:t>
      </w:r>
      <w:r w:rsidR="00344402">
        <w:rPr>
          <w:rFonts w:cs="Times New Roman"/>
          <w:sz w:val="24"/>
          <w:szCs w:val="24"/>
          <w:lang w:val="en-ID"/>
        </w:rPr>
        <w:t>kelas</w:t>
      </w:r>
      <w:r w:rsidR="004A610D">
        <w:rPr>
          <w:rFonts w:cs="Times New Roman"/>
          <w:sz w:val="24"/>
          <w:szCs w:val="24"/>
          <w:lang w:val="en-ID"/>
        </w:rPr>
        <w:t xml:space="preserve">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199632F9" w:rsidR="00B11A4E" w:rsidRDefault="00B11A4E" w:rsidP="00100AE4">
      <w:pPr>
        <w:pStyle w:val="CoverDeskripsi"/>
        <w:rPr>
          <w:rFonts w:cs="Times New Roman"/>
        </w:rPr>
      </w:pPr>
      <w:r w:rsidRPr="0032555B">
        <w:rPr>
          <w:rFonts w:cs="Times New Roman"/>
        </w:rPr>
        <w:t>Oleh:</w:t>
      </w:r>
    </w:p>
    <w:p w14:paraId="322E4A08" w14:textId="34DAEB00" w:rsidR="00CC2F9C" w:rsidRDefault="00CC2F9C" w:rsidP="00100AE4">
      <w:pPr>
        <w:pStyle w:val="CoverDeskripsi"/>
        <w:rPr>
          <w:rFonts w:cs="Times New Roman"/>
        </w:rPr>
      </w:pPr>
    </w:p>
    <w:p w14:paraId="4D762D86" w14:textId="77777777" w:rsidR="00CC2F9C" w:rsidRPr="0032555B" w:rsidRDefault="00CC2F9C" w:rsidP="00100AE4">
      <w:pPr>
        <w:pStyle w:val="CoverDeskripsi"/>
        <w:rPr>
          <w:rFonts w:cs="Times New Roman"/>
        </w:rPr>
      </w:pP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1236CE18" w14:textId="49BD554E" w:rsidR="00B11A4E" w:rsidRDefault="00B11A4E" w:rsidP="00A17498">
      <w:pPr>
        <w:pStyle w:val="CoverDeskripsi"/>
        <w:spacing w:before="240"/>
        <w:rPr>
          <w:rFonts w:cs="Times New Roman"/>
        </w:rPr>
      </w:pPr>
      <w:r w:rsidRPr="0032555B">
        <w:rPr>
          <w:rFonts w:cs="Times New Roman"/>
        </w:rPr>
        <w:t>Pembimbing Kerja Praktik,</w:t>
      </w:r>
    </w:p>
    <w:p w14:paraId="34382E95" w14:textId="77777777" w:rsidR="00CC2F9C" w:rsidRPr="0032555B" w:rsidRDefault="00CC2F9C" w:rsidP="00A17498">
      <w:pPr>
        <w:pStyle w:val="CoverDeskripsi"/>
        <w:spacing w:before="240"/>
        <w:rPr>
          <w:rFonts w:cs="Times New Roman"/>
        </w:rPr>
      </w:pPr>
    </w:p>
    <w:p w14:paraId="474DB1D4" w14:textId="243CF414" w:rsidR="00B11A4E" w:rsidRPr="0032555B" w:rsidRDefault="00EA63AB" w:rsidP="00A17498">
      <w:pPr>
        <w:pStyle w:val="Covernama"/>
        <w:spacing w:before="240"/>
        <w:rPr>
          <w:rFonts w:cs="Times New Roman"/>
          <w:lang w:val="sv-SE"/>
        </w:rPr>
      </w:pPr>
      <w:r>
        <w:rPr>
          <w:rFonts w:cs="Times New Roman"/>
          <w:lang w:val="sv-SE"/>
        </w:rPr>
        <w:t>FADHILAH SYAFRIA, S. T., M.Kom.</w:t>
      </w:r>
    </w:p>
    <w:p w14:paraId="0AABDFF2" w14:textId="33D8AB36" w:rsidR="00B11A4E" w:rsidRPr="001D54EA" w:rsidRDefault="00B11A4E" w:rsidP="00A17498">
      <w:pPr>
        <w:pStyle w:val="Covernim"/>
        <w:spacing w:after="240"/>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59B4953B" w:rsidR="00B11A4E" w:rsidRPr="0032555B" w:rsidRDefault="00B11A4E" w:rsidP="00100AE4">
      <w:pPr>
        <w:pStyle w:val="CoverDeskripsi"/>
        <w:rPr>
          <w:rFonts w:cs="Times New Roman"/>
          <w:lang w:val="pt-BR"/>
        </w:rPr>
      </w:pPr>
      <w:r w:rsidRPr="0032555B">
        <w:rPr>
          <w:rFonts w:cs="Times New Roman"/>
          <w:lang w:val="pt-BR"/>
        </w:rPr>
        <w:t>Ketua Jurusan Teknik In</w:t>
      </w:r>
      <w:r w:rsidR="00B36B4A" w:rsidRPr="00981FFB">
        <w:rPr>
          <w:rFonts w:cs="Times New Roman"/>
          <w:lang w:val="pt-BR"/>
        </w:rPr>
        <w:t>form</w:t>
      </w:r>
      <w:r w:rsidRPr="00981FFB">
        <w:rPr>
          <w:rFonts w:cs="Times New Roman"/>
          <w:lang w:val="pt-BR"/>
        </w:rPr>
        <w:t>ati</w:t>
      </w:r>
      <w:r w:rsidRPr="0032555B">
        <w:rPr>
          <w:rFonts w:cs="Times New Roman"/>
          <w:lang w:val="pt-BR"/>
        </w:rPr>
        <w:t xml:space="preserve">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6A5FE10B" w:rsidR="00B11A4E"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7B4957CE" w14:textId="77777777" w:rsidR="00CC2F9C" w:rsidRPr="0032555B" w:rsidRDefault="00CC2F9C" w:rsidP="00A17498">
      <w:pPr>
        <w:pStyle w:val="CoverDeskripsi"/>
        <w:spacing w:after="240"/>
        <w:rPr>
          <w:rFonts w:cs="Times New Roman"/>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2" w:name="_Toc11637766"/>
      <w:bookmarkStart w:id="13" w:name="_Toc13164793"/>
      <w:bookmarkStart w:id="14" w:name="_Toc26745608"/>
      <w:r w:rsidRPr="0032555B">
        <w:rPr>
          <w:rFonts w:cs="Times New Roman"/>
          <w:lang w:val="id-ID"/>
        </w:rPr>
        <w:lastRenderedPageBreak/>
        <w:t>ABSTRAK</w:t>
      </w:r>
      <w:bookmarkEnd w:id="12"/>
      <w:bookmarkEnd w:id="13"/>
      <w:bookmarkEnd w:id="14"/>
    </w:p>
    <w:p w14:paraId="7B11386D" w14:textId="77777777" w:rsidR="00772142" w:rsidRPr="00772142" w:rsidRDefault="00772142" w:rsidP="00100AE4">
      <w:pPr>
        <w:spacing w:line="360" w:lineRule="auto"/>
      </w:pPr>
    </w:p>
    <w:p w14:paraId="5470DD28" w14:textId="1A5CC275" w:rsidR="00C74C55" w:rsidRPr="00C74C55" w:rsidRDefault="00B11A4E" w:rsidP="00E242F2">
      <w:pPr>
        <w:spacing w:after="0" w:line="24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A17498">
        <w:rPr>
          <w:rFonts w:ascii="Times New Roman" w:hAnsi="Times New Roman" w:cs="Times New Roman"/>
          <w:lang w:val="en-US"/>
        </w:rPr>
        <w:t>memanajemen</w:t>
      </w:r>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 xml:space="preserve">Balai Pemasyarakatan </w:t>
      </w:r>
      <w:r w:rsidR="00344402">
        <w:rPr>
          <w:rFonts w:ascii="Times New Roman" w:hAnsi="Times New Roman" w:cs="Times New Roman"/>
          <w:lang w:val="en-US"/>
        </w:rPr>
        <w:t>Kelas</w:t>
      </w:r>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w:t>
      </w:r>
      <w:r w:rsidR="00A17498">
        <w:rPr>
          <w:rFonts w:ascii="Times New Roman" w:hAnsi="Times New Roman" w:cs="Times New Roman"/>
          <w:lang w:val="en-US"/>
        </w:rPr>
        <w:t xml:space="preserve">Rancang Bangun </w:t>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DB37337" w:rsidR="00C74C55" w:rsidRPr="004F1B05" w:rsidRDefault="00C74C55" w:rsidP="00E242F2">
      <w:pPr>
        <w:spacing w:after="0" w:line="24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 xml:space="preserve">surat perintah tugas pada </w:t>
      </w:r>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 xml:space="preserve">ai </w:t>
      </w:r>
      <w:r w:rsidR="00A17498">
        <w:rPr>
          <w:rFonts w:ascii="Times New Roman" w:hAnsi="Times New Roman" w:cs="Times New Roman"/>
          <w:lang w:val="en-US"/>
        </w:rPr>
        <w:t>P</w:t>
      </w:r>
      <w:r w:rsidR="004F1B05">
        <w:rPr>
          <w:rFonts w:ascii="Times New Roman" w:hAnsi="Times New Roman" w:cs="Times New Roman"/>
          <w:lang w:val="en-US"/>
        </w:rPr>
        <w:t xml:space="preserve">emasyarakatan </w:t>
      </w:r>
      <w:r w:rsidR="00344402">
        <w:rPr>
          <w:rFonts w:ascii="Times New Roman" w:hAnsi="Times New Roman" w:cs="Times New Roman"/>
          <w:lang w:val="en-US"/>
        </w:rPr>
        <w:t>Kelas</w:t>
      </w:r>
      <w:r w:rsidR="004F1B05">
        <w:rPr>
          <w:rFonts w:ascii="Times New Roman" w:hAnsi="Times New Roman" w:cs="Times New Roman"/>
          <w:lang w:val="en-US"/>
        </w:rPr>
        <w:t xml:space="preserve"> </w:t>
      </w:r>
      <w:r w:rsidR="00A17498">
        <w:rPr>
          <w:rFonts w:ascii="Times New Roman" w:hAnsi="Times New Roman" w:cs="Times New Roman"/>
          <w:lang w:val="en-US"/>
        </w:rPr>
        <w:t>II</w:t>
      </w:r>
      <w:r w:rsidR="004F1B05">
        <w:rPr>
          <w:rFonts w:ascii="Times New Roman" w:hAnsi="Times New Roman" w:cs="Times New Roman"/>
          <w:lang w:val="en-US"/>
        </w:rPr>
        <w:t xml:space="preserve"> </w:t>
      </w:r>
      <w:r w:rsidR="00A17498">
        <w:rPr>
          <w:rFonts w:ascii="Times New Roman" w:hAnsi="Times New Roman" w:cs="Times New Roman"/>
          <w:lang w:val="en-US"/>
        </w:rPr>
        <w:t>P</w:t>
      </w:r>
      <w:r w:rsidR="00344402">
        <w:rPr>
          <w:rFonts w:ascii="Times New Roman" w:hAnsi="Times New Roman" w:cs="Times New Roman"/>
          <w:lang w:val="en-US"/>
        </w:rPr>
        <w:t>e</w:t>
      </w:r>
      <w:r w:rsidR="004F1B05">
        <w:rPr>
          <w:rFonts w:ascii="Times New Roman" w:hAnsi="Times New Roman" w:cs="Times New Roman"/>
          <w:lang w:val="en-US"/>
        </w:rPr>
        <w:t xml:space="preserve">kanbaru </w:t>
      </w:r>
      <w:r w:rsidR="00A17498">
        <w:rPr>
          <w:rFonts w:ascii="Times New Roman" w:hAnsi="Times New Roman" w:cs="Times New Roman"/>
          <w:lang w:val="en-US"/>
        </w:rPr>
        <w:t>P</w:t>
      </w:r>
      <w:r w:rsidR="004F1B05">
        <w:rPr>
          <w:rFonts w:ascii="Times New Roman" w:hAnsi="Times New Roman" w:cs="Times New Roman"/>
          <w:lang w:val="en-US"/>
        </w:rPr>
        <w:t xml:space="preserve">rovinsi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E242F2">
      <w:pPr>
        <w:spacing w:after="0" w:line="240" w:lineRule="auto"/>
        <w:jc w:val="both"/>
        <w:rPr>
          <w:rFonts w:ascii="Times New Roman" w:hAnsi="Times New Roman" w:cs="Times New Roman"/>
        </w:rPr>
      </w:pPr>
    </w:p>
    <w:p w14:paraId="0F036987" w14:textId="039E6643" w:rsidR="00B11A4E" w:rsidRPr="0032555B" w:rsidRDefault="00C74C55" w:rsidP="00E242F2">
      <w:pPr>
        <w:spacing w:after="0" w:line="240" w:lineRule="auto"/>
        <w:jc w:val="both"/>
        <w:rPr>
          <w:rFonts w:ascii="Times New Roman" w:hAnsi="Times New Roman" w:cs="Times New Roman"/>
        </w:rPr>
      </w:pPr>
      <w:r w:rsidRPr="00C74C55">
        <w:rPr>
          <w:rFonts w:ascii="Times New Roman" w:hAnsi="Times New Roman" w:cs="Times New Roman"/>
        </w:rPr>
        <w:t xml:space="preserve">Kata Kunci : </w:t>
      </w:r>
      <w:r w:rsidR="004A660F">
        <w:rPr>
          <w:rFonts w:ascii="Times New Roman" w:hAnsi="Times New Roman" w:cs="Times New Roman"/>
          <w:lang w:val="en-US"/>
        </w:rPr>
        <w:t>Ma</w:t>
      </w:r>
      <w:r w:rsidR="004E208E">
        <w:rPr>
          <w:rFonts w:ascii="Times New Roman" w:hAnsi="Times New Roman" w:cs="Times New Roman"/>
          <w:lang w:val="en-US"/>
        </w:rPr>
        <w:t>n</w:t>
      </w:r>
      <w:r w:rsidR="004A660F">
        <w:rPr>
          <w:rFonts w:ascii="Times New Roman" w:hAnsi="Times New Roman" w:cs="Times New Roman"/>
          <w:lang w:val="en-US"/>
        </w:rPr>
        <w:t xml:space="preserve">ajemen, </w:t>
      </w:r>
      <w:r w:rsidRPr="00C74C55">
        <w:rPr>
          <w:rFonts w:ascii="Times New Roman" w:hAnsi="Times New Roman" w:cs="Times New Roman"/>
        </w:rPr>
        <w:t>Sistem I</w:t>
      </w:r>
      <w:r w:rsidRPr="00981FFB">
        <w:rPr>
          <w:rFonts w:ascii="Times New Roman" w:hAnsi="Times New Roman" w:cs="Times New Roman"/>
        </w:rPr>
        <w:t>n</w:t>
      </w:r>
      <w:r w:rsidR="00B36B4A" w:rsidRPr="00981FFB">
        <w:rPr>
          <w:rFonts w:ascii="Times New Roman" w:hAnsi="Times New Roman" w:cs="Times New Roman"/>
        </w:rPr>
        <w:t>form</w:t>
      </w:r>
      <w:r w:rsidRPr="00981FFB">
        <w:rPr>
          <w:rFonts w:ascii="Times New Roman" w:hAnsi="Times New Roman" w:cs="Times New Roman"/>
        </w:rPr>
        <w:t>a</w:t>
      </w:r>
      <w:r w:rsidRPr="00C74C55">
        <w:rPr>
          <w:rFonts w:ascii="Times New Roman" w:hAnsi="Times New Roman" w:cs="Times New Roman"/>
        </w:rPr>
        <w:t>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4A660F">
        <w:rPr>
          <w:rFonts w:ascii="Times New Roman" w:hAnsi="Times New Roman" w:cs="Times New Roman"/>
          <w:lang w:val="en-US"/>
        </w:rPr>
        <w:t xml:space="preserve"> Kontrol,</w:t>
      </w:r>
      <w:r w:rsidR="00952D19">
        <w:rPr>
          <w:rFonts w:ascii="Times New Roman" w:hAnsi="Times New Roman" w:cs="Times New Roman"/>
          <w:lang w:val="en-US"/>
        </w:rPr>
        <w:t xml:space="preserve"> Website</w:t>
      </w:r>
      <w:r w:rsidR="004A660F">
        <w:rPr>
          <w:rFonts w:ascii="Times New Roman" w:hAnsi="Times New Roman" w:cs="Times New Roman"/>
          <w:lang w:val="en-US"/>
        </w:rPr>
        <w:t>,</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5" w:name="_Toc11637767"/>
      <w:bookmarkStart w:id="16" w:name="_Toc13164794"/>
      <w:bookmarkStart w:id="17" w:name="_Toc26745609"/>
      <w:r w:rsidRPr="0032555B">
        <w:rPr>
          <w:rFonts w:cs="Times New Roman"/>
          <w:lang w:val="id-ID"/>
        </w:rPr>
        <w:lastRenderedPageBreak/>
        <w:t>KATA PENGANTAR</w:t>
      </w:r>
      <w:bookmarkEnd w:id="15"/>
      <w:bookmarkEnd w:id="16"/>
      <w:bookmarkEnd w:id="17"/>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10F817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w:t>
      </w:r>
      <w:r w:rsidR="00B36B4A" w:rsidRPr="00B36B4A">
        <w:rPr>
          <w:rFonts w:ascii="Times New Roman" w:hAnsi="Times New Roman" w:cs="Times New Roman"/>
          <w:b/>
          <w:i/>
          <w:iCs/>
          <w:sz w:val="24"/>
          <w:szCs w:val="24"/>
        </w:rPr>
        <w:t>FORM</w:t>
      </w:r>
      <w:r w:rsidRPr="0032555B">
        <w:rPr>
          <w:rFonts w:ascii="Times New Roman" w:hAnsi="Times New Roman" w:cs="Times New Roman"/>
          <w:b/>
          <w:sz w:val="24"/>
          <w:szCs w:val="24"/>
        </w:rPr>
        <w:t>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w:t>
      </w:r>
      <w:r w:rsidR="00B36B4A" w:rsidRPr="00B36B4A">
        <w:rPr>
          <w:rFonts w:ascii="Times New Roman" w:eastAsia="Times New Roman" w:hAnsi="Times New Roman" w:cs="Times New Roman"/>
          <w:bCs/>
          <w:i/>
          <w:iCs/>
          <w:sz w:val="24"/>
          <w:szCs w:val="24"/>
        </w:rPr>
        <w:t>form</w:t>
      </w:r>
      <w:r w:rsidRPr="0032555B">
        <w:rPr>
          <w:rFonts w:ascii="Times New Roman" w:eastAsia="Times New Roman" w:hAnsi="Times New Roman" w:cs="Times New Roman"/>
          <w:bCs/>
          <w:sz w:val="24"/>
          <w:szCs w:val="24"/>
        </w:rPr>
        <w:t>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40CC8ED4"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w:t>
      </w:r>
      <w:r w:rsidR="00B36B4A" w:rsidRPr="00B36B4A">
        <w:rPr>
          <w:rFonts w:eastAsia="Times New Roman" w:cs="Times New Roman"/>
          <w:b w:val="0"/>
          <w:i/>
          <w:iCs/>
          <w:caps w:val="0"/>
          <w:szCs w:val="24"/>
          <w:u w:val="none"/>
        </w:rPr>
        <w:t>form</w:t>
      </w:r>
      <w:r w:rsidRPr="0032555B">
        <w:rPr>
          <w:rFonts w:eastAsia="Times New Roman" w:cs="Times New Roman"/>
          <w:b w:val="0"/>
          <w:caps w:val="0"/>
          <w:szCs w:val="24"/>
          <w:u w:val="none"/>
        </w:rPr>
        <w:t>atika Fakultas Sains dan Teknologi Uin Suska Riau.</w:t>
      </w:r>
    </w:p>
    <w:p w14:paraId="163077E8" w14:textId="71318843"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w:t>
      </w:r>
      <w:r w:rsidR="00B36B4A" w:rsidRPr="00B36B4A">
        <w:rPr>
          <w:rFonts w:ascii="Times New Roman" w:eastAsia="Times New Roman" w:hAnsi="Times New Roman" w:cs="Times New Roman"/>
          <w:i/>
          <w:iCs/>
          <w:sz w:val="24"/>
          <w:szCs w:val="24"/>
        </w:rPr>
        <w:t>form</w:t>
      </w:r>
      <w:r w:rsidRPr="0032555B">
        <w:rPr>
          <w:rFonts w:ascii="Times New Roman" w:eastAsia="Times New Roman" w:hAnsi="Times New Roman" w:cs="Times New Roman"/>
          <w:sz w:val="24"/>
          <w:szCs w:val="24"/>
        </w:rPr>
        <w:t>atika Fakultas Sains dan Teknologi UIN SUSKA RIAU.</w:t>
      </w:r>
    </w:p>
    <w:p w14:paraId="5C74BA8C" w14:textId="57100CC8"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Ibu </w:t>
      </w:r>
      <w:r w:rsidR="00CD0C83">
        <w:rPr>
          <w:rFonts w:ascii="Times New Roman" w:eastAsia="Times New Roman" w:hAnsi="Times New Roman" w:cs="Times New Roman"/>
          <w:sz w:val="24"/>
          <w:szCs w:val="24"/>
          <w:lang w:val="en-US"/>
        </w:rPr>
        <w:t>Fad</w:t>
      </w:r>
      <w:r w:rsidR="00981FFB">
        <w:rPr>
          <w:rFonts w:ascii="Times New Roman" w:eastAsia="Times New Roman" w:hAnsi="Times New Roman" w:cs="Times New Roman"/>
          <w:sz w:val="24"/>
          <w:szCs w:val="24"/>
          <w:lang w:val="en-US"/>
        </w:rPr>
        <w:t>h</w:t>
      </w:r>
      <w:r w:rsidR="00CD0C83">
        <w:rPr>
          <w:rFonts w:ascii="Times New Roman" w:eastAsia="Times New Roman" w:hAnsi="Times New Roman" w:cs="Times New Roman"/>
          <w:sz w:val="24"/>
          <w:szCs w:val="24"/>
          <w:lang w:val="en-US"/>
        </w:rPr>
        <w:t xml:space="preserve">ilah Syafria, S.T., </w:t>
      </w:r>
      <w:proofErr w:type="gramStart"/>
      <w:r w:rsidR="00CD0C83">
        <w:rPr>
          <w:rFonts w:ascii="Times New Roman" w:eastAsia="Times New Roman" w:hAnsi="Times New Roman" w:cs="Times New Roman"/>
          <w:sz w:val="24"/>
          <w:szCs w:val="24"/>
          <w:lang w:val="en-US"/>
        </w:rPr>
        <w:t>M.Kom</w:t>
      </w:r>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w:t>
      </w:r>
      <w:r w:rsidR="00B36B4A" w:rsidRPr="00B36B4A">
        <w:rPr>
          <w:rFonts w:ascii="Times New Roman" w:hAnsi="Times New Roman" w:cs="Times New Roman"/>
          <w:i/>
          <w:iCs/>
          <w:sz w:val="24"/>
          <w:szCs w:val="24"/>
        </w:rPr>
        <w:t>form</w:t>
      </w:r>
      <w:r w:rsidR="00B11A4E" w:rsidRPr="0032555B">
        <w:rPr>
          <w:rFonts w:ascii="Times New Roman" w:hAnsi="Times New Roman" w:cs="Times New Roman"/>
          <w:sz w:val="24"/>
          <w:szCs w:val="24"/>
        </w:rPr>
        <w:t>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8" w:name="_Toc11637768"/>
      <w:bookmarkStart w:id="19" w:name="_Toc13164795"/>
      <w:bookmarkStart w:id="20" w:name="_Toc26745610"/>
      <w:r w:rsidRPr="0032555B">
        <w:rPr>
          <w:rFonts w:cs="Times New Roman"/>
          <w:lang w:val="id-ID"/>
        </w:rPr>
        <w:lastRenderedPageBreak/>
        <w:t>DAFTAR ISI</w:t>
      </w:r>
      <w:bookmarkEnd w:id="18"/>
      <w:bookmarkEnd w:id="19"/>
      <w:bookmarkEnd w:id="20"/>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4743645C" w14:textId="3024F249" w:rsidR="00365134" w:rsidRDefault="007C5DFD">
          <w:pPr>
            <w:pStyle w:val="TOC1"/>
            <w:rPr>
              <w:rFonts w:asciiTheme="minorHAnsi" w:eastAsiaTheme="minorEastAsia" w:hAnsiTheme="minorHAnsi" w:cstheme="minorBidi"/>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745606" w:history="1">
            <w:r w:rsidR="00365134" w:rsidRPr="00C84C5E">
              <w:rPr>
                <w:rStyle w:val="Hyperlink"/>
              </w:rPr>
              <w:t>LEMBAR PENGESAHAN BALAI PEMASYARAKATAN PEKANBARU</w:t>
            </w:r>
            <w:r w:rsidR="00365134">
              <w:rPr>
                <w:webHidden/>
              </w:rPr>
              <w:tab/>
            </w:r>
            <w:r w:rsidR="00365134">
              <w:rPr>
                <w:webHidden/>
              </w:rPr>
              <w:fldChar w:fldCharType="begin"/>
            </w:r>
            <w:r w:rsidR="00365134">
              <w:rPr>
                <w:webHidden/>
              </w:rPr>
              <w:instrText xml:space="preserve"> PAGEREF _Toc26745606 \h </w:instrText>
            </w:r>
            <w:r w:rsidR="00365134">
              <w:rPr>
                <w:webHidden/>
              </w:rPr>
            </w:r>
            <w:r w:rsidR="00365134">
              <w:rPr>
                <w:webHidden/>
              </w:rPr>
              <w:fldChar w:fldCharType="separate"/>
            </w:r>
            <w:r w:rsidR="00CE7AB4">
              <w:rPr>
                <w:webHidden/>
              </w:rPr>
              <w:t>I-i</w:t>
            </w:r>
            <w:r w:rsidR="00365134">
              <w:rPr>
                <w:webHidden/>
              </w:rPr>
              <w:fldChar w:fldCharType="end"/>
            </w:r>
          </w:hyperlink>
        </w:p>
        <w:p w14:paraId="7F6DF16A" w14:textId="581E0C88" w:rsidR="00365134" w:rsidRDefault="00870E97">
          <w:pPr>
            <w:pStyle w:val="TOC1"/>
            <w:rPr>
              <w:rFonts w:asciiTheme="minorHAnsi" w:eastAsiaTheme="minorEastAsia" w:hAnsiTheme="minorHAnsi" w:cstheme="minorBidi"/>
              <w:sz w:val="22"/>
              <w:szCs w:val="22"/>
              <w:lang w:val="en-ID" w:eastAsia="en-ID"/>
            </w:rPr>
          </w:pPr>
          <w:hyperlink w:anchor="_Toc26745607" w:history="1">
            <w:r w:rsidR="00365134" w:rsidRPr="00C84C5E">
              <w:rPr>
                <w:rStyle w:val="Hyperlink"/>
                <w:rFonts w:eastAsia="Times New Roman"/>
                <w:lang w:val="pt-BR"/>
              </w:rPr>
              <w:t>LEMBAR PENGESAHAN JURUSAN</w:t>
            </w:r>
            <w:r w:rsidR="00365134">
              <w:rPr>
                <w:webHidden/>
              </w:rPr>
              <w:tab/>
            </w:r>
            <w:r w:rsidR="00365134">
              <w:rPr>
                <w:webHidden/>
              </w:rPr>
              <w:fldChar w:fldCharType="begin"/>
            </w:r>
            <w:r w:rsidR="00365134">
              <w:rPr>
                <w:webHidden/>
              </w:rPr>
              <w:instrText xml:space="preserve"> PAGEREF _Toc26745607 \h </w:instrText>
            </w:r>
            <w:r w:rsidR="00365134">
              <w:rPr>
                <w:webHidden/>
              </w:rPr>
            </w:r>
            <w:r w:rsidR="00365134">
              <w:rPr>
                <w:webHidden/>
              </w:rPr>
              <w:fldChar w:fldCharType="separate"/>
            </w:r>
            <w:r w:rsidR="00CE7AB4">
              <w:rPr>
                <w:webHidden/>
              </w:rPr>
              <w:t>ii</w:t>
            </w:r>
            <w:r w:rsidR="00365134">
              <w:rPr>
                <w:webHidden/>
              </w:rPr>
              <w:fldChar w:fldCharType="end"/>
            </w:r>
          </w:hyperlink>
        </w:p>
        <w:p w14:paraId="37D3611A" w14:textId="3B1E325D" w:rsidR="00365134" w:rsidRDefault="00870E97">
          <w:pPr>
            <w:pStyle w:val="TOC1"/>
            <w:rPr>
              <w:rFonts w:asciiTheme="minorHAnsi" w:eastAsiaTheme="minorEastAsia" w:hAnsiTheme="minorHAnsi" w:cstheme="minorBidi"/>
              <w:sz w:val="22"/>
              <w:szCs w:val="22"/>
              <w:lang w:val="en-ID" w:eastAsia="en-ID"/>
            </w:rPr>
          </w:pPr>
          <w:hyperlink w:anchor="_Toc26745608" w:history="1">
            <w:r w:rsidR="00365134" w:rsidRPr="00C84C5E">
              <w:rPr>
                <w:rStyle w:val="Hyperlink"/>
              </w:rPr>
              <w:t>ABSTRAK</w:t>
            </w:r>
            <w:r w:rsidR="00365134">
              <w:rPr>
                <w:webHidden/>
              </w:rPr>
              <w:tab/>
            </w:r>
            <w:r w:rsidR="00365134">
              <w:rPr>
                <w:webHidden/>
              </w:rPr>
              <w:fldChar w:fldCharType="begin"/>
            </w:r>
            <w:r w:rsidR="00365134">
              <w:rPr>
                <w:webHidden/>
              </w:rPr>
              <w:instrText xml:space="preserve"> PAGEREF _Toc26745608 \h </w:instrText>
            </w:r>
            <w:r w:rsidR="00365134">
              <w:rPr>
                <w:webHidden/>
              </w:rPr>
            </w:r>
            <w:r w:rsidR="00365134">
              <w:rPr>
                <w:webHidden/>
              </w:rPr>
              <w:fldChar w:fldCharType="separate"/>
            </w:r>
            <w:r w:rsidR="00CE7AB4">
              <w:rPr>
                <w:webHidden/>
              </w:rPr>
              <w:t>iii</w:t>
            </w:r>
            <w:r w:rsidR="00365134">
              <w:rPr>
                <w:webHidden/>
              </w:rPr>
              <w:fldChar w:fldCharType="end"/>
            </w:r>
          </w:hyperlink>
        </w:p>
        <w:p w14:paraId="4340E402" w14:textId="71F60B8D" w:rsidR="00365134" w:rsidRDefault="00870E97">
          <w:pPr>
            <w:pStyle w:val="TOC1"/>
            <w:rPr>
              <w:rFonts w:asciiTheme="minorHAnsi" w:eastAsiaTheme="minorEastAsia" w:hAnsiTheme="minorHAnsi" w:cstheme="minorBidi"/>
              <w:sz w:val="22"/>
              <w:szCs w:val="22"/>
              <w:lang w:val="en-ID" w:eastAsia="en-ID"/>
            </w:rPr>
          </w:pPr>
          <w:hyperlink w:anchor="_Toc26745609" w:history="1">
            <w:r w:rsidR="00365134" w:rsidRPr="00C84C5E">
              <w:rPr>
                <w:rStyle w:val="Hyperlink"/>
              </w:rPr>
              <w:t>KATA PENGANTAR</w:t>
            </w:r>
            <w:r w:rsidR="00365134">
              <w:rPr>
                <w:webHidden/>
              </w:rPr>
              <w:tab/>
            </w:r>
            <w:r w:rsidR="00365134">
              <w:rPr>
                <w:webHidden/>
              </w:rPr>
              <w:fldChar w:fldCharType="begin"/>
            </w:r>
            <w:r w:rsidR="00365134">
              <w:rPr>
                <w:webHidden/>
              </w:rPr>
              <w:instrText xml:space="preserve"> PAGEREF _Toc26745609 \h </w:instrText>
            </w:r>
            <w:r w:rsidR="00365134">
              <w:rPr>
                <w:webHidden/>
              </w:rPr>
            </w:r>
            <w:r w:rsidR="00365134">
              <w:rPr>
                <w:webHidden/>
              </w:rPr>
              <w:fldChar w:fldCharType="separate"/>
            </w:r>
            <w:r w:rsidR="00CE7AB4">
              <w:rPr>
                <w:webHidden/>
              </w:rPr>
              <w:t>iv</w:t>
            </w:r>
            <w:r w:rsidR="00365134">
              <w:rPr>
                <w:webHidden/>
              </w:rPr>
              <w:fldChar w:fldCharType="end"/>
            </w:r>
          </w:hyperlink>
        </w:p>
        <w:p w14:paraId="2B77F818" w14:textId="5C8E8927" w:rsidR="00365134" w:rsidRDefault="00870E97">
          <w:pPr>
            <w:pStyle w:val="TOC1"/>
            <w:rPr>
              <w:rFonts w:asciiTheme="minorHAnsi" w:eastAsiaTheme="minorEastAsia" w:hAnsiTheme="minorHAnsi" w:cstheme="minorBidi"/>
              <w:sz w:val="22"/>
              <w:szCs w:val="22"/>
              <w:lang w:val="en-ID" w:eastAsia="en-ID"/>
            </w:rPr>
          </w:pPr>
          <w:hyperlink w:anchor="_Toc26745610" w:history="1">
            <w:r w:rsidR="00365134" w:rsidRPr="00C84C5E">
              <w:rPr>
                <w:rStyle w:val="Hyperlink"/>
              </w:rPr>
              <w:t>DAFTAR ISI</w:t>
            </w:r>
            <w:r w:rsidR="00365134">
              <w:rPr>
                <w:webHidden/>
              </w:rPr>
              <w:tab/>
            </w:r>
            <w:r w:rsidR="00365134">
              <w:rPr>
                <w:webHidden/>
              </w:rPr>
              <w:fldChar w:fldCharType="begin"/>
            </w:r>
            <w:r w:rsidR="00365134">
              <w:rPr>
                <w:webHidden/>
              </w:rPr>
              <w:instrText xml:space="preserve"> PAGEREF _Toc26745610 \h </w:instrText>
            </w:r>
            <w:r w:rsidR="00365134">
              <w:rPr>
                <w:webHidden/>
              </w:rPr>
            </w:r>
            <w:r w:rsidR="00365134">
              <w:rPr>
                <w:webHidden/>
              </w:rPr>
              <w:fldChar w:fldCharType="separate"/>
            </w:r>
            <w:r w:rsidR="00CE7AB4">
              <w:rPr>
                <w:webHidden/>
              </w:rPr>
              <w:t>vi</w:t>
            </w:r>
            <w:r w:rsidR="00365134">
              <w:rPr>
                <w:webHidden/>
              </w:rPr>
              <w:fldChar w:fldCharType="end"/>
            </w:r>
          </w:hyperlink>
        </w:p>
        <w:p w14:paraId="3475829E" w14:textId="59320CC8" w:rsidR="00365134" w:rsidRDefault="00870E97">
          <w:pPr>
            <w:pStyle w:val="TOC1"/>
            <w:rPr>
              <w:rFonts w:asciiTheme="minorHAnsi" w:eastAsiaTheme="minorEastAsia" w:hAnsiTheme="minorHAnsi" w:cstheme="minorBidi"/>
              <w:sz w:val="22"/>
              <w:szCs w:val="22"/>
              <w:lang w:val="en-ID" w:eastAsia="en-ID"/>
            </w:rPr>
          </w:pPr>
          <w:hyperlink w:anchor="_Toc26745611" w:history="1">
            <w:r w:rsidR="00365134" w:rsidRPr="00C84C5E">
              <w:rPr>
                <w:rStyle w:val="Hyperlink"/>
              </w:rPr>
              <w:t>DAFTAR GAMBAR</w:t>
            </w:r>
            <w:r w:rsidR="00365134">
              <w:rPr>
                <w:webHidden/>
              </w:rPr>
              <w:tab/>
            </w:r>
            <w:r w:rsidR="00365134">
              <w:rPr>
                <w:webHidden/>
              </w:rPr>
              <w:fldChar w:fldCharType="begin"/>
            </w:r>
            <w:r w:rsidR="00365134">
              <w:rPr>
                <w:webHidden/>
              </w:rPr>
              <w:instrText xml:space="preserve"> PAGEREF _Toc26745611 \h </w:instrText>
            </w:r>
            <w:r w:rsidR="00365134">
              <w:rPr>
                <w:webHidden/>
              </w:rPr>
            </w:r>
            <w:r w:rsidR="00365134">
              <w:rPr>
                <w:webHidden/>
              </w:rPr>
              <w:fldChar w:fldCharType="separate"/>
            </w:r>
            <w:r w:rsidR="00CE7AB4">
              <w:rPr>
                <w:webHidden/>
              </w:rPr>
              <w:t>x</w:t>
            </w:r>
            <w:r w:rsidR="00365134">
              <w:rPr>
                <w:webHidden/>
              </w:rPr>
              <w:fldChar w:fldCharType="end"/>
            </w:r>
          </w:hyperlink>
        </w:p>
        <w:p w14:paraId="1B20AF55" w14:textId="43973498" w:rsidR="00365134" w:rsidRDefault="00870E97">
          <w:pPr>
            <w:pStyle w:val="TOC1"/>
            <w:rPr>
              <w:rFonts w:asciiTheme="minorHAnsi" w:eastAsiaTheme="minorEastAsia" w:hAnsiTheme="minorHAnsi" w:cstheme="minorBidi"/>
              <w:sz w:val="22"/>
              <w:szCs w:val="22"/>
              <w:lang w:val="en-ID" w:eastAsia="en-ID"/>
            </w:rPr>
          </w:pPr>
          <w:hyperlink w:anchor="_Toc26745612" w:history="1">
            <w:r w:rsidR="00365134" w:rsidRPr="00C84C5E">
              <w:rPr>
                <w:rStyle w:val="Hyperlink"/>
              </w:rPr>
              <w:t>DAFTAR TABEL</w:t>
            </w:r>
            <w:r w:rsidR="00365134">
              <w:rPr>
                <w:webHidden/>
              </w:rPr>
              <w:tab/>
            </w:r>
            <w:r w:rsidR="00365134">
              <w:rPr>
                <w:webHidden/>
              </w:rPr>
              <w:fldChar w:fldCharType="begin"/>
            </w:r>
            <w:r w:rsidR="00365134">
              <w:rPr>
                <w:webHidden/>
              </w:rPr>
              <w:instrText xml:space="preserve"> PAGEREF _Toc26745612 \h </w:instrText>
            </w:r>
            <w:r w:rsidR="00365134">
              <w:rPr>
                <w:webHidden/>
              </w:rPr>
            </w:r>
            <w:r w:rsidR="00365134">
              <w:rPr>
                <w:webHidden/>
              </w:rPr>
              <w:fldChar w:fldCharType="separate"/>
            </w:r>
            <w:r w:rsidR="00CE7AB4">
              <w:rPr>
                <w:webHidden/>
              </w:rPr>
              <w:t>xvi</w:t>
            </w:r>
            <w:r w:rsidR="00365134">
              <w:rPr>
                <w:webHidden/>
              </w:rPr>
              <w:fldChar w:fldCharType="end"/>
            </w:r>
          </w:hyperlink>
        </w:p>
        <w:p w14:paraId="4FF311BD" w14:textId="3FCEA473" w:rsidR="00365134" w:rsidRDefault="00870E97">
          <w:pPr>
            <w:pStyle w:val="TOC1"/>
            <w:rPr>
              <w:rFonts w:asciiTheme="minorHAnsi" w:eastAsiaTheme="minorEastAsia" w:hAnsiTheme="minorHAnsi" w:cstheme="minorBidi"/>
              <w:sz w:val="22"/>
              <w:szCs w:val="22"/>
              <w:lang w:val="en-ID" w:eastAsia="en-ID"/>
            </w:rPr>
          </w:pPr>
          <w:hyperlink w:anchor="_Toc26745613" w:history="1">
            <w:r w:rsidR="00365134" w:rsidRPr="00C84C5E">
              <w:rPr>
                <w:rStyle w:val="Hyperlink"/>
              </w:rPr>
              <w:t>DAFTAR SIMBOL</w:t>
            </w:r>
            <w:r w:rsidR="00365134">
              <w:rPr>
                <w:webHidden/>
              </w:rPr>
              <w:tab/>
            </w:r>
            <w:r w:rsidR="00365134">
              <w:rPr>
                <w:webHidden/>
              </w:rPr>
              <w:fldChar w:fldCharType="begin"/>
            </w:r>
            <w:r w:rsidR="00365134">
              <w:rPr>
                <w:webHidden/>
              </w:rPr>
              <w:instrText xml:space="preserve"> PAGEREF _Toc26745613 \h </w:instrText>
            </w:r>
            <w:r w:rsidR="00365134">
              <w:rPr>
                <w:webHidden/>
              </w:rPr>
            </w:r>
            <w:r w:rsidR="00365134">
              <w:rPr>
                <w:webHidden/>
              </w:rPr>
              <w:fldChar w:fldCharType="separate"/>
            </w:r>
            <w:r w:rsidR="00CE7AB4">
              <w:rPr>
                <w:webHidden/>
              </w:rPr>
              <w:t>xxi</w:t>
            </w:r>
            <w:r w:rsidR="00365134">
              <w:rPr>
                <w:webHidden/>
              </w:rPr>
              <w:fldChar w:fldCharType="end"/>
            </w:r>
          </w:hyperlink>
        </w:p>
        <w:p w14:paraId="3AFC72E7" w14:textId="700FE93E" w:rsidR="00365134" w:rsidRDefault="00870E97">
          <w:pPr>
            <w:pStyle w:val="TOC1"/>
            <w:rPr>
              <w:rFonts w:asciiTheme="minorHAnsi" w:eastAsiaTheme="minorEastAsia" w:hAnsiTheme="minorHAnsi" w:cstheme="minorBidi"/>
              <w:sz w:val="22"/>
              <w:szCs w:val="22"/>
              <w:lang w:val="en-ID" w:eastAsia="en-ID"/>
            </w:rPr>
          </w:pPr>
          <w:hyperlink w:anchor="_Toc26745614" w:history="1">
            <w:r w:rsidR="00365134" w:rsidRPr="00C84C5E">
              <w:rPr>
                <w:rStyle w:val="Hyperlink"/>
              </w:rPr>
              <w:t>BAB I PENDAHULUAN</w:t>
            </w:r>
            <w:r w:rsidR="00365134">
              <w:rPr>
                <w:webHidden/>
              </w:rPr>
              <w:tab/>
            </w:r>
            <w:r w:rsidR="00365134">
              <w:rPr>
                <w:webHidden/>
              </w:rPr>
              <w:fldChar w:fldCharType="begin"/>
            </w:r>
            <w:r w:rsidR="00365134">
              <w:rPr>
                <w:webHidden/>
              </w:rPr>
              <w:instrText xml:space="preserve"> PAGEREF _Toc26745614 \h </w:instrText>
            </w:r>
            <w:r w:rsidR="00365134">
              <w:rPr>
                <w:webHidden/>
              </w:rPr>
            </w:r>
            <w:r w:rsidR="00365134">
              <w:rPr>
                <w:webHidden/>
              </w:rPr>
              <w:fldChar w:fldCharType="separate"/>
            </w:r>
            <w:r w:rsidR="00CE7AB4">
              <w:rPr>
                <w:webHidden/>
              </w:rPr>
              <w:t>I-1</w:t>
            </w:r>
            <w:r w:rsidR="00365134">
              <w:rPr>
                <w:webHidden/>
              </w:rPr>
              <w:fldChar w:fldCharType="end"/>
            </w:r>
          </w:hyperlink>
        </w:p>
        <w:p w14:paraId="01D0C956" w14:textId="4FAA3364"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5" w:history="1">
            <w:r w:rsidR="00365134" w:rsidRPr="007E3D4C">
              <w:rPr>
                <w:rStyle w:val="Hyperlink"/>
                <w:rFonts w:ascii="Times New Roman" w:hAnsi="Times New Roman" w:cs="Times New Roman"/>
                <w:noProof/>
                <w:sz w:val="24"/>
                <w:szCs w:val="24"/>
              </w:rPr>
              <w:t>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Latar Belakang</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1</w:t>
            </w:r>
            <w:r w:rsidR="00365134" w:rsidRPr="007E3D4C">
              <w:rPr>
                <w:rFonts w:ascii="Times New Roman" w:hAnsi="Times New Roman" w:cs="Times New Roman"/>
                <w:noProof/>
                <w:webHidden/>
                <w:sz w:val="24"/>
                <w:szCs w:val="24"/>
              </w:rPr>
              <w:fldChar w:fldCharType="end"/>
            </w:r>
          </w:hyperlink>
        </w:p>
        <w:p w14:paraId="41C88B4F" w14:textId="58CC9A51"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6" w:history="1">
            <w:r w:rsidR="00365134" w:rsidRPr="007E3D4C">
              <w:rPr>
                <w:rStyle w:val="Hyperlink"/>
                <w:rFonts w:ascii="Times New Roman" w:hAnsi="Times New Roman" w:cs="Times New Roman"/>
                <w:noProof/>
                <w:sz w:val="24"/>
                <w:szCs w:val="24"/>
              </w:rPr>
              <w:t>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umu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45952FD7" w14:textId="556331A0"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7" w:history="1">
            <w:r w:rsidR="00365134" w:rsidRPr="007E3D4C">
              <w:rPr>
                <w:rStyle w:val="Hyperlink"/>
                <w:rFonts w:ascii="Times New Roman" w:hAnsi="Times New Roman" w:cs="Times New Roman"/>
                <w:noProof/>
                <w:sz w:val="24"/>
                <w:szCs w:val="24"/>
              </w:rPr>
              <w:t>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759294B" w14:textId="43381DCF"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8" w:history="1">
            <w:r w:rsidR="00365134" w:rsidRPr="007E3D4C">
              <w:rPr>
                <w:rStyle w:val="Hyperlink"/>
                <w:rFonts w:ascii="Times New Roman" w:hAnsi="Times New Roman" w:cs="Times New Roman"/>
                <w:noProof/>
                <w:sz w:val="24"/>
                <w:szCs w:val="24"/>
              </w:rPr>
              <w:t>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Tuju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291E217" w14:textId="5464FB3E"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9" w:history="1">
            <w:r w:rsidR="00365134" w:rsidRPr="007E3D4C">
              <w:rPr>
                <w:rStyle w:val="Hyperlink"/>
                <w:rFonts w:ascii="Times New Roman" w:hAnsi="Times New Roman" w:cs="Times New Roman"/>
                <w:noProof/>
                <w:sz w:val="24"/>
                <w:szCs w:val="24"/>
              </w:rPr>
              <w:t>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Waktu dan Tempat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319B368B" w14:textId="548860C1"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0" w:history="1">
            <w:r w:rsidR="00365134" w:rsidRPr="007E3D4C">
              <w:rPr>
                <w:rStyle w:val="Hyperlink"/>
                <w:rFonts w:ascii="Times New Roman" w:hAnsi="Times New Roman" w:cs="Times New Roman"/>
                <w:noProof/>
                <w:sz w:val="24"/>
                <w:szCs w:val="24"/>
              </w:rPr>
              <w:t>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istematika Penulis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2A883017" w14:textId="5A9DB2AA" w:rsidR="00365134" w:rsidRDefault="00870E97">
          <w:pPr>
            <w:pStyle w:val="TOC1"/>
            <w:rPr>
              <w:rFonts w:asciiTheme="minorHAnsi" w:eastAsiaTheme="minorEastAsia" w:hAnsiTheme="minorHAnsi" w:cstheme="minorBidi"/>
              <w:sz w:val="22"/>
              <w:szCs w:val="22"/>
              <w:lang w:val="en-ID" w:eastAsia="en-ID"/>
            </w:rPr>
          </w:pPr>
          <w:hyperlink w:anchor="_Toc26745621" w:history="1">
            <w:r w:rsidR="00365134" w:rsidRPr="00C84C5E">
              <w:rPr>
                <w:rStyle w:val="Hyperlink"/>
              </w:rPr>
              <w:t>BAB II PROFIL INSTANSI</w:t>
            </w:r>
            <w:r w:rsidR="00365134">
              <w:rPr>
                <w:webHidden/>
              </w:rPr>
              <w:tab/>
            </w:r>
            <w:r w:rsidR="00365134">
              <w:rPr>
                <w:webHidden/>
              </w:rPr>
              <w:fldChar w:fldCharType="begin"/>
            </w:r>
            <w:r w:rsidR="00365134">
              <w:rPr>
                <w:webHidden/>
              </w:rPr>
              <w:instrText xml:space="preserve"> PAGEREF _Toc26745621 \h </w:instrText>
            </w:r>
            <w:r w:rsidR="00365134">
              <w:rPr>
                <w:webHidden/>
              </w:rPr>
            </w:r>
            <w:r w:rsidR="00365134">
              <w:rPr>
                <w:webHidden/>
              </w:rPr>
              <w:fldChar w:fldCharType="separate"/>
            </w:r>
            <w:r w:rsidR="00CE7AB4">
              <w:rPr>
                <w:webHidden/>
              </w:rPr>
              <w:t>II-1</w:t>
            </w:r>
            <w:r w:rsidR="00365134">
              <w:rPr>
                <w:webHidden/>
              </w:rPr>
              <w:fldChar w:fldCharType="end"/>
            </w:r>
          </w:hyperlink>
        </w:p>
        <w:p w14:paraId="45A9B8AC" w14:textId="0B34AA62"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4" w:history="1">
            <w:r w:rsidR="00365134" w:rsidRPr="007E3D4C">
              <w:rPr>
                <w:rStyle w:val="Hyperlink"/>
                <w:rFonts w:ascii="Times New Roman" w:hAnsi="Times New Roman" w:cs="Times New Roman"/>
                <w:noProof/>
                <w:sz w:val="24"/>
                <w:szCs w:val="24"/>
              </w:rPr>
              <w:t>2. 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ejarah Umum Instan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1B1E81EB" w14:textId="0992F64D"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5" w:history="1">
            <w:r w:rsidR="00365134" w:rsidRPr="007E3D4C">
              <w:rPr>
                <w:rStyle w:val="Hyperlink"/>
                <w:rFonts w:ascii="Times New Roman" w:hAnsi="Times New Roman" w:cs="Times New Roman"/>
                <w:noProof/>
                <w:sz w:val="24"/>
                <w:szCs w:val="24"/>
              </w:rPr>
              <w:t>2. 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 dan 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7C6AC944" w14:textId="1BD2C73E" w:rsidR="00365134" w:rsidRPr="007E3D4C" w:rsidRDefault="00870E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6" w:history="1">
            <w:r w:rsidR="00365134" w:rsidRPr="007E3D4C">
              <w:rPr>
                <w:rStyle w:val="Hyperlink"/>
                <w:rFonts w:ascii="Times New Roman" w:hAnsi="Times New Roman" w:cs="Times New Roman"/>
                <w:noProof/>
                <w:sz w:val="24"/>
                <w:szCs w:val="24"/>
              </w:rPr>
              <w:t>a.</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27B83F0C" w14:textId="26497E1A" w:rsidR="00365134" w:rsidRPr="007E3D4C" w:rsidRDefault="00870E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7" w:history="1">
            <w:r w:rsidR="00365134" w:rsidRPr="007E3D4C">
              <w:rPr>
                <w:rStyle w:val="Hyperlink"/>
                <w:rFonts w:ascii="Times New Roman" w:hAnsi="Times New Roman" w:cs="Times New Roman"/>
                <w:noProof/>
                <w:sz w:val="24"/>
                <w:szCs w:val="24"/>
              </w:rPr>
              <w:t>b.</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62578740" w14:textId="3DD43D83"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8" w:history="1">
            <w:r w:rsidR="00365134" w:rsidRPr="007E3D4C">
              <w:rPr>
                <w:rStyle w:val="Hyperlink"/>
                <w:rFonts w:ascii="Times New Roman" w:hAnsi="Times New Roman" w:cs="Times New Roman"/>
                <w:noProof/>
                <w:sz w:val="24"/>
                <w:szCs w:val="24"/>
              </w:rPr>
              <w:t>2. 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truktur Organis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2</w:t>
            </w:r>
            <w:r w:rsidR="00365134" w:rsidRPr="007E3D4C">
              <w:rPr>
                <w:rFonts w:ascii="Times New Roman" w:hAnsi="Times New Roman" w:cs="Times New Roman"/>
                <w:noProof/>
                <w:webHidden/>
                <w:sz w:val="24"/>
                <w:szCs w:val="24"/>
              </w:rPr>
              <w:fldChar w:fldCharType="end"/>
            </w:r>
          </w:hyperlink>
        </w:p>
        <w:p w14:paraId="52EC7E90" w14:textId="08405CFB" w:rsidR="00365134" w:rsidRDefault="00870E97">
          <w:pPr>
            <w:pStyle w:val="TOC1"/>
            <w:rPr>
              <w:rFonts w:asciiTheme="minorHAnsi" w:eastAsiaTheme="minorEastAsia" w:hAnsiTheme="minorHAnsi" w:cstheme="minorBidi"/>
              <w:sz w:val="22"/>
              <w:szCs w:val="22"/>
              <w:lang w:val="en-ID" w:eastAsia="en-ID"/>
            </w:rPr>
          </w:pPr>
          <w:hyperlink w:anchor="_Toc26745629" w:history="1">
            <w:r w:rsidR="00365134" w:rsidRPr="00C84C5E">
              <w:rPr>
                <w:rStyle w:val="Hyperlink"/>
              </w:rPr>
              <w:t>BAB III TUGAS KERJA PRAKTEK</w:t>
            </w:r>
            <w:r w:rsidR="00365134">
              <w:rPr>
                <w:webHidden/>
              </w:rPr>
              <w:tab/>
            </w:r>
            <w:r w:rsidR="00365134">
              <w:rPr>
                <w:webHidden/>
              </w:rPr>
              <w:fldChar w:fldCharType="begin"/>
            </w:r>
            <w:r w:rsidR="00365134">
              <w:rPr>
                <w:webHidden/>
              </w:rPr>
              <w:instrText xml:space="preserve"> PAGEREF _Toc26745629 \h </w:instrText>
            </w:r>
            <w:r w:rsidR="00365134">
              <w:rPr>
                <w:webHidden/>
              </w:rPr>
            </w:r>
            <w:r w:rsidR="00365134">
              <w:rPr>
                <w:webHidden/>
              </w:rPr>
              <w:fldChar w:fldCharType="separate"/>
            </w:r>
            <w:r w:rsidR="00CE7AB4">
              <w:rPr>
                <w:webHidden/>
              </w:rPr>
              <w:t>III-1</w:t>
            </w:r>
            <w:r w:rsidR="00365134">
              <w:rPr>
                <w:webHidden/>
              </w:rPr>
              <w:fldChar w:fldCharType="end"/>
            </w:r>
          </w:hyperlink>
        </w:p>
        <w:p w14:paraId="55C02BC2" w14:textId="1773A90D"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3" w:history="1">
            <w:r w:rsidR="00365134" w:rsidRPr="007E3D4C">
              <w:rPr>
                <w:rStyle w:val="Hyperlink"/>
                <w:rFonts w:ascii="Times New Roman" w:hAnsi="Times New Roman" w:cs="Times New Roman"/>
                <w:noProof/>
                <w:sz w:val="24"/>
                <w:szCs w:val="24"/>
              </w:rPr>
              <w:t>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Uraian Tugas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1</w:t>
            </w:r>
            <w:r w:rsidR="00365134" w:rsidRPr="007E3D4C">
              <w:rPr>
                <w:rFonts w:ascii="Times New Roman" w:hAnsi="Times New Roman" w:cs="Times New Roman"/>
                <w:noProof/>
                <w:webHidden/>
                <w:sz w:val="24"/>
                <w:szCs w:val="24"/>
              </w:rPr>
              <w:fldChar w:fldCharType="end"/>
            </w:r>
          </w:hyperlink>
        </w:p>
        <w:p w14:paraId="485B9C53" w14:textId="02825F7A"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4" w:history="1">
            <w:r w:rsidR="00365134" w:rsidRPr="007E3D4C">
              <w:rPr>
                <w:rStyle w:val="Hyperlink"/>
                <w:rFonts w:ascii="Times New Roman" w:hAnsi="Times New Roman" w:cs="Times New Roman"/>
                <w:noProof/>
                <w:sz w:val="24"/>
                <w:szCs w:val="24"/>
              </w:rPr>
              <w:t>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tode Pengerjaan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2</w:t>
            </w:r>
            <w:r w:rsidR="00365134" w:rsidRPr="007E3D4C">
              <w:rPr>
                <w:rFonts w:ascii="Times New Roman" w:hAnsi="Times New Roman" w:cs="Times New Roman"/>
                <w:noProof/>
                <w:webHidden/>
                <w:sz w:val="24"/>
                <w:szCs w:val="24"/>
              </w:rPr>
              <w:fldChar w:fldCharType="end"/>
            </w:r>
          </w:hyperlink>
        </w:p>
        <w:p w14:paraId="7D88F6BD" w14:textId="27D7EDAA"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5" w:history="1">
            <w:r w:rsidR="00365134" w:rsidRPr="007E3D4C">
              <w:rPr>
                <w:rStyle w:val="Hyperlink"/>
                <w:rFonts w:ascii="Times New Roman" w:hAnsi="Times New Roman" w:cs="Times New Roman"/>
                <w:noProof/>
                <w:sz w:val="24"/>
                <w:szCs w:val="24"/>
              </w:rPr>
              <w:t>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Jadwal Pengerja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3</w:t>
            </w:r>
            <w:r w:rsidR="00365134" w:rsidRPr="007E3D4C">
              <w:rPr>
                <w:rFonts w:ascii="Times New Roman" w:hAnsi="Times New Roman" w:cs="Times New Roman"/>
                <w:noProof/>
                <w:webHidden/>
                <w:sz w:val="24"/>
                <w:szCs w:val="24"/>
              </w:rPr>
              <w:fldChar w:fldCharType="end"/>
            </w:r>
          </w:hyperlink>
        </w:p>
        <w:p w14:paraId="0A6EA1A8" w14:textId="2CCD27CD" w:rsidR="00365134" w:rsidRDefault="00870E97">
          <w:pPr>
            <w:pStyle w:val="TOC1"/>
            <w:rPr>
              <w:rFonts w:asciiTheme="minorHAnsi" w:eastAsiaTheme="minorEastAsia" w:hAnsiTheme="minorHAnsi" w:cstheme="minorBidi"/>
              <w:sz w:val="22"/>
              <w:szCs w:val="22"/>
              <w:lang w:val="en-ID" w:eastAsia="en-ID"/>
            </w:rPr>
          </w:pPr>
          <w:hyperlink w:anchor="_Toc26745636" w:history="1">
            <w:r w:rsidR="00365134" w:rsidRPr="00C84C5E">
              <w:rPr>
                <w:rStyle w:val="Hyperlink"/>
              </w:rPr>
              <w:t>BAB IV LANDASAN TEORI</w:t>
            </w:r>
            <w:r w:rsidR="00365134">
              <w:rPr>
                <w:webHidden/>
              </w:rPr>
              <w:tab/>
            </w:r>
            <w:r w:rsidR="00365134">
              <w:rPr>
                <w:webHidden/>
              </w:rPr>
              <w:fldChar w:fldCharType="begin"/>
            </w:r>
            <w:r w:rsidR="00365134">
              <w:rPr>
                <w:webHidden/>
              </w:rPr>
              <w:instrText xml:space="preserve"> PAGEREF _Toc26745636 \h </w:instrText>
            </w:r>
            <w:r w:rsidR="00365134">
              <w:rPr>
                <w:webHidden/>
              </w:rPr>
            </w:r>
            <w:r w:rsidR="00365134">
              <w:rPr>
                <w:webHidden/>
              </w:rPr>
              <w:fldChar w:fldCharType="separate"/>
            </w:r>
            <w:r w:rsidR="00CE7AB4">
              <w:rPr>
                <w:webHidden/>
              </w:rPr>
              <w:t>IV-1</w:t>
            </w:r>
            <w:r w:rsidR="00365134">
              <w:rPr>
                <w:webHidden/>
              </w:rPr>
              <w:fldChar w:fldCharType="end"/>
            </w:r>
          </w:hyperlink>
        </w:p>
        <w:p w14:paraId="513C5A36" w14:textId="2A107EEC"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1" w:history="1">
            <w:r w:rsidR="00365134" w:rsidRPr="007E3D4C">
              <w:rPr>
                <w:rStyle w:val="Hyperlink"/>
                <w:rFonts w:ascii="Times New Roman" w:hAnsi="Times New Roman" w:cs="Times New Roman"/>
                <w:noProof/>
                <w:sz w:val="24"/>
                <w:szCs w:val="24"/>
                <w:lang w:val="en-US"/>
              </w:rPr>
              <w:t>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w:t>
            </w:r>
            <w:r w:rsidR="00365134" w:rsidRPr="007E3D4C">
              <w:rPr>
                <w:rFonts w:ascii="Times New Roman" w:hAnsi="Times New Roman" w:cs="Times New Roman"/>
                <w:noProof/>
                <w:webHidden/>
                <w:sz w:val="24"/>
                <w:szCs w:val="24"/>
              </w:rPr>
              <w:fldChar w:fldCharType="end"/>
            </w:r>
          </w:hyperlink>
        </w:p>
        <w:p w14:paraId="135D9B97" w14:textId="572080B9" w:rsidR="00365134" w:rsidRPr="007E3D4C" w:rsidRDefault="00870E9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2" w:history="1">
            <w:r w:rsidR="00365134" w:rsidRPr="007E3D4C">
              <w:rPr>
                <w:rStyle w:val="Hyperlink"/>
                <w:rFonts w:ascii="Times New Roman" w:hAnsi="Times New Roman" w:cs="Times New Roman"/>
                <w:noProof/>
                <w:sz w:val="24"/>
                <w:szCs w:val="24"/>
                <w:lang w:val="en-US"/>
              </w:rPr>
              <w:t>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0926BEC2" w14:textId="6834C76A" w:rsidR="00365134" w:rsidRPr="007E3D4C" w:rsidRDefault="00870E9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3" w:history="1">
            <w:r w:rsidR="00365134" w:rsidRPr="007E3D4C">
              <w:rPr>
                <w:rStyle w:val="Hyperlink"/>
                <w:rFonts w:ascii="Times New Roman" w:hAnsi="Times New Roman" w:cs="Times New Roman"/>
                <w:noProof/>
                <w:sz w:val="24"/>
                <w:szCs w:val="24"/>
                <w:lang w:val="en-US"/>
              </w:rPr>
              <w:t>4.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2E70D638" w14:textId="7C09B944" w:rsidR="00365134" w:rsidRPr="007E3D4C" w:rsidRDefault="00870E9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4" w:history="1">
            <w:r w:rsidR="00365134" w:rsidRPr="007E3D4C">
              <w:rPr>
                <w:rStyle w:val="Hyperlink"/>
                <w:rFonts w:ascii="Times New Roman" w:hAnsi="Times New Roman" w:cs="Times New Roman"/>
                <w:noProof/>
                <w:sz w:val="24"/>
                <w:szCs w:val="24"/>
                <w:lang w:val="en-US"/>
              </w:rPr>
              <w:t>4.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3</w:t>
            </w:r>
            <w:r w:rsidR="00365134" w:rsidRPr="007E3D4C">
              <w:rPr>
                <w:rFonts w:ascii="Times New Roman" w:hAnsi="Times New Roman" w:cs="Times New Roman"/>
                <w:noProof/>
                <w:webHidden/>
                <w:sz w:val="24"/>
                <w:szCs w:val="24"/>
              </w:rPr>
              <w:fldChar w:fldCharType="end"/>
            </w:r>
          </w:hyperlink>
        </w:p>
        <w:p w14:paraId="39D6EF98" w14:textId="79B740B0" w:rsidR="00365134" w:rsidRPr="007E3D4C" w:rsidRDefault="00870E9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5" w:history="1">
            <w:r w:rsidR="00365134" w:rsidRPr="007E3D4C">
              <w:rPr>
                <w:rStyle w:val="Hyperlink"/>
                <w:rFonts w:ascii="Times New Roman" w:hAnsi="Times New Roman" w:cs="Times New Roman"/>
                <w:noProof/>
                <w:sz w:val="24"/>
                <w:szCs w:val="24"/>
                <w:lang w:val="en-US"/>
              </w:rPr>
              <w:t>4.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05B27E7A" w14:textId="681B20EE" w:rsidR="00365134" w:rsidRPr="007E3D4C" w:rsidRDefault="00870E9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6" w:history="1">
            <w:r w:rsidR="00365134" w:rsidRPr="007E3D4C">
              <w:rPr>
                <w:rStyle w:val="Hyperlink"/>
                <w:rFonts w:ascii="Times New Roman" w:hAnsi="Times New Roman" w:cs="Times New Roman"/>
                <w:noProof/>
                <w:sz w:val="24"/>
                <w:szCs w:val="24"/>
                <w:lang w:val="en-US"/>
              </w:rPr>
              <w:t>4.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2BAAC325" w14:textId="54C07E2F"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7" w:history="1">
            <w:r w:rsidR="00365134" w:rsidRPr="007E3D4C">
              <w:rPr>
                <w:rStyle w:val="Hyperlink"/>
                <w:rFonts w:ascii="Times New Roman" w:hAnsi="Times New Roman" w:cs="Times New Roman"/>
                <w:noProof/>
                <w:sz w:val="24"/>
                <w:szCs w:val="24"/>
                <w:lang w:val="en-US"/>
              </w:rPr>
              <w:t>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510D3E74" w14:textId="1239445A" w:rsidR="00365134" w:rsidRPr="007E3D4C" w:rsidRDefault="00870E9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8" w:history="1">
            <w:r w:rsidR="00365134" w:rsidRPr="007E3D4C">
              <w:rPr>
                <w:rStyle w:val="Hyperlink"/>
                <w:rFonts w:ascii="Times New Roman" w:hAnsi="Times New Roman" w:cs="Times New Roman"/>
                <w:noProof/>
                <w:sz w:val="24"/>
                <w:szCs w:val="24"/>
                <w:lang w:val="en-US"/>
              </w:rPr>
              <w:t>4.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5</w:t>
            </w:r>
            <w:r w:rsidR="00365134" w:rsidRPr="007E3D4C">
              <w:rPr>
                <w:rFonts w:ascii="Times New Roman" w:hAnsi="Times New Roman" w:cs="Times New Roman"/>
                <w:noProof/>
                <w:webHidden/>
                <w:sz w:val="24"/>
                <w:szCs w:val="24"/>
              </w:rPr>
              <w:fldChar w:fldCharType="end"/>
            </w:r>
          </w:hyperlink>
        </w:p>
        <w:p w14:paraId="0421C415" w14:textId="29A4B4DD"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9" w:history="1">
            <w:r w:rsidR="00365134" w:rsidRPr="007E3D4C">
              <w:rPr>
                <w:rStyle w:val="Hyperlink"/>
                <w:rFonts w:ascii="Times New Roman" w:hAnsi="Times New Roman" w:cs="Times New Roman"/>
                <w:noProof/>
                <w:sz w:val="24"/>
                <w:szCs w:val="24"/>
                <w:lang w:val="en-US"/>
              </w:rPr>
              <w:t>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7</w:t>
            </w:r>
            <w:r w:rsidR="00365134" w:rsidRPr="007E3D4C">
              <w:rPr>
                <w:rFonts w:ascii="Times New Roman" w:hAnsi="Times New Roman" w:cs="Times New Roman"/>
                <w:noProof/>
                <w:webHidden/>
                <w:sz w:val="24"/>
                <w:szCs w:val="24"/>
              </w:rPr>
              <w:fldChar w:fldCharType="end"/>
            </w:r>
          </w:hyperlink>
        </w:p>
        <w:p w14:paraId="1E6C083D" w14:textId="62F85E3F" w:rsidR="00365134" w:rsidRPr="007E3D4C" w:rsidRDefault="00870E9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0" w:history="1">
            <w:r w:rsidR="00365134" w:rsidRPr="007E3D4C">
              <w:rPr>
                <w:rStyle w:val="Hyperlink"/>
                <w:rFonts w:ascii="Times New Roman" w:hAnsi="Times New Roman" w:cs="Times New Roman"/>
                <w:noProof/>
                <w:sz w:val="24"/>
                <w:szCs w:val="24"/>
                <w:lang w:val="en-US"/>
              </w:rPr>
              <w:t>4.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golong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8</w:t>
            </w:r>
            <w:r w:rsidR="00365134" w:rsidRPr="007E3D4C">
              <w:rPr>
                <w:rFonts w:ascii="Times New Roman" w:hAnsi="Times New Roman" w:cs="Times New Roman"/>
                <w:noProof/>
                <w:webHidden/>
                <w:sz w:val="24"/>
                <w:szCs w:val="24"/>
              </w:rPr>
              <w:fldChar w:fldCharType="end"/>
            </w:r>
          </w:hyperlink>
        </w:p>
        <w:p w14:paraId="3184BEE3" w14:textId="77E44760" w:rsidR="00365134" w:rsidRPr="007E3D4C" w:rsidRDefault="00870E97">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1" w:history="1">
            <w:r w:rsidR="00365134" w:rsidRPr="007E3D4C">
              <w:rPr>
                <w:rStyle w:val="Hyperlink"/>
                <w:rFonts w:ascii="Times New Roman" w:hAnsi="Times New Roman" w:cs="Times New Roman"/>
                <w:noProof/>
                <w:sz w:val="24"/>
                <w:szCs w:val="24"/>
                <w:lang w:val="en-US"/>
              </w:rPr>
              <w:t>4.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 Perintah Tuga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0</w:t>
            </w:r>
            <w:r w:rsidR="00365134" w:rsidRPr="007E3D4C">
              <w:rPr>
                <w:rFonts w:ascii="Times New Roman" w:hAnsi="Times New Roman" w:cs="Times New Roman"/>
                <w:noProof/>
                <w:webHidden/>
                <w:sz w:val="24"/>
                <w:szCs w:val="24"/>
              </w:rPr>
              <w:fldChar w:fldCharType="end"/>
            </w:r>
          </w:hyperlink>
        </w:p>
        <w:p w14:paraId="4C9BE32E" w14:textId="2587279B"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2" w:history="1">
            <w:r w:rsidR="00365134" w:rsidRPr="007E3D4C">
              <w:rPr>
                <w:rStyle w:val="Hyperlink"/>
                <w:rFonts w:ascii="Times New Roman" w:hAnsi="Times New Roman" w:cs="Times New Roman"/>
                <w:noProof/>
                <w:sz w:val="24"/>
                <w:szCs w:val="24"/>
              </w:rPr>
              <w:t>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gkat Analisa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136737F3" w14:textId="25B038C9"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3" w:history="1">
            <w:r w:rsidR="00365134" w:rsidRPr="007E3D4C">
              <w:rPr>
                <w:rStyle w:val="Hyperlink"/>
                <w:rFonts w:ascii="Times New Roman" w:hAnsi="Times New Roman" w:cs="Times New Roman"/>
                <w:i/>
                <w:noProof/>
                <w:sz w:val="24"/>
                <w:szCs w:val="24"/>
              </w:rPr>
              <w:t>4.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79DA2FC1" w14:textId="52034877"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4" w:history="1">
            <w:r w:rsidR="00365134" w:rsidRPr="007E3D4C">
              <w:rPr>
                <w:rStyle w:val="Hyperlink"/>
                <w:rFonts w:ascii="Times New Roman" w:hAnsi="Times New Roman" w:cs="Times New Roman"/>
                <w:i/>
                <w:noProof/>
                <w:sz w:val="24"/>
                <w:szCs w:val="24"/>
              </w:rPr>
              <w:t>4.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4266EE15" w14:textId="0DE48874"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5" w:history="1">
            <w:r w:rsidR="00365134" w:rsidRPr="007E3D4C">
              <w:rPr>
                <w:rStyle w:val="Hyperlink"/>
                <w:rFonts w:ascii="Times New Roman" w:hAnsi="Times New Roman" w:cs="Times New Roman"/>
                <w:i/>
                <w:noProof/>
                <w:sz w:val="24"/>
                <w:szCs w:val="24"/>
              </w:rPr>
              <w:t>4.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1C875EC" w14:textId="057FA2A4"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6" w:history="1">
            <w:r w:rsidR="00365134" w:rsidRPr="007E3D4C">
              <w:rPr>
                <w:rStyle w:val="Hyperlink"/>
                <w:rFonts w:ascii="Times New Roman" w:hAnsi="Times New Roman" w:cs="Times New Roman"/>
                <w:i/>
                <w:noProof/>
                <w:sz w:val="24"/>
                <w:szCs w:val="24"/>
              </w:rPr>
              <w:t>4.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eployment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2608D7E" w14:textId="6CB14833"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7" w:history="1">
            <w:r w:rsidR="00365134" w:rsidRPr="007E3D4C">
              <w:rPr>
                <w:rStyle w:val="Hyperlink"/>
                <w:rFonts w:ascii="Times New Roman" w:hAnsi="Times New Roman" w:cs="Times New Roman"/>
                <w:i/>
                <w:noProof/>
                <w:sz w:val="24"/>
                <w:szCs w:val="24"/>
              </w:rPr>
              <w:t>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MySQ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4D20DB70" w14:textId="7212426C"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8" w:history="1">
            <w:r w:rsidR="00365134" w:rsidRPr="007E3D4C">
              <w:rPr>
                <w:rStyle w:val="Hyperlink"/>
                <w:rFonts w:ascii="Times New Roman" w:hAnsi="Times New Roman" w:cs="Times New Roman"/>
                <w:noProof/>
                <w:sz w:val="24"/>
                <w:szCs w:val="24"/>
              </w:rPr>
              <w:t>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 xml:space="preserve">Hypertext Markup Language </w:t>
            </w:r>
            <w:r w:rsidR="00365134" w:rsidRPr="007E3D4C">
              <w:rPr>
                <w:rStyle w:val="Hyperlink"/>
                <w:rFonts w:ascii="Times New Roman" w:hAnsi="Times New Roman" w:cs="Times New Roman"/>
                <w:noProof/>
                <w:sz w:val="24"/>
                <w:szCs w:val="24"/>
              </w:rPr>
              <w:t>(HTM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008F3F2A" w14:textId="0F660608"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9" w:history="1">
            <w:r w:rsidR="00365134" w:rsidRPr="007E3D4C">
              <w:rPr>
                <w:rStyle w:val="Hyperlink"/>
                <w:rFonts w:ascii="Times New Roman" w:hAnsi="Times New Roman" w:cs="Times New Roman"/>
                <w:noProof/>
                <w:sz w:val="24"/>
                <w:szCs w:val="24"/>
              </w:rPr>
              <w:t>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lang w:val="en-US"/>
              </w:rPr>
              <w:t>Codeigniter</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i/>
                <w:noProof/>
                <w:sz w:val="24"/>
                <w:szCs w:val="24"/>
              </w:rPr>
              <w:t>Framewor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1276D42D" w14:textId="6372DE29" w:rsidR="00365134" w:rsidRDefault="00870E97">
          <w:pPr>
            <w:pStyle w:val="TOC1"/>
            <w:rPr>
              <w:rFonts w:asciiTheme="minorHAnsi" w:eastAsiaTheme="minorEastAsia" w:hAnsiTheme="minorHAnsi" w:cstheme="minorBidi"/>
              <w:sz w:val="22"/>
              <w:szCs w:val="22"/>
              <w:lang w:val="en-ID" w:eastAsia="en-ID"/>
            </w:rPr>
          </w:pPr>
          <w:hyperlink w:anchor="_Toc26745660" w:history="1">
            <w:r w:rsidR="00365134" w:rsidRPr="00C84C5E">
              <w:rPr>
                <w:rStyle w:val="Hyperlink"/>
              </w:rPr>
              <w:t>BAB V ANALISA DAN PERANCANGAN</w:t>
            </w:r>
            <w:r w:rsidR="00365134">
              <w:rPr>
                <w:webHidden/>
              </w:rPr>
              <w:tab/>
            </w:r>
            <w:r w:rsidR="00365134">
              <w:rPr>
                <w:webHidden/>
              </w:rPr>
              <w:fldChar w:fldCharType="begin"/>
            </w:r>
            <w:r w:rsidR="00365134">
              <w:rPr>
                <w:webHidden/>
              </w:rPr>
              <w:instrText xml:space="preserve"> PAGEREF _Toc26745660 \h </w:instrText>
            </w:r>
            <w:r w:rsidR="00365134">
              <w:rPr>
                <w:webHidden/>
              </w:rPr>
            </w:r>
            <w:r w:rsidR="00365134">
              <w:rPr>
                <w:webHidden/>
              </w:rPr>
              <w:fldChar w:fldCharType="separate"/>
            </w:r>
            <w:r w:rsidR="00CE7AB4">
              <w:rPr>
                <w:webHidden/>
              </w:rPr>
              <w:t>V-1</w:t>
            </w:r>
            <w:r w:rsidR="00365134">
              <w:rPr>
                <w:webHidden/>
              </w:rPr>
              <w:fldChar w:fldCharType="end"/>
            </w:r>
          </w:hyperlink>
        </w:p>
        <w:p w14:paraId="73B67260" w14:textId="484F6CAB"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6" w:history="1">
            <w:r w:rsidR="00365134" w:rsidRPr="007E3D4C">
              <w:rPr>
                <w:rStyle w:val="Hyperlink"/>
                <w:rFonts w:ascii="Times New Roman" w:hAnsi="Times New Roman" w:cs="Times New Roman"/>
                <w:noProof/>
                <w:sz w:val="24"/>
                <w:szCs w:val="24"/>
              </w:rPr>
              <w:t>5.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Lam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w:t>
            </w:r>
            <w:r w:rsidR="00365134" w:rsidRPr="007E3D4C">
              <w:rPr>
                <w:rFonts w:ascii="Times New Roman" w:hAnsi="Times New Roman" w:cs="Times New Roman"/>
                <w:noProof/>
                <w:webHidden/>
                <w:sz w:val="24"/>
                <w:szCs w:val="24"/>
              </w:rPr>
              <w:fldChar w:fldCharType="end"/>
            </w:r>
          </w:hyperlink>
        </w:p>
        <w:p w14:paraId="394EC2C7" w14:textId="28D52B96"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7" w:history="1">
            <w:r w:rsidR="00365134" w:rsidRPr="007E3D4C">
              <w:rPr>
                <w:rStyle w:val="Hyperlink"/>
                <w:rFonts w:ascii="Times New Roman" w:hAnsi="Times New Roman" w:cs="Times New Roman"/>
                <w:noProof/>
                <w:sz w:val="24"/>
                <w:szCs w:val="24"/>
              </w:rPr>
              <w:t>5.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Baru</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3</w:t>
            </w:r>
            <w:r w:rsidR="00365134" w:rsidRPr="007E3D4C">
              <w:rPr>
                <w:rFonts w:ascii="Times New Roman" w:hAnsi="Times New Roman" w:cs="Times New Roman"/>
                <w:noProof/>
                <w:webHidden/>
                <w:sz w:val="24"/>
                <w:szCs w:val="24"/>
              </w:rPr>
              <w:fldChar w:fldCharType="end"/>
            </w:r>
          </w:hyperlink>
        </w:p>
        <w:p w14:paraId="1D930BC2" w14:textId="39C43E37"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8" w:history="1">
            <w:r w:rsidR="00365134" w:rsidRPr="007E3D4C">
              <w:rPr>
                <w:rStyle w:val="Hyperlink"/>
                <w:rFonts w:ascii="Times New Roman" w:hAnsi="Times New Roman" w:cs="Times New Roman"/>
                <w:noProof/>
                <w:sz w:val="24"/>
                <w:szCs w:val="24"/>
              </w:rPr>
              <w:t>5.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Kebutuhan Fungsiona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4</w:t>
            </w:r>
            <w:r w:rsidR="00365134" w:rsidRPr="007E3D4C">
              <w:rPr>
                <w:rFonts w:ascii="Times New Roman" w:hAnsi="Times New Roman" w:cs="Times New Roman"/>
                <w:noProof/>
                <w:webHidden/>
                <w:sz w:val="24"/>
                <w:szCs w:val="24"/>
              </w:rPr>
              <w:fldChar w:fldCharType="end"/>
            </w:r>
          </w:hyperlink>
        </w:p>
        <w:p w14:paraId="2D36E58C" w14:textId="132B66AE"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9" w:history="1">
            <w:r w:rsidR="00365134" w:rsidRPr="007E3D4C">
              <w:rPr>
                <w:rStyle w:val="Hyperlink"/>
                <w:rFonts w:ascii="Times New Roman" w:hAnsi="Times New Roman" w:cs="Times New Roman"/>
                <w:i/>
                <w:noProof/>
                <w:sz w:val="24"/>
                <w:szCs w:val="24"/>
              </w:rPr>
              <w:t>5.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6</w:t>
            </w:r>
            <w:r w:rsidR="00365134" w:rsidRPr="007E3D4C">
              <w:rPr>
                <w:rFonts w:ascii="Times New Roman" w:hAnsi="Times New Roman" w:cs="Times New Roman"/>
                <w:noProof/>
                <w:webHidden/>
                <w:sz w:val="24"/>
                <w:szCs w:val="24"/>
              </w:rPr>
              <w:fldChar w:fldCharType="end"/>
            </w:r>
          </w:hyperlink>
        </w:p>
        <w:p w14:paraId="2E10FE0F" w14:textId="69C323F6"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0" w:history="1">
            <w:r w:rsidR="00365134" w:rsidRPr="007E3D4C">
              <w:rPr>
                <w:rStyle w:val="Hyperlink"/>
                <w:rFonts w:ascii="Times New Roman" w:hAnsi="Times New Roman" w:cs="Times New Roman"/>
                <w:i/>
                <w:noProof/>
                <w:sz w:val="24"/>
                <w:szCs w:val="24"/>
              </w:rPr>
              <w:t>5.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escriptio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w:t>
            </w:r>
            <w:r w:rsidR="00365134" w:rsidRPr="007E3D4C">
              <w:rPr>
                <w:rFonts w:ascii="Times New Roman" w:hAnsi="Times New Roman" w:cs="Times New Roman"/>
                <w:noProof/>
                <w:webHidden/>
                <w:sz w:val="24"/>
                <w:szCs w:val="24"/>
              </w:rPr>
              <w:fldChar w:fldCharType="end"/>
            </w:r>
          </w:hyperlink>
        </w:p>
        <w:p w14:paraId="5CEF42E4" w14:textId="1A9A3389"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1" w:history="1">
            <w:r w:rsidR="00365134" w:rsidRPr="007E3D4C">
              <w:rPr>
                <w:rStyle w:val="Hyperlink"/>
                <w:rFonts w:ascii="Times New Roman" w:hAnsi="Times New Roman" w:cs="Times New Roman"/>
                <w:i/>
                <w:noProof/>
                <w:sz w:val="24"/>
                <w:szCs w:val="24"/>
              </w:rPr>
              <w:t>5.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5</w:t>
            </w:r>
            <w:r w:rsidR="00365134" w:rsidRPr="007E3D4C">
              <w:rPr>
                <w:rFonts w:ascii="Times New Roman" w:hAnsi="Times New Roman" w:cs="Times New Roman"/>
                <w:noProof/>
                <w:webHidden/>
                <w:sz w:val="24"/>
                <w:szCs w:val="24"/>
              </w:rPr>
              <w:fldChar w:fldCharType="end"/>
            </w:r>
          </w:hyperlink>
        </w:p>
        <w:p w14:paraId="61E5FC91" w14:textId="300215C3"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2" w:history="1">
            <w:r w:rsidR="00365134" w:rsidRPr="007E3D4C">
              <w:rPr>
                <w:rStyle w:val="Hyperlink"/>
                <w:rFonts w:ascii="Times New Roman" w:hAnsi="Times New Roman" w:cs="Times New Roman"/>
                <w:i/>
                <w:noProof/>
                <w:sz w:val="24"/>
                <w:szCs w:val="24"/>
              </w:rPr>
              <w:t>5.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5</w:t>
            </w:r>
            <w:r w:rsidR="00365134" w:rsidRPr="007E3D4C">
              <w:rPr>
                <w:rFonts w:ascii="Times New Roman" w:hAnsi="Times New Roman" w:cs="Times New Roman"/>
                <w:noProof/>
                <w:webHidden/>
                <w:sz w:val="24"/>
                <w:szCs w:val="24"/>
              </w:rPr>
              <w:fldChar w:fldCharType="end"/>
            </w:r>
          </w:hyperlink>
        </w:p>
        <w:p w14:paraId="4F173B6A" w14:textId="1CE03BAA"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3" w:history="1">
            <w:r w:rsidR="00365134" w:rsidRPr="007E3D4C">
              <w:rPr>
                <w:rStyle w:val="Hyperlink"/>
                <w:rFonts w:ascii="Times New Roman" w:hAnsi="Times New Roman" w:cs="Times New Roman"/>
                <w:i/>
                <w:noProof/>
                <w:sz w:val="24"/>
                <w:szCs w:val="24"/>
              </w:rPr>
              <w:t>5.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atabas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7</w:t>
            </w:r>
            <w:r w:rsidR="00365134" w:rsidRPr="007E3D4C">
              <w:rPr>
                <w:rFonts w:ascii="Times New Roman" w:hAnsi="Times New Roman" w:cs="Times New Roman"/>
                <w:noProof/>
                <w:webHidden/>
                <w:sz w:val="24"/>
                <w:szCs w:val="24"/>
              </w:rPr>
              <w:fldChar w:fldCharType="end"/>
            </w:r>
          </w:hyperlink>
        </w:p>
        <w:p w14:paraId="494F2B32" w14:textId="5FC97542"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4" w:history="1">
            <w:r w:rsidR="00365134" w:rsidRPr="007E3D4C">
              <w:rPr>
                <w:rStyle w:val="Hyperlink"/>
                <w:rFonts w:ascii="Times New Roman" w:hAnsi="Times New Roman" w:cs="Times New Roman"/>
                <w:noProof/>
                <w:sz w:val="24"/>
                <w:szCs w:val="24"/>
              </w:rPr>
              <w:t>5.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ancangan Antarmuk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D390742" w14:textId="12D33282"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5" w:history="1">
            <w:r w:rsidR="00365134" w:rsidRPr="007E3D4C">
              <w:rPr>
                <w:rStyle w:val="Hyperlink"/>
                <w:rFonts w:ascii="Times New Roman" w:hAnsi="Times New Roman" w:cs="Times New Roman"/>
                <w:noProof/>
                <w:sz w:val="24"/>
                <w:szCs w:val="24"/>
              </w:rPr>
              <w:t>5.9.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0FD876FA" w14:textId="3FB63410"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6" w:history="1">
            <w:r w:rsidR="00365134" w:rsidRPr="007E3D4C">
              <w:rPr>
                <w:rStyle w:val="Hyperlink"/>
                <w:rFonts w:ascii="Times New Roman" w:hAnsi="Times New Roman" w:cs="Times New Roman"/>
                <w:noProof/>
                <w:sz w:val="24"/>
                <w:szCs w:val="24"/>
              </w:rPr>
              <w:t>5.9.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E58FC01" w14:textId="06C4EEA4"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7" w:history="1">
            <w:r w:rsidR="00365134" w:rsidRPr="007E3D4C">
              <w:rPr>
                <w:rStyle w:val="Hyperlink"/>
                <w:rFonts w:ascii="Times New Roman" w:hAnsi="Times New Roman" w:cs="Times New Roman"/>
                <w:noProof/>
                <w:sz w:val="24"/>
                <w:szCs w:val="24"/>
              </w:rPr>
              <w:t>5.9.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36C8B27E" w14:textId="466194CB"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8" w:history="1">
            <w:r w:rsidR="00365134" w:rsidRPr="007E3D4C">
              <w:rPr>
                <w:rStyle w:val="Hyperlink"/>
                <w:rFonts w:ascii="Times New Roman" w:hAnsi="Times New Roman" w:cs="Times New Roman"/>
                <w:noProof/>
                <w:sz w:val="24"/>
                <w:szCs w:val="24"/>
              </w:rPr>
              <w:t>5.9.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4C7456A0" w14:textId="1E1A5B4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9" w:history="1">
            <w:r w:rsidR="00365134" w:rsidRPr="007E3D4C">
              <w:rPr>
                <w:rStyle w:val="Hyperlink"/>
                <w:rFonts w:ascii="Times New Roman" w:hAnsi="Times New Roman" w:cs="Times New Roman"/>
                <w:noProof/>
                <w:sz w:val="24"/>
                <w:szCs w:val="24"/>
              </w:rPr>
              <w:t>5.9.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262C2393" w14:textId="45FA2BB7"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0" w:history="1">
            <w:r w:rsidR="00365134" w:rsidRPr="007E3D4C">
              <w:rPr>
                <w:rStyle w:val="Hyperlink"/>
                <w:rFonts w:ascii="Times New Roman" w:hAnsi="Times New Roman" w:cs="Times New Roman"/>
                <w:noProof/>
                <w:sz w:val="24"/>
                <w:szCs w:val="24"/>
              </w:rPr>
              <w:t>5.9.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065D8404" w14:textId="2A1E59EA"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1" w:history="1">
            <w:r w:rsidR="00365134" w:rsidRPr="007E3D4C">
              <w:rPr>
                <w:rStyle w:val="Hyperlink"/>
                <w:rFonts w:ascii="Times New Roman" w:hAnsi="Times New Roman" w:cs="Times New Roman"/>
                <w:noProof/>
                <w:sz w:val="24"/>
                <w:szCs w:val="24"/>
              </w:rPr>
              <w:t>5.9.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4C9E371D" w14:textId="7406311C"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2" w:history="1">
            <w:r w:rsidR="00365134" w:rsidRPr="007E3D4C">
              <w:rPr>
                <w:rStyle w:val="Hyperlink"/>
                <w:rFonts w:ascii="Times New Roman" w:hAnsi="Times New Roman" w:cs="Times New Roman"/>
                <w:noProof/>
                <w:sz w:val="24"/>
                <w:szCs w:val="24"/>
              </w:rPr>
              <w:t>5.9.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6CB52D12" w14:textId="38D84BB9"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3" w:history="1">
            <w:r w:rsidR="00365134" w:rsidRPr="007E3D4C">
              <w:rPr>
                <w:rStyle w:val="Hyperlink"/>
                <w:rFonts w:ascii="Times New Roman" w:hAnsi="Times New Roman" w:cs="Times New Roman"/>
                <w:noProof/>
                <w:sz w:val="24"/>
                <w:szCs w:val="24"/>
                <w:lang w:val="en-US"/>
              </w:rPr>
              <w:t>5.9.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D8F0E10" w14:textId="46767505"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4" w:history="1">
            <w:r w:rsidR="00365134" w:rsidRPr="007E3D4C">
              <w:rPr>
                <w:rStyle w:val="Hyperlink"/>
                <w:rFonts w:ascii="Times New Roman" w:hAnsi="Times New Roman" w:cs="Times New Roman"/>
                <w:noProof/>
                <w:sz w:val="24"/>
                <w:szCs w:val="24"/>
                <w:lang w:val="en-US"/>
              </w:rPr>
              <w:t>5.9.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41B65D5" w14:textId="0751C3A5"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5" w:history="1">
            <w:r w:rsidR="00365134" w:rsidRPr="007E3D4C">
              <w:rPr>
                <w:rStyle w:val="Hyperlink"/>
                <w:rFonts w:ascii="Times New Roman" w:hAnsi="Times New Roman" w:cs="Times New Roman"/>
                <w:noProof/>
                <w:sz w:val="24"/>
                <w:szCs w:val="24"/>
              </w:rPr>
              <w:t>5.9.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5A1E9D7B" w14:textId="1FD8A55D"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6" w:history="1">
            <w:r w:rsidR="00365134" w:rsidRPr="007E3D4C">
              <w:rPr>
                <w:rStyle w:val="Hyperlink"/>
                <w:rFonts w:ascii="Times New Roman" w:hAnsi="Times New Roman" w:cs="Times New Roman"/>
                <w:noProof/>
                <w:sz w:val="24"/>
                <w:szCs w:val="24"/>
                <w:lang w:val="en-US"/>
              </w:rPr>
              <w:t>5.9.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638C5052" w14:textId="77F46815"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7" w:history="1">
            <w:r w:rsidR="00365134" w:rsidRPr="007E3D4C">
              <w:rPr>
                <w:rStyle w:val="Hyperlink"/>
                <w:rFonts w:ascii="Times New Roman" w:hAnsi="Times New Roman" w:cs="Times New Roman"/>
                <w:noProof/>
                <w:sz w:val="24"/>
                <w:szCs w:val="24"/>
                <w:lang w:val="en-US"/>
              </w:rPr>
              <w:t>5.9.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18F2556C" w14:textId="0DDF6E93"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8" w:history="1">
            <w:r w:rsidR="00365134" w:rsidRPr="007E3D4C">
              <w:rPr>
                <w:rStyle w:val="Hyperlink"/>
                <w:rFonts w:ascii="Times New Roman" w:hAnsi="Times New Roman" w:cs="Times New Roman"/>
                <w:noProof/>
                <w:sz w:val="24"/>
                <w:szCs w:val="24"/>
              </w:rPr>
              <w:t>5.9.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23C3DED6" w14:textId="0922786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9" w:history="1">
            <w:r w:rsidR="00365134" w:rsidRPr="007E3D4C">
              <w:rPr>
                <w:rStyle w:val="Hyperlink"/>
                <w:rFonts w:ascii="Times New Roman" w:hAnsi="Times New Roman" w:cs="Times New Roman"/>
                <w:noProof/>
                <w:sz w:val="24"/>
                <w:szCs w:val="24"/>
                <w:lang w:val="en-US"/>
              </w:rPr>
              <w:t>5.9.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2C487FF9" w14:textId="265AF99E"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0" w:history="1">
            <w:r w:rsidR="00365134" w:rsidRPr="007E3D4C">
              <w:rPr>
                <w:rStyle w:val="Hyperlink"/>
                <w:rFonts w:ascii="Times New Roman" w:hAnsi="Times New Roman" w:cs="Times New Roman"/>
                <w:noProof/>
                <w:sz w:val="24"/>
                <w:szCs w:val="24"/>
                <w:lang w:val="en-US"/>
              </w:rPr>
              <w:t>5.9.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74625130" w14:textId="7112088E"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1" w:history="1">
            <w:r w:rsidR="00365134" w:rsidRPr="007E3D4C">
              <w:rPr>
                <w:rStyle w:val="Hyperlink"/>
                <w:rFonts w:ascii="Times New Roman" w:hAnsi="Times New Roman" w:cs="Times New Roman"/>
                <w:noProof/>
                <w:sz w:val="24"/>
                <w:szCs w:val="24"/>
              </w:rPr>
              <w:t>5.9.1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7AD1A78E" w14:textId="19C68653"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2" w:history="1">
            <w:r w:rsidR="00365134" w:rsidRPr="007E3D4C">
              <w:rPr>
                <w:rStyle w:val="Hyperlink"/>
                <w:rFonts w:ascii="Times New Roman" w:hAnsi="Times New Roman" w:cs="Times New Roman"/>
                <w:noProof/>
                <w:sz w:val="24"/>
                <w:szCs w:val="24"/>
                <w:lang w:val="en-US"/>
              </w:rPr>
              <w:t>5.9.1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5815DC02" w14:textId="79A7183B"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3" w:history="1">
            <w:r w:rsidR="00365134" w:rsidRPr="007E3D4C">
              <w:rPr>
                <w:rStyle w:val="Hyperlink"/>
                <w:rFonts w:ascii="Times New Roman" w:hAnsi="Times New Roman" w:cs="Times New Roman"/>
                <w:noProof/>
                <w:sz w:val="24"/>
                <w:szCs w:val="24"/>
                <w:lang w:val="en-US"/>
              </w:rPr>
              <w:t>5.9.1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9A62872" w14:textId="76EE48B8"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4" w:history="1">
            <w:r w:rsidR="00365134" w:rsidRPr="007E3D4C">
              <w:rPr>
                <w:rStyle w:val="Hyperlink"/>
                <w:rFonts w:ascii="Times New Roman" w:hAnsi="Times New Roman" w:cs="Times New Roman"/>
                <w:noProof/>
                <w:sz w:val="24"/>
                <w:szCs w:val="24"/>
              </w:rPr>
              <w:t>5.9.2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66A7095" w14:textId="034CA824"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5" w:history="1">
            <w:r w:rsidR="00365134" w:rsidRPr="007E3D4C">
              <w:rPr>
                <w:rStyle w:val="Hyperlink"/>
                <w:rFonts w:ascii="Times New Roman" w:hAnsi="Times New Roman" w:cs="Times New Roman"/>
                <w:noProof/>
                <w:sz w:val="24"/>
                <w:szCs w:val="24"/>
              </w:rPr>
              <w:t>5.9.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4C6DF5CB" w14:textId="286B4E87"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6" w:history="1">
            <w:r w:rsidR="00365134" w:rsidRPr="007E3D4C">
              <w:rPr>
                <w:rStyle w:val="Hyperlink"/>
                <w:rFonts w:ascii="Times New Roman" w:hAnsi="Times New Roman" w:cs="Times New Roman"/>
                <w:noProof/>
                <w:sz w:val="24"/>
                <w:szCs w:val="24"/>
              </w:rPr>
              <w:t>5.9.2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317B5BA4" w14:textId="041E478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7" w:history="1">
            <w:r w:rsidR="00365134" w:rsidRPr="007E3D4C">
              <w:rPr>
                <w:rStyle w:val="Hyperlink"/>
                <w:rFonts w:ascii="Times New Roman" w:hAnsi="Times New Roman" w:cs="Times New Roman"/>
                <w:noProof/>
                <w:sz w:val="24"/>
                <w:szCs w:val="24"/>
              </w:rPr>
              <w:t>5.9.2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647775D2" w14:textId="46513FF3"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8" w:history="1">
            <w:r w:rsidR="00365134" w:rsidRPr="007E3D4C">
              <w:rPr>
                <w:rStyle w:val="Hyperlink"/>
                <w:rFonts w:ascii="Times New Roman" w:hAnsi="Times New Roman" w:cs="Times New Roman"/>
                <w:noProof/>
                <w:sz w:val="24"/>
                <w:szCs w:val="24"/>
              </w:rPr>
              <w:t>5.9.2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55EFF1EC" w14:textId="7EACF7F2" w:rsidR="00365134" w:rsidRDefault="00870E97">
          <w:pPr>
            <w:pStyle w:val="TOC1"/>
            <w:rPr>
              <w:rFonts w:asciiTheme="minorHAnsi" w:eastAsiaTheme="minorEastAsia" w:hAnsiTheme="minorHAnsi" w:cstheme="minorBidi"/>
              <w:sz w:val="22"/>
              <w:szCs w:val="22"/>
              <w:lang w:val="en-ID" w:eastAsia="en-ID"/>
            </w:rPr>
          </w:pPr>
          <w:hyperlink w:anchor="_Toc26745699" w:history="1">
            <w:r w:rsidR="00365134" w:rsidRPr="00C84C5E">
              <w:rPr>
                <w:rStyle w:val="Hyperlink"/>
              </w:rPr>
              <w:t>BAB VI IMPLEMENTASI DAN PENGUJIAN</w:t>
            </w:r>
            <w:r w:rsidR="00365134">
              <w:rPr>
                <w:webHidden/>
              </w:rPr>
              <w:tab/>
            </w:r>
            <w:r w:rsidR="00365134">
              <w:rPr>
                <w:webHidden/>
              </w:rPr>
              <w:fldChar w:fldCharType="begin"/>
            </w:r>
            <w:r w:rsidR="00365134">
              <w:rPr>
                <w:webHidden/>
              </w:rPr>
              <w:instrText xml:space="preserve"> PAGEREF _Toc26745699 \h </w:instrText>
            </w:r>
            <w:r w:rsidR="00365134">
              <w:rPr>
                <w:webHidden/>
              </w:rPr>
            </w:r>
            <w:r w:rsidR="00365134">
              <w:rPr>
                <w:webHidden/>
              </w:rPr>
              <w:fldChar w:fldCharType="separate"/>
            </w:r>
            <w:r w:rsidR="00CE7AB4">
              <w:rPr>
                <w:webHidden/>
              </w:rPr>
              <w:t>VI-1</w:t>
            </w:r>
            <w:r w:rsidR="00365134">
              <w:rPr>
                <w:webHidden/>
              </w:rPr>
              <w:fldChar w:fldCharType="end"/>
            </w:r>
          </w:hyperlink>
        </w:p>
        <w:p w14:paraId="7120D581" w14:textId="3D1B34F0"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6" w:history="1">
            <w:r w:rsidR="00365134" w:rsidRPr="007E3D4C">
              <w:rPr>
                <w:rStyle w:val="Hyperlink"/>
                <w:rFonts w:ascii="Times New Roman" w:hAnsi="Times New Roman" w:cs="Times New Roman"/>
                <w:noProof/>
                <w:sz w:val="24"/>
                <w:szCs w:val="24"/>
              </w:rPr>
              <w:t>6.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ngertian dan Tuju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13ABAFD9" w14:textId="17F6EF0D"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7" w:history="1">
            <w:r w:rsidR="00365134" w:rsidRPr="007E3D4C">
              <w:rPr>
                <w:rStyle w:val="Hyperlink"/>
                <w:rFonts w:ascii="Times New Roman" w:hAnsi="Times New Roman" w:cs="Times New Roman"/>
                <w:noProof/>
                <w:sz w:val="24"/>
                <w:szCs w:val="24"/>
              </w:rPr>
              <w:t>6.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3C85E695" w14:textId="0F986616"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8" w:history="1">
            <w:r w:rsidR="00365134" w:rsidRPr="007E3D4C">
              <w:rPr>
                <w:rStyle w:val="Hyperlink"/>
                <w:rFonts w:ascii="Times New Roman" w:hAnsi="Times New Roman" w:cs="Times New Roman"/>
                <w:iCs/>
                <w:noProof/>
                <w:sz w:val="24"/>
                <w:szCs w:val="24"/>
              </w:rPr>
              <w:t>6.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77EBB84B" w14:textId="2CAA3BAA"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09" w:history="1">
            <w:r w:rsidR="00365134" w:rsidRPr="007E3D4C">
              <w:rPr>
                <w:rStyle w:val="Hyperlink"/>
                <w:rFonts w:ascii="Times New Roman" w:hAnsi="Times New Roman" w:cs="Times New Roman"/>
                <w:noProof/>
                <w:sz w:val="24"/>
                <w:szCs w:val="24"/>
              </w:rPr>
              <w:t>6.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 xml:space="preserve">Halaman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290A111B" w14:textId="67E1EF92"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0" w:history="1">
            <w:r w:rsidR="00365134" w:rsidRPr="007E3D4C">
              <w:rPr>
                <w:rStyle w:val="Hyperlink"/>
                <w:rFonts w:ascii="Times New Roman" w:hAnsi="Times New Roman" w:cs="Times New Roman"/>
                <w:noProof/>
                <w:sz w:val="24"/>
                <w:szCs w:val="24"/>
              </w:rPr>
              <w:t>6.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Halaman 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023EF607" w14:textId="4DDAFB6D"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1" w:history="1">
            <w:r w:rsidR="00365134" w:rsidRPr="007E3D4C">
              <w:rPr>
                <w:rStyle w:val="Hyperlink"/>
                <w:rFonts w:ascii="Times New Roman" w:hAnsi="Times New Roman" w:cs="Times New Roman"/>
                <w:noProof/>
                <w:sz w:val="24"/>
                <w:szCs w:val="24"/>
              </w:rPr>
              <w:t>6.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44712D61" w14:textId="5C03B3F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2" w:history="1">
            <w:r w:rsidR="00365134" w:rsidRPr="007E3D4C">
              <w:rPr>
                <w:rStyle w:val="Hyperlink"/>
                <w:rFonts w:ascii="Times New Roman" w:hAnsi="Times New Roman" w:cs="Times New Roman"/>
                <w:noProof/>
                <w:sz w:val="24"/>
                <w:szCs w:val="24"/>
              </w:rPr>
              <w:t>6.3.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44E6BCFB" w14:textId="4B80A74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3" w:history="1">
            <w:r w:rsidR="00365134" w:rsidRPr="007E3D4C">
              <w:rPr>
                <w:rStyle w:val="Hyperlink"/>
                <w:rFonts w:ascii="Times New Roman" w:hAnsi="Times New Roman" w:cs="Times New Roman"/>
                <w:noProof/>
                <w:sz w:val="24"/>
                <w:szCs w:val="24"/>
              </w:rPr>
              <w:t>6.3.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62ECB263" w14:textId="2802B9B6"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4" w:history="1">
            <w:r w:rsidR="00365134" w:rsidRPr="007E3D4C">
              <w:rPr>
                <w:rStyle w:val="Hyperlink"/>
                <w:rFonts w:ascii="Times New Roman" w:hAnsi="Times New Roman" w:cs="Times New Roman"/>
                <w:noProof/>
                <w:sz w:val="24"/>
                <w:szCs w:val="24"/>
              </w:rPr>
              <w:t>6.3.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2D846B90" w14:textId="60595536"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5" w:history="1">
            <w:r w:rsidR="00365134" w:rsidRPr="007E3D4C">
              <w:rPr>
                <w:rStyle w:val="Hyperlink"/>
                <w:rFonts w:ascii="Times New Roman" w:hAnsi="Times New Roman" w:cs="Times New Roman"/>
                <w:noProof/>
                <w:sz w:val="24"/>
                <w:szCs w:val="24"/>
              </w:rPr>
              <w:t>6.3.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4C1F46DB" w14:textId="12D79F0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6" w:history="1">
            <w:r w:rsidR="00365134" w:rsidRPr="007E3D4C">
              <w:rPr>
                <w:rStyle w:val="Hyperlink"/>
                <w:rFonts w:ascii="Times New Roman" w:hAnsi="Times New Roman" w:cs="Times New Roman"/>
                <w:noProof/>
                <w:sz w:val="24"/>
                <w:szCs w:val="24"/>
              </w:rPr>
              <w:t>6.3.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66EE2DB3" w14:textId="77B647FE"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7" w:history="1">
            <w:r w:rsidR="00365134" w:rsidRPr="007E3D4C">
              <w:rPr>
                <w:rStyle w:val="Hyperlink"/>
                <w:rFonts w:ascii="Times New Roman" w:hAnsi="Times New Roman" w:cs="Times New Roman"/>
                <w:noProof/>
                <w:sz w:val="24"/>
                <w:szCs w:val="24"/>
              </w:rPr>
              <w:t>6.3.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5A5C2CAE" w14:textId="1A5B2BA8"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8" w:history="1">
            <w:r w:rsidR="00365134" w:rsidRPr="007E3D4C">
              <w:rPr>
                <w:rStyle w:val="Hyperlink"/>
                <w:rFonts w:ascii="Times New Roman" w:hAnsi="Times New Roman" w:cs="Times New Roman"/>
                <w:noProof/>
                <w:sz w:val="24"/>
                <w:szCs w:val="24"/>
              </w:rPr>
              <w:t>6.3.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D2AE455" w14:textId="2E4AFAD2"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9" w:history="1">
            <w:r w:rsidR="00365134" w:rsidRPr="007E3D4C">
              <w:rPr>
                <w:rStyle w:val="Hyperlink"/>
                <w:rFonts w:ascii="Times New Roman" w:hAnsi="Times New Roman" w:cs="Times New Roman"/>
                <w:noProof/>
                <w:sz w:val="24"/>
                <w:szCs w:val="24"/>
              </w:rPr>
              <w:t>6.3.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186518C" w14:textId="44C85A3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0" w:history="1">
            <w:r w:rsidR="00365134" w:rsidRPr="007E3D4C">
              <w:rPr>
                <w:rStyle w:val="Hyperlink"/>
                <w:rFonts w:ascii="Times New Roman" w:hAnsi="Times New Roman" w:cs="Times New Roman"/>
                <w:noProof/>
                <w:sz w:val="24"/>
                <w:szCs w:val="24"/>
              </w:rPr>
              <w:t>6.3.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68F311F8" w14:textId="009C121C"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1" w:history="1">
            <w:r w:rsidR="00365134" w:rsidRPr="007E3D4C">
              <w:rPr>
                <w:rStyle w:val="Hyperlink"/>
                <w:rFonts w:ascii="Times New Roman" w:hAnsi="Times New Roman" w:cs="Times New Roman"/>
                <w:noProof/>
                <w:sz w:val="24"/>
                <w:szCs w:val="24"/>
              </w:rPr>
              <w:t>6.3.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50053414" w14:textId="14ECDB8A"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2" w:history="1">
            <w:r w:rsidR="00365134" w:rsidRPr="007E3D4C">
              <w:rPr>
                <w:rStyle w:val="Hyperlink"/>
                <w:rFonts w:ascii="Times New Roman" w:hAnsi="Times New Roman" w:cs="Times New Roman"/>
                <w:noProof/>
                <w:sz w:val="24"/>
                <w:szCs w:val="24"/>
              </w:rPr>
              <w:t>6.3.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72ABCD10" w14:textId="1DE6849A"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3" w:history="1">
            <w:r w:rsidR="00365134" w:rsidRPr="007E3D4C">
              <w:rPr>
                <w:rStyle w:val="Hyperlink"/>
                <w:rFonts w:ascii="Times New Roman" w:hAnsi="Times New Roman" w:cs="Times New Roman"/>
                <w:noProof/>
                <w:sz w:val="24"/>
                <w:szCs w:val="24"/>
              </w:rPr>
              <w:t>6.3.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nu</w:t>
            </w:r>
            <w:r w:rsidR="00365134" w:rsidRPr="007E3D4C">
              <w:rPr>
                <w:rStyle w:val="Hyperlink"/>
                <w:rFonts w:ascii="Times New Roman" w:hAnsi="Times New Roman" w:cs="Times New Roman"/>
                <w:noProof/>
                <w:sz w:val="24"/>
                <w:szCs w:val="24"/>
                <w:lang w:val="en-US"/>
              </w:rPr>
              <w:t xml:space="preserve">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43E6CAEF" w14:textId="6DB5DD48"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4" w:history="1">
            <w:r w:rsidR="00365134" w:rsidRPr="007E3D4C">
              <w:rPr>
                <w:rStyle w:val="Hyperlink"/>
                <w:rFonts w:ascii="Times New Roman" w:hAnsi="Times New Roman" w:cs="Times New Roman"/>
                <w:noProof/>
                <w:sz w:val="24"/>
                <w:szCs w:val="24"/>
              </w:rPr>
              <w:t>6.3.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080410DD" w14:textId="42EB61FC"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25" w:history="1">
            <w:r w:rsidR="00365134" w:rsidRPr="007E3D4C">
              <w:rPr>
                <w:rStyle w:val="Hyperlink"/>
                <w:rFonts w:ascii="Times New Roman" w:hAnsi="Times New Roman" w:cs="Times New Roman"/>
                <w:iCs/>
                <w:noProof/>
                <w:sz w:val="24"/>
                <w:szCs w:val="24"/>
              </w:rPr>
              <w:t>6.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noProof/>
                <w:sz w:val="24"/>
                <w:szCs w:val="24"/>
                <w:lang w:val="en-US"/>
              </w:rPr>
              <w:t xml:space="preserve">Metode </w:t>
            </w:r>
            <w:r w:rsidR="00365134" w:rsidRPr="007E3D4C">
              <w:rPr>
                <w:rStyle w:val="Hyperlink"/>
                <w:rFonts w:ascii="Times New Roman" w:hAnsi="Times New Roman" w:cs="Times New Roman"/>
                <w:i/>
                <w:iCs/>
                <w:noProof/>
                <w:sz w:val="24"/>
                <w:szCs w:val="24"/>
                <w:lang w:val="en-US"/>
              </w:rPr>
              <w:t>Black Box</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1F07A031" w14:textId="2DE8B447"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6" w:history="1">
            <w:r w:rsidR="00365134" w:rsidRPr="007E3D4C">
              <w:rPr>
                <w:rStyle w:val="Hyperlink"/>
                <w:rFonts w:ascii="Times New Roman" w:hAnsi="Times New Roman" w:cs="Times New Roman"/>
                <w:noProof/>
                <w:sz w:val="24"/>
                <w:szCs w:val="24"/>
              </w:rPr>
              <w:t>6.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8A5919" w:rsidRPr="008A5919">
              <w:rPr>
                <w:rStyle w:val="Hyperlink"/>
                <w:rFonts w:ascii="Times New Roman" w:hAnsi="Times New Roman" w:cs="Times New Roman"/>
                <w:i/>
                <w:iCs/>
                <w:noProof/>
                <w:sz w:val="24"/>
                <w:szCs w:val="24"/>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02992A3B" w14:textId="14814DC4"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7" w:history="1">
            <w:r w:rsidR="00365134" w:rsidRPr="007E3D4C">
              <w:rPr>
                <w:rStyle w:val="Hyperlink"/>
                <w:rFonts w:ascii="Times New Roman" w:hAnsi="Times New Roman" w:cs="Times New Roman"/>
                <w:noProof/>
                <w:sz w:val="24"/>
                <w:szCs w:val="24"/>
              </w:rPr>
              <w:t>6.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48F5D646" w14:textId="3D98FFEE"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8" w:history="1">
            <w:r w:rsidR="00365134" w:rsidRPr="007E3D4C">
              <w:rPr>
                <w:rStyle w:val="Hyperlink"/>
                <w:rFonts w:ascii="Times New Roman" w:hAnsi="Times New Roman" w:cs="Times New Roman"/>
                <w:noProof/>
                <w:sz w:val="24"/>
                <w:szCs w:val="24"/>
              </w:rPr>
              <w:t>6.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Cs/>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1A2A2828" w14:textId="426B7E5E"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9" w:history="1">
            <w:r w:rsidR="00365134" w:rsidRPr="007E3D4C">
              <w:rPr>
                <w:rStyle w:val="Hyperlink"/>
                <w:rFonts w:ascii="Times New Roman" w:hAnsi="Times New Roman" w:cs="Times New Roman"/>
                <w:noProof/>
                <w:sz w:val="24"/>
                <w:szCs w:val="24"/>
              </w:rPr>
              <w:t>6.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5E534026" w14:textId="78883514"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0" w:history="1">
            <w:r w:rsidR="00365134" w:rsidRPr="007E3D4C">
              <w:rPr>
                <w:rStyle w:val="Hyperlink"/>
                <w:rFonts w:ascii="Times New Roman" w:hAnsi="Times New Roman" w:cs="Times New Roman"/>
                <w:noProof/>
                <w:sz w:val="24"/>
                <w:szCs w:val="24"/>
              </w:rPr>
              <w:t>6.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3AD0E5CB" w14:textId="0B769D6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1" w:history="1">
            <w:r w:rsidR="00365134" w:rsidRPr="007E3D4C">
              <w:rPr>
                <w:rStyle w:val="Hyperlink"/>
                <w:rFonts w:ascii="Times New Roman" w:hAnsi="Times New Roman" w:cs="Times New Roman"/>
                <w:noProof/>
                <w:sz w:val="24"/>
                <w:szCs w:val="24"/>
              </w:rPr>
              <w:t>6.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7B0C7D7A" w14:textId="36D0CEB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2" w:history="1">
            <w:r w:rsidR="00365134" w:rsidRPr="007E3D4C">
              <w:rPr>
                <w:rStyle w:val="Hyperlink"/>
                <w:rFonts w:ascii="Times New Roman" w:hAnsi="Times New Roman" w:cs="Times New Roman"/>
                <w:noProof/>
                <w:sz w:val="24"/>
                <w:szCs w:val="24"/>
              </w:rPr>
              <w:t>6.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9369E45" w14:textId="34CD3312"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3" w:history="1">
            <w:r w:rsidR="00365134" w:rsidRPr="007E3D4C">
              <w:rPr>
                <w:rStyle w:val="Hyperlink"/>
                <w:rFonts w:ascii="Times New Roman" w:hAnsi="Times New Roman" w:cs="Times New Roman"/>
                <w:noProof/>
                <w:sz w:val="24"/>
                <w:szCs w:val="24"/>
              </w:rPr>
              <w:t>6.4.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F6274BD" w14:textId="3CF47CF1"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4" w:history="1">
            <w:r w:rsidR="00365134" w:rsidRPr="007E3D4C">
              <w:rPr>
                <w:rStyle w:val="Hyperlink"/>
                <w:rFonts w:ascii="Times New Roman" w:hAnsi="Times New Roman" w:cs="Times New Roman"/>
                <w:noProof/>
                <w:sz w:val="24"/>
                <w:szCs w:val="24"/>
              </w:rPr>
              <w:t>6.4.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5</w:t>
            </w:r>
            <w:r w:rsidR="00365134" w:rsidRPr="007E3D4C">
              <w:rPr>
                <w:rFonts w:ascii="Times New Roman" w:hAnsi="Times New Roman" w:cs="Times New Roman"/>
                <w:noProof/>
                <w:webHidden/>
                <w:sz w:val="24"/>
                <w:szCs w:val="24"/>
              </w:rPr>
              <w:fldChar w:fldCharType="end"/>
            </w:r>
          </w:hyperlink>
        </w:p>
        <w:p w14:paraId="6F254EEC" w14:textId="1CD7EA1E"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5" w:history="1">
            <w:r w:rsidR="00365134" w:rsidRPr="007E3D4C">
              <w:rPr>
                <w:rStyle w:val="Hyperlink"/>
                <w:rFonts w:ascii="Times New Roman" w:hAnsi="Times New Roman" w:cs="Times New Roman"/>
                <w:noProof/>
                <w:sz w:val="24"/>
                <w:szCs w:val="24"/>
              </w:rPr>
              <w:t>6.4.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6</w:t>
            </w:r>
            <w:r w:rsidR="00365134" w:rsidRPr="007E3D4C">
              <w:rPr>
                <w:rFonts w:ascii="Times New Roman" w:hAnsi="Times New Roman" w:cs="Times New Roman"/>
                <w:noProof/>
                <w:webHidden/>
                <w:sz w:val="24"/>
                <w:szCs w:val="24"/>
              </w:rPr>
              <w:fldChar w:fldCharType="end"/>
            </w:r>
          </w:hyperlink>
        </w:p>
        <w:p w14:paraId="0551B2E4" w14:textId="25C3825C" w:rsidR="00365134" w:rsidRPr="007E3D4C" w:rsidRDefault="00870E97">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6" w:history="1">
            <w:r w:rsidR="00365134" w:rsidRPr="007E3D4C">
              <w:rPr>
                <w:rStyle w:val="Hyperlink"/>
                <w:rFonts w:ascii="Times New Roman" w:hAnsi="Times New Roman" w:cs="Times New Roman"/>
                <w:noProof/>
                <w:sz w:val="24"/>
                <w:szCs w:val="24"/>
              </w:rPr>
              <w:t>6.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2A4891BF" w14:textId="6351866F" w:rsidR="00365134" w:rsidRPr="007E3D4C" w:rsidRDefault="00870E97">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47" w:history="1">
            <w:r w:rsidR="00365134" w:rsidRPr="007E3D4C">
              <w:rPr>
                <w:rStyle w:val="Hyperlink"/>
                <w:rFonts w:ascii="Times New Roman" w:hAnsi="Times New Roman" w:cs="Times New Roman"/>
                <w:iCs/>
                <w:noProof/>
                <w:sz w:val="24"/>
                <w:szCs w:val="24"/>
                <w:lang w:val="en-US"/>
              </w:rPr>
              <w:t>6.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i/>
                <w:iCs/>
                <w:noProof/>
                <w:sz w:val="24"/>
                <w:szCs w:val="24"/>
                <w:lang w:val="en-US"/>
              </w:rPr>
              <w:t xml:space="preserve">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
                <w:iCs/>
                <w:noProof/>
                <w:sz w:val="24"/>
                <w:szCs w:val="24"/>
                <w:lang w:val="en-US"/>
              </w:rPr>
              <w:t xml:space="preserve">ance Test </w:t>
            </w:r>
            <w:r w:rsidR="00365134" w:rsidRPr="007E3D4C">
              <w:rPr>
                <w:rStyle w:val="Hyperlink"/>
                <w:rFonts w:ascii="Times New Roman" w:hAnsi="Times New Roman" w:cs="Times New Roman"/>
                <w:iCs/>
                <w:noProof/>
                <w:sz w:val="24"/>
                <w:szCs w:val="24"/>
                <w:lang w:val="en-US"/>
              </w:rPr>
              <w:t>(U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3D0C19B7" w14:textId="7B1B73AD" w:rsidR="00365134" w:rsidRDefault="00870E97">
          <w:pPr>
            <w:pStyle w:val="TOC1"/>
            <w:rPr>
              <w:rFonts w:asciiTheme="minorHAnsi" w:eastAsiaTheme="minorEastAsia" w:hAnsiTheme="minorHAnsi" w:cstheme="minorBidi"/>
              <w:sz w:val="22"/>
              <w:szCs w:val="22"/>
              <w:lang w:val="en-ID" w:eastAsia="en-ID"/>
            </w:rPr>
          </w:pPr>
          <w:hyperlink w:anchor="_Toc26745755" w:history="1">
            <w:r w:rsidR="00365134" w:rsidRPr="00C84C5E">
              <w:rPr>
                <w:rStyle w:val="Hyperlink"/>
                <w:bCs/>
              </w:rPr>
              <w:t>BAB VII KESIMPULAN</w:t>
            </w:r>
            <w:r w:rsidR="00365134">
              <w:rPr>
                <w:webHidden/>
              </w:rPr>
              <w:tab/>
            </w:r>
            <w:r w:rsidR="00365134">
              <w:rPr>
                <w:webHidden/>
              </w:rPr>
              <w:fldChar w:fldCharType="begin"/>
            </w:r>
            <w:r w:rsidR="00365134">
              <w:rPr>
                <w:webHidden/>
              </w:rPr>
              <w:instrText xml:space="preserve"> PAGEREF _Toc26745755 \h </w:instrText>
            </w:r>
            <w:r w:rsidR="00365134">
              <w:rPr>
                <w:webHidden/>
              </w:rPr>
            </w:r>
            <w:r w:rsidR="00365134">
              <w:rPr>
                <w:webHidden/>
              </w:rPr>
              <w:fldChar w:fldCharType="separate"/>
            </w:r>
            <w:r w:rsidR="00CE7AB4">
              <w:rPr>
                <w:webHidden/>
              </w:rPr>
              <w:t>VII-1</w:t>
            </w:r>
            <w:r w:rsidR="00365134">
              <w:rPr>
                <w:webHidden/>
              </w:rPr>
              <w:fldChar w:fldCharType="end"/>
            </w:r>
          </w:hyperlink>
        </w:p>
        <w:p w14:paraId="14434658" w14:textId="76C7200F" w:rsidR="00365134" w:rsidRDefault="00870E97">
          <w:pPr>
            <w:pStyle w:val="TOC2"/>
            <w:tabs>
              <w:tab w:val="left" w:pos="880"/>
              <w:tab w:val="right" w:leader="dot" w:pos="7927"/>
            </w:tabs>
            <w:rPr>
              <w:rFonts w:eastAsiaTheme="minorEastAsia"/>
              <w:noProof/>
              <w:lang w:val="en-ID" w:eastAsia="en-ID"/>
            </w:rPr>
          </w:pPr>
          <w:hyperlink w:anchor="_Toc26745756" w:history="1">
            <w:r w:rsidR="00365134" w:rsidRPr="00C84C5E">
              <w:rPr>
                <w:rStyle w:val="Hyperlink"/>
                <w:iCs/>
                <w:noProof/>
              </w:rPr>
              <w:t>7.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rPr>
              <w:t>Saran</w:t>
            </w:r>
            <w:r w:rsidR="00365134">
              <w:rPr>
                <w:noProof/>
                <w:webHidden/>
              </w:rPr>
              <w:tab/>
            </w:r>
            <w:r w:rsidR="00365134">
              <w:rPr>
                <w:noProof/>
                <w:webHidden/>
              </w:rPr>
              <w:fldChar w:fldCharType="begin"/>
            </w:r>
            <w:r w:rsidR="00365134">
              <w:rPr>
                <w:noProof/>
                <w:webHidden/>
              </w:rPr>
              <w:instrText xml:space="preserve"> PAGEREF _Toc26745756 \h </w:instrText>
            </w:r>
            <w:r w:rsidR="00365134">
              <w:rPr>
                <w:noProof/>
                <w:webHidden/>
              </w:rPr>
            </w:r>
            <w:r w:rsidR="00365134">
              <w:rPr>
                <w:noProof/>
                <w:webHidden/>
              </w:rPr>
              <w:fldChar w:fldCharType="separate"/>
            </w:r>
            <w:r w:rsidR="00CE7AB4">
              <w:rPr>
                <w:noProof/>
                <w:webHidden/>
              </w:rPr>
              <w:t>VII-1</w:t>
            </w:r>
            <w:r w:rsidR="00365134">
              <w:rPr>
                <w:noProof/>
                <w:webHidden/>
              </w:rPr>
              <w:fldChar w:fldCharType="end"/>
            </w:r>
          </w:hyperlink>
        </w:p>
        <w:p w14:paraId="73EE4EAB" w14:textId="55F992E6" w:rsidR="00365134" w:rsidRDefault="00870E97">
          <w:pPr>
            <w:pStyle w:val="TOC1"/>
            <w:rPr>
              <w:rFonts w:asciiTheme="minorHAnsi" w:eastAsiaTheme="minorEastAsia" w:hAnsiTheme="minorHAnsi" w:cstheme="minorBidi"/>
              <w:sz w:val="22"/>
              <w:szCs w:val="22"/>
              <w:lang w:val="en-ID" w:eastAsia="en-ID"/>
            </w:rPr>
          </w:pPr>
          <w:hyperlink w:anchor="_Toc26745757" w:history="1">
            <w:r w:rsidR="00365134" w:rsidRPr="00C84C5E">
              <w:rPr>
                <w:rStyle w:val="Hyperlink"/>
                <w:bCs/>
              </w:rPr>
              <w:t>DAFTAR PUSTAKA</w:t>
            </w:r>
            <w:r w:rsidR="00365134">
              <w:rPr>
                <w:webHidden/>
              </w:rPr>
              <w:tab/>
            </w:r>
            <w:r w:rsidR="00365134">
              <w:rPr>
                <w:webHidden/>
              </w:rPr>
              <w:fldChar w:fldCharType="begin"/>
            </w:r>
            <w:r w:rsidR="00365134">
              <w:rPr>
                <w:webHidden/>
              </w:rPr>
              <w:instrText xml:space="preserve"> PAGEREF _Toc26745757 \h </w:instrText>
            </w:r>
            <w:r w:rsidR="00365134">
              <w:rPr>
                <w:webHidden/>
              </w:rPr>
            </w:r>
            <w:r w:rsidR="00365134">
              <w:rPr>
                <w:webHidden/>
              </w:rPr>
              <w:fldChar w:fldCharType="separate"/>
            </w:r>
            <w:r w:rsidR="00CE7AB4">
              <w:rPr>
                <w:webHidden/>
              </w:rPr>
              <w:t>VII-1</w:t>
            </w:r>
            <w:r w:rsidR="00365134">
              <w:rPr>
                <w:webHidden/>
              </w:rPr>
              <w:fldChar w:fldCharType="end"/>
            </w:r>
          </w:hyperlink>
        </w:p>
        <w:p w14:paraId="184CF8E0" w14:textId="7C392109" w:rsidR="00365134" w:rsidRDefault="00870E97">
          <w:pPr>
            <w:pStyle w:val="TOC1"/>
            <w:rPr>
              <w:rFonts w:asciiTheme="minorHAnsi" w:eastAsiaTheme="minorEastAsia" w:hAnsiTheme="minorHAnsi" w:cstheme="minorBidi"/>
              <w:sz w:val="22"/>
              <w:szCs w:val="22"/>
              <w:lang w:val="en-ID" w:eastAsia="en-ID"/>
            </w:rPr>
          </w:pPr>
          <w:hyperlink w:anchor="_Toc26745758" w:history="1">
            <w:r w:rsidR="00365134" w:rsidRPr="00C84C5E">
              <w:rPr>
                <w:rStyle w:val="Hyperlink"/>
                <w:bCs/>
              </w:rPr>
              <w:t>LAMPIRAN A</w:t>
            </w:r>
            <w:r w:rsidR="00365134">
              <w:rPr>
                <w:webHidden/>
              </w:rPr>
              <w:tab/>
            </w:r>
            <w:r w:rsidR="007E3D4C">
              <w:rPr>
                <w:webHidden/>
                <w:lang w:val="en-US"/>
              </w:rPr>
              <w:t>A-1</w:t>
            </w:r>
          </w:hyperlink>
        </w:p>
        <w:p w14:paraId="5BF45B80" w14:textId="36B55AAB" w:rsidR="00365134" w:rsidRDefault="00870E97">
          <w:pPr>
            <w:pStyle w:val="TOC2"/>
            <w:tabs>
              <w:tab w:val="left" w:pos="880"/>
              <w:tab w:val="right" w:leader="dot" w:pos="7927"/>
            </w:tabs>
            <w:rPr>
              <w:rFonts w:eastAsiaTheme="minorEastAsia"/>
              <w:noProof/>
              <w:lang w:val="en-ID" w:eastAsia="en-ID"/>
            </w:rPr>
          </w:pPr>
          <w:hyperlink w:anchor="_Toc26745759" w:history="1">
            <w:r w:rsidR="00365134" w:rsidRPr="00C84C5E">
              <w:rPr>
                <w:rStyle w:val="Hyperlink"/>
                <w:iCs/>
                <w:noProof/>
              </w:rPr>
              <w:t>A.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lang w:val="en-US"/>
              </w:rPr>
              <w:t xml:space="preserve">Perhitungan 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Cs/>
                <w:noProof/>
                <w:sz w:val="24"/>
                <w:szCs w:val="24"/>
                <w:lang w:val="en-US"/>
              </w:rPr>
              <w:t>ance Test (UAT)</w:t>
            </w:r>
            <w:r w:rsidR="00365134" w:rsidRPr="007E3D4C">
              <w:rPr>
                <w:rFonts w:ascii="Times New Roman" w:hAnsi="Times New Roman" w:cs="Times New Roman"/>
                <w:noProof/>
                <w:webHidden/>
                <w:sz w:val="24"/>
                <w:szCs w:val="24"/>
              </w:rPr>
              <w:tab/>
            </w:r>
            <w:r w:rsidR="007E3D4C" w:rsidRPr="007E3D4C">
              <w:rPr>
                <w:rFonts w:ascii="Times New Roman" w:hAnsi="Times New Roman" w:cs="Times New Roman"/>
                <w:noProof/>
                <w:webHidden/>
                <w:sz w:val="24"/>
                <w:szCs w:val="24"/>
                <w:lang w:val="en-US"/>
              </w:rPr>
              <w:t>A-1</w:t>
            </w:r>
          </w:hyperlink>
        </w:p>
        <w:p w14:paraId="69C8E842" w14:textId="48672B32"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1" w:name="_Toc11637769"/>
      <w:bookmarkStart w:id="22" w:name="_Toc13164796"/>
      <w:bookmarkStart w:id="23" w:name="_Toc26745611"/>
      <w:r w:rsidRPr="003D1B00">
        <w:rPr>
          <w:rFonts w:cs="Times New Roman"/>
          <w:lang w:val="id-ID"/>
        </w:rPr>
        <w:lastRenderedPageBreak/>
        <w:t>DAFTAR GAMBAR</w:t>
      </w:r>
      <w:bookmarkEnd w:id="21"/>
      <w:bookmarkEnd w:id="22"/>
      <w:bookmarkEnd w:id="23"/>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6FB182A1" w14:textId="142A54A0" w:rsidR="00B40B41"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7694397" w:history="1">
        <w:r w:rsidR="00B40B41" w:rsidRPr="0020011C">
          <w:rPr>
            <w:rStyle w:val="Hyperlink"/>
          </w:rPr>
          <w:t xml:space="preserve">Gambar 2. 1 Struktur Organisasi </w:t>
        </w:r>
        <w:r w:rsidR="00B40B41" w:rsidRPr="0020011C">
          <w:rPr>
            <w:rStyle w:val="Hyperlink"/>
            <w:lang w:val="en-US"/>
          </w:rPr>
          <w:t>Balai Pemasyarakatan Kelas II Pekanbaru</w:t>
        </w:r>
        <w:r w:rsidR="00B40B41">
          <w:rPr>
            <w:webHidden/>
          </w:rPr>
          <w:tab/>
        </w:r>
        <w:r w:rsidR="00B40B41">
          <w:rPr>
            <w:webHidden/>
          </w:rPr>
          <w:fldChar w:fldCharType="begin"/>
        </w:r>
        <w:r w:rsidR="00B40B41">
          <w:rPr>
            <w:webHidden/>
          </w:rPr>
          <w:instrText xml:space="preserve"> PAGEREF _Toc27694397 \h </w:instrText>
        </w:r>
        <w:r w:rsidR="00B40B41">
          <w:rPr>
            <w:webHidden/>
          </w:rPr>
        </w:r>
        <w:r w:rsidR="00B40B41">
          <w:rPr>
            <w:webHidden/>
          </w:rPr>
          <w:fldChar w:fldCharType="separate"/>
        </w:r>
        <w:r w:rsidR="00B40B41">
          <w:rPr>
            <w:webHidden/>
          </w:rPr>
          <w:t>II-2</w:t>
        </w:r>
        <w:r w:rsidR="00B40B41">
          <w:rPr>
            <w:webHidden/>
          </w:rPr>
          <w:fldChar w:fldCharType="end"/>
        </w:r>
      </w:hyperlink>
    </w:p>
    <w:p w14:paraId="07ED4BB5" w14:textId="100A4AEB" w:rsidR="00B40B41" w:rsidRDefault="00B40B41">
      <w:pPr>
        <w:pStyle w:val="TOC1"/>
        <w:rPr>
          <w:rFonts w:asciiTheme="minorHAnsi" w:eastAsiaTheme="minorEastAsia" w:hAnsiTheme="minorHAnsi" w:cstheme="minorBidi"/>
          <w:sz w:val="22"/>
          <w:szCs w:val="22"/>
          <w:lang w:val="en-ID" w:eastAsia="en-ID"/>
        </w:rPr>
      </w:pPr>
      <w:hyperlink w:anchor="_Toc27694398" w:history="1">
        <w:r w:rsidRPr="0020011C">
          <w:rPr>
            <w:rStyle w:val="Hyperlink"/>
            <w:lang w:val="en-US"/>
          </w:rPr>
          <w:t>Gambar</w:t>
        </w:r>
        <w:r w:rsidRPr="0020011C">
          <w:rPr>
            <w:rStyle w:val="Hyperlink"/>
          </w:rPr>
          <w:t xml:space="preserve"> 5. 1 Flowchart Analisa Sistem Lama</w:t>
        </w:r>
        <w:r>
          <w:rPr>
            <w:webHidden/>
          </w:rPr>
          <w:tab/>
        </w:r>
        <w:r>
          <w:rPr>
            <w:webHidden/>
          </w:rPr>
          <w:fldChar w:fldCharType="begin"/>
        </w:r>
        <w:r>
          <w:rPr>
            <w:webHidden/>
          </w:rPr>
          <w:instrText xml:space="preserve"> PAGEREF _Toc27694398 \h </w:instrText>
        </w:r>
        <w:r>
          <w:rPr>
            <w:webHidden/>
          </w:rPr>
        </w:r>
        <w:r>
          <w:rPr>
            <w:webHidden/>
          </w:rPr>
          <w:fldChar w:fldCharType="separate"/>
        </w:r>
        <w:r>
          <w:rPr>
            <w:webHidden/>
          </w:rPr>
          <w:t>V-3</w:t>
        </w:r>
        <w:r>
          <w:rPr>
            <w:webHidden/>
          </w:rPr>
          <w:fldChar w:fldCharType="end"/>
        </w:r>
      </w:hyperlink>
    </w:p>
    <w:p w14:paraId="357E23EA" w14:textId="066BFA25" w:rsidR="00B40B41" w:rsidRDefault="00B40B41">
      <w:pPr>
        <w:pStyle w:val="TOC1"/>
        <w:rPr>
          <w:rFonts w:asciiTheme="minorHAnsi" w:eastAsiaTheme="minorEastAsia" w:hAnsiTheme="minorHAnsi" w:cstheme="minorBidi"/>
          <w:sz w:val="22"/>
          <w:szCs w:val="22"/>
          <w:lang w:val="en-ID" w:eastAsia="en-ID"/>
        </w:rPr>
      </w:pPr>
      <w:hyperlink w:anchor="_Toc27694399" w:history="1">
        <w:r w:rsidRPr="0020011C">
          <w:rPr>
            <w:rStyle w:val="Hyperlink"/>
            <w:lang w:val="en-US"/>
          </w:rPr>
          <w:t>Gambar</w:t>
        </w:r>
        <w:r w:rsidRPr="0020011C">
          <w:rPr>
            <w:rStyle w:val="Hyperlink"/>
          </w:rPr>
          <w:t xml:space="preserve"> 5. </w:t>
        </w:r>
        <w:r w:rsidRPr="0020011C">
          <w:rPr>
            <w:rStyle w:val="Hyperlink"/>
            <w:lang w:val="en-US"/>
          </w:rPr>
          <w:t>2</w:t>
        </w:r>
        <w:r w:rsidRPr="0020011C">
          <w:rPr>
            <w:rStyle w:val="Hyperlink"/>
          </w:rPr>
          <w:t xml:space="preserve"> Flowchart Analisa Sistem </w:t>
        </w:r>
        <w:r w:rsidRPr="0020011C">
          <w:rPr>
            <w:rStyle w:val="Hyperlink"/>
            <w:lang w:val="en-US"/>
          </w:rPr>
          <w:t>Baru</w:t>
        </w:r>
        <w:r>
          <w:rPr>
            <w:webHidden/>
          </w:rPr>
          <w:tab/>
        </w:r>
        <w:r>
          <w:rPr>
            <w:webHidden/>
          </w:rPr>
          <w:fldChar w:fldCharType="begin"/>
        </w:r>
        <w:r>
          <w:rPr>
            <w:webHidden/>
          </w:rPr>
          <w:instrText xml:space="preserve"> PAGEREF _Toc27694399 \h </w:instrText>
        </w:r>
        <w:r>
          <w:rPr>
            <w:webHidden/>
          </w:rPr>
        </w:r>
        <w:r>
          <w:rPr>
            <w:webHidden/>
          </w:rPr>
          <w:fldChar w:fldCharType="separate"/>
        </w:r>
        <w:r>
          <w:rPr>
            <w:webHidden/>
          </w:rPr>
          <w:t>V-5</w:t>
        </w:r>
        <w:r>
          <w:rPr>
            <w:webHidden/>
          </w:rPr>
          <w:fldChar w:fldCharType="end"/>
        </w:r>
      </w:hyperlink>
    </w:p>
    <w:p w14:paraId="43349496" w14:textId="2EF89C66" w:rsidR="00B40B41" w:rsidRDefault="00B40B41">
      <w:pPr>
        <w:pStyle w:val="TOC1"/>
        <w:rPr>
          <w:rFonts w:asciiTheme="minorHAnsi" w:eastAsiaTheme="minorEastAsia" w:hAnsiTheme="minorHAnsi" w:cstheme="minorBidi"/>
          <w:sz w:val="22"/>
          <w:szCs w:val="22"/>
          <w:lang w:val="en-ID" w:eastAsia="en-ID"/>
        </w:rPr>
      </w:pPr>
      <w:hyperlink w:anchor="_Toc27694400" w:history="1">
        <w:r w:rsidRPr="0020011C">
          <w:rPr>
            <w:rStyle w:val="Hyperlink"/>
          </w:rPr>
          <w:t xml:space="preserve">Gambar 5. </w:t>
        </w:r>
        <w:r w:rsidRPr="0020011C">
          <w:rPr>
            <w:rStyle w:val="Hyperlink"/>
            <w:lang w:val="en-US"/>
          </w:rPr>
          <w:t>3</w:t>
        </w:r>
        <w:r w:rsidRPr="0020011C">
          <w:rPr>
            <w:rStyle w:val="Hyperlink"/>
          </w:rPr>
          <w:t xml:space="preserve"> Use Case Diagram</w:t>
        </w:r>
        <w:r w:rsidRPr="0020011C">
          <w:rPr>
            <w:rStyle w:val="Hyperlink"/>
            <w:lang w:val="en-US"/>
          </w:rPr>
          <w:t xml:space="preserve"> Administrator dan Kepala</w:t>
        </w:r>
        <w:r>
          <w:rPr>
            <w:webHidden/>
          </w:rPr>
          <w:tab/>
        </w:r>
        <w:r>
          <w:rPr>
            <w:webHidden/>
          </w:rPr>
          <w:fldChar w:fldCharType="begin"/>
        </w:r>
        <w:r>
          <w:rPr>
            <w:webHidden/>
          </w:rPr>
          <w:instrText xml:space="preserve"> PAGEREF _Toc27694400 \h </w:instrText>
        </w:r>
        <w:r>
          <w:rPr>
            <w:webHidden/>
          </w:rPr>
        </w:r>
        <w:r>
          <w:rPr>
            <w:webHidden/>
          </w:rPr>
          <w:fldChar w:fldCharType="separate"/>
        </w:r>
        <w:r>
          <w:rPr>
            <w:webHidden/>
          </w:rPr>
          <w:t>V-8</w:t>
        </w:r>
        <w:r>
          <w:rPr>
            <w:webHidden/>
          </w:rPr>
          <w:fldChar w:fldCharType="end"/>
        </w:r>
      </w:hyperlink>
    </w:p>
    <w:p w14:paraId="34DC9E9B" w14:textId="2115ED21" w:rsidR="00B40B41" w:rsidRDefault="00B40B41">
      <w:pPr>
        <w:pStyle w:val="TOC1"/>
        <w:rPr>
          <w:rFonts w:asciiTheme="minorHAnsi" w:eastAsiaTheme="minorEastAsia" w:hAnsiTheme="minorHAnsi" w:cstheme="minorBidi"/>
          <w:sz w:val="22"/>
          <w:szCs w:val="22"/>
          <w:lang w:val="en-ID" w:eastAsia="en-ID"/>
        </w:rPr>
      </w:pPr>
      <w:hyperlink w:anchor="_Toc27694402" w:history="1">
        <w:r w:rsidRPr="0020011C">
          <w:rPr>
            <w:rStyle w:val="Hyperlink"/>
          </w:rPr>
          <w:t xml:space="preserve">Gambar 5. </w:t>
        </w:r>
        <w:r w:rsidRPr="0020011C">
          <w:rPr>
            <w:rStyle w:val="Hyperlink"/>
            <w:lang w:val="en-US"/>
          </w:rPr>
          <w:t>4</w:t>
        </w:r>
        <w:r w:rsidRPr="0020011C">
          <w:rPr>
            <w:rStyle w:val="Hyperlink"/>
          </w:rPr>
          <w:t>Use Case Diagram</w:t>
        </w:r>
        <w:r w:rsidRPr="0020011C">
          <w:rPr>
            <w:rStyle w:val="Hyperlink"/>
            <w:lang w:val="en-US"/>
          </w:rPr>
          <w:t xml:space="preserve"> Administrator BKD, Administrator BKA dan Administrator TU</w:t>
        </w:r>
        <w:r>
          <w:rPr>
            <w:webHidden/>
          </w:rPr>
          <w:tab/>
        </w:r>
        <w:r>
          <w:rPr>
            <w:webHidden/>
          </w:rPr>
          <w:fldChar w:fldCharType="begin"/>
        </w:r>
        <w:r>
          <w:rPr>
            <w:webHidden/>
          </w:rPr>
          <w:instrText xml:space="preserve"> PAGEREF _Toc27694402 \h </w:instrText>
        </w:r>
        <w:r>
          <w:rPr>
            <w:webHidden/>
          </w:rPr>
        </w:r>
        <w:r>
          <w:rPr>
            <w:webHidden/>
          </w:rPr>
          <w:fldChar w:fldCharType="separate"/>
        </w:r>
        <w:r>
          <w:rPr>
            <w:webHidden/>
          </w:rPr>
          <w:t>V-9</w:t>
        </w:r>
        <w:r>
          <w:rPr>
            <w:webHidden/>
          </w:rPr>
          <w:fldChar w:fldCharType="end"/>
        </w:r>
      </w:hyperlink>
    </w:p>
    <w:p w14:paraId="0EBD78F4" w14:textId="379C6F46" w:rsidR="00B40B41" w:rsidRDefault="00B40B41">
      <w:pPr>
        <w:pStyle w:val="TOC1"/>
        <w:rPr>
          <w:rFonts w:asciiTheme="minorHAnsi" w:eastAsiaTheme="minorEastAsia" w:hAnsiTheme="minorHAnsi" w:cstheme="minorBidi"/>
          <w:sz w:val="22"/>
          <w:szCs w:val="22"/>
          <w:lang w:val="en-ID" w:eastAsia="en-ID"/>
        </w:rPr>
      </w:pPr>
      <w:hyperlink w:anchor="_Toc27694403" w:history="1">
        <w:r w:rsidRPr="0020011C">
          <w:rPr>
            <w:rStyle w:val="Hyperlink"/>
            <w:lang w:val="en-US"/>
          </w:rPr>
          <w:t xml:space="preserve">Gambar 5.5 </w:t>
        </w:r>
        <w:r w:rsidRPr="0020011C">
          <w:rPr>
            <w:rStyle w:val="Hyperlink"/>
          </w:rPr>
          <w:t>Sequence diagram</w:t>
        </w:r>
        <w:r w:rsidRPr="0020011C">
          <w:rPr>
            <w:rStyle w:val="Hyperlink"/>
            <w:lang w:val="en-US"/>
          </w:rPr>
          <w:t xml:space="preserve"> Login</w:t>
        </w:r>
        <w:r>
          <w:rPr>
            <w:webHidden/>
          </w:rPr>
          <w:tab/>
        </w:r>
        <w:r>
          <w:rPr>
            <w:webHidden/>
          </w:rPr>
          <w:fldChar w:fldCharType="begin"/>
        </w:r>
        <w:r>
          <w:rPr>
            <w:webHidden/>
          </w:rPr>
          <w:instrText xml:space="preserve"> PAGEREF _Toc27694403 \h </w:instrText>
        </w:r>
        <w:r>
          <w:rPr>
            <w:webHidden/>
          </w:rPr>
        </w:r>
        <w:r>
          <w:rPr>
            <w:webHidden/>
          </w:rPr>
          <w:fldChar w:fldCharType="separate"/>
        </w:r>
        <w:r>
          <w:rPr>
            <w:webHidden/>
          </w:rPr>
          <w:t>V-87</w:t>
        </w:r>
        <w:r>
          <w:rPr>
            <w:webHidden/>
          </w:rPr>
          <w:fldChar w:fldCharType="end"/>
        </w:r>
      </w:hyperlink>
    </w:p>
    <w:p w14:paraId="15D5D78C" w14:textId="16671F43" w:rsidR="00B40B41" w:rsidRDefault="00B40B41">
      <w:pPr>
        <w:pStyle w:val="TOC1"/>
        <w:rPr>
          <w:rFonts w:asciiTheme="minorHAnsi" w:eastAsiaTheme="minorEastAsia" w:hAnsiTheme="minorHAnsi" w:cstheme="minorBidi"/>
          <w:sz w:val="22"/>
          <w:szCs w:val="22"/>
          <w:lang w:val="en-ID" w:eastAsia="en-ID"/>
        </w:rPr>
      </w:pPr>
      <w:hyperlink w:anchor="_Toc27694404" w:history="1">
        <w:r w:rsidRPr="0020011C">
          <w:rPr>
            <w:rStyle w:val="Hyperlink"/>
            <w:lang w:val="en-US"/>
          </w:rPr>
          <w:t xml:space="preserve">Gambar 5.4 </w:t>
        </w:r>
        <w:r w:rsidRPr="0020011C">
          <w:rPr>
            <w:rStyle w:val="Hyperlink"/>
          </w:rPr>
          <w:t>Sequence diagram</w:t>
        </w:r>
        <w:r w:rsidRPr="0020011C">
          <w:rPr>
            <w:rStyle w:val="Hyperlink"/>
            <w:lang w:val="en-US"/>
          </w:rPr>
          <w:t xml:space="preserve"> Forgot Password</w:t>
        </w:r>
        <w:r>
          <w:rPr>
            <w:webHidden/>
          </w:rPr>
          <w:tab/>
        </w:r>
        <w:r>
          <w:rPr>
            <w:webHidden/>
          </w:rPr>
          <w:fldChar w:fldCharType="begin"/>
        </w:r>
        <w:r>
          <w:rPr>
            <w:webHidden/>
          </w:rPr>
          <w:instrText xml:space="preserve"> PAGEREF _Toc27694404 \h </w:instrText>
        </w:r>
        <w:r>
          <w:rPr>
            <w:webHidden/>
          </w:rPr>
        </w:r>
        <w:r>
          <w:rPr>
            <w:webHidden/>
          </w:rPr>
          <w:fldChar w:fldCharType="separate"/>
        </w:r>
        <w:r>
          <w:rPr>
            <w:webHidden/>
          </w:rPr>
          <w:t>V-88</w:t>
        </w:r>
        <w:r>
          <w:rPr>
            <w:webHidden/>
          </w:rPr>
          <w:fldChar w:fldCharType="end"/>
        </w:r>
      </w:hyperlink>
    </w:p>
    <w:p w14:paraId="47BAE476" w14:textId="145BF36B" w:rsidR="00B40B41" w:rsidRDefault="00B40B41">
      <w:pPr>
        <w:pStyle w:val="TOC1"/>
        <w:rPr>
          <w:rFonts w:asciiTheme="minorHAnsi" w:eastAsiaTheme="minorEastAsia" w:hAnsiTheme="minorHAnsi" w:cstheme="minorBidi"/>
          <w:sz w:val="22"/>
          <w:szCs w:val="22"/>
          <w:lang w:val="en-ID" w:eastAsia="en-ID"/>
        </w:rPr>
      </w:pPr>
      <w:hyperlink w:anchor="_Toc27694405" w:history="1">
        <w:r w:rsidRPr="0020011C">
          <w:rPr>
            <w:rStyle w:val="Hyperlink"/>
            <w:lang w:val="en-US"/>
          </w:rPr>
          <w:t xml:space="preserve">Gambar 5.5 </w:t>
        </w:r>
        <w:r w:rsidRPr="0020011C">
          <w:rPr>
            <w:rStyle w:val="Hyperlink"/>
          </w:rPr>
          <w:t>Sequence diagram</w:t>
        </w:r>
        <w:r w:rsidRPr="0020011C">
          <w:rPr>
            <w:rStyle w:val="Hyperlink"/>
            <w:lang w:val="en-US"/>
          </w:rPr>
          <w:t xml:space="preserve"> Melihat Dashboard</w:t>
        </w:r>
        <w:r>
          <w:rPr>
            <w:webHidden/>
          </w:rPr>
          <w:tab/>
        </w:r>
        <w:r>
          <w:rPr>
            <w:webHidden/>
          </w:rPr>
          <w:fldChar w:fldCharType="begin"/>
        </w:r>
        <w:r>
          <w:rPr>
            <w:webHidden/>
          </w:rPr>
          <w:instrText xml:space="preserve"> PAGEREF _Toc27694405 \h </w:instrText>
        </w:r>
        <w:r>
          <w:rPr>
            <w:webHidden/>
          </w:rPr>
        </w:r>
        <w:r>
          <w:rPr>
            <w:webHidden/>
          </w:rPr>
          <w:fldChar w:fldCharType="separate"/>
        </w:r>
        <w:r>
          <w:rPr>
            <w:webHidden/>
          </w:rPr>
          <w:t>V-88</w:t>
        </w:r>
        <w:r>
          <w:rPr>
            <w:webHidden/>
          </w:rPr>
          <w:fldChar w:fldCharType="end"/>
        </w:r>
      </w:hyperlink>
    </w:p>
    <w:p w14:paraId="67DB4B19" w14:textId="3A2F7395" w:rsidR="00B40B41" w:rsidRDefault="00B40B41">
      <w:pPr>
        <w:pStyle w:val="TOC1"/>
        <w:rPr>
          <w:rFonts w:asciiTheme="minorHAnsi" w:eastAsiaTheme="minorEastAsia" w:hAnsiTheme="minorHAnsi" w:cstheme="minorBidi"/>
          <w:sz w:val="22"/>
          <w:szCs w:val="22"/>
          <w:lang w:val="en-ID" w:eastAsia="en-ID"/>
        </w:rPr>
      </w:pPr>
      <w:hyperlink w:anchor="_Toc27694406" w:history="1">
        <w:r w:rsidRPr="0020011C">
          <w:rPr>
            <w:rStyle w:val="Hyperlink"/>
            <w:lang w:val="en-US"/>
          </w:rPr>
          <w:t xml:space="preserve">Gambar 5.6 </w:t>
        </w:r>
        <w:r w:rsidRPr="0020011C">
          <w:rPr>
            <w:rStyle w:val="Hyperlink"/>
          </w:rPr>
          <w:t>Sequence diagram</w:t>
        </w:r>
        <w:r w:rsidRPr="0020011C">
          <w:rPr>
            <w:rStyle w:val="Hyperlink"/>
            <w:lang w:val="en-US"/>
          </w:rPr>
          <w:t xml:space="preserve"> Melihat Profil</w:t>
        </w:r>
        <w:r>
          <w:rPr>
            <w:webHidden/>
          </w:rPr>
          <w:tab/>
        </w:r>
        <w:r>
          <w:rPr>
            <w:webHidden/>
          </w:rPr>
          <w:fldChar w:fldCharType="begin"/>
        </w:r>
        <w:r>
          <w:rPr>
            <w:webHidden/>
          </w:rPr>
          <w:instrText xml:space="preserve"> PAGEREF _Toc27694406 \h </w:instrText>
        </w:r>
        <w:r>
          <w:rPr>
            <w:webHidden/>
          </w:rPr>
        </w:r>
        <w:r>
          <w:rPr>
            <w:webHidden/>
          </w:rPr>
          <w:fldChar w:fldCharType="separate"/>
        </w:r>
        <w:r>
          <w:rPr>
            <w:webHidden/>
          </w:rPr>
          <w:t>V-89</w:t>
        </w:r>
        <w:r>
          <w:rPr>
            <w:webHidden/>
          </w:rPr>
          <w:fldChar w:fldCharType="end"/>
        </w:r>
      </w:hyperlink>
    </w:p>
    <w:p w14:paraId="62DCDBD1" w14:textId="1924CB8B" w:rsidR="00B40B41" w:rsidRDefault="00B40B41">
      <w:pPr>
        <w:pStyle w:val="TOC1"/>
        <w:rPr>
          <w:rFonts w:asciiTheme="minorHAnsi" w:eastAsiaTheme="minorEastAsia" w:hAnsiTheme="minorHAnsi" w:cstheme="minorBidi"/>
          <w:sz w:val="22"/>
          <w:szCs w:val="22"/>
          <w:lang w:val="en-ID" w:eastAsia="en-ID"/>
        </w:rPr>
      </w:pPr>
      <w:hyperlink w:anchor="_Toc27694407" w:history="1">
        <w:r w:rsidRPr="0020011C">
          <w:rPr>
            <w:rStyle w:val="Hyperlink"/>
            <w:lang w:val="en-US"/>
          </w:rPr>
          <w:t xml:space="preserve">Gambar 5.7 </w:t>
        </w:r>
        <w:r w:rsidRPr="0020011C">
          <w:rPr>
            <w:rStyle w:val="Hyperlink"/>
          </w:rPr>
          <w:t>Sequence diagram</w:t>
        </w:r>
        <w:r w:rsidRPr="0020011C">
          <w:rPr>
            <w:rStyle w:val="Hyperlink"/>
            <w:lang w:val="en-US"/>
          </w:rPr>
          <w:t xml:space="preserve"> Mengubah Profil</w:t>
        </w:r>
        <w:r>
          <w:rPr>
            <w:webHidden/>
          </w:rPr>
          <w:tab/>
        </w:r>
        <w:r>
          <w:rPr>
            <w:webHidden/>
          </w:rPr>
          <w:fldChar w:fldCharType="begin"/>
        </w:r>
        <w:r>
          <w:rPr>
            <w:webHidden/>
          </w:rPr>
          <w:instrText xml:space="preserve"> PAGEREF _Toc27694407 \h </w:instrText>
        </w:r>
        <w:r>
          <w:rPr>
            <w:webHidden/>
          </w:rPr>
        </w:r>
        <w:r>
          <w:rPr>
            <w:webHidden/>
          </w:rPr>
          <w:fldChar w:fldCharType="separate"/>
        </w:r>
        <w:r>
          <w:rPr>
            <w:webHidden/>
          </w:rPr>
          <w:t>V-89</w:t>
        </w:r>
        <w:r>
          <w:rPr>
            <w:webHidden/>
          </w:rPr>
          <w:fldChar w:fldCharType="end"/>
        </w:r>
      </w:hyperlink>
    </w:p>
    <w:p w14:paraId="4DE9C3AE" w14:textId="0C935292" w:rsidR="00B40B41" w:rsidRDefault="00B40B41">
      <w:pPr>
        <w:pStyle w:val="TOC1"/>
        <w:rPr>
          <w:rFonts w:asciiTheme="minorHAnsi" w:eastAsiaTheme="minorEastAsia" w:hAnsiTheme="minorHAnsi" w:cstheme="minorBidi"/>
          <w:sz w:val="22"/>
          <w:szCs w:val="22"/>
          <w:lang w:val="en-ID" w:eastAsia="en-ID"/>
        </w:rPr>
      </w:pPr>
      <w:hyperlink w:anchor="_Toc27694408" w:history="1">
        <w:r w:rsidRPr="0020011C">
          <w:rPr>
            <w:rStyle w:val="Hyperlink"/>
            <w:lang w:val="en-US"/>
          </w:rPr>
          <w:t xml:space="preserve">Gambar 5.8 </w:t>
        </w:r>
        <w:r w:rsidRPr="0020011C">
          <w:rPr>
            <w:rStyle w:val="Hyperlink"/>
          </w:rPr>
          <w:t>Sequence diagram</w:t>
        </w:r>
        <w:r w:rsidRPr="0020011C">
          <w:rPr>
            <w:rStyle w:val="Hyperlink"/>
            <w:lang w:val="en-US"/>
          </w:rPr>
          <w:t xml:space="preserve"> Mengubah Password</w:t>
        </w:r>
        <w:r>
          <w:rPr>
            <w:webHidden/>
          </w:rPr>
          <w:tab/>
        </w:r>
        <w:r>
          <w:rPr>
            <w:webHidden/>
          </w:rPr>
          <w:fldChar w:fldCharType="begin"/>
        </w:r>
        <w:r>
          <w:rPr>
            <w:webHidden/>
          </w:rPr>
          <w:instrText xml:space="preserve"> PAGEREF _Toc27694408 \h </w:instrText>
        </w:r>
        <w:r>
          <w:rPr>
            <w:webHidden/>
          </w:rPr>
        </w:r>
        <w:r>
          <w:rPr>
            <w:webHidden/>
          </w:rPr>
          <w:fldChar w:fldCharType="separate"/>
        </w:r>
        <w:r>
          <w:rPr>
            <w:webHidden/>
          </w:rPr>
          <w:t>V-90</w:t>
        </w:r>
        <w:r>
          <w:rPr>
            <w:webHidden/>
          </w:rPr>
          <w:fldChar w:fldCharType="end"/>
        </w:r>
      </w:hyperlink>
    </w:p>
    <w:p w14:paraId="1C04D37D" w14:textId="59776B96" w:rsidR="00B40B41" w:rsidRDefault="00B40B41">
      <w:pPr>
        <w:pStyle w:val="TOC1"/>
        <w:rPr>
          <w:rFonts w:asciiTheme="minorHAnsi" w:eastAsiaTheme="minorEastAsia" w:hAnsiTheme="minorHAnsi" w:cstheme="minorBidi"/>
          <w:sz w:val="22"/>
          <w:szCs w:val="22"/>
          <w:lang w:val="en-ID" w:eastAsia="en-ID"/>
        </w:rPr>
      </w:pPr>
      <w:hyperlink w:anchor="_Toc27694409" w:history="1">
        <w:r w:rsidRPr="0020011C">
          <w:rPr>
            <w:rStyle w:val="Hyperlink"/>
            <w:lang w:val="en-US"/>
          </w:rPr>
          <w:t xml:space="preserve">Gambar 5.9 </w:t>
        </w:r>
        <w:r w:rsidRPr="0020011C">
          <w:rPr>
            <w:rStyle w:val="Hyperlink"/>
          </w:rPr>
          <w:t>Sequence diagram</w:t>
        </w:r>
        <w:r w:rsidRPr="0020011C">
          <w:rPr>
            <w:rStyle w:val="Hyperlink"/>
            <w:lang w:val="en-US"/>
          </w:rPr>
          <w:t xml:space="preserve"> Melihat Role</w:t>
        </w:r>
        <w:r>
          <w:rPr>
            <w:webHidden/>
          </w:rPr>
          <w:tab/>
        </w:r>
        <w:r>
          <w:rPr>
            <w:webHidden/>
          </w:rPr>
          <w:fldChar w:fldCharType="begin"/>
        </w:r>
        <w:r>
          <w:rPr>
            <w:webHidden/>
          </w:rPr>
          <w:instrText xml:space="preserve"> PAGEREF _Toc27694409 \h </w:instrText>
        </w:r>
        <w:r>
          <w:rPr>
            <w:webHidden/>
          </w:rPr>
        </w:r>
        <w:r>
          <w:rPr>
            <w:webHidden/>
          </w:rPr>
          <w:fldChar w:fldCharType="separate"/>
        </w:r>
        <w:r>
          <w:rPr>
            <w:webHidden/>
          </w:rPr>
          <w:t>V-90</w:t>
        </w:r>
        <w:r>
          <w:rPr>
            <w:webHidden/>
          </w:rPr>
          <w:fldChar w:fldCharType="end"/>
        </w:r>
      </w:hyperlink>
    </w:p>
    <w:p w14:paraId="00321DC2" w14:textId="25860CE5" w:rsidR="00B40B41" w:rsidRDefault="00B40B41">
      <w:pPr>
        <w:pStyle w:val="TOC1"/>
        <w:rPr>
          <w:rFonts w:asciiTheme="minorHAnsi" w:eastAsiaTheme="minorEastAsia" w:hAnsiTheme="minorHAnsi" w:cstheme="minorBidi"/>
          <w:sz w:val="22"/>
          <w:szCs w:val="22"/>
          <w:lang w:val="en-ID" w:eastAsia="en-ID"/>
        </w:rPr>
      </w:pPr>
      <w:hyperlink w:anchor="_Toc27694410" w:history="1">
        <w:r w:rsidRPr="0020011C">
          <w:rPr>
            <w:rStyle w:val="Hyperlink"/>
            <w:lang w:val="en-US"/>
          </w:rPr>
          <w:t xml:space="preserve">Gambar 5.10 </w:t>
        </w:r>
        <w:r w:rsidRPr="0020011C">
          <w:rPr>
            <w:rStyle w:val="Hyperlink"/>
          </w:rPr>
          <w:t>Sequence diagram</w:t>
        </w:r>
        <w:r w:rsidRPr="0020011C">
          <w:rPr>
            <w:rStyle w:val="Hyperlink"/>
            <w:lang w:val="en-US"/>
          </w:rPr>
          <w:t xml:space="preserve"> Menambah Role</w:t>
        </w:r>
        <w:r>
          <w:rPr>
            <w:webHidden/>
          </w:rPr>
          <w:tab/>
        </w:r>
        <w:r>
          <w:rPr>
            <w:webHidden/>
          </w:rPr>
          <w:fldChar w:fldCharType="begin"/>
        </w:r>
        <w:r>
          <w:rPr>
            <w:webHidden/>
          </w:rPr>
          <w:instrText xml:space="preserve"> PAGEREF _Toc27694410 \h </w:instrText>
        </w:r>
        <w:r>
          <w:rPr>
            <w:webHidden/>
          </w:rPr>
        </w:r>
        <w:r>
          <w:rPr>
            <w:webHidden/>
          </w:rPr>
          <w:fldChar w:fldCharType="separate"/>
        </w:r>
        <w:r>
          <w:rPr>
            <w:webHidden/>
          </w:rPr>
          <w:t>V-91</w:t>
        </w:r>
        <w:r>
          <w:rPr>
            <w:webHidden/>
          </w:rPr>
          <w:fldChar w:fldCharType="end"/>
        </w:r>
      </w:hyperlink>
    </w:p>
    <w:p w14:paraId="1DAC498F" w14:textId="10B6A713" w:rsidR="00B40B41" w:rsidRDefault="00B40B41">
      <w:pPr>
        <w:pStyle w:val="TOC1"/>
        <w:rPr>
          <w:rFonts w:asciiTheme="minorHAnsi" w:eastAsiaTheme="minorEastAsia" w:hAnsiTheme="minorHAnsi" w:cstheme="minorBidi"/>
          <w:sz w:val="22"/>
          <w:szCs w:val="22"/>
          <w:lang w:val="en-ID" w:eastAsia="en-ID"/>
        </w:rPr>
      </w:pPr>
      <w:hyperlink w:anchor="_Toc27694411" w:history="1">
        <w:r w:rsidRPr="0020011C">
          <w:rPr>
            <w:rStyle w:val="Hyperlink"/>
            <w:lang w:val="en-US"/>
          </w:rPr>
          <w:t xml:space="preserve">Gambar 5.11 </w:t>
        </w:r>
        <w:r w:rsidRPr="0020011C">
          <w:rPr>
            <w:rStyle w:val="Hyperlink"/>
          </w:rPr>
          <w:t>Sequence diagram</w:t>
        </w:r>
        <w:r w:rsidRPr="0020011C">
          <w:rPr>
            <w:rStyle w:val="Hyperlink"/>
            <w:lang w:val="en-US"/>
          </w:rPr>
          <w:t xml:space="preserve"> Mengubah Role</w:t>
        </w:r>
        <w:r>
          <w:rPr>
            <w:webHidden/>
          </w:rPr>
          <w:tab/>
        </w:r>
        <w:r>
          <w:rPr>
            <w:webHidden/>
          </w:rPr>
          <w:fldChar w:fldCharType="begin"/>
        </w:r>
        <w:r>
          <w:rPr>
            <w:webHidden/>
          </w:rPr>
          <w:instrText xml:space="preserve"> PAGEREF _Toc27694411 \h </w:instrText>
        </w:r>
        <w:r>
          <w:rPr>
            <w:webHidden/>
          </w:rPr>
        </w:r>
        <w:r>
          <w:rPr>
            <w:webHidden/>
          </w:rPr>
          <w:fldChar w:fldCharType="separate"/>
        </w:r>
        <w:r>
          <w:rPr>
            <w:webHidden/>
          </w:rPr>
          <w:t>V-92</w:t>
        </w:r>
        <w:r>
          <w:rPr>
            <w:webHidden/>
          </w:rPr>
          <w:fldChar w:fldCharType="end"/>
        </w:r>
      </w:hyperlink>
    </w:p>
    <w:p w14:paraId="758EC19F" w14:textId="2026A522" w:rsidR="00B40B41" w:rsidRDefault="00B40B41">
      <w:pPr>
        <w:pStyle w:val="TOC1"/>
        <w:rPr>
          <w:rFonts w:asciiTheme="minorHAnsi" w:eastAsiaTheme="minorEastAsia" w:hAnsiTheme="minorHAnsi" w:cstheme="minorBidi"/>
          <w:sz w:val="22"/>
          <w:szCs w:val="22"/>
          <w:lang w:val="en-ID" w:eastAsia="en-ID"/>
        </w:rPr>
      </w:pPr>
      <w:hyperlink w:anchor="_Toc27694412" w:history="1">
        <w:r w:rsidRPr="0020011C">
          <w:rPr>
            <w:rStyle w:val="Hyperlink"/>
            <w:lang w:val="en-US"/>
          </w:rPr>
          <w:t xml:space="preserve">Gambar 5.12 </w:t>
        </w:r>
        <w:r w:rsidRPr="0020011C">
          <w:rPr>
            <w:rStyle w:val="Hyperlink"/>
          </w:rPr>
          <w:t>Sequence diagram</w:t>
        </w:r>
        <w:r w:rsidRPr="0020011C">
          <w:rPr>
            <w:rStyle w:val="Hyperlink"/>
            <w:lang w:val="en-US"/>
          </w:rPr>
          <w:t xml:space="preserve"> Menghapus Role</w:t>
        </w:r>
        <w:r>
          <w:rPr>
            <w:webHidden/>
          </w:rPr>
          <w:tab/>
        </w:r>
        <w:r>
          <w:rPr>
            <w:webHidden/>
          </w:rPr>
          <w:fldChar w:fldCharType="begin"/>
        </w:r>
        <w:r>
          <w:rPr>
            <w:webHidden/>
          </w:rPr>
          <w:instrText xml:space="preserve"> PAGEREF _Toc27694412 \h </w:instrText>
        </w:r>
        <w:r>
          <w:rPr>
            <w:webHidden/>
          </w:rPr>
        </w:r>
        <w:r>
          <w:rPr>
            <w:webHidden/>
          </w:rPr>
          <w:fldChar w:fldCharType="separate"/>
        </w:r>
        <w:r>
          <w:rPr>
            <w:webHidden/>
          </w:rPr>
          <w:t>V-93</w:t>
        </w:r>
        <w:r>
          <w:rPr>
            <w:webHidden/>
          </w:rPr>
          <w:fldChar w:fldCharType="end"/>
        </w:r>
      </w:hyperlink>
    </w:p>
    <w:p w14:paraId="00A6F4B7" w14:textId="5D69853E" w:rsidR="00B40B41" w:rsidRDefault="00B40B41">
      <w:pPr>
        <w:pStyle w:val="TOC1"/>
        <w:rPr>
          <w:rFonts w:asciiTheme="minorHAnsi" w:eastAsiaTheme="minorEastAsia" w:hAnsiTheme="minorHAnsi" w:cstheme="minorBidi"/>
          <w:sz w:val="22"/>
          <w:szCs w:val="22"/>
          <w:lang w:val="en-ID" w:eastAsia="en-ID"/>
        </w:rPr>
      </w:pPr>
      <w:hyperlink w:anchor="_Toc27694413" w:history="1">
        <w:r w:rsidRPr="0020011C">
          <w:rPr>
            <w:rStyle w:val="Hyperlink"/>
            <w:lang w:val="en-US"/>
          </w:rPr>
          <w:t xml:space="preserve">Gambar 5.12 </w:t>
        </w:r>
        <w:r w:rsidRPr="0020011C">
          <w:rPr>
            <w:rStyle w:val="Hyperlink"/>
          </w:rPr>
          <w:t>Sequence diagram</w:t>
        </w:r>
        <w:r w:rsidRPr="0020011C">
          <w:rPr>
            <w:rStyle w:val="Hyperlink"/>
            <w:lang w:val="en-US"/>
          </w:rPr>
          <w:t xml:space="preserve"> Menambah Akses</w:t>
        </w:r>
        <w:r>
          <w:rPr>
            <w:webHidden/>
          </w:rPr>
          <w:tab/>
        </w:r>
        <w:r>
          <w:rPr>
            <w:webHidden/>
          </w:rPr>
          <w:fldChar w:fldCharType="begin"/>
        </w:r>
        <w:r>
          <w:rPr>
            <w:webHidden/>
          </w:rPr>
          <w:instrText xml:space="preserve"> PAGEREF _Toc27694413 \h </w:instrText>
        </w:r>
        <w:r>
          <w:rPr>
            <w:webHidden/>
          </w:rPr>
        </w:r>
        <w:r>
          <w:rPr>
            <w:webHidden/>
          </w:rPr>
          <w:fldChar w:fldCharType="separate"/>
        </w:r>
        <w:r>
          <w:rPr>
            <w:webHidden/>
          </w:rPr>
          <w:t>V-93</w:t>
        </w:r>
        <w:r>
          <w:rPr>
            <w:webHidden/>
          </w:rPr>
          <w:fldChar w:fldCharType="end"/>
        </w:r>
      </w:hyperlink>
    </w:p>
    <w:p w14:paraId="2006BF03" w14:textId="5E36264E" w:rsidR="00B40B41" w:rsidRDefault="00B40B41">
      <w:pPr>
        <w:pStyle w:val="TOC1"/>
        <w:rPr>
          <w:rFonts w:asciiTheme="minorHAnsi" w:eastAsiaTheme="minorEastAsia" w:hAnsiTheme="minorHAnsi" w:cstheme="minorBidi"/>
          <w:sz w:val="22"/>
          <w:szCs w:val="22"/>
          <w:lang w:val="en-ID" w:eastAsia="en-ID"/>
        </w:rPr>
      </w:pPr>
      <w:hyperlink w:anchor="_Toc27694414" w:history="1">
        <w:r w:rsidRPr="0020011C">
          <w:rPr>
            <w:rStyle w:val="Hyperlink"/>
            <w:lang w:val="en-US"/>
          </w:rPr>
          <w:t xml:space="preserve">Gambar 5.14 </w:t>
        </w:r>
        <w:r w:rsidRPr="0020011C">
          <w:rPr>
            <w:rStyle w:val="Hyperlink"/>
          </w:rPr>
          <w:t>Sequence diagram</w:t>
        </w:r>
        <w:r w:rsidRPr="0020011C">
          <w:rPr>
            <w:rStyle w:val="Hyperlink"/>
            <w:lang w:val="en-US"/>
          </w:rPr>
          <w:t xml:space="preserve"> Mengurangi Akses</w:t>
        </w:r>
        <w:r>
          <w:rPr>
            <w:webHidden/>
          </w:rPr>
          <w:tab/>
        </w:r>
        <w:r>
          <w:rPr>
            <w:webHidden/>
          </w:rPr>
          <w:fldChar w:fldCharType="begin"/>
        </w:r>
        <w:r>
          <w:rPr>
            <w:webHidden/>
          </w:rPr>
          <w:instrText xml:space="preserve"> PAGEREF _Toc27694414 \h </w:instrText>
        </w:r>
        <w:r>
          <w:rPr>
            <w:webHidden/>
          </w:rPr>
        </w:r>
        <w:r>
          <w:rPr>
            <w:webHidden/>
          </w:rPr>
          <w:fldChar w:fldCharType="separate"/>
        </w:r>
        <w:r>
          <w:rPr>
            <w:webHidden/>
          </w:rPr>
          <w:t>V-94</w:t>
        </w:r>
        <w:r>
          <w:rPr>
            <w:webHidden/>
          </w:rPr>
          <w:fldChar w:fldCharType="end"/>
        </w:r>
      </w:hyperlink>
    </w:p>
    <w:p w14:paraId="3DDAA836" w14:textId="2A25D0DE" w:rsidR="00B40B41" w:rsidRDefault="00B40B41">
      <w:pPr>
        <w:pStyle w:val="TOC1"/>
        <w:rPr>
          <w:rFonts w:asciiTheme="minorHAnsi" w:eastAsiaTheme="minorEastAsia" w:hAnsiTheme="minorHAnsi" w:cstheme="minorBidi"/>
          <w:sz w:val="22"/>
          <w:szCs w:val="22"/>
          <w:lang w:val="en-ID" w:eastAsia="en-ID"/>
        </w:rPr>
      </w:pPr>
      <w:hyperlink w:anchor="_Toc27694415" w:history="1">
        <w:r w:rsidRPr="0020011C">
          <w:rPr>
            <w:rStyle w:val="Hyperlink"/>
            <w:lang w:val="en-US"/>
          </w:rPr>
          <w:t xml:space="preserve">Gambar 5.15 </w:t>
        </w:r>
        <w:r w:rsidRPr="0020011C">
          <w:rPr>
            <w:rStyle w:val="Hyperlink"/>
          </w:rPr>
          <w:t>Sequence diagram</w:t>
        </w:r>
        <w:r w:rsidRPr="0020011C">
          <w:rPr>
            <w:rStyle w:val="Hyperlink"/>
            <w:lang w:val="en-US"/>
          </w:rPr>
          <w:t xml:space="preserve"> Melihat Menu</w:t>
        </w:r>
        <w:r>
          <w:rPr>
            <w:webHidden/>
          </w:rPr>
          <w:tab/>
        </w:r>
        <w:r>
          <w:rPr>
            <w:webHidden/>
          </w:rPr>
          <w:fldChar w:fldCharType="begin"/>
        </w:r>
        <w:r>
          <w:rPr>
            <w:webHidden/>
          </w:rPr>
          <w:instrText xml:space="preserve"> PAGEREF _Toc27694415 \h </w:instrText>
        </w:r>
        <w:r>
          <w:rPr>
            <w:webHidden/>
          </w:rPr>
        </w:r>
        <w:r>
          <w:rPr>
            <w:webHidden/>
          </w:rPr>
          <w:fldChar w:fldCharType="separate"/>
        </w:r>
        <w:r>
          <w:rPr>
            <w:webHidden/>
          </w:rPr>
          <w:t>V-94</w:t>
        </w:r>
        <w:r>
          <w:rPr>
            <w:webHidden/>
          </w:rPr>
          <w:fldChar w:fldCharType="end"/>
        </w:r>
      </w:hyperlink>
    </w:p>
    <w:p w14:paraId="087407F5" w14:textId="0BF70D69" w:rsidR="00B40B41" w:rsidRDefault="00B40B41">
      <w:pPr>
        <w:pStyle w:val="TOC1"/>
        <w:rPr>
          <w:rFonts w:asciiTheme="minorHAnsi" w:eastAsiaTheme="minorEastAsia" w:hAnsiTheme="minorHAnsi" w:cstheme="minorBidi"/>
          <w:sz w:val="22"/>
          <w:szCs w:val="22"/>
          <w:lang w:val="en-ID" w:eastAsia="en-ID"/>
        </w:rPr>
      </w:pPr>
      <w:hyperlink w:anchor="_Toc27694416" w:history="1">
        <w:r w:rsidRPr="0020011C">
          <w:rPr>
            <w:rStyle w:val="Hyperlink"/>
            <w:lang w:val="en-US"/>
          </w:rPr>
          <w:t xml:space="preserve">Gambar 5.16 </w:t>
        </w:r>
        <w:r w:rsidRPr="0020011C">
          <w:rPr>
            <w:rStyle w:val="Hyperlink"/>
          </w:rPr>
          <w:t>Sequence diagram</w:t>
        </w:r>
        <w:r w:rsidRPr="0020011C">
          <w:rPr>
            <w:rStyle w:val="Hyperlink"/>
            <w:lang w:val="en-US"/>
          </w:rPr>
          <w:t xml:space="preserve"> Menambah menu</w:t>
        </w:r>
        <w:r>
          <w:rPr>
            <w:webHidden/>
          </w:rPr>
          <w:tab/>
        </w:r>
        <w:r>
          <w:rPr>
            <w:webHidden/>
          </w:rPr>
          <w:fldChar w:fldCharType="begin"/>
        </w:r>
        <w:r>
          <w:rPr>
            <w:webHidden/>
          </w:rPr>
          <w:instrText xml:space="preserve"> PAGEREF _Toc27694416 \h </w:instrText>
        </w:r>
        <w:r>
          <w:rPr>
            <w:webHidden/>
          </w:rPr>
        </w:r>
        <w:r>
          <w:rPr>
            <w:webHidden/>
          </w:rPr>
          <w:fldChar w:fldCharType="separate"/>
        </w:r>
        <w:r>
          <w:rPr>
            <w:webHidden/>
          </w:rPr>
          <w:t>V-95</w:t>
        </w:r>
        <w:r>
          <w:rPr>
            <w:webHidden/>
          </w:rPr>
          <w:fldChar w:fldCharType="end"/>
        </w:r>
      </w:hyperlink>
    </w:p>
    <w:p w14:paraId="66620630" w14:textId="706CA19F" w:rsidR="00B40B41" w:rsidRDefault="00B40B41">
      <w:pPr>
        <w:pStyle w:val="TOC1"/>
        <w:rPr>
          <w:rFonts w:asciiTheme="minorHAnsi" w:eastAsiaTheme="minorEastAsia" w:hAnsiTheme="minorHAnsi" w:cstheme="minorBidi"/>
          <w:sz w:val="22"/>
          <w:szCs w:val="22"/>
          <w:lang w:val="en-ID" w:eastAsia="en-ID"/>
        </w:rPr>
      </w:pPr>
      <w:hyperlink w:anchor="_Toc27694417" w:history="1">
        <w:r w:rsidRPr="0020011C">
          <w:rPr>
            <w:rStyle w:val="Hyperlink"/>
            <w:lang w:val="en-US"/>
          </w:rPr>
          <w:t xml:space="preserve">Gambar 5.17 </w:t>
        </w:r>
        <w:r w:rsidRPr="0020011C">
          <w:rPr>
            <w:rStyle w:val="Hyperlink"/>
          </w:rPr>
          <w:t>Sequence diagram</w:t>
        </w:r>
        <w:r w:rsidRPr="0020011C">
          <w:rPr>
            <w:rStyle w:val="Hyperlink"/>
            <w:lang w:val="en-US"/>
          </w:rPr>
          <w:t xml:space="preserve"> Mengubah Menu</w:t>
        </w:r>
        <w:r>
          <w:rPr>
            <w:webHidden/>
          </w:rPr>
          <w:tab/>
        </w:r>
        <w:r>
          <w:rPr>
            <w:webHidden/>
          </w:rPr>
          <w:fldChar w:fldCharType="begin"/>
        </w:r>
        <w:r>
          <w:rPr>
            <w:webHidden/>
          </w:rPr>
          <w:instrText xml:space="preserve"> PAGEREF _Toc27694417 \h </w:instrText>
        </w:r>
        <w:r>
          <w:rPr>
            <w:webHidden/>
          </w:rPr>
        </w:r>
        <w:r>
          <w:rPr>
            <w:webHidden/>
          </w:rPr>
          <w:fldChar w:fldCharType="separate"/>
        </w:r>
        <w:r>
          <w:rPr>
            <w:webHidden/>
          </w:rPr>
          <w:t>V-96</w:t>
        </w:r>
        <w:r>
          <w:rPr>
            <w:webHidden/>
          </w:rPr>
          <w:fldChar w:fldCharType="end"/>
        </w:r>
      </w:hyperlink>
    </w:p>
    <w:p w14:paraId="59944484" w14:textId="3FA92F13" w:rsidR="00B40B41" w:rsidRDefault="00B40B41">
      <w:pPr>
        <w:pStyle w:val="TOC1"/>
        <w:rPr>
          <w:rFonts w:asciiTheme="minorHAnsi" w:eastAsiaTheme="minorEastAsia" w:hAnsiTheme="minorHAnsi" w:cstheme="minorBidi"/>
          <w:sz w:val="22"/>
          <w:szCs w:val="22"/>
          <w:lang w:val="en-ID" w:eastAsia="en-ID"/>
        </w:rPr>
      </w:pPr>
      <w:hyperlink w:anchor="_Toc27694418" w:history="1">
        <w:r w:rsidRPr="0020011C">
          <w:rPr>
            <w:rStyle w:val="Hyperlink"/>
            <w:lang w:val="en-US"/>
          </w:rPr>
          <w:t xml:space="preserve">Gambar 5.18 </w:t>
        </w:r>
        <w:r w:rsidRPr="0020011C">
          <w:rPr>
            <w:rStyle w:val="Hyperlink"/>
          </w:rPr>
          <w:t>Sequence diagram</w:t>
        </w:r>
        <w:r w:rsidRPr="0020011C">
          <w:rPr>
            <w:rStyle w:val="Hyperlink"/>
            <w:lang w:val="en-US"/>
          </w:rPr>
          <w:t xml:space="preserve"> Menghapus Menu</w:t>
        </w:r>
        <w:r>
          <w:rPr>
            <w:webHidden/>
          </w:rPr>
          <w:tab/>
        </w:r>
        <w:r>
          <w:rPr>
            <w:webHidden/>
          </w:rPr>
          <w:fldChar w:fldCharType="begin"/>
        </w:r>
        <w:r>
          <w:rPr>
            <w:webHidden/>
          </w:rPr>
          <w:instrText xml:space="preserve"> PAGEREF _Toc27694418 \h </w:instrText>
        </w:r>
        <w:r>
          <w:rPr>
            <w:webHidden/>
          </w:rPr>
        </w:r>
        <w:r>
          <w:rPr>
            <w:webHidden/>
          </w:rPr>
          <w:fldChar w:fldCharType="separate"/>
        </w:r>
        <w:r>
          <w:rPr>
            <w:webHidden/>
          </w:rPr>
          <w:t>V-97</w:t>
        </w:r>
        <w:r>
          <w:rPr>
            <w:webHidden/>
          </w:rPr>
          <w:fldChar w:fldCharType="end"/>
        </w:r>
      </w:hyperlink>
    </w:p>
    <w:p w14:paraId="28155711" w14:textId="2AA5BBBA" w:rsidR="00B40B41" w:rsidRDefault="00B40B41">
      <w:pPr>
        <w:pStyle w:val="TOC1"/>
        <w:rPr>
          <w:rFonts w:asciiTheme="minorHAnsi" w:eastAsiaTheme="minorEastAsia" w:hAnsiTheme="minorHAnsi" w:cstheme="minorBidi"/>
          <w:sz w:val="22"/>
          <w:szCs w:val="22"/>
          <w:lang w:val="en-ID" w:eastAsia="en-ID"/>
        </w:rPr>
      </w:pPr>
      <w:hyperlink w:anchor="_Toc27694419" w:history="1">
        <w:r w:rsidRPr="0020011C">
          <w:rPr>
            <w:rStyle w:val="Hyperlink"/>
            <w:lang w:val="en-US"/>
          </w:rPr>
          <w:t xml:space="preserve">Gambar 5.19 </w:t>
        </w:r>
        <w:r w:rsidRPr="0020011C">
          <w:rPr>
            <w:rStyle w:val="Hyperlink"/>
          </w:rPr>
          <w:t>Sequence diagram</w:t>
        </w:r>
        <w:r w:rsidRPr="0020011C">
          <w:rPr>
            <w:rStyle w:val="Hyperlink"/>
            <w:lang w:val="en-US"/>
          </w:rPr>
          <w:t xml:space="preserve"> Melihat Submenu</w:t>
        </w:r>
        <w:r>
          <w:rPr>
            <w:webHidden/>
          </w:rPr>
          <w:tab/>
        </w:r>
        <w:r>
          <w:rPr>
            <w:webHidden/>
          </w:rPr>
          <w:fldChar w:fldCharType="begin"/>
        </w:r>
        <w:r>
          <w:rPr>
            <w:webHidden/>
          </w:rPr>
          <w:instrText xml:space="preserve"> PAGEREF _Toc27694419 \h </w:instrText>
        </w:r>
        <w:r>
          <w:rPr>
            <w:webHidden/>
          </w:rPr>
        </w:r>
        <w:r>
          <w:rPr>
            <w:webHidden/>
          </w:rPr>
          <w:fldChar w:fldCharType="separate"/>
        </w:r>
        <w:r>
          <w:rPr>
            <w:webHidden/>
          </w:rPr>
          <w:t>V-97</w:t>
        </w:r>
        <w:r>
          <w:rPr>
            <w:webHidden/>
          </w:rPr>
          <w:fldChar w:fldCharType="end"/>
        </w:r>
      </w:hyperlink>
    </w:p>
    <w:p w14:paraId="55B9FC38" w14:textId="1BC4CACB" w:rsidR="00B40B41" w:rsidRDefault="00B40B41">
      <w:pPr>
        <w:pStyle w:val="TOC1"/>
        <w:rPr>
          <w:rFonts w:asciiTheme="minorHAnsi" w:eastAsiaTheme="minorEastAsia" w:hAnsiTheme="minorHAnsi" w:cstheme="minorBidi"/>
          <w:sz w:val="22"/>
          <w:szCs w:val="22"/>
          <w:lang w:val="en-ID" w:eastAsia="en-ID"/>
        </w:rPr>
      </w:pPr>
      <w:hyperlink w:anchor="_Toc27694420" w:history="1">
        <w:r w:rsidRPr="0020011C">
          <w:rPr>
            <w:rStyle w:val="Hyperlink"/>
            <w:lang w:val="en-US"/>
          </w:rPr>
          <w:t xml:space="preserve">Gambar 5.20 </w:t>
        </w:r>
        <w:r w:rsidRPr="0020011C">
          <w:rPr>
            <w:rStyle w:val="Hyperlink"/>
          </w:rPr>
          <w:t>Sequence diagram</w:t>
        </w:r>
        <w:r w:rsidRPr="0020011C">
          <w:rPr>
            <w:rStyle w:val="Hyperlink"/>
            <w:lang w:val="en-US"/>
          </w:rPr>
          <w:t xml:space="preserve"> Menambah Submenu</w:t>
        </w:r>
        <w:r>
          <w:rPr>
            <w:webHidden/>
          </w:rPr>
          <w:tab/>
        </w:r>
        <w:r>
          <w:rPr>
            <w:webHidden/>
          </w:rPr>
          <w:fldChar w:fldCharType="begin"/>
        </w:r>
        <w:r>
          <w:rPr>
            <w:webHidden/>
          </w:rPr>
          <w:instrText xml:space="preserve"> PAGEREF _Toc27694420 \h </w:instrText>
        </w:r>
        <w:r>
          <w:rPr>
            <w:webHidden/>
          </w:rPr>
        </w:r>
        <w:r>
          <w:rPr>
            <w:webHidden/>
          </w:rPr>
          <w:fldChar w:fldCharType="separate"/>
        </w:r>
        <w:r>
          <w:rPr>
            <w:webHidden/>
          </w:rPr>
          <w:t>V-98</w:t>
        </w:r>
        <w:r>
          <w:rPr>
            <w:webHidden/>
          </w:rPr>
          <w:fldChar w:fldCharType="end"/>
        </w:r>
      </w:hyperlink>
    </w:p>
    <w:p w14:paraId="5B0DD067" w14:textId="16349597" w:rsidR="00B40B41" w:rsidRDefault="00B40B41">
      <w:pPr>
        <w:pStyle w:val="TOC1"/>
        <w:rPr>
          <w:rFonts w:asciiTheme="minorHAnsi" w:eastAsiaTheme="minorEastAsia" w:hAnsiTheme="minorHAnsi" w:cstheme="minorBidi"/>
          <w:sz w:val="22"/>
          <w:szCs w:val="22"/>
          <w:lang w:val="en-ID" w:eastAsia="en-ID"/>
        </w:rPr>
      </w:pPr>
      <w:hyperlink w:anchor="_Toc27694421" w:history="1">
        <w:r w:rsidRPr="0020011C">
          <w:rPr>
            <w:rStyle w:val="Hyperlink"/>
            <w:lang w:val="en-US"/>
          </w:rPr>
          <w:t xml:space="preserve">Gambar 5.21 </w:t>
        </w:r>
        <w:r w:rsidRPr="0020011C">
          <w:rPr>
            <w:rStyle w:val="Hyperlink"/>
          </w:rPr>
          <w:t>Sequence diagram</w:t>
        </w:r>
        <w:r w:rsidRPr="0020011C">
          <w:rPr>
            <w:rStyle w:val="Hyperlink"/>
            <w:lang w:val="en-US"/>
          </w:rPr>
          <w:t xml:space="preserve"> Mengubah Submenu</w:t>
        </w:r>
        <w:r>
          <w:rPr>
            <w:webHidden/>
          </w:rPr>
          <w:tab/>
        </w:r>
        <w:r>
          <w:rPr>
            <w:webHidden/>
          </w:rPr>
          <w:fldChar w:fldCharType="begin"/>
        </w:r>
        <w:r>
          <w:rPr>
            <w:webHidden/>
          </w:rPr>
          <w:instrText xml:space="preserve"> PAGEREF _Toc27694421 \h </w:instrText>
        </w:r>
        <w:r>
          <w:rPr>
            <w:webHidden/>
          </w:rPr>
        </w:r>
        <w:r>
          <w:rPr>
            <w:webHidden/>
          </w:rPr>
          <w:fldChar w:fldCharType="separate"/>
        </w:r>
        <w:r>
          <w:rPr>
            <w:webHidden/>
          </w:rPr>
          <w:t>V-99</w:t>
        </w:r>
        <w:r>
          <w:rPr>
            <w:webHidden/>
          </w:rPr>
          <w:fldChar w:fldCharType="end"/>
        </w:r>
      </w:hyperlink>
    </w:p>
    <w:p w14:paraId="3C00D403" w14:textId="6C242D91" w:rsidR="00B40B41" w:rsidRDefault="00B40B41">
      <w:pPr>
        <w:pStyle w:val="TOC1"/>
        <w:rPr>
          <w:rFonts w:asciiTheme="minorHAnsi" w:eastAsiaTheme="minorEastAsia" w:hAnsiTheme="minorHAnsi" w:cstheme="minorBidi"/>
          <w:sz w:val="22"/>
          <w:szCs w:val="22"/>
          <w:lang w:val="en-ID" w:eastAsia="en-ID"/>
        </w:rPr>
      </w:pPr>
      <w:hyperlink w:anchor="_Toc27694422" w:history="1">
        <w:r w:rsidRPr="0020011C">
          <w:rPr>
            <w:rStyle w:val="Hyperlink"/>
            <w:lang w:val="en-US"/>
          </w:rPr>
          <w:t xml:space="preserve">Gambar 5.22 </w:t>
        </w:r>
        <w:r w:rsidRPr="0020011C">
          <w:rPr>
            <w:rStyle w:val="Hyperlink"/>
          </w:rPr>
          <w:t>Sequence diagram</w:t>
        </w:r>
        <w:r w:rsidRPr="0020011C">
          <w:rPr>
            <w:rStyle w:val="Hyperlink"/>
            <w:lang w:val="en-US"/>
          </w:rPr>
          <w:t xml:space="preserve"> Menghapus Submenu</w:t>
        </w:r>
        <w:r>
          <w:rPr>
            <w:webHidden/>
          </w:rPr>
          <w:tab/>
        </w:r>
        <w:r>
          <w:rPr>
            <w:webHidden/>
          </w:rPr>
          <w:fldChar w:fldCharType="begin"/>
        </w:r>
        <w:r>
          <w:rPr>
            <w:webHidden/>
          </w:rPr>
          <w:instrText xml:space="preserve"> PAGEREF _Toc27694422 \h </w:instrText>
        </w:r>
        <w:r>
          <w:rPr>
            <w:webHidden/>
          </w:rPr>
        </w:r>
        <w:r>
          <w:rPr>
            <w:webHidden/>
          </w:rPr>
          <w:fldChar w:fldCharType="separate"/>
        </w:r>
        <w:r>
          <w:rPr>
            <w:webHidden/>
          </w:rPr>
          <w:t>V-100</w:t>
        </w:r>
        <w:r>
          <w:rPr>
            <w:webHidden/>
          </w:rPr>
          <w:fldChar w:fldCharType="end"/>
        </w:r>
      </w:hyperlink>
    </w:p>
    <w:p w14:paraId="06D253B4" w14:textId="11AA2796" w:rsidR="00B40B41" w:rsidRDefault="00B40B41">
      <w:pPr>
        <w:pStyle w:val="TOC1"/>
        <w:rPr>
          <w:rFonts w:asciiTheme="minorHAnsi" w:eastAsiaTheme="minorEastAsia" w:hAnsiTheme="minorHAnsi" w:cstheme="minorBidi"/>
          <w:sz w:val="22"/>
          <w:szCs w:val="22"/>
          <w:lang w:val="en-ID" w:eastAsia="en-ID"/>
        </w:rPr>
      </w:pPr>
      <w:hyperlink w:anchor="_Toc27694423" w:history="1">
        <w:r w:rsidRPr="0020011C">
          <w:rPr>
            <w:rStyle w:val="Hyperlink"/>
            <w:lang w:val="en-US"/>
          </w:rPr>
          <w:t xml:space="preserve">Gambar 5.23 </w:t>
        </w:r>
        <w:r w:rsidRPr="0020011C">
          <w:rPr>
            <w:rStyle w:val="Hyperlink"/>
          </w:rPr>
          <w:t>Sequence diagram</w:t>
        </w:r>
        <w:r w:rsidRPr="0020011C">
          <w:rPr>
            <w:rStyle w:val="Hyperlink"/>
            <w:lang w:val="en-US"/>
          </w:rPr>
          <w:t xml:space="preserve"> Melihat Pegawai TU</w:t>
        </w:r>
        <w:r>
          <w:rPr>
            <w:webHidden/>
          </w:rPr>
          <w:tab/>
        </w:r>
        <w:r>
          <w:rPr>
            <w:webHidden/>
          </w:rPr>
          <w:fldChar w:fldCharType="begin"/>
        </w:r>
        <w:r>
          <w:rPr>
            <w:webHidden/>
          </w:rPr>
          <w:instrText xml:space="preserve"> PAGEREF _Toc27694423 \h </w:instrText>
        </w:r>
        <w:r>
          <w:rPr>
            <w:webHidden/>
          </w:rPr>
        </w:r>
        <w:r>
          <w:rPr>
            <w:webHidden/>
          </w:rPr>
          <w:fldChar w:fldCharType="separate"/>
        </w:r>
        <w:r>
          <w:rPr>
            <w:webHidden/>
          </w:rPr>
          <w:t>V-100</w:t>
        </w:r>
        <w:r>
          <w:rPr>
            <w:webHidden/>
          </w:rPr>
          <w:fldChar w:fldCharType="end"/>
        </w:r>
      </w:hyperlink>
    </w:p>
    <w:p w14:paraId="4DE1E759" w14:textId="4EDA9D7D" w:rsidR="00B40B41" w:rsidRDefault="00B40B41">
      <w:pPr>
        <w:pStyle w:val="TOC1"/>
        <w:rPr>
          <w:rFonts w:asciiTheme="minorHAnsi" w:eastAsiaTheme="minorEastAsia" w:hAnsiTheme="minorHAnsi" w:cstheme="minorBidi"/>
          <w:sz w:val="22"/>
          <w:szCs w:val="22"/>
          <w:lang w:val="en-ID" w:eastAsia="en-ID"/>
        </w:rPr>
      </w:pPr>
      <w:hyperlink w:anchor="_Toc27694424" w:history="1">
        <w:r w:rsidRPr="0020011C">
          <w:rPr>
            <w:rStyle w:val="Hyperlink"/>
            <w:lang w:val="en-US"/>
          </w:rPr>
          <w:t xml:space="preserve">Gambar 5.24 </w:t>
        </w:r>
        <w:r w:rsidRPr="0020011C">
          <w:rPr>
            <w:rStyle w:val="Hyperlink"/>
          </w:rPr>
          <w:t>Sequence diagram</w:t>
        </w:r>
        <w:r w:rsidRPr="0020011C">
          <w:rPr>
            <w:rStyle w:val="Hyperlink"/>
            <w:lang w:val="en-US"/>
          </w:rPr>
          <w:t xml:space="preserve"> Menambah Pegawai TU</w:t>
        </w:r>
        <w:r>
          <w:rPr>
            <w:webHidden/>
          </w:rPr>
          <w:tab/>
        </w:r>
        <w:r>
          <w:rPr>
            <w:webHidden/>
          </w:rPr>
          <w:fldChar w:fldCharType="begin"/>
        </w:r>
        <w:r>
          <w:rPr>
            <w:webHidden/>
          </w:rPr>
          <w:instrText xml:space="preserve"> PAGEREF _Toc27694424 \h </w:instrText>
        </w:r>
        <w:r>
          <w:rPr>
            <w:webHidden/>
          </w:rPr>
        </w:r>
        <w:r>
          <w:rPr>
            <w:webHidden/>
          </w:rPr>
          <w:fldChar w:fldCharType="separate"/>
        </w:r>
        <w:r>
          <w:rPr>
            <w:webHidden/>
          </w:rPr>
          <w:t>V-101</w:t>
        </w:r>
        <w:r>
          <w:rPr>
            <w:webHidden/>
          </w:rPr>
          <w:fldChar w:fldCharType="end"/>
        </w:r>
      </w:hyperlink>
    </w:p>
    <w:p w14:paraId="6E751BB1" w14:textId="5B5692F3" w:rsidR="00B40B41" w:rsidRDefault="00B40B41">
      <w:pPr>
        <w:pStyle w:val="TOC1"/>
        <w:rPr>
          <w:rFonts w:asciiTheme="minorHAnsi" w:eastAsiaTheme="minorEastAsia" w:hAnsiTheme="minorHAnsi" w:cstheme="minorBidi"/>
          <w:sz w:val="22"/>
          <w:szCs w:val="22"/>
          <w:lang w:val="en-ID" w:eastAsia="en-ID"/>
        </w:rPr>
      </w:pPr>
      <w:hyperlink w:anchor="_Toc27694425" w:history="1">
        <w:r w:rsidRPr="0020011C">
          <w:rPr>
            <w:rStyle w:val="Hyperlink"/>
            <w:lang w:val="en-US"/>
          </w:rPr>
          <w:t xml:space="preserve">Gambar 5.25 </w:t>
        </w:r>
        <w:r w:rsidRPr="0020011C">
          <w:rPr>
            <w:rStyle w:val="Hyperlink"/>
          </w:rPr>
          <w:t>Sequence diagram</w:t>
        </w:r>
        <w:r w:rsidRPr="0020011C">
          <w:rPr>
            <w:rStyle w:val="Hyperlink"/>
            <w:lang w:val="en-US"/>
          </w:rPr>
          <w:t xml:space="preserve"> Mengubah Pegawai TU</w:t>
        </w:r>
        <w:r>
          <w:rPr>
            <w:webHidden/>
          </w:rPr>
          <w:tab/>
        </w:r>
        <w:r>
          <w:rPr>
            <w:webHidden/>
          </w:rPr>
          <w:fldChar w:fldCharType="begin"/>
        </w:r>
        <w:r>
          <w:rPr>
            <w:webHidden/>
          </w:rPr>
          <w:instrText xml:space="preserve"> PAGEREF _Toc27694425 \h </w:instrText>
        </w:r>
        <w:r>
          <w:rPr>
            <w:webHidden/>
          </w:rPr>
        </w:r>
        <w:r>
          <w:rPr>
            <w:webHidden/>
          </w:rPr>
          <w:fldChar w:fldCharType="separate"/>
        </w:r>
        <w:r>
          <w:rPr>
            <w:webHidden/>
          </w:rPr>
          <w:t>V-102</w:t>
        </w:r>
        <w:r>
          <w:rPr>
            <w:webHidden/>
          </w:rPr>
          <w:fldChar w:fldCharType="end"/>
        </w:r>
      </w:hyperlink>
    </w:p>
    <w:p w14:paraId="1DB457C1" w14:textId="1869A591" w:rsidR="00B40B41" w:rsidRDefault="00B40B41">
      <w:pPr>
        <w:pStyle w:val="TOC1"/>
        <w:rPr>
          <w:rFonts w:asciiTheme="minorHAnsi" w:eastAsiaTheme="minorEastAsia" w:hAnsiTheme="minorHAnsi" w:cstheme="minorBidi"/>
          <w:sz w:val="22"/>
          <w:szCs w:val="22"/>
          <w:lang w:val="en-ID" w:eastAsia="en-ID"/>
        </w:rPr>
      </w:pPr>
      <w:hyperlink w:anchor="_Toc27694426" w:history="1">
        <w:r w:rsidRPr="0020011C">
          <w:rPr>
            <w:rStyle w:val="Hyperlink"/>
            <w:lang w:val="en-US"/>
          </w:rPr>
          <w:t xml:space="preserve">Gambar 5.26 </w:t>
        </w:r>
        <w:r w:rsidRPr="0020011C">
          <w:rPr>
            <w:rStyle w:val="Hyperlink"/>
          </w:rPr>
          <w:t>Sequence diagram</w:t>
        </w:r>
        <w:r w:rsidRPr="0020011C">
          <w:rPr>
            <w:rStyle w:val="Hyperlink"/>
            <w:lang w:val="en-US"/>
          </w:rPr>
          <w:t xml:space="preserve"> Meghapus Pegawai TU</w:t>
        </w:r>
        <w:r>
          <w:rPr>
            <w:webHidden/>
          </w:rPr>
          <w:tab/>
        </w:r>
        <w:r>
          <w:rPr>
            <w:webHidden/>
          </w:rPr>
          <w:fldChar w:fldCharType="begin"/>
        </w:r>
        <w:r>
          <w:rPr>
            <w:webHidden/>
          </w:rPr>
          <w:instrText xml:space="preserve"> PAGEREF _Toc27694426 \h </w:instrText>
        </w:r>
        <w:r>
          <w:rPr>
            <w:webHidden/>
          </w:rPr>
        </w:r>
        <w:r>
          <w:rPr>
            <w:webHidden/>
          </w:rPr>
          <w:fldChar w:fldCharType="separate"/>
        </w:r>
        <w:r>
          <w:rPr>
            <w:webHidden/>
          </w:rPr>
          <w:t>V-103</w:t>
        </w:r>
        <w:r>
          <w:rPr>
            <w:webHidden/>
          </w:rPr>
          <w:fldChar w:fldCharType="end"/>
        </w:r>
      </w:hyperlink>
    </w:p>
    <w:p w14:paraId="2A9743BB" w14:textId="4BCB5AC4" w:rsidR="00B40B41" w:rsidRDefault="00B40B41">
      <w:pPr>
        <w:pStyle w:val="TOC1"/>
        <w:rPr>
          <w:rFonts w:asciiTheme="minorHAnsi" w:eastAsiaTheme="minorEastAsia" w:hAnsiTheme="minorHAnsi" w:cstheme="minorBidi"/>
          <w:sz w:val="22"/>
          <w:szCs w:val="22"/>
          <w:lang w:val="en-ID" w:eastAsia="en-ID"/>
        </w:rPr>
      </w:pPr>
      <w:hyperlink w:anchor="_Toc27694427" w:history="1">
        <w:r w:rsidRPr="0020011C">
          <w:rPr>
            <w:rStyle w:val="Hyperlink"/>
            <w:lang w:val="en-US"/>
          </w:rPr>
          <w:t xml:space="preserve">Gambar 5.27 </w:t>
        </w:r>
        <w:r w:rsidRPr="0020011C">
          <w:rPr>
            <w:rStyle w:val="Hyperlink"/>
          </w:rPr>
          <w:t>Sequence diagram</w:t>
        </w:r>
        <w:r w:rsidRPr="0020011C">
          <w:rPr>
            <w:rStyle w:val="Hyperlink"/>
            <w:lang w:val="en-US"/>
          </w:rPr>
          <w:t xml:space="preserve"> Melihat Pegawai BKD</w:t>
        </w:r>
        <w:r>
          <w:rPr>
            <w:webHidden/>
          </w:rPr>
          <w:tab/>
        </w:r>
        <w:r>
          <w:rPr>
            <w:webHidden/>
          </w:rPr>
          <w:fldChar w:fldCharType="begin"/>
        </w:r>
        <w:r>
          <w:rPr>
            <w:webHidden/>
          </w:rPr>
          <w:instrText xml:space="preserve"> PAGEREF _Toc27694427 \h </w:instrText>
        </w:r>
        <w:r>
          <w:rPr>
            <w:webHidden/>
          </w:rPr>
        </w:r>
        <w:r>
          <w:rPr>
            <w:webHidden/>
          </w:rPr>
          <w:fldChar w:fldCharType="separate"/>
        </w:r>
        <w:r>
          <w:rPr>
            <w:webHidden/>
          </w:rPr>
          <w:t>V-103</w:t>
        </w:r>
        <w:r>
          <w:rPr>
            <w:webHidden/>
          </w:rPr>
          <w:fldChar w:fldCharType="end"/>
        </w:r>
      </w:hyperlink>
    </w:p>
    <w:p w14:paraId="080E34C1" w14:textId="0DC9A469" w:rsidR="00B40B41" w:rsidRDefault="00B40B41">
      <w:pPr>
        <w:pStyle w:val="TOC1"/>
        <w:rPr>
          <w:rFonts w:asciiTheme="minorHAnsi" w:eastAsiaTheme="minorEastAsia" w:hAnsiTheme="minorHAnsi" w:cstheme="minorBidi"/>
          <w:sz w:val="22"/>
          <w:szCs w:val="22"/>
          <w:lang w:val="en-ID" w:eastAsia="en-ID"/>
        </w:rPr>
      </w:pPr>
      <w:hyperlink w:anchor="_Toc27694428" w:history="1">
        <w:r w:rsidRPr="0020011C">
          <w:rPr>
            <w:rStyle w:val="Hyperlink"/>
            <w:lang w:val="en-US"/>
          </w:rPr>
          <w:t xml:space="preserve">Gambar 5.28 </w:t>
        </w:r>
        <w:r w:rsidRPr="0020011C">
          <w:rPr>
            <w:rStyle w:val="Hyperlink"/>
          </w:rPr>
          <w:t>Sequence diagram</w:t>
        </w:r>
        <w:r w:rsidRPr="0020011C">
          <w:rPr>
            <w:rStyle w:val="Hyperlink"/>
            <w:lang w:val="en-US"/>
          </w:rPr>
          <w:t xml:space="preserve"> Mnambah Pegawai BKD</w:t>
        </w:r>
        <w:r>
          <w:rPr>
            <w:webHidden/>
          </w:rPr>
          <w:tab/>
        </w:r>
        <w:r>
          <w:rPr>
            <w:webHidden/>
          </w:rPr>
          <w:fldChar w:fldCharType="begin"/>
        </w:r>
        <w:r>
          <w:rPr>
            <w:webHidden/>
          </w:rPr>
          <w:instrText xml:space="preserve"> PAGEREF _Toc27694428 \h </w:instrText>
        </w:r>
        <w:r>
          <w:rPr>
            <w:webHidden/>
          </w:rPr>
        </w:r>
        <w:r>
          <w:rPr>
            <w:webHidden/>
          </w:rPr>
          <w:fldChar w:fldCharType="separate"/>
        </w:r>
        <w:r>
          <w:rPr>
            <w:webHidden/>
          </w:rPr>
          <w:t>V-104</w:t>
        </w:r>
        <w:r>
          <w:rPr>
            <w:webHidden/>
          </w:rPr>
          <w:fldChar w:fldCharType="end"/>
        </w:r>
      </w:hyperlink>
    </w:p>
    <w:p w14:paraId="240A7F18" w14:textId="0F1F69DF" w:rsidR="00B40B41" w:rsidRDefault="00B40B41">
      <w:pPr>
        <w:pStyle w:val="TOC1"/>
        <w:rPr>
          <w:rFonts w:asciiTheme="minorHAnsi" w:eastAsiaTheme="minorEastAsia" w:hAnsiTheme="minorHAnsi" w:cstheme="minorBidi"/>
          <w:sz w:val="22"/>
          <w:szCs w:val="22"/>
          <w:lang w:val="en-ID" w:eastAsia="en-ID"/>
        </w:rPr>
      </w:pPr>
      <w:hyperlink w:anchor="_Toc27694429" w:history="1">
        <w:r w:rsidRPr="0020011C">
          <w:rPr>
            <w:rStyle w:val="Hyperlink"/>
            <w:lang w:val="en-US"/>
          </w:rPr>
          <w:t xml:space="preserve">Gambar 5.29 </w:t>
        </w:r>
        <w:r w:rsidRPr="0020011C">
          <w:rPr>
            <w:rStyle w:val="Hyperlink"/>
          </w:rPr>
          <w:t>Sequence diagram</w:t>
        </w:r>
        <w:r w:rsidRPr="0020011C">
          <w:rPr>
            <w:rStyle w:val="Hyperlink"/>
            <w:lang w:val="en-US"/>
          </w:rPr>
          <w:t xml:space="preserve"> Mengubah Pegawai BKD</w:t>
        </w:r>
        <w:r>
          <w:rPr>
            <w:webHidden/>
          </w:rPr>
          <w:tab/>
        </w:r>
        <w:r>
          <w:rPr>
            <w:webHidden/>
          </w:rPr>
          <w:fldChar w:fldCharType="begin"/>
        </w:r>
        <w:r>
          <w:rPr>
            <w:webHidden/>
          </w:rPr>
          <w:instrText xml:space="preserve"> PAGEREF _Toc27694429 \h </w:instrText>
        </w:r>
        <w:r>
          <w:rPr>
            <w:webHidden/>
          </w:rPr>
        </w:r>
        <w:r>
          <w:rPr>
            <w:webHidden/>
          </w:rPr>
          <w:fldChar w:fldCharType="separate"/>
        </w:r>
        <w:r>
          <w:rPr>
            <w:webHidden/>
          </w:rPr>
          <w:t>V-105</w:t>
        </w:r>
        <w:r>
          <w:rPr>
            <w:webHidden/>
          </w:rPr>
          <w:fldChar w:fldCharType="end"/>
        </w:r>
      </w:hyperlink>
    </w:p>
    <w:p w14:paraId="41BA9149" w14:textId="51D67DA8" w:rsidR="00B40B41" w:rsidRDefault="00B40B41">
      <w:pPr>
        <w:pStyle w:val="TOC1"/>
        <w:rPr>
          <w:rFonts w:asciiTheme="minorHAnsi" w:eastAsiaTheme="minorEastAsia" w:hAnsiTheme="minorHAnsi" w:cstheme="minorBidi"/>
          <w:sz w:val="22"/>
          <w:szCs w:val="22"/>
          <w:lang w:val="en-ID" w:eastAsia="en-ID"/>
        </w:rPr>
      </w:pPr>
      <w:hyperlink w:anchor="_Toc27694430" w:history="1">
        <w:r w:rsidRPr="0020011C">
          <w:rPr>
            <w:rStyle w:val="Hyperlink"/>
            <w:lang w:val="en-US"/>
          </w:rPr>
          <w:t xml:space="preserve">Gambar 5.30 </w:t>
        </w:r>
        <w:r w:rsidRPr="0020011C">
          <w:rPr>
            <w:rStyle w:val="Hyperlink"/>
          </w:rPr>
          <w:t>Sequence diagram</w:t>
        </w:r>
        <w:r w:rsidRPr="0020011C">
          <w:rPr>
            <w:rStyle w:val="Hyperlink"/>
            <w:lang w:val="en-US"/>
          </w:rPr>
          <w:t xml:space="preserve"> Menghapus Pegawai BKD</w:t>
        </w:r>
        <w:r>
          <w:rPr>
            <w:webHidden/>
          </w:rPr>
          <w:tab/>
        </w:r>
        <w:r>
          <w:rPr>
            <w:webHidden/>
          </w:rPr>
          <w:fldChar w:fldCharType="begin"/>
        </w:r>
        <w:r>
          <w:rPr>
            <w:webHidden/>
          </w:rPr>
          <w:instrText xml:space="preserve"> PAGEREF _Toc27694430 \h </w:instrText>
        </w:r>
        <w:r>
          <w:rPr>
            <w:webHidden/>
          </w:rPr>
        </w:r>
        <w:r>
          <w:rPr>
            <w:webHidden/>
          </w:rPr>
          <w:fldChar w:fldCharType="separate"/>
        </w:r>
        <w:r>
          <w:rPr>
            <w:webHidden/>
          </w:rPr>
          <w:t>V-106</w:t>
        </w:r>
        <w:r>
          <w:rPr>
            <w:webHidden/>
          </w:rPr>
          <w:fldChar w:fldCharType="end"/>
        </w:r>
      </w:hyperlink>
    </w:p>
    <w:p w14:paraId="2D6487FE" w14:textId="2E073062" w:rsidR="00B40B41" w:rsidRDefault="00B40B41">
      <w:pPr>
        <w:pStyle w:val="TOC1"/>
        <w:rPr>
          <w:rFonts w:asciiTheme="minorHAnsi" w:eastAsiaTheme="minorEastAsia" w:hAnsiTheme="minorHAnsi" w:cstheme="minorBidi"/>
          <w:sz w:val="22"/>
          <w:szCs w:val="22"/>
          <w:lang w:val="en-ID" w:eastAsia="en-ID"/>
        </w:rPr>
      </w:pPr>
      <w:hyperlink w:anchor="_Toc27694431" w:history="1">
        <w:r w:rsidRPr="0020011C">
          <w:rPr>
            <w:rStyle w:val="Hyperlink"/>
            <w:lang w:val="en-US"/>
          </w:rPr>
          <w:t xml:space="preserve">Gambar 5.31 </w:t>
        </w:r>
        <w:r w:rsidRPr="0020011C">
          <w:rPr>
            <w:rStyle w:val="Hyperlink"/>
          </w:rPr>
          <w:t>Sequence diagram</w:t>
        </w:r>
        <w:r w:rsidRPr="0020011C">
          <w:rPr>
            <w:rStyle w:val="Hyperlink"/>
            <w:lang w:val="en-US"/>
          </w:rPr>
          <w:t xml:space="preserve"> Melihat Pegawai BKA</w:t>
        </w:r>
        <w:r>
          <w:rPr>
            <w:webHidden/>
          </w:rPr>
          <w:tab/>
        </w:r>
        <w:r>
          <w:rPr>
            <w:webHidden/>
          </w:rPr>
          <w:fldChar w:fldCharType="begin"/>
        </w:r>
        <w:r>
          <w:rPr>
            <w:webHidden/>
          </w:rPr>
          <w:instrText xml:space="preserve"> PAGEREF _Toc27694431 \h </w:instrText>
        </w:r>
        <w:r>
          <w:rPr>
            <w:webHidden/>
          </w:rPr>
        </w:r>
        <w:r>
          <w:rPr>
            <w:webHidden/>
          </w:rPr>
          <w:fldChar w:fldCharType="separate"/>
        </w:r>
        <w:r>
          <w:rPr>
            <w:webHidden/>
          </w:rPr>
          <w:t>V-106</w:t>
        </w:r>
        <w:r>
          <w:rPr>
            <w:webHidden/>
          </w:rPr>
          <w:fldChar w:fldCharType="end"/>
        </w:r>
      </w:hyperlink>
    </w:p>
    <w:p w14:paraId="04C1F963" w14:textId="2CBE56C3" w:rsidR="00B40B41" w:rsidRDefault="00B40B41">
      <w:pPr>
        <w:pStyle w:val="TOC1"/>
        <w:rPr>
          <w:rFonts w:asciiTheme="minorHAnsi" w:eastAsiaTheme="minorEastAsia" w:hAnsiTheme="minorHAnsi" w:cstheme="minorBidi"/>
          <w:sz w:val="22"/>
          <w:szCs w:val="22"/>
          <w:lang w:val="en-ID" w:eastAsia="en-ID"/>
        </w:rPr>
      </w:pPr>
      <w:hyperlink w:anchor="_Toc27694432" w:history="1">
        <w:r w:rsidRPr="0020011C">
          <w:rPr>
            <w:rStyle w:val="Hyperlink"/>
            <w:lang w:val="en-US"/>
          </w:rPr>
          <w:t xml:space="preserve">Gambar 5.32 </w:t>
        </w:r>
        <w:r w:rsidRPr="0020011C">
          <w:rPr>
            <w:rStyle w:val="Hyperlink"/>
          </w:rPr>
          <w:t>Sequence diagram</w:t>
        </w:r>
        <w:r w:rsidRPr="0020011C">
          <w:rPr>
            <w:rStyle w:val="Hyperlink"/>
            <w:lang w:val="en-US"/>
          </w:rPr>
          <w:t xml:space="preserve"> Manambah Pegawai BKA</w:t>
        </w:r>
        <w:r>
          <w:rPr>
            <w:webHidden/>
          </w:rPr>
          <w:tab/>
        </w:r>
        <w:r>
          <w:rPr>
            <w:webHidden/>
          </w:rPr>
          <w:fldChar w:fldCharType="begin"/>
        </w:r>
        <w:r>
          <w:rPr>
            <w:webHidden/>
          </w:rPr>
          <w:instrText xml:space="preserve"> PAGEREF _Toc27694432 \h </w:instrText>
        </w:r>
        <w:r>
          <w:rPr>
            <w:webHidden/>
          </w:rPr>
        </w:r>
        <w:r>
          <w:rPr>
            <w:webHidden/>
          </w:rPr>
          <w:fldChar w:fldCharType="separate"/>
        </w:r>
        <w:r>
          <w:rPr>
            <w:webHidden/>
          </w:rPr>
          <w:t>V-107</w:t>
        </w:r>
        <w:r>
          <w:rPr>
            <w:webHidden/>
          </w:rPr>
          <w:fldChar w:fldCharType="end"/>
        </w:r>
      </w:hyperlink>
    </w:p>
    <w:p w14:paraId="208903D6" w14:textId="18C2C824" w:rsidR="00B40B41" w:rsidRDefault="00B40B41">
      <w:pPr>
        <w:pStyle w:val="TOC1"/>
        <w:rPr>
          <w:rFonts w:asciiTheme="minorHAnsi" w:eastAsiaTheme="minorEastAsia" w:hAnsiTheme="minorHAnsi" w:cstheme="minorBidi"/>
          <w:sz w:val="22"/>
          <w:szCs w:val="22"/>
          <w:lang w:val="en-ID" w:eastAsia="en-ID"/>
        </w:rPr>
      </w:pPr>
      <w:hyperlink w:anchor="_Toc27694433" w:history="1">
        <w:r w:rsidRPr="0020011C">
          <w:rPr>
            <w:rStyle w:val="Hyperlink"/>
            <w:lang w:val="en-US"/>
          </w:rPr>
          <w:t xml:space="preserve">Gambar 5.33 </w:t>
        </w:r>
        <w:r w:rsidRPr="0020011C">
          <w:rPr>
            <w:rStyle w:val="Hyperlink"/>
          </w:rPr>
          <w:t>Sequence diagram</w:t>
        </w:r>
        <w:r w:rsidRPr="0020011C">
          <w:rPr>
            <w:rStyle w:val="Hyperlink"/>
            <w:lang w:val="en-US"/>
          </w:rPr>
          <w:t xml:space="preserve"> Mengubah Pegawai BKA</w:t>
        </w:r>
        <w:r>
          <w:rPr>
            <w:webHidden/>
          </w:rPr>
          <w:tab/>
        </w:r>
        <w:r>
          <w:rPr>
            <w:webHidden/>
          </w:rPr>
          <w:fldChar w:fldCharType="begin"/>
        </w:r>
        <w:r>
          <w:rPr>
            <w:webHidden/>
          </w:rPr>
          <w:instrText xml:space="preserve"> PAGEREF _Toc27694433 \h </w:instrText>
        </w:r>
        <w:r>
          <w:rPr>
            <w:webHidden/>
          </w:rPr>
        </w:r>
        <w:r>
          <w:rPr>
            <w:webHidden/>
          </w:rPr>
          <w:fldChar w:fldCharType="separate"/>
        </w:r>
        <w:r>
          <w:rPr>
            <w:webHidden/>
          </w:rPr>
          <w:t>V-108</w:t>
        </w:r>
        <w:r>
          <w:rPr>
            <w:webHidden/>
          </w:rPr>
          <w:fldChar w:fldCharType="end"/>
        </w:r>
      </w:hyperlink>
    </w:p>
    <w:p w14:paraId="4364FD69" w14:textId="7C90DAF3" w:rsidR="00B40B41" w:rsidRDefault="00B40B41">
      <w:pPr>
        <w:pStyle w:val="TOC1"/>
        <w:rPr>
          <w:rFonts w:asciiTheme="minorHAnsi" w:eastAsiaTheme="minorEastAsia" w:hAnsiTheme="minorHAnsi" w:cstheme="minorBidi"/>
          <w:sz w:val="22"/>
          <w:szCs w:val="22"/>
          <w:lang w:val="en-ID" w:eastAsia="en-ID"/>
        </w:rPr>
      </w:pPr>
      <w:hyperlink w:anchor="_Toc27694434" w:history="1">
        <w:r w:rsidRPr="0020011C">
          <w:rPr>
            <w:rStyle w:val="Hyperlink"/>
            <w:lang w:val="en-US"/>
          </w:rPr>
          <w:t xml:space="preserve">Gambar 5.34 </w:t>
        </w:r>
        <w:r w:rsidRPr="0020011C">
          <w:rPr>
            <w:rStyle w:val="Hyperlink"/>
          </w:rPr>
          <w:t>Sequence diagram</w:t>
        </w:r>
        <w:r w:rsidRPr="0020011C">
          <w:rPr>
            <w:rStyle w:val="Hyperlink"/>
            <w:lang w:val="en-US"/>
          </w:rPr>
          <w:t xml:space="preserve"> Menghapus Pegawai BKA</w:t>
        </w:r>
        <w:r>
          <w:rPr>
            <w:webHidden/>
          </w:rPr>
          <w:tab/>
        </w:r>
        <w:r>
          <w:rPr>
            <w:webHidden/>
          </w:rPr>
          <w:fldChar w:fldCharType="begin"/>
        </w:r>
        <w:r>
          <w:rPr>
            <w:webHidden/>
          </w:rPr>
          <w:instrText xml:space="preserve"> PAGEREF _Toc27694434 \h </w:instrText>
        </w:r>
        <w:r>
          <w:rPr>
            <w:webHidden/>
          </w:rPr>
        </w:r>
        <w:r>
          <w:rPr>
            <w:webHidden/>
          </w:rPr>
          <w:fldChar w:fldCharType="separate"/>
        </w:r>
        <w:r>
          <w:rPr>
            <w:webHidden/>
          </w:rPr>
          <w:t>V-109</w:t>
        </w:r>
        <w:r>
          <w:rPr>
            <w:webHidden/>
          </w:rPr>
          <w:fldChar w:fldCharType="end"/>
        </w:r>
      </w:hyperlink>
    </w:p>
    <w:p w14:paraId="145A88BA" w14:textId="3001E45F" w:rsidR="00B40B41" w:rsidRDefault="00B40B41">
      <w:pPr>
        <w:pStyle w:val="TOC1"/>
        <w:rPr>
          <w:rFonts w:asciiTheme="minorHAnsi" w:eastAsiaTheme="minorEastAsia" w:hAnsiTheme="minorHAnsi" w:cstheme="minorBidi"/>
          <w:sz w:val="22"/>
          <w:szCs w:val="22"/>
          <w:lang w:val="en-ID" w:eastAsia="en-ID"/>
        </w:rPr>
      </w:pPr>
      <w:hyperlink w:anchor="_Toc27694435" w:history="1">
        <w:r w:rsidRPr="0020011C">
          <w:rPr>
            <w:rStyle w:val="Hyperlink"/>
            <w:lang w:val="en-US"/>
          </w:rPr>
          <w:t xml:space="preserve">Gambar 5.35 </w:t>
        </w:r>
        <w:r w:rsidRPr="0020011C">
          <w:rPr>
            <w:rStyle w:val="Hyperlink"/>
          </w:rPr>
          <w:t>Sequence diagram</w:t>
        </w:r>
        <w:r w:rsidRPr="0020011C">
          <w:rPr>
            <w:rStyle w:val="Hyperlink"/>
            <w:lang w:val="en-US"/>
          </w:rPr>
          <w:t xml:space="preserve"> Melihat Trash Pegawai</w:t>
        </w:r>
        <w:r>
          <w:rPr>
            <w:webHidden/>
          </w:rPr>
          <w:tab/>
        </w:r>
        <w:r>
          <w:rPr>
            <w:webHidden/>
          </w:rPr>
          <w:fldChar w:fldCharType="begin"/>
        </w:r>
        <w:r>
          <w:rPr>
            <w:webHidden/>
          </w:rPr>
          <w:instrText xml:space="preserve"> PAGEREF _Toc27694435 \h </w:instrText>
        </w:r>
        <w:r>
          <w:rPr>
            <w:webHidden/>
          </w:rPr>
        </w:r>
        <w:r>
          <w:rPr>
            <w:webHidden/>
          </w:rPr>
          <w:fldChar w:fldCharType="separate"/>
        </w:r>
        <w:r>
          <w:rPr>
            <w:webHidden/>
          </w:rPr>
          <w:t>V-109</w:t>
        </w:r>
        <w:r>
          <w:rPr>
            <w:webHidden/>
          </w:rPr>
          <w:fldChar w:fldCharType="end"/>
        </w:r>
      </w:hyperlink>
    </w:p>
    <w:p w14:paraId="703C0A67" w14:textId="337B9373" w:rsidR="00B40B41" w:rsidRDefault="00B40B41">
      <w:pPr>
        <w:pStyle w:val="TOC1"/>
        <w:rPr>
          <w:rFonts w:asciiTheme="minorHAnsi" w:eastAsiaTheme="minorEastAsia" w:hAnsiTheme="minorHAnsi" w:cstheme="minorBidi"/>
          <w:sz w:val="22"/>
          <w:szCs w:val="22"/>
          <w:lang w:val="en-ID" w:eastAsia="en-ID"/>
        </w:rPr>
      </w:pPr>
      <w:hyperlink w:anchor="_Toc27694436" w:history="1">
        <w:r w:rsidRPr="0020011C">
          <w:rPr>
            <w:rStyle w:val="Hyperlink"/>
            <w:lang w:val="en-US"/>
          </w:rPr>
          <w:t xml:space="preserve">Gambar 5.36 </w:t>
        </w:r>
        <w:r w:rsidRPr="0020011C">
          <w:rPr>
            <w:rStyle w:val="Hyperlink"/>
          </w:rPr>
          <w:t>Sequence diagram</w:t>
        </w:r>
        <w:r w:rsidRPr="0020011C">
          <w:rPr>
            <w:rStyle w:val="Hyperlink"/>
            <w:lang w:val="en-US"/>
          </w:rPr>
          <w:t xml:space="preserve"> Mengembalikan Pegawai</w:t>
        </w:r>
        <w:r>
          <w:rPr>
            <w:webHidden/>
          </w:rPr>
          <w:tab/>
        </w:r>
        <w:r>
          <w:rPr>
            <w:webHidden/>
          </w:rPr>
          <w:fldChar w:fldCharType="begin"/>
        </w:r>
        <w:r>
          <w:rPr>
            <w:webHidden/>
          </w:rPr>
          <w:instrText xml:space="preserve"> PAGEREF _Toc27694436 \h </w:instrText>
        </w:r>
        <w:r>
          <w:rPr>
            <w:webHidden/>
          </w:rPr>
        </w:r>
        <w:r>
          <w:rPr>
            <w:webHidden/>
          </w:rPr>
          <w:fldChar w:fldCharType="separate"/>
        </w:r>
        <w:r>
          <w:rPr>
            <w:webHidden/>
          </w:rPr>
          <w:t>V-110</w:t>
        </w:r>
        <w:r>
          <w:rPr>
            <w:webHidden/>
          </w:rPr>
          <w:fldChar w:fldCharType="end"/>
        </w:r>
      </w:hyperlink>
    </w:p>
    <w:p w14:paraId="4A681285" w14:textId="598A2B48" w:rsidR="00B40B41" w:rsidRDefault="00B40B41">
      <w:pPr>
        <w:pStyle w:val="TOC1"/>
        <w:rPr>
          <w:rFonts w:asciiTheme="minorHAnsi" w:eastAsiaTheme="minorEastAsia" w:hAnsiTheme="minorHAnsi" w:cstheme="minorBidi"/>
          <w:sz w:val="22"/>
          <w:szCs w:val="22"/>
          <w:lang w:val="en-ID" w:eastAsia="en-ID"/>
        </w:rPr>
      </w:pPr>
      <w:hyperlink w:anchor="_Toc27694437" w:history="1">
        <w:r w:rsidRPr="0020011C">
          <w:rPr>
            <w:rStyle w:val="Hyperlink"/>
            <w:lang w:val="en-US"/>
          </w:rPr>
          <w:t xml:space="preserve">Gambar 5.37 </w:t>
        </w:r>
        <w:r w:rsidRPr="0020011C">
          <w:rPr>
            <w:rStyle w:val="Hyperlink"/>
          </w:rPr>
          <w:t>Sequence diagram</w:t>
        </w:r>
        <w:r w:rsidRPr="0020011C">
          <w:rPr>
            <w:rStyle w:val="Hyperlink"/>
            <w:lang w:val="en-US"/>
          </w:rPr>
          <w:t xml:space="preserve"> Menghapus Permanen Pegawai</w:t>
        </w:r>
        <w:r>
          <w:rPr>
            <w:webHidden/>
          </w:rPr>
          <w:tab/>
        </w:r>
        <w:r>
          <w:rPr>
            <w:webHidden/>
          </w:rPr>
          <w:fldChar w:fldCharType="begin"/>
        </w:r>
        <w:r>
          <w:rPr>
            <w:webHidden/>
          </w:rPr>
          <w:instrText xml:space="preserve"> PAGEREF _Toc27694437 \h </w:instrText>
        </w:r>
        <w:r>
          <w:rPr>
            <w:webHidden/>
          </w:rPr>
        </w:r>
        <w:r>
          <w:rPr>
            <w:webHidden/>
          </w:rPr>
          <w:fldChar w:fldCharType="separate"/>
        </w:r>
        <w:r>
          <w:rPr>
            <w:webHidden/>
          </w:rPr>
          <w:t>V-110</w:t>
        </w:r>
        <w:r>
          <w:rPr>
            <w:webHidden/>
          </w:rPr>
          <w:fldChar w:fldCharType="end"/>
        </w:r>
      </w:hyperlink>
    </w:p>
    <w:p w14:paraId="159B50F6" w14:textId="3FEB6549" w:rsidR="00B40B41" w:rsidRDefault="00B40B41">
      <w:pPr>
        <w:pStyle w:val="TOC1"/>
        <w:rPr>
          <w:rFonts w:asciiTheme="minorHAnsi" w:eastAsiaTheme="minorEastAsia" w:hAnsiTheme="minorHAnsi" w:cstheme="minorBidi"/>
          <w:sz w:val="22"/>
          <w:szCs w:val="22"/>
          <w:lang w:val="en-ID" w:eastAsia="en-ID"/>
        </w:rPr>
      </w:pPr>
      <w:hyperlink w:anchor="_Toc27694438" w:history="1">
        <w:r w:rsidRPr="0020011C">
          <w:rPr>
            <w:rStyle w:val="Hyperlink"/>
            <w:lang w:val="en-US"/>
          </w:rPr>
          <w:t xml:space="preserve">Gambar 5.38 </w:t>
        </w:r>
        <w:r w:rsidRPr="0020011C">
          <w:rPr>
            <w:rStyle w:val="Hyperlink"/>
          </w:rPr>
          <w:t>Sequence diagram</w:t>
        </w:r>
        <w:r w:rsidRPr="0020011C">
          <w:rPr>
            <w:rStyle w:val="Hyperlink"/>
            <w:lang w:val="en-US"/>
          </w:rPr>
          <w:t xml:space="preserve"> Mencari Menu</w:t>
        </w:r>
        <w:r>
          <w:rPr>
            <w:webHidden/>
          </w:rPr>
          <w:tab/>
        </w:r>
        <w:r>
          <w:rPr>
            <w:webHidden/>
          </w:rPr>
          <w:fldChar w:fldCharType="begin"/>
        </w:r>
        <w:r>
          <w:rPr>
            <w:webHidden/>
          </w:rPr>
          <w:instrText xml:space="preserve"> PAGEREF _Toc27694438 \h </w:instrText>
        </w:r>
        <w:r>
          <w:rPr>
            <w:webHidden/>
          </w:rPr>
        </w:r>
        <w:r>
          <w:rPr>
            <w:webHidden/>
          </w:rPr>
          <w:fldChar w:fldCharType="separate"/>
        </w:r>
        <w:r>
          <w:rPr>
            <w:webHidden/>
          </w:rPr>
          <w:t>V-111</w:t>
        </w:r>
        <w:r>
          <w:rPr>
            <w:webHidden/>
          </w:rPr>
          <w:fldChar w:fldCharType="end"/>
        </w:r>
      </w:hyperlink>
    </w:p>
    <w:p w14:paraId="027D9C47" w14:textId="4C86C6C3" w:rsidR="00B40B41" w:rsidRDefault="00B40B41">
      <w:pPr>
        <w:pStyle w:val="TOC1"/>
        <w:rPr>
          <w:rFonts w:asciiTheme="minorHAnsi" w:eastAsiaTheme="minorEastAsia" w:hAnsiTheme="minorHAnsi" w:cstheme="minorBidi"/>
          <w:sz w:val="22"/>
          <w:szCs w:val="22"/>
          <w:lang w:val="en-ID" w:eastAsia="en-ID"/>
        </w:rPr>
      </w:pPr>
      <w:hyperlink w:anchor="_Toc27694439" w:history="1">
        <w:r w:rsidRPr="0020011C">
          <w:rPr>
            <w:rStyle w:val="Hyperlink"/>
            <w:lang w:val="en-US"/>
          </w:rPr>
          <w:t xml:space="preserve">Gambar 5.39 </w:t>
        </w:r>
        <w:r w:rsidRPr="0020011C">
          <w:rPr>
            <w:rStyle w:val="Hyperlink"/>
          </w:rPr>
          <w:t>Sequence diagram</w:t>
        </w:r>
        <w:r w:rsidRPr="0020011C">
          <w:rPr>
            <w:rStyle w:val="Hyperlink"/>
            <w:lang w:val="en-US"/>
          </w:rPr>
          <w:t xml:space="preserve"> Mencari Submenu</w:t>
        </w:r>
        <w:r>
          <w:rPr>
            <w:webHidden/>
          </w:rPr>
          <w:tab/>
        </w:r>
        <w:r>
          <w:rPr>
            <w:webHidden/>
          </w:rPr>
          <w:fldChar w:fldCharType="begin"/>
        </w:r>
        <w:r>
          <w:rPr>
            <w:webHidden/>
          </w:rPr>
          <w:instrText xml:space="preserve"> PAGEREF _Toc27694439 \h </w:instrText>
        </w:r>
        <w:r>
          <w:rPr>
            <w:webHidden/>
          </w:rPr>
        </w:r>
        <w:r>
          <w:rPr>
            <w:webHidden/>
          </w:rPr>
          <w:fldChar w:fldCharType="separate"/>
        </w:r>
        <w:r>
          <w:rPr>
            <w:webHidden/>
          </w:rPr>
          <w:t>V-111</w:t>
        </w:r>
        <w:r>
          <w:rPr>
            <w:webHidden/>
          </w:rPr>
          <w:fldChar w:fldCharType="end"/>
        </w:r>
      </w:hyperlink>
    </w:p>
    <w:p w14:paraId="27E0F808" w14:textId="45731F91" w:rsidR="00B40B41" w:rsidRDefault="00B40B41">
      <w:pPr>
        <w:pStyle w:val="TOC1"/>
        <w:rPr>
          <w:rFonts w:asciiTheme="minorHAnsi" w:eastAsiaTheme="minorEastAsia" w:hAnsiTheme="minorHAnsi" w:cstheme="minorBidi"/>
          <w:sz w:val="22"/>
          <w:szCs w:val="22"/>
          <w:lang w:val="en-ID" w:eastAsia="en-ID"/>
        </w:rPr>
      </w:pPr>
      <w:hyperlink w:anchor="_Toc27694440" w:history="1">
        <w:r w:rsidRPr="0020011C">
          <w:rPr>
            <w:rStyle w:val="Hyperlink"/>
            <w:lang w:val="en-US"/>
          </w:rPr>
          <w:t xml:space="preserve">Gambar 5.40 </w:t>
        </w:r>
        <w:r w:rsidRPr="0020011C">
          <w:rPr>
            <w:rStyle w:val="Hyperlink"/>
          </w:rPr>
          <w:t>Sequence diagram</w:t>
        </w:r>
        <w:r w:rsidRPr="0020011C">
          <w:rPr>
            <w:rStyle w:val="Hyperlink"/>
            <w:lang w:val="en-US"/>
          </w:rPr>
          <w:t xml:space="preserve"> Mencari Pegawai TU</w:t>
        </w:r>
        <w:r>
          <w:rPr>
            <w:webHidden/>
          </w:rPr>
          <w:tab/>
        </w:r>
        <w:r>
          <w:rPr>
            <w:webHidden/>
          </w:rPr>
          <w:fldChar w:fldCharType="begin"/>
        </w:r>
        <w:r>
          <w:rPr>
            <w:webHidden/>
          </w:rPr>
          <w:instrText xml:space="preserve"> PAGEREF _Toc27694440 \h </w:instrText>
        </w:r>
        <w:r>
          <w:rPr>
            <w:webHidden/>
          </w:rPr>
        </w:r>
        <w:r>
          <w:rPr>
            <w:webHidden/>
          </w:rPr>
          <w:fldChar w:fldCharType="separate"/>
        </w:r>
        <w:r>
          <w:rPr>
            <w:webHidden/>
          </w:rPr>
          <w:t>V-112</w:t>
        </w:r>
        <w:r>
          <w:rPr>
            <w:webHidden/>
          </w:rPr>
          <w:fldChar w:fldCharType="end"/>
        </w:r>
      </w:hyperlink>
    </w:p>
    <w:p w14:paraId="7C981323" w14:textId="0194DACF" w:rsidR="00B40B41" w:rsidRDefault="00B40B41">
      <w:pPr>
        <w:pStyle w:val="TOC1"/>
        <w:rPr>
          <w:rFonts w:asciiTheme="minorHAnsi" w:eastAsiaTheme="minorEastAsia" w:hAnsiTheme="minorHAnsi" w:cstheme="minorBidi"/>
          <w:sz w:val="22"/>
          <w:szCs w:val="22"/>
          <w:lang w:val="en-ID" w:eastAsia="en-ID"/>
        </w:rPr>
      </w:pPr>
      <w:hyperlink w:anchor="_Toc27694441" w:history="1">
        <w:r w:rsidRPr="0020011C">
          <w:rPr>
            <w:rStyle w:val="Hyperlink"/>
            <w:lang w:val="en-US"/>
          </w:rPr>
          <w:t xml:space="preserve">Gambar 5.41 </w:t>
        </w:r>
        <w:r w:rsidRPr="0020011C">
          <w:rPr>
            <w:rStyle w:val="Hyperlink"/>
          </w:rPr>
          <w:t>Sequence diagram</w:t>
        </w:r>
        <w:r w:rsidRPr="0020011C">
          <w:rPr>
            <w:rStyle w:val="Hyperlink"/>
            <w:lang w:val="en-US"/>
          </w:rPr>
          <w:t xml:space="preserve"> Mencari Pegawai BKD</w:t>
        </w:r>
        <w:r>
          <w:rPr>
            <w:webHidden/>
          </w:rPr>
          <w:tab/>
        </w:r>
        <w:r>
          <w:rPr>
            <w:webHidden/>
          </w:rPr>
          <w:fldChar w:fldCharType="begin"/>
        </w:r>
        <w:r>
          <w:rPr>
            <w:webHidden/>
          </w:rPr>
          <w:instrText xml:space="preserve"> PAGEREF _Toc27694441 \h </w:instrText>
        </w:r>
        <w:r>
          <w:rPr>
            <w:webHidden/>
          </w:rPr>
        </w:r>
        <w:r>
          <w:rPr>
            <w:webHidden/>
          </w:rPr>
          <w:fldChar w:fldCharType="separate"/>
        </w:r>
        <w:r>
          <w:rPr>
            <w:webHidden/>
          </w:rPr>
          <w:t>V-112</w:t>
        </w:r>
        <w:r>
          <w:rPr>
            <w:webHidden/>
          </w:rPr>
          <w:fldChar w:fldCharType="end"/>
        </w:r>
      </w:hyperlink>
    </w:p>
    <w:p w14:paraId="71231A73" w14:textId="07E56143" w:rsidR="00B40B41" w:rsidRDefault="00B40B41">
      <w:pPr>
        <w:pStyle w:val="TOC1"/>
        <w:rPr>
          <w:rFonts w:asciiTheme="minorHAnsi" w:eastAsiaTheme="minorEastAsia" w:hAnsiTheme="minorHAnsi" w:cstheme="minorBidi"/>
          <w:sz w:val="22"/>
          <w:szCs w:val="22"/>
          <w:lang w:val="en-ID" w:eastAsia="en-ID"/>
        </w:rPr>
      </w:pPr>
      <w:hyperlink w:anchor="_Toc27694442" w:history="1">
        <w:r w:rsidRPr="0020011C">
          <w:rPr>
            <w:rStyle w:val="Hyperlink"/>
            <w:lang w:val="en-US"/>
          </w:rPr>
          <w:t xml:space="preserve">Gambar 5.42 </w:t>
        </w:r>
        <w:r w:rsidRPr="0020011C">
          <w:rPr>
            <w:rStyle w:val="Hyperlink"/>
          </w:rPr>
          <w:t>Sequence diagram</w:t>
        </w:r>
        <w:r w:rsidRPr="0020011C">
          <w:rPr>
            <w:rStyle w:val="Hyperlink"/>
            <w:lang w:val="en-US"/>
          </w:rPr>
          <w:t xml:space="preserve"> Mencari Pegawai BKA</w:t>
        </w:r>
        <w:r>
          <w:rPr>
            <w:webHidden/>
          </w:rPr>
          <w:tab/>
        </w:r>
        <w:r>
          <w:rPr>
            <w:webHidden/>
          </w:rPr>
          <w:fldChar w:fldCharType="begin"/>
        </w:r>
        <w:r>
          <w:rPr>
            <w:webHidden/>
          </w:rPr>
          <w:instrText xml:space="preserve"> PAGEREF _Toc27694442 \h </w:instrText>
        </w:r>
        <w:r>
          <w:rPr>
            <w:webHidden/>
          </w:rPr>
        </w:r>
        <w:r>
          <w:rPr>
            <w:webHidden/>
          </w:rPr>
          <w:fldChar w:fldCharType="separate"/>
        </w:r>
        <w:r>
          <w:rPr>
            <w:webHidden/>
          </w:rPr>
          <w:t>V-113</w:t>
        </w:r>
        <w:r>
          <w:rPr>
            <w:webHidden/>
          </w:rPr>
          <w:fldChar w:fldCharType="end"/>
        </w:r>
      </w:hyperlink>
    </w:p>
    <w:p w14:paraId="6ABAADFA" w14:textId="2E56F57C" w:rsidR="00B40B41" w:rsidRDefault="00B40B41">
      <w:pPr>
        <w:pStyle w:val="TOC1"/>
        <w:rPr>
          <w:rFonts w:asciiTheme="minorHAnsi" w:eastAsiaTheme="minorEastAsia" w:hAnsiTheme="minorHAnsi" w:cstheme="minorBidi"/>
          <w:sz w:val="22"/>
          <w:szCs w:val="22"/>
          <w:lang w:val="en-ID" w:eastAsia="en-ID"/>
        </w:rPr>
      </w:pPr>
      <w:hyperlink w:anchor="_Toc27694443" w:history="1">
        <w:r w:rsidRPr="0020011C">
          <w:rPr>
            <w:rStyle w:val="Hyperlink"/>
            <w:lang w:val="en-US"/>
          </w:rPr>
          <w:t xml:space="preserve">Gambar 5.43 </w:t>
        </w:r>
        <w:r w:rsidRPr="0020011C">
          <w:rPr>
            <w:rStyle w:val="Hyperlink"/>
          </w:rPr>
          <w:t>Sequence diagram</w:t>
        </w:r>
        <w:r w:rsidRPr="0020011C">
          <w:rPr>
            <w:rStyle w:val="Hyperlink"/>
            <w:lang w:val="en-US"/>
          </w:rPr>
          <w:t xml:space="preserve"> Mencari Pegawai Trash</w:t>
        </w:r>
        <w:r>
          <w:rPr>
            <w:webHidden/>
          </w:rPr>
          <w:tab/>
        </w:r>
        <w:r>
          <w:rPr>
            <w:webHidden/>
          </w:rPr>
          <w:fldChar w:fldCharType="begin"/>
        </w:r>
        <w:r>
          <w:rPr>
            <w:webHidden/>
          </w:rPr>
          <w:instrText xml:space="preserve"> PAGEREF _Toc27694443 \h </w:instrText>
        </w:r>
        <w:r>
          <w:rPr>
            <w:webHidden/>
          </w:rPr>
        </w:r>
        <w:r>
          <w:rPr>
            <w:webHidden/>
          </w:rPr>
          <w:fldChar w:fldCharType="separate"/>
        </w:r>
        <w:r>
          <w:rPr>
            <w:webHidden/>
          </w:rPr>
          <w:t>V-113</w:t>
        </w:r>
        <w:r>
          <w:rPr>
            <w:webHidden/>
          </w:rPr>
          <w:fldChar w:fldCharType="end"/>
        </w:r>
      </w:hyperlink>
    </w:p>
    <w:p w14:paraId="16B147EF" w14:textId="5387C638" w:rsidR="00B40B41" w:rsidRDefault="00B40B41">
      <w:pPr>
        <w:pStyle w:val="TOC1"/>
        <w:rPr>
          <w:rFonts w:asciiTheme="minorHAnsi" w:eastAsiaTheme="minorEastAsia" w:hAnsiTheme="minorHAnsi" w:cstheme="minorBidi"/>
          <w:sz w:val="22"/>
          <w:szCs w:val="22"/>
          <w:lang w:val="en-ID" w:eastAsia="en-ID"/>
        </w:rPr>
      </w:pPr>
      <w:hyperlink w:anchor="_Toc27694444" w:history="1">
        <w:r w:rsidRPr="0020011C">
          <w:rPr>
            <w:rStyle w:val="Hyperlink"/>
            <w:lang w:val="en-US"/>
          </w:rPr>
          <w:t xml:space="preserve">Gambar 5.44 </w:t>
        </w:r>
        <w:r w:rsidRPr="0020011C">
          <w:rPr>
            <w:rStyle w:val="Hyperlink"/>
          </w:rPr>
          <w:t>Sequence diagram</w:t>
        </w:r>
        <w:r w:rsidRPr="0020011C">
          <w:rPr>
            <w:rStyle w:val="Hyperlink"/>
            <w:lang w:val="en-US"/>
          </w:rPr>
          <w:t xml:space="preserve"> Melihat Surat Masuk</w:t>
        </w:r>
        <w:r>
          <w:rPr>
            <w:webHidden/>
          </w:rPr>
          <w:tab/>
        </w:r>
        <w:r>
          <w:rPr>
            <w:webHidden/>
          </w:rPr>
          <w:fldChar w:fldCharType="begin"/>
        </w:r>
        <w:r>
          <w:rPr>
            <w:webHidden/>
          </w:rPr>
          <w:instrText xml:space="preserve"> PAGEREF _Toc27694444 \h </w:instrText>
        </w:r>
        <w:r>
          <w:rPr>
            <w:webHidden/>
          </w:rPr>
        </w:r>
        <w:r>
          <w:rPr>
            <w:webHidden/>
          </w:rPr>
          <w:fldChar w:fldCharType="separate"/>
        </w:r>
        <w:r>
          <w:rPr>
            <w:webHidden/>
          </w:rPr>
          <w:t>V-114</w:t>
        </w:r>
        <w:r>
          <w:rPr>
            <w:webHidden/>
          </w:rPr>
          <w:fldChar w:fldCharType="end"/>
        </w:r>
      </w:hyperlink>
    </w:p>
    <w:p w14:paraId="2A2155D2" w14:textId="24CCD0EB" w:rsidR="00B40B41" w:rsidRDefault="00B40B41">
      <w:pPr>
        <w:pStyle w:val="TOC1"/>
        <w:rPr>
          <w:rFonts w:asciiTheme="minorHAnsi" w:eastAsiaTheme="minorEastAsia" w:hAnsiTheme="minorHAnsi" w:cstheme="minorBidi"/>
          <w:sz w:val="22"/>
          <w:szCs w:val="22"/>
          <w:lang w:val="en-ID" w:eastAsia="en-ID"/>
        </w:rPr>
      </w:pPr>
      <w:hyperlink w:anchor="_Toc27694445" w:history="1">
        <w:r w:rsidRPr="0020011C">
          <w:rPr>
            <w:rStyle w:val="Hyperlink"/>
            <w:lang w:val="en-US"/>
          </w:rPr>
          <w:t xml:space="preserve">Gambar 5.45 </w:t>
        </w:r>
        <w:r w:rsidRPr="0020011C">
          <w:rPr>
            <w:rStyle w:val="Hyperlink"/>
          </w:rPr>
          <w:t>Sequence diagram</w:t>
        </w:r>
        <w:r w:rsidRPr="0020011C">
          <w:rPr>
            <w:rStyle w:val="Hyperlink"/>
            <w:lang w:val="en-US"/>
          </w:rPr>
          <w:t xml:space="preserve"> Menambah Surat Masuk</w:t>
        </w:r>
        <w:r>
          <w:rPr>
            <w:webHidden/>
          </w:rPr>
          <w:tab/>
        </w:r>
        <w:r>
          <w:rPr>
            <w:webHidden/>
          </w:rPr>
          <w:fldChar w:fldCharType="begin"/>
        </w:r>
        <w:r>
          <w:rPr>
            <w:webHidden/>
          </w:rPr>
          <w:instrText xml:space="preserve"> PAGEREF _Toc27694445 \h </w:instrText>
        </w:r>
        <w:r>
          <w:rPr>
            <w:webHidden/>
          </w:rPr>
        </w:r>
        <w:r>
          <w:rPr>
            <w:webHidden/>
          </w:rPr>
          <w:fldChar w:fldCharType="separate"/>
        </w:r>
        <w:r>
          <w:rPr>
            <w:webHidden/>
          </w:rPr>
          <w:t>V-115</w:t>
        </w:r>
        <w:r>
          <w:rPr>
            <w:webHidden/>
          </w:rPr>
          <w:fldChar w:fldCharType="end"/>
        </w:r>
      </w:hyperlink>
    </w:p>
    <w:p w14:paraId="5BE62364" w14:textId="69CB0245" w:rsidR="00B40B41" w:rsidRDefault="00B40B41">
      <w:pPr>
        <w:pStyle w:val="TOC1"/>
        <w:rPr>
          <w:rFonts w:asciiTheme="minorHAnsi" w:eastAsiaTheme="minorEastAsia" w:hAnsiTheme="minorHAnsi" w:cstheme="minorBidi"/>
          <w:sz w:val="22"/>
          <w:szCs w:val="22"/>
          <w:lang w:val="en-ID" w:eastAsia="en-ID"/>
        </w:rPr>
      </w:pPr>
      <w:hyperlink w:anchor="_Toc27694446" w:history="1">
        <w:r w:rsidRPr="0020011C">
          <w:rPr>
            <w:rStyle w:val="Hyperlink"/>
            <w:lang w:val="en-US"/>
          </w:rPr>
          <w:t xml:space="preserve">Gambar 5.46 </w:t>
        </w:r>
        <w:r w:rsidRPr="0020011C">
          <w:rPr>
            <w:rStyle w:val="Hyperlink"/>
          </w:rPr>
          <w:t>Sequence diagram</w:t>
        </w:r>
        <w:r w:rsidRPr="0020011C">
          <w:rPr>
            <w:rStyle w:val="Hyperlink"/>
            <w:lang w:val="en-US"/>
          </w:rPr>
          <w:t xml:space="preserve"> Mengubah Surat Masuk</w:t>
        </w:r>
        <w:r>
          <w:rPr>
            <w:webHidden/>
          </w:rPr>
          <w:tab/>
        </w:r>
        <w:r>
          <w:rPr>
            <w:webHidden/>
          </w:rPr>
          <w:fldChar w:fldCharType="begin"/>
        </w:r>
        <w:r>
          <w:rPr>
            <w:webHidden/>
          </w:rPr>
          <w:instrText xml:space="preserve"> PAGEREF _Toc27694446 \h </w:instrText>
        </w:r>
        <w:r>
          <w:rPr>
            <w:webHidden/>
          </w:rPr>
        </w:r>
        <w:r>
          <w:rPr>
            <w:webHidden/>
          </w:rPr>
          <w:fldChar w:fldCharType="separate"/>
        </w:r>
        <w:r>
          <w:rPr>
            <w:webHidden/>
          </w:rPr>
          <w:t>V-116</w:t>
        </w:r>
        <w:r>
          <w:rPr>
            <w:webHidden/>
          </w:rPr>
          <w:fldChar w:fldCharType="end"/>
        </w:r>
      </w:hyperlink>
    </w:p>
    <w:p w14:paraId="26E8A5D2" w14:textId="6F240623" w:rsidR="00B40B41" w:rsidRDefault="00B40B41">
      <w:pPr>
        <w:pStyle w:val="TOC1"/>
        <w:rPr>
          <w:rFonts w:asciiTheme="minorHAnsi" w:eastAsiaTheme="minorEastAsia" w:hAnsiTheme="minorHAnsi" w:cstheme="minorBidi"/>
          <w:sz w:val="22"/>
          <w:szCs w:val="22"/>
          <w:lang w:val="en-ID" w:eastAsia="en-ID"/>
        </w:rPr>
      </w:pPr>
      <w:hyperlink w:anchor="_Toc27694447" w:history="1">
        <w:r w:rsidRPr="0020011C">
          <w:rPr>
            <w:rStyle w:val="Hyperlink"/>
            <w:lang w:val="en-US"/>
          </w:rPr>
          <w:t xml:space="preserve">Gambar 5.47 </w:t>
        </w:r>
        <w:r w:rsidRPr="0020011C">
          <w:rPr>
            <w:rStyle w:val="Hyperlink"/>
          </w:rPr>
          <w:t>Sequence diagram</w:t>
        </w:r>
        <w:r w:rsidRPr="0020011C">
          <w:rPr>
            <w:rStyle w:val="Hyperlink"/>
            <w:lang w:val="en-US"/>
          </w:rPr>
          <w:t xml:space="preserve"> Menghapus Surat Masuk</w:t>
        </w:r>
        <w:r>
          <w:rPr>
            <w:webHidden/>
          </w:rPr>
          <w:tab/>
        </w:r>
        <w:r>
          <w:rPr>
            <w:webHidden/>
          </w:rPr>
          <w:fldChar w:fldCharType="begin"/>
        </w:r>
        <w:r>
          <w:rPr>
            <w:webHidden/>
          </w:rPr>
          <w:instrText xml:space="preserve"> PAGEREF _Toc27694447 \h </w:instrText>
        </w:r>
        <w:r>
          <w:rPr>
            <w:webHidden/>
          </w:rPr>
        </w:r>
        <w:r>
          <w:rPr>
            <w:webHidden/>
          </w:rPr>
          <w:fldChar w:fldCharType="separate"/>
        </w:r>
        <w:r>
          <w:rPr>
            <w:webHidden/>
          </w:rPr>
          <w:t>V-117</w:t>
        </w:r>
        <w:r>
          <w:rPr>
            <w:webHidden/>
          </w:rPr>
          <w:fldChar w:fldCharType="end"/>
        </w:r>
      </w:hyperlink>
    </w:p>
    <w:p w14:paraId="462E31BF" w14:textId="46F65910" w:rsidR="00B40B41" w:rsidRDefault="00B40B41">
      <w:pPr>
        <w:pStyle w:val="TOC1"/>
        <w:rPr>
          <w:rFonts w:asciiTheme="minorHAnsi" w:eastAsiaTheme="minorEastAsia" w:hAnsiTheme="minorHAnsi" w:cstheme="minorBidi"/>
          <w:sz w:val="22"/>
          <w:szCs w:val="22"/>
          <w:lang w:val="en-ID" w:eastAsia="en-ID"/>
        </w:rPr>
      </w:pPr>
      <w:hyperlink w:anchor="_Toc27694448" w:history="1">
        <w:r w:rsidRPr="0020011C">
          <w:rPr>
            <w:rStyle w:val="Hyperlink"/>
            <w:lang w:val="en-US"/>
          </w:rPr>
          <w:t xml:space="preserve">Gambar 5.48 </w:t>
        </w:r>
        <w:r w:rsidRPr="0020011C">
          <w:rPr>
            <w:rStyle w:val="Hyperlink"/>
          </w:rPr>
          <w:t>Sequence diagram</w:t>
        </w:r>
        <w:r w:rsidRPr="0020011C">
          <w:rPr>
            <w:rStyle w:val="Hyperlink"/>
            <w:lang w:val="en-US"/>
          </w:rPr>
          <w:t xml:space="preserve"> Melihat File Disposisi</w:t>
        </w:r>
        <w:r>
          <w:rPr>
            <w:webHidden/>
          </w:rPr>
          <w:tab/>
        </w:r>
        <w:r>
          <w:rPr>
            <w:webHidden/>
          </w:rPr>
          <w:fldChar w:fldCharType="begin"/>
        </w:r>
        <w:r>
          <w:rPr>
            <w:webHidden/>
          </w:rPr>
          <w:instrText xml:space="preserve"> PAGEREF _Toc27694448 \h </w:instrText>
        </w:r>
        <w:r>
          <w:rPr>
            <w:webHidden/>
          </w:rPr>
        </w:r>
        <w:r>
          <w:rPr>
            <w:webHidden/>
          </w:rPr>
          <w:fldChar w:fldCharType="separate"/>
        </w:r>
        <w:r>
          <w:rPr>
            <w:webHidden/>
          </w:rPr>
          <w:t>V-117</w:t>
        </w:r>
        <w:r>
          <w:rPr>
            <w:webHidden/>
          </w:rPr>
          <w:fldChar w:fldCharType="end"/>
        </w:r>
      </w:hyperlink>
    </w:p>
    <w:p w14:paraId="753738A9" w14:textId="401A0C67" w:rsidR="00B40B41" w:rsidRDefault="00B40B41">
      <w:pPr>
        <w:pStyle w:val="TOC1"/>
        <w:rPr>
          <w:rFonts w:asciiTheme="minorHAnsi" w:eastAsiaTheme="minorEastAsia" w:hAnsiTheme="minorHAnsi" w:cstheme="minorBidi"/>
          <w:sz w:val="22"/>
          <w:szCs w:val="22"/>
          <w:lang w:val="en-ID" w:eastAsia="en-ID"/>
        </w:rPr>
      </w:pPr>
      <w:hyperlink w:anchor="_Toc27694449" w:history="1">
        <w:r w:rsidRPr="0020011C">
          <w:rPr>
            <w:rStyle w:val="Hyperlink"/>
            <w:lang w:val="en-US"/>
          </w:rPr>
          <w:t xml:space="preserve">Gambar 5.49 </w:t>
        </w:r>
        <w:r w:rsidRPr="0020011C">
          <w:rPr>
            <w:rStyle w:val="Hyperlink"/>
          </w:rPr>
          <w:t>Sequence diagram</w:t>
        </w:r>
        <w:r w:rsidRPr="0020011C">
          <w:rPr>
            <w:rStyle w:val="Hyperlink"/>
            <w:lang w:val="en-US"/>
          </w:rPr>
          <w:t xml:space="preserve"> Mendisposisi Surat Masuk</w:t>
        </w:r>
        <w:r>
          <w:rPr>
            <w:webHidden/>
          </w:rPr>
          <w:tab/>
        </w:r>
        <w:r>
          <w:rPr>
            <w:webHidden/>
          </w:rPr>
          <w:fldChar w:fldCharType="begin"/>
        </w:r>
        <w:r>
          <w:rPr>
            <w:webHidden/>
          </w:rPr>
          <w:instrText xml:space="preserve"> PAGEREF _Toc27694449 \h </w:instrText>
        </w:r>
        <w:r>
          <w:rPr>
            <w:webHidden/>
          </w:rPr>
        </w:r>
        <w:r>
          <w:rPr>
            <w:webHidden/>
          </w:rPr>
          <w:fldChar w:fldCharType="separate"/>
        </w:r>
        <w:r>
          <w:rPr>
            <w:webHidden/>
          </w:rPr>
          <w:t>V-118</w:t>
        </w:r>
        <w:r>
          <w:rPr>
            <w:webHidden/>
          </w:rPr>
          <w:fldChar w:fldCharType="end"/>
        </w:r>
      </w:hyperlink>
    </w:p>
    <w:p w14:paraId="6285A826" w14:textId="215B7119" w:rsidR="00B40B41" w:rsidRDefault="00B40B41">
      <w:pPr>
        <w:pStyle w:val="TOC1"/>
        <w:rPr>
          <w:rFonts w:asciiTheme="minorHAnsi" w:eastAsiaTheme="minorEastAsia" w:hAnsiTheme="minorHAnsi" w:cstheme="minorBidi"/>
          <w:sz w:val="22"/>
          <w:szCs w:val="22"/>
          <w:lang w:val="en-ID" w:eastAsia="en-ID"/>
        </w:rPr>
      </w:pPr>
      <w:hyperlink w:anchor="_Toc27694450" w:history="1">
        <w:r w:rsidRPr="0020011C">
          <w:rPr>
            <w:rStyle w:val="Hyperlink"/>
            <w:lang w:val="en-US"/>
          </w:rPr>
          <w:t xml:space="preserve">Gambar 5.50 </w:t>
        </w:r>
        <w:r w:rsidRPr="0020011C">
          <w:rPr>
            <w:rStyle w:val="Hyperlink"/>
          </w:rPr>
          <w:t>Sequence diagram</w:t>
        </w:r>
        <w:r w:rsidRPr="0020011C">
          <w:rPr>
            <w:rStyle w:val="Hyperlink"/>
            <w:lang w:val="en-US"/>
          </w:rPr>
          <w:t xml:space="preserve"> Melihat Trash Surat Masuk</w:t>
        </w:r>
        <w:r>
          <w:rPr>
            <w:webHidden/>
          </w:rPr>
          <w:tab/>
        </w:r>
        <w:r>
          <w:rPr>
            <w:webHidden/>
          </w:rPr>
          <w:fldChar w:fldCharType="begin"/>
        </w:r>
        <w:r>
          <w:rPr>
            <w:webHidden/>
          </w:rPr>
          <w:instrText xml:space="preserve"> PAGEREF _Toc27694450 \h </w:instrText>
        </w:r>
        <w:r>
          <w:rPr>
            <w:webHidden/>
          </w:rPr>
        </w:r>
        <w:r>
          <w:rPr>
            <w:webHidden/>
          </w:rPr>
          <w:fldChar w:fldCharType="separate"/>
        </w:r>
        <w:r>
          <w:rPr>
            <w:webHidden/>
          </w:rPr>
          <w:t>V-118</w:t>
        </w:r>
        <w:r>
          <w:rPr>
            <w:webHidden/>
          </w:rPr>
          <w:fldChar w:fldCharType="end"/>
        </w:r>
      </w:hyperlink>
    </w:p>
    <w:p w14:paraId="3C90A447" w14:textId="7C0A397F" w:rsidR="00B40B41" w:rsidRDefault="00B40B41">
      <w:pPr>
        <w:pStyle w:val="TOC1"/>
        <w:rPr>
          <w:rFonts w:asciiTheme="minorHAnsi" w:eastAsiaTheme="minorEastAsia" w:hAnsiTheme="minorHAnsi" w:cstheme="minorBidi"/>
          <w:sz w:val="22"/>
          <w:szCs w:val="22"/>
          <w:lang w:val="en-ID" w:eastAsia="en-ID"/>
        </w:rPr>
      </w:pPr>
      <w:hyperlink w:anchor="_Toc27694451" w:history="1">
        <w:r w:rsidRPr="0020011C">
          <w:rPr>
            <w:rStyle w:val="Hyperlink"/>
            <w:lang w:val="en-US"/>
          </w:rPr>
          <w:t xml:space="preserve">Gambar 5.51 </w:t>
        </w:r>
        <w:r w:rsidRPr="0020011C">
          <w:rPr>
            <w:rStyle w:val="Hyperlink"/>
          </w:rPr>
          <w:t>Sequence diagram</w:t>
        </w:r>
        <w:r w:rsidRPr="0020011C">
          <w:rPr>
            <w:rStyle w:val="Hyperlink"/>
            <w:lang w:val="en-US"/>
          </w:rPr>
          <w:t xml:space="preserve"> Mengembalikan Surat Masuk</w:t>
        </w:r>
        <w:r>
          <w:rPr>
            <w:webHidden/>
          </w:rPr>
          <w:tab/>
        </w:r>
        <w:r>
          <w:rPr>
            <w:webHidden/>
          </w:rPr>
          <w:fldChar w:fldCharType="begin"/>
        </w:r>
        <w:r>
          <w:rPr>
            <w:webHidden/>
          </w:rPr>
          <w:instrText xml:space="preserve"> PAGEREF _Toc27694451 \h </w:instrText>
        </w:r>
        <w:r>
          <w:rPr>
            <w:webHidden/>
          </w:rPr>
        </w:r>
        <w:r>
          <w:rPr>
            <w:webHidden/>
          </w:rPr>
          <w:fldChar w:fldCharType="separate"/>
        </w:r>
        <w:r>
          <w:rPr>
            <w:webHidden/>
          </w:rPr>
          <w:t>V-119</w:t>
        </w:r>
        <w:r>
          <w:rPr>
            <w:webHidden/>
          </w:rPr>
          <w:fldChar w:fldCharType="end"/>
        </w:r>
      </w:hyperlink>
    </w:p>
    <w:p w14:paraId="13FB15E8" w14:textId="6A73C3A3" w:rsidR="00B40B41" w:rsidRDefault="00B40B41">
      <w:pPr>
        <w:pStyle w:val="TOC1"/>
        <w:rPr>
          <w:rFonts w:asciiTheme="minorHAnsi" w:eastAsiaTheme="minorEastAsia" w:hAnsiTheme="minorHAnsi" w:cstheme="minorBidi"/>
          <w:sz w:val="22"/>
          <w:szCs w:val="22"/>
          <w:lang w:val="en-ID" w:eastAsia="en-ID"/>
        </w:rPr>
      </w:pPr>
      <w:hyperlink w:anchor="_Toc27694452" w:history="1">
        <w:r w:rsidRPr="0020011C">
          <w:rPr>
            <w:rStyle w:val="Hyperlink"/>
            <w:lang w:val="en-US"/>
          </w:rPr>
          <w:t xml:space="preserve">Gambar 5.52 </w:t>
        </w:r>
        <w:r w:rsidRPr="0020011C">
          <w:rPr>
            <w:rStyle w:val="Hyperlink"/>
          </w:rPr>
          <w:t>Sequence diagram</w:t>
        </w:r>
        <w:r w:rsidRPr="0020011C">
          <w:rPr>
            <w:rStyle w:val="Hyperlink"/>
            <w:lang w:val="en-US"/>
          </w:rPr>
          <w:t xml:space="preserve"> Menghapus Permanen Surat Masuk</w:t>
        </w:r>
        <w:r>
          <w:rPr>
            <w:webHidden/>
          </w:rPr>
          <w:tab/>
        </w:r>
        <w:r>
          <w:rPr>
            <w:webHidden/>
          </w:rPr>
          <w:fldChar w:fldCharType="begin"/>
        </w:r>
        <w:r>
          <w:rPr>
            <w:webHidden/>
          </w:rPr>
          <w:instrText xml:space="preserve"> PAGEREF _Toc27694452 \h </w:instrText>
        </w:r>
        <w:r>
          <w:rPr>
            <w:webHidden/>
          </w:rPr>
        </w:r>
        <w:r>
          <w:rPr>
            <w:webHidden/>
          </w:rPr>
          <w:fldChar w:fldCharType="separate"/>
        </w:r>
        <w:r>
          <w:rPr>
            <w:webHidden/>
          </w:rPr>
          <w:t>V-119</w:t>
        </w:r>
        <w:r>
          <w:rPr>
            <w:webHidden/>
          </w:rPr>
          <w:fldChar w:fldCharType="end"/>
        </w:r>
      </w:hyperlink>
    </w:p>
    <w:p w14:paraId="22841E27" w14:textId="2070A0BF" w:rsidR="00B40B41" w:rsidRDefault="00B40B41">
      <w:pPr>
        <w:pStyle w:val="TOC1"/>
        <w:rPr>
          <w:rFonts w:asciiTheme="minorHAnsi" w:eastAsiaTheme="minorEastAsia" w:hAnsiTheme="minorHAnsi" w:cstheme="minorBidi"/>
          <w:sz w:val="22"/>
          <w:szCs w:val="22"/>
          <w:lang w:val="en-ID" w:eastAsia="en-ID"/>
        </w:rPr>
      </w:pPr>
      <w:hyperlink w:anchor="_Toc27694453" w:history="1">
        <w:r w:rsidRPr="0020011C">
          <w:rPr>
            <w:rStyle w:val="Hyperlink"/>
            <w:lang w:val="en-US"/>
          </w:rPr>
          <w:t xml:space="preserve">Gambar 5.53 </w:t>
        </w:r>
        <w:r w:rsidRPr="0020011C">
          <w:rPr>
            <w:rStyle w:val="Hyperlink"/>
          </w:rPr>
          <w:t>Sequence diagram</w:t>
        </w:r>
        <w:r w:rsidRPr="0020011C">
          <w:rPr>
            <w:rStyle w:val="Hyperlink"/>
            <w:lang w:val="en-US"/>
          </w:rPr>
          <w:t xml:space="preserve"> Melihat SPT BKD</w:t>
        </w:r>
        <w:r>
          <w:rPr>
            <w:webHidden/>
          </w:rPr>
          <w:tab/>
        </w:r>
        <w:r>
          <w:rPr>
            <w:webHidden/>
          </w:rPr>
          <w:fldChar w:fldCharType="begin"/>
        </w:r>
        <w:r>
          <w:rPr>
            <w:webHidden/>
          </w:rPr>
          <w:instrText xml:space="preserve"> PAGEREF _Toc27694453 \h </w:instrText>
        </w:r>
        <w:r>
          <w:rPr>
            <w:webHidden/>
          </w:rPr>
        </w:r>
        <w:r>
          <w:rPr>
            <w:webHidden/>
          </w:rPr>
          <w:fldChar w:fldCharType="separate"/>
        </w:r>
        <w:r>
          <w:rPr>
            <w:webHidden/>
          </w:rPr>
          <w:t>V-120</w:t>
        </w:r>
        <w:r>
          <w:rPr>
            <w:webHidden/>
          </w:rPr>
          <w:fldChar w:fldCharType="end"/>
        </w:r>
      </w:hyperlink>
    </w:p>
    <w:p w14:paraId="418592D6" w14:textId="795F41AC" w:rsidR="00B40B41" w:rsidRDefault="00B40B41">
      <w:pPr>
        <w:pStyle w:val="TOC1"/>
        <w:rPr>
          <w:rFonts w:asciiTheme="minorHAnsi" w:eastAsiaTheme="minorEastAsia" w:hAnsiTheme="minorHAnsi" w:cstheme="minorBidi"/>
          <w:sz w:val="22"/>
          <w:szCs w:val="22"/>
          <w:lang w:val="en-ID" w:eastAsia="en-ID"/>
        </w:rPr>
      </w:pPr>
      <w:hyperlink w:anchor="_Toc27694454" w:history="1">
        <w:r w:rsidRPr="0020011C">
          <w:rPr>
            <w:rStyle w:val="Hyperlink"/>
            <w:lang w:val="en-US"/>
          </w:rPr>
          <w:t xml:space="preserve">Gambar 5.54 </w:t>
        </w:r>
        <w:r w:rsidRPr="0020011C">
          <w:rPr>
            <w:rStyle w:val="Hyperlink"/>
          </w:rPr>
          <w:t>Sequence diagram</w:t>
        </w:r>
        <w:r w:rsidRPr="0020011C">
          <w:rPr>
            <w:rStyle w:val="Hyperlink"/>
            <w:lang w:val="en-US"/>
          </w:rPr>
          <w:t xml:space="preserve"> Melihat File SPT BKD</w:t>
        </w:r>
        <w:r>
          <w:rPr>
            <w:webHidden/>
          </w:rPr>
          <w:tab/>
        </w:r>
        <w:r>
          <w:rPr>
            <w:webHidden/>
          </w:rPr>
          <w:fldChar w:fldCharType="begin"/>
        </w:r>
        <w:r>
          <w:rPr>
            <w:webHidden/>
          </w:rPr>
          <w:instrText xml:space="preserve"> PAGEREF _Toc27694454 \h </w:instrText>
        </w:r>
        <w:r>
          <w:rPr>
            <w:webHidden/>
          </w:rPr>
        </w:r>
        <w:r>
          <w:rPr>
            <w:webHidden/>
          </w:rPr>
          <w:fldChar w:fldCharType="separate"/>
        </w:r>
        <w:r>
          <w:rPr>
            <w:webHidden/>
          </w:rPr>
          <w:t>V-120</w:t>
        </w:r>
        <w:r>
          <w:rPr>
            <w:webHidden/>
          </w:rPr>
          <w:fldChar w:fldCharType="end"/>
        </w:r>
      </w:hyperlink>
    </w:p>
    <w:p w14:paraId="3C5EFF53" w14:textId="4EBC5FEB" w:rsidR="00B40B41" w:rsidRDefault="00B40B41">
      <w:pPr>
        <w:pStyle w:val="TOC1"/>
        <w:rPr>
          <w:rFonts w:asciiTheme="minorHAnsi" w:eastAsiaTheme="minorEastAsia" w:hAnsiTheme="minorHAnsi" w:cstheme="minorBidi"/>
          <w:sz w:val="22"/>
          <w:szCs w:val="22"/>
          <w:lang w:val="en-ID" w:eastAsia="en-ID"/>
        </w:rPr>
      </w:pPr>
      <w:hyperlink w:anchor="_Toc27694455" w:history="1">
        <w:r w:rsidRPr="0020011C">
          <w:rPr>
            <w:rStyle w:val="Hyperlink"/>
            <w:lang w:val="en-US"/>
          </w:rPr>
          <w:t xml:space="preserve">Gambar 5.55 </w:t>
        </w:r>
        <w:r w:rsidRPr="0020011C">
          <w:rPr>
            <w:rStyle w:val="Hyperlink"/>
          </w:rPr>
          <w:t>Sequence diagram</w:t>
        </w:r>
        <w:r w:rsidRPr="0020011C">
          <w:rPr>
            <w:rStyle w:val="Hyperlink"/>
            <w:lang w:val="en-US"/>
          </w:rPr>
          <w:t xml:space="preserve"> Melihat SPT Lengkap BKD</w:t>
        </w:r>
        <w:r>
          <w:rPr>
            <w:webHidden/>
          </w:rPr>
          <w:tab/>
        </w:r>
        <w:r>
          <w:rPr>
            <w:webHidden/>
          </w:rPr>
          <w:fldChar w:fldCharType="begin"/>
        </w:r>
        <w:r>
          <w:rPr>
            <w:webHidden/>
          </w:rPr>
          <w:instrText xml:space="preserve"> PAGEREF _Toc27694455 \h </w:instrText>
        </w:r>
        <w:r>
          <w:rPr>
            <w:webHidden/>
          </w:rPr>
        </w:r>
        <w:r>
          <w:rPr>
            <w:webHidden/>
          </w:rPr>
          <w:fldChar w:fldCharType="separate"/>
        </w:r>
        <w:r>
          <w:rPr>
            <w:webHidden/>
          </w:rPr>
          <w:t>V-121</w:t>
        </w:r>
        <w:r>
          <w:rPr>
            <w:webHidden/>
          </w:rPr>
          <w:fldChar w:fldCharType="end"/>
        </w:r>
      </w:hyperlink>
    </w:p>
    <w:p w14:paraId="2375D5FE" w14:textId="7B5DB3BE" w:rsidR="00B40B41" w:rsidRDefault="00B40B41">
      <w:pPr>
        <w:pStyle w:val="TOC1"/>
        <w:rPr>
          <w:rFonts w:asciiTheme="minorHAnsi" w:eastAsiaTheme="minorEastAsia" w:hAnsiTheme="minorHAnsi" w:cstheme="minorBidi"/>
          <w:sz w:val="22"/>
          <w:szCs w:val="22"/>
          <w:lang w:val="en-ID" w:eastAsia="en-ID"/>
        </w:rPr>
      </w:pPr>
      <w:hyperlink w:anchor="_Toc27694456" w:history="1">
        <w:r w:rsidRPr="0020011C">
          <w:rPr>
            <w:rStyle w:val="Hyperlink"/>
            <w:lang w:val="en-US"/>
          </w:rPr>
          <w:t xml:space="preserve">Gambar 5.56 </w:t>
        </w:r>
        <w:r w:rsidRPr="0020011C">
          <w:rPr>
            <w:rStyle w:val="Hyperlink"/>
          </w:rPr>
          <w:t>Sequence diagram</w:t>
        </w:r>
        <w:r w:rsidRPr="0020011C">
          <w:rPr>
            <w:rStyle w:val="Hyperlink"/>
            <w:lang w:val="en-US"/>
          </w:rPr>
          <w:t xml:space="preserve"> Mengupload SPT Lengkap BKD</w:t>
        </w:r>
        <w:r>
          <w:rPr>
            <w:webHidden/>
          </w:rPr>
          <w:tab/>
        </w:r>
        <w:r>
          <w:rPr>
            <w:webHidden/>
          </w:rPr>
          <w:fldChar w:fldCharType="begin"/>
        </w:r>
        <w:r>
          <w:rPr>
            <w:webHidden/>
          </w:rPr>
          <w:instrText xml:space="preserve"> PAGEREF _Toc27694456 \h </w:instrText>
        </w:r>
        <w:r>
          <w:rPr>
            <w:webHidden/>
          </w:rPr>
        </w:r>
        <w:r>
          <w:rPr>
            <w:webHidden/>
          </w:rPr>
          <w:fldChar w:fldCharType="separate"/>
        </w:r>
        <w:r>
          <w:rPr>
            <w:webHidden/>
          </w:rPr>
          <w:t>V-121</w:t>
        </w:r>
        <w:r>
          <w:rPr>
            <w:webHidden/>
          </w:rPr>
          <w:fldChar w:fldCharType="end"/>
        </w:r>
      </w:hyperlink>
    </w:p>
    <w:p w14:paraId="7A9F25A5" w14:textId="2A1E15FF" w:rsidR="00B40B41" w:rsidRDefault="00B40B41">
      <w:pPr>
        <w:pStyle w:val="TOC1"/>
        <w:rPr>
          <w:rFonts w:asciiTheme="minorHAnsi" w:eastAsiaTheme="minorEastAsia" w:hAnsiTheme="minorHAnsi" w:cstheme="minorBidi"/>
          <w:sz w:val="22"/>
          <w:szCs w:val="22"/>
          <w:lang w:val="en-ID" w:eastAsia="en-ID"/>
        </w:rPr>
      </w:pPr>
      <w:hyperlink w:anchor="_Toc27694457" w:history="1">
        <w:r w:rsidRPr="0020011C">
          <w:rPr>
            <w:rStyle w:val="Hyperlink"/>
            <w:lang w:val="en-US"/>
          </w:rPr>
          <w:t xml:space="preserve">Gambar 5.57 </w:t>
        </w:r>
        <w:r w:rsidRPr="0020011C">
          <w:rPr>
            <w:rStyle w:val="Hyperlink"/>
          </w:rPr>
          <w:t>Sequence diagram</w:t>
        </w:r>
        <w:r w:rsidRPr="0020011C">
          <w:rPr>
            <w:rStyle w:val="Hyperlink"/>
            <w:lang w:val="en-US"/>
          </w:rPr>
          <w:t xml:space="preserve"> Verifikasi SPT Lengkap BKD</w:t>
        </w:r>
        <w:r>
          <w:rPr>
            <w:webHidden/>
          </w:rPr>
          <w:tab/>
        </w:r>
        <w:r>
          <w:rPr>
            <w:webHidden/>
          </w:rPr>
          <w:fldChar w:fldCharType="begin"/>
        </w:r>
        <w:r>
          <w:rPr>
            <w:webHidden/>
          </w:rPr>
          <w:instrText xml:space="preserve"> PAGEREF _Toc27694457 \h </w:instrText>
        </w:r>
        <w:r>
          <w:rPr>
            <w:webHidden/>
          </w:rPr>
        </w:r>
        <w:r>
          <w:rPr>
            <w:webHidden/>
          </w:rPr>
          <w:fldChar w:fldCharType="separate"/>
        </w:r>
        <w:r>
          <w:rPr>
            <w:webHidden/>
          </w:rPr>
          <w:t>V-122</w:t>
        </w:r>
        <w:r>
          <w:rPr>
            <w:webHidden/>
          </w:rPr>
          <w:fldChar w:fldCharType="end"/>
        </w:r>
      </w:hyperlink>
    </w:p>
    <w:p w14:paraId="467429DF" w14:textId="63674364" w:rsidR="00B40B41" w:rsidRDefault="00B40B41">
      <w:pPr>
        <w:pStyle w:val="TOC1"/>
        <w:rPr>
          <w:rFonts w:asciiTheme="minorHAnsi" w:eastAsiaTheme="minorEastAsia" w:hAnsiTheme="minorHAnsi" w:cstheme="minorBidi"/>
          <w:sz w:val="22"/>
          <w:szCs w:val="22"/>
          <w:lang w:val="en-ID" w:eastAsia="en-ID"/>
        </w:rPr>
      </w:pPr>
      <w:hyperlink w:anchor="_Toc27694458" w:history="1">
        <w:r w:rsidRPr="0020011C">
          <w:rPr>
            <w:rStyle w:val="Hyperlink"/>
            <w:lang w:val="en-US"/>
          </w:rPr>
          <w:t xml:space="preserve">Gambar 5.58 </w:t>
        </w:r>
        <w:r w:rsidRPr="0020011C">
          <w:rPr>
            <w:rStyle w:val="Hyperlink"/>
          </w:rPr>
          <w:t>Sequence diagram</w:t>
        </w:r>
        <w:r w:rsidRPr="0020011C">
          <w:rPr>
            <w:rStyle w:val="Hyperlink"/>
            <w:lang w:val="en-US"/>
          </w:rPr>
          <w:t xml:space="preserve"> Melihat SPT BKA</w:t>
        </w:r>
        <w:r>
          <w:rPr>
            <w:webHidden/>
          </w:rPr>
          <w:tab/>
        </w:r>
        <w:r>
          <w:rPr>
            <w:webHidden/>
          </w:rPr>
          <w:fldChar w:fldCharType="begin"/>
        </w:r>
        <w:r>
          <w:rPr>
            <w:webHidden/>
          </w:rPr>
          <w:instrText xml:space="preserve"> PAGEREF _Toc27694458 \h </w:instrText>
        </w:r>
        <w:r>
          <w:rPr>
            <w:webHidden/>
          </w:rPr>
        </w:r>
        <w:r>
          <w:rPr>
            <w:webHidden/>
          </w:rPr>
          <w:fldChar w:fldCharType="separate"/>
        </w:r>
        <w:r>
          <w:rPr>
            <w:webHidden/>
          </w:rPr>
          <w:t>V-122</w:t>
        </w:r>
        <w:r>
          <w:rPr>
            <w:webHidden/>
          </w:rPr>
          <w:fldChar w:fldCharType="end"/>
        </w:r>
      </w:hyperlink>
    </w:p>
    <w:p w14:paraId="71771E75" w14:textId="764F9CF2" w:rsidR="00B40B41" w:rsidRDefault="00B40B41">
      <w:pPr>
        <w:pStyle w:val="TOC1"/>
        <w:rPr>
          <w:rFonts w:asciiTheme="minorHAnsi" w:eastAsiaTheme="minorEastAsia" w:hAnsiTheme="minorHAnsi" w:cstheme="minorBidi"/>
          <w:sz w:val="22"/>
          <w:szCs w:val="22"/>
          <w:lang w:val="en-ID" w:eastAsia="en-ID"/>
        </w:rPr>
      </w:pPr>
      <w:hyperlink w:anchor="_Toc27694459" w:history="1">
        <w:r w:rsidRPr="0020011C">
          <w:rPr>
            <w:rStyle w:val="Hyperlink"/>
            <w:lang w:val="en-US"/>
          </w:rPr>
          <w:t xml:space="preserve">Gambar 5.59 </w:t>
        </w:r>
        <w:r w:rsidRPr="0020011C">
          <w:rPr>
            <w:rStyle w:val="Hyperlink"/>
          </w:rPr>
          <w:t>Sequence diagram</w:t>
        </w:r>
        <w:r w:rsidRPr="0020011C">
          <w:rPr>
            <w:rStyle w:val="Hyperlink"/>
            <w:lang w:val="en-US"/>
          </w:rPr>
          <w:t xml:space="preserve"> Melihat File SPT BKA</w:t>
        </w:r>
        <w:r>
          <w:rPr>
            <w:webHidden/>
          </w:rPr>
          <w:tab/>
        </w:r>
        <w:r>
          <w:rPr>
            <w:webHidden/>
          </w:rPr>
          <w:fldChar w:fldCharType="begin"/>
        </w:r>
        <w:r>
          <w:rPr>
            <w:webHidden/>
          </w:rPr>
          <w:instrText xml:space="preserve"> PAGEREF _Toc27694459 \h </w:instrText>
        </w:r>
        <w:r>
          <w:rPr>
            <w:webHidden/>
          </w:rPr>
        </w:r>
        <w:r>
          <w:rPr>
            <w:webHidden/>
          </w:rPr>
          <w:fldChar w:fldCharType="separate"/>
        </w:r>
        <w:r>
          <w:rPr>
            <w:webHidden/>
          </w:rPr>
          <w:t>V-123</w:t>
        </w:r>
        <w:r>
          <w:rPr>
            <w:webHidden/>
          </w:rPr>
          <w:fldChar w:fldCharType="end"/>
        </w:r>
      </w:hyperlink>
    </w:p>
    <w:p w14:paraId="01D87587" w14:textId="432B6C5E" w:rsidR="00B40B41" w:rsidRDefault="00B40B41">
      <w:pPr>
        <w:pStyle w:val="TOC1"/>
        <w:rPr>
          <w:rFonts w:asciiTheme="minorHAnsi" w:eastAsiaTheme="minorEastAsia" w:hAnsiTheme="minorHAnsi" w:cstheme="minorBidi"/>
          <w:sz w:val="22"/>
          <w:szCs w:val="22"/>
          <w:lang w:val="en-ID" w:eastAsia="en-ID"/>
        </w:rPr>
      </w:pPr>
      <w:hyperlink w:anchor="_Toc27694460" w:history="1">
        <w:r w:rsidRPr="0020011C">
          <w:rPr>
            <w:rStyle w:val="Hyperlink"/>
            <w:lang w:val="en-US"/>
          </w:rPr>
          <w:t xml:space="preserve">Gambar 5.60 </w:t>
        </w:r>
        <w:r w:rsidRPr="0020011C">
          <w:rPr>
            <w:rStyle w:val="Hyperlink"/>
          </w:rPr>
          <w:t>Sequence diagram</w:t>
        </w:r>
        <w:r w:rsidRPr="0020011C">
          <w:rPr>
            <w:rStyle w:val="Hyperlink"/>
            <w:lang w:val="en-US"/>
          </w:rPr>
          <w:t xml:space="preserve"> Melihat SPT Lengkap BKA</w:t>
        </w:r>
        <w:r>
          <w:rPr>
            <w:webHidden/>
          </w:rPr>
          <w:tab/>
        </w:r>
        <w:r>
          <w:rPr>
            <w:webHidden/>
          </w:rPr>
          <w:fldChar w:fldCharType="begin"/>
        </w:r>
        <w:r>
          <w:rPr>
            <w:webHidden/>
          </w:rPr>
          <w:instrText xml:space="preserve"> PAGEREF _Toc27694460 \h </w:instrText>
        </w:r>
        <w:r>
          <w:rPr>
            <w:webHidden/>
          </w:rPr>
        </w:r>
        <w:r>
          <w:rPr>
            <w:webHidden/>
          </w:rPr>
          <w:fldChar w:fldCharType="separate"/>
        </w:r>
        <w:r>
          <w:rPr>
            <w:webHidden/>
          </w:rPr>
          <w:t>V-123</w:t>
        </w:r>
        <w:r>
          <w:rPr>
            <w:webHidden/>
          </w:rPr>
          <w:fldChar w:fldCharType="end"/>
        </w:r>
      </w:hyperlink>
    </w:p>
    <w:p w14:paraId="68217BCE" w14:textId="28FF0724" w:rsidR="00B40B41" w:rsidRDefault="00B40B41">
      <w:pPr>
        <w:pStyle w:val="TOC1"/>
        <w:rPr>
          <w:rFonts w:asciiTheme="minorHAnsi" w:eastAsiaTheme="minorEastAsia" w:hAnsiTheme="minorHAnsi" w:cstheme="minorBidi"/>
          <w:sz w:val="22"/>
          <w:szCs w:val="22"/>
          <w:lang w:val="en-ID" w:eastAsia="en-ID"/>
        </w:rPr>
      </w:pPr>
      <w:hyperlink w:anchor="_Toc27694461" w:history="1">
        <w:r w:rsidRPr="0020011C">
          <w:rPr>
            <w:rStyle w:val="Hyperlink"/>
            <w:lang w:val="en-US"/>
          </w:rPr>
          <w:t xml:space="preserve">Gambar 5.61 </w:t>
        </w:r>
        <w:r w:rsidRPr="0020011C">
          <w:rPr>
            <w:rStyle w:val="Hyperlink"/>
          </w:rPr>
          <w:t>Sequence diagram</w:t>
        </w:r>
        <w:r w:rsidRPr="0020011C">
          <w:rPr>
            <w:rStyle w:val="Hyperlink"/>
            <w:lang w:val="en-US"/>
          </w:rPr>
          <w:t xml:space="preserve"> Mengupload SPT Lengkap BKA</w:t>
        </w:r>
        <w:r>
          <w:rPr>
            <w:webHidden/>
          </w:rPr>
          <w:tab/>
        </w:r>
        <w:r>
          <w:rPr>
            <w:webHidden/>
          </w:rPr>
          <w:fldChar w:fldCharType="begin"/>
        </w:r>
        <w:r>
          <w:rPr>
            <w:webHidden/>
          </w:rPr>
          <w:instrText xml:space="preserve"> PAGEREF _Toc27694461 \h </w:instrText>
        </w:r>
        <w:r>
          <w:rPr>
            <w:webHidden/>
          </w:rPr>
        </w:r>
        <w:r>
          <w:rPr>
            <w:webHidden/>
          </w:rPr>
          <w:fldChar w:fldCharType="separate"/>
        </w:r>
        <w:r>
          <w:rPr>
            <w:webHidden/>
          </w:rPr>
          <w:t>V-124</w:t>
        </w:r>
        <w:r>
          <w:rPr>
            <w:webHidden/>
          </w:rPr>
          <w:fldChar w:fldCharType="end"/>
        </w:r>
      </w:hyperlink>
    </w:p>
    <w:p w14:paraId="67977DC7" w14:textId="041B0E0B" w:rsidR="00B40B41" w:rsidRDefault="00B40B41">
      <w:pPr>
        <w:pStyle w:val="TOC1"/>
        <w:rPr>
          <w:rFonts w:asciiTheme="minorHAnsi" w:eastAsiaTheme="minorEastAsia" w:hAnsiTheme="minorHAnsi" w:cstheme="minorBidi"/>
          <w:sz w:val="22"/>
          <w:szCs w:val="22"/>
          <w:lang w:val="en-ID" w:eastAsia="en-ID"/>
        </w:rPr>
      </w:pPr>
      <w:hyperlink w:anchor="_Toc27694462" w:history="1">
        <w:r w:rsidRPr="0020011C">
          <w:rPr>
            <w:rStyle w:val="Hyperlink"/>
            <w:lang w:val="en-US"/>
          </w:rPr>
          <w:t xml:space="preserve">Gambar 5.62 </w:t>
        </w:r>
        <w:r w:rsidRPr="0020011C">
          <w:rPr>
            <w:rStyle w:val="Hyperlink"/>
          </w:rPr>
          <w:t>Sequence diagram</w:t>
        </w:r>
        <w:r w:rsidRPr="0020011C">
          <w:rPr>
            <w:rStyle w:val="Hyperlink"/>
            <w:lang w:val="en-US"/>
          </w:rPr>
          <w:t xml:space="preserve"> Verifikasi SPT Lengkap BKA</w:t>
        </w:r>
        <w:r>
          <w:rPr>
            <w:webHidden/>
          </w:rPr>
          <w:tab/>
        </w:r>
        <w:r>
          <w:rPr>
            <w:webHidden/>
          </w:rPr>
          <w:fldChar w:fldCharType="begin"/>
        </w:r>
        <w:r>
          <w:rPr>
            <w:webHidden/>
          </w:rPr>
          <w:instrText xml:space="preserve"> PAGEREF _Toc27694462 \h </w:instrText>
        </w:r>
        <w:r>
          <w:rPr>
            <w:webHidden/>
          </w:rPr>
        </w:r>
        <w:r>
          <w:rPr>
            <w:webHidden/>
          </w:rPr>
          <w:fldChar w:fldCharType="separate"/>
        </w:r>
        <w:r>
          <w:rPr>
            <w:webHidden/>
          </w:rPr>
          <w:t>V-124</w:t>
        </w:r>
        <w:r>
          <w:rPr>
            <w:webHidden/>
          </w:rPr>
          <w:fldChar w:fldCharType="end"/>
        </w:r>
      </w:hyperlink>
    </w:p>
    <w:p w14:paraId="39C13A5F" w14:textId="37B9D382" w:rsidR="00B40B41" w:rsidRDefault="00B40B41">
      <w:pPr>
        <w:pStyle w:val="TOC1"/>
        <w:rPr>
          <w:rFonts w:asciiTheme="minorHAnsi" w:eastAsiaTheme="minorEastAsia" w:hAnsiTheme="minorHAnsi" w:cstheme="minorBidi"/>
          <w:sz w:val="22"/>
          <w:szCs w:val="22"/>
          <w:lang w:val="en-ID" w:eastAsia="en-ID"/>
        </w:rPr>
      </w:pPr>
      <w:hyperlink w:anchor="_Toc27694463" w:history="1">
        <w:r w:rsidRPr="0020011C">
          <w:rPr>
            <w:rStyle w:val="Hyperlink"/>
            <w:lang w:val="en-US"/>
          </w:rPr>
          <w:t xml:space="preserve">Gambar 5.63 </w:t>
        </w:r>
        <w:r w:rsidRPr="0020011C">
          <w:rPr>
            <w:rStyle w:val="Hyperlink"/>
          </w:rPr>
          <w:t>Sequence diagram</w:t>
        </w:r>
        <w:r w:rsidRPr="0020011C">
          <w:rPr>
            <w:rStyle w:val="Hyperlink"/>
            <w:lang w:val="en-US"/>
          </w:rPr>
          <w:t xml:space="preserve"> Mencari Surat Masuk</w:t>
        </w:r>
        <w:r>
          <w:rPr>
            <w:webHidden/>
          </w:rPr>
          <w:tab/>
        </w:r>
        <w:r>
          <w:rPr>
            <w:webHidden/>
          </w:rPr>
          <w:fldChar w:fldCharType="begin"/>
        </w:r>
        <w:r>
          <w:rPr>
            <w:webHidden/>
          </w:rPr>
          <w:instrText xml:space="preserve"> PAGEREF _Toc27694463 \h </w:instrText>
        </w:r>
        <w:r>
          <w:rPr>
            <w:webHidden/>
          </w:rPr>
        </w:r>
        <w:r>
          <w:rPr>
            <w:webHidden/>
          </w:rPr>
          <w:fldChar w:fldCharType="separate"/>
        </w:r>
        <w:r>
          <w:rPr>
            <w:webHidden/>
          </w:rPr>
          <w:t>V-125</w:t>
        </w:r>
        <w:r>
          <w:rPr>
            <w:webHidden/>
          </w:rPr>
          <w:fldChar w:fldCharType="end"/>
        </w:r>
      </w:hyperlink>
    </w:p>
    <w:p w14:paraId="44E92AC0" w14:textId="6D0327DE" w:rsidR="00B40B41" w:rsidRDefault="00B40B41">
      <w:pPr>
        <w:pStyle w:val="TOC1"/>
        <w:rPr>
          <w:rFonts w:asciiTheme="minorHAnsi" w:eastAsiaTheme="minorEastAsia" w:hAnsiTheme="minorHAnsi" w:cstheme="minorBidi"/>
          <w:sz w:val="22"/>
          <w:szCs w:val="22"/>
          <w:lang w:val="en-ID" w:eastAsia="en-ID"/>
        </w:rPr>
      </w:pPr>
      <w:hyperlink w:anchor="_Toc27694464" w:history="1">
        <w:r w:rsidRPr="0020011C">
          <w:rPr>
            <w:rStyle w:val="Hyperlink"/>
            <w:lang w:val="en-US"/>
          </w:rPr>
          <w:t xml:space="preserve">Gambar 5.64 </w:t>
        </w:r>
        <w:r w:rsidRPr="0020011C">
          <w:rPr>
            <w:rStyle w:val="Hyperlink"/>
          </w:rPr>
          <w:t>Sequence diagram</w:t>
        </w:r>
        <w:r w:rsidRPr="0020011C">
          <w:rPr>
            <w:rStyle w:val="Hyperlink"/>
            <w:lang w:val="en-US"/>
          </w:rPr>
          <w:t xml:space="preserve"> Mencari Trash Surat Masuk</w:t>
        </w:r>
        <w:r>
          <w:rPr>
            <w:webHidden/>
          </w:rPr>
          <w:tab/>
        </w:r>
        <w:r>
          <w:rPr>
            <w:webHidden/>
          </w:rPr>
          <w:fldChar w:fldCharType="begin"/>
        </w:r>
        <w:r>
          <w:rPr>
            <w:webHidden/>
          </w:rPr>
          <w:instrText xml:space="preserve"> PAGEREF _Toc27694464 \h </w:instrText>
        </w:r>
        <w:r>
          <w:rPr>
            <w:webHidden/>
          </w:rPr>
        </w:r>
        <w:r>
          <w:rPr>
            <w:webHidden/>
          </w:rPr>
          <w:fldChar w:fldCharType="separate"/>
        </w:r>
        <w:r>
          <w:rPr>
            <w:webHidden/>
          </w:rPr>
          <w:t>V-125</w:t>
        </w:r>
        <w:r>
          <w:rPr>
            <w:webHidden/>
          </w:rPr>
          <w:fldChar w:fldCharType="end"/>
        </w:r>
      </w:hyperlink>
    </w:p>
    <w:p w14:paraId="4019D23B" w14:textId="62813435" w:rsidR="00B40B41" w:rsidRDefault="00B40B41">
      <w:pPr>
        <w:pStyle w:val="TOC1"/>
        <w:rPr>
          <w:rFonts w:asciiTheme="minorHAnsi" w:eastAsiaTheme="minorEastAsia" w:hAnsiTheme="minorHAnsi" w:cstheme="minorBidi"/>
          <w:sz w:val="22"/>
          <w:szCs w:val="22"/>
          <w:lang w:val="en-ID" w:eastAsia="en-ID"/>
        </w:rPr>
      </w:pPr>
      <w:hyperlink w:anchor="_Toc27694465" w:history="1">
        <w:r w:rsidRPr="0020011C">
          <w:rPr>
            <w:rStyle w:val="Hyperlink"/>
            <w:lang w:val="en-US"/>
          </w:rPr>
          <w:t xml:space="preserve">Gambar 5.65 </w:t>
        </w:r>
        <w:r w:rsidRPr="0020011C">
          <w:rPr>
            <w:rStyle w:val="Hyperlink"/>
          </w:rPr>
          <w:t>Sequence diagram</w:t>
        </w:r>
        <w:r w:rsidRPr="0020011C">
          <w:rPr>
            <w:rStyle w:val="Hyperlink"/>
            <w:lang w:val="en-US"/>
          </w:rPr>
          <w:t xml:space="preserve"> Mencari SPT BKD</w:t>
        </w:r>
        <w:r>
          <w:rPr>
            <w:webHidden/>
          </w:rPr>
          <w:tab/>
        </w:r>
        <w:r>
          <w:rPr>
            <w:webHidden/>
          </w:rPr>
          <w:fldChar w:fldCharType="begin"/>
        </w:r>
        <w:r>
          <w:rPr>
            <w:webHidden/>
          </w:rPr>
          <w:instrText xml:space="preserve"> PAGEREF _Toc27694465 \h </w:instrText>
        </w:r>
        <w:r>
          <w:rPr>
            <w:webHidden/>
          </w:rPr>
        </w:r>
        <w:r>
          <w:rPr>
            <w:webHidden/>
          </w:rPr>
          <w:fldChar w:fldCharType="separate"/>
        </w:r>
        <w:r>
          <w:rPr>
            <w:webHidden/>
          </w:rPr>
          <w:t>V-126</w:t>
        </w:r>
        <w:r>
          <w:rPr>
            <w:webHidden/>
          </w:rPr>
          <w:fldChar w:fldCharType="end"/>
        </w:r>
      </w:hyperlink>
    </w:p>
    <w:p w14:paraId="39A2EA0A" w14:textId="702CA53A" w:rsidR="00B40B41" w:rsidRDefault="00B40B41">
      <w:pPr>
        <w:pStyle w:val="TOC1"/>
        <w:rPr>
          <w:rFonts w:asciiTheme="minorHAnsi" w:eastAsiaTheme="minorEastAsia" w:hAnsiTheme="minorHAnsi" w:cstheme="minorBidi"/>
          <w:sz w:val="22"/>
          <w:szCs w:val="22"/>
          <w:lang w:val="en-ID" w:eastAsia="en-ID"/>
        </w:rPr>
      </w:pPr>
      <w:hyperlink w:anchor="_Toc27694466" w:history="1">
        <w:r w:rsidRPr="0020011C">
          <w:rPr>
            <w:rStyle w:val="Hyperlink"/>
            <w:lang w:val="en-US"/>
          </w:rPr>
          <w:t xml:space="preserve">Gambar 5.66 </w:t>
        </w:r>
        <w:r w:rsidRPr="0020011C">
          <w:rPr>
            <w:rStyle w:val="Hyperlink"/>
          </w:rPr>
          <w:t>Sequence diagram</w:t>
        </w:r>
        <w:r w:rsidRPr="0020011C">
          <w:rPr>
            <w:rStyle w:val="Hyperlink"/>
            <w:lang w:val="en-US"/>
          </w:rPr>
          <w:t xml:space="preserve"> Mencari SPT BKA</w:t>
        </w:r>
        <w:r>
          <w:rPr>
            <w:webHidden/>
          </w:rPr>
          <w:tab/>
        </w:r>
        <w:r>
          <w:rPr>
            <w:webHidden/>
          </w:rPr>
          <w:fldChar w:fldCharType="begin"/>
        </w:r>
        <w:r>
          <w:rPr>
            <w:webHidden/>
          </w:rPr>
          <w:instrText xml:space="preserve"> PAGEREF _Toc27694466 \h </w:instrText>
        </w:r>
        <w:r>
          <w:rPr>
            <w:webHidden/>
          </w:rPr>
        </w:r>
        <w:r>
          <w:rPr>
            <w:webHidden/>
          </w:rPr>
          <w:fldChar w:fldCharType="separate"/>
        </w:r>
        <w:r>
          <w:rPr>
            <w:webHidden/>
          </w:rPr>
          <w:t>V-126</w:t>
        </w:r>
        <w:r>
          <w:rPr>
            <w:webHidden/>
          </w:rPr>
          <w:fldChar w:fldCharType="end"/>
        </w:r>
      </w:hyperlink>
    </w:p>
    <w:p w14:paraId="39F95BD9" w14:textId="6F58C94B" w:rsidR="00B40B41" w:rsidRDefault="00B40B41">
      <w:pPr>
        <w:pStyle w:val="TOC1"/>
        <w:rPr>
          <w:rFonts w:asciiTheme="minorHAnsi" w:eastAsiaTheme="minorEastAsia" w:hAnsiTheme="minorHAnsi" w:cstheme="minorBidi"/>
          <w:sz w:val="22"/>
          <w:szCs w:val="22"/>
          <w:lang w:val="en-ID" w:eastAsia="en-ID"/>
        </w:rPr>
      </w:pPr>
      <w:hyperlink w:anchor="_Toc27694467" w:history="1">
        <w:r w:rsidRPr="0020011C">
          <w:rPr>
            <w:rStyle w:val="Hyperlink"/>
            <w:lang w:val="en-US"/>
          </w:rPr>
          <w:t xml:space="preserve">Gambar 5.67 </w:t>
        </w:r>
        <w:r w:rsidRPr="0020011C">
          <w:rPr>
            <w:rStyle w:val="Hyperlink"/>
          </w:rPr>
          <w:t>Sequence diagram</w:t>
        </w:r>
        <w:r w:rsidRPr="0020011C">
          <w:rPr>
            <w:rStyle w:val="Hyperlink"/>
            <w:lang w:val="en-US"/>
          </w:rPr>
          <w:t xml:space="preserve"> Melihat Pemberitahuan Surat Masuk</w:t>
        </w:r>
        <w:r>
          <w:rPr>
            <w:webHidden/>
          </w:rPr>
          <w:tab/>
        </w:r>
        <w:r>
          <w:rPr>
            <w:webHidden/>
          </w:rPr>
          <w:fldChar w:fldCharType="begin"/>
        </w:r>
        <w:r>
          <w:rPr>
            <w:webHidden/>
          </w:rPr>
          <w:instrText xml:space="preserve"> PAGEREF _Toc27694467 \h </w:instrText>
        </w:r>
        <w:r>
          <w:rPr>
            <w:webHidden/>
          </w:rPr>
        </w:r>
        <w:r>
          <w:rPr>
            <w:webHidden/>
          </w:rPr>
          <w:fldChar w:fldCharType="separate"/>
        </w:r>
        <w:r>
          <w:rPr>
            <w:webHidden/>
          </w:rPr>
          <w:t>V-127</w:t>
        </w:r>
        <w:r>
          <w:rPr>
            <w:webHidden/>
          </w:rPr>
          <w:fldChar w:fldCharType="end"/>
        </w:r>
      </w:hyperlink>
    </w:p>
    <w:p w14:paraId="2E4561FC" w14:textId="14EC5AD1" w:rsidR="00B40B41" w:rsidRDefault="00B40B41">
      <w:pPr>
        <w:pStyle w:val="TOC1"/>
        <w:rPr>
          <w:rFonts w:asciiTheme="minorHAnsi" w:eastAsiaTheme="minorEastAsia" w:hAnsiTheme="minorHAnsi" w:cstheme="minorBidi"/>
          <w:sz w:val="22"/>
          <w:szCs w:val="22"/>
          <w:lang w:val="en-ID" w:eastAsia="en-ID"/>
        </w:rPr>
      </w:pPr>
      <w:hyperlink w:anchor="_Toc27694468" w:history="1">
        <w:r w:rsidRPr="0020011C">
          <w:rPr>
            <w:rStyle w:val="Hyperlink"/>
            <w:lang w:val="en-US"/>
          </w:rPr>
          <w:t xml:space="preserve">Gambar 5.68 </w:t>
        </w:r>
        <w:r w:rsidRPr="0020011C">
          <w:rPr>
            <w:rStyle w:val="Hyperlink"/>
          </w:rPr>
          <w:t>Sequence diagram</w:t>
        </w:r>
        <w:r w:rsidRPr="0020011C">
          <w:rPr>
            <w:rStyle w:val="Hyperlink"/>
            <w:lang w:val="en-US"/>
          </w:rPr>
          <w:t xml:space="preserve"> Melihat Pemberitahuan Trash Surat Masuk</w:t>
        </w:r>
        <w:r>
          <w:rPr>
            <w:webHidden/>
          </w:rPr>
          <w:tab/>
        </w:r>
        <w:r>
          <w:rPr>
            <w:webHidden/>
          </w:rPr>
          <w:fldChar w:fldCharType="begin"/>
        </w:r>
        <w:r>
          <w:rPr>
            <w:webHidden/>
          </w:rPr>
          <w:instrText xml:space="preserve"> PAGEREF _Toc27694468 \h </w:instrText>
        </w:r>
        <w:r>
          <w:rPr>
            <w:webHidden/>
          </w:rPr>
        </w:r>
        <w:r>
          <w:rPr>
            <w:webHidden/>
          </w:rPr>
          <w:fldChar w:fldCharType="separate"/>
        </w:r>
        <w:r>
          <w:rPr>
            <w:webHidden/>
          </w:rPr>
          <w:t>V-127</w:t>
        </w:r>
        <w:r>
          <w:rPr>
            <w:webHidden/>
          </w:rPr>
          <w:fldChar w:fldCharType="end"/>
        </w:r>
      </w:hyperlink>
    </w:p>
    <w:p w14:paraId="36CCC555" w14:textId="748352A6" w:rsidR="00B40B41" w:rsidRDefault="00B40B41">
      <w:pPr>
        <w:pStyle w:val="TOC1"/>
        <w:rPr>
          <w:rFonts w:asciiTheme="minorHAnsi" w:eastAsiaTheme="minorEastAsia" w:hAnsiTheme="minorHAnsi" w:cstheme="minorBidi"/>
          <w:sz w:val="22"/>
          <w:szCs w:val="22"/>
          <w:lang w:val="en-ID" w:eastAsia="en-ID"/>
        </w:rPr>
      </w:pPr>
      <w:hyperlink w:anchor="_Toc27694469" w:history="1">
        <w:r w:rsidRPr="0020011C">
          <w:rPr>
            <w:rStyle w:val="Hyperlink"/>
            <w:lang w:val="en-US"/>
          </w:rPr>
          <w:t xml:space="preserve">Gambar 5.69 </w:t>
        </w:r>
        <w:r w:rsidRPr="0020011C">
          <w:rPr>
            <w:rStyle w:val="Hyperlink"/>
          </w:rPr>
          <w:t>Sequence diagram</w:t>
        </w:r>
        <w:r w:rsidRPr="0020011C">
          <w:rPr>
            <w:rStyle w:val="Hyperlink"/>
            <w:lang w:val="en-US"/>
          </w:rPr>
          <w:t xml:space="preserve"> Melihat Pemberitahuan SPT BKD</w:t>
        </w:r>
        <w:r>
          <w:rPr>
            <w:webHidden/>
          </w:rPr>
          <w:tab/>
        </w:r>
        <w:r>
          <w:rPr>
            <w:webHidden/>
          </w:rPr>
          <w:fldChar w:fldCharType="begin"/>
        </w:r>
        <w:r>
          <w:rPr>
            <w:webHidden/>
          </w:rPr>
          <w:instrText xml:space="preserve"> PAGEREF _Toc27694469 \h </w:instrText>
        </w:r>
        <w:r>
          <w:rPr>
            <w:webHidden/>
          </w:rPr>
        </w:r>
        <w:r>
          <w:rPr>
            <w:webHidden/>
          </w:rPr>
          <w:fldChar w:fldCharType="separate"/>
        </w:r>
        <w:r>
          <w:rPr>
            <w:webHidden/>
          </w:rPr>
          <w:t>V-128</w:t>
        </w:r>
        <w:r>
          <w:rPr>
            <w:webHidden/>
          </w:rPr>
          <w:fldChar w:fldCharType="end"/>
        </w:r>
      </w:hyperlink>
    </w:p>
    <w:p w14:paraId="68BB1DFA" w14:textId="677B3470" w:rsidR="00B40B41" w:rsidRDefault="00B40B41">
      <w:pPr>
        <w:pStyle w:val="TOC1"/>
        <w:rPr>
          <w:rFonts w:asciiTheme="minorHAnsi" w:eastAsiaTheme="minorEastAsia" w:hAnsiTheme="minorHAnsi" w:cstheme="minorBidi"/>
          <w:sz w:val="22"/>
          <w:szCs w:val="22"/>
          <w:lang w:val="en-ID" w:eastAsia="en-ID"/>
        </w:rPr>
      </w:pPr>
      <w:hyperlink w:anchor="_Toc27694470" w:history="1">
        <w:r w:rsidRPr="0020011C">
          <w:rPr>
            <w:rStyle w:val="Hyperlink"/>
            <w:lang w:val="en-US"/>
          </w:rPr>
          <w:t xml:space="preserve">Gambar 5.70 </w:t>
        </w:r>
        <w:r w:rsidRPr="0020011C">
          <w:rPr>
            <w:rStyle w:val="Hyperlink"/>
          </w:rPr>
          <w:t>Sequence diagram</w:t>
        </w:r>
        <w:r w:rsidRPr="0020011C">
          <w:rPr>
            <w:rStyle w:val="Hyperlink"/>
            <w:lang w:val="en-US"/>
          </w:rPr>
          <w:t xml:space="preserve"> Melihat Pemberitahuan SPT BKA</w:t>
        </w:r>
        <w:r>
          <w:rPr>
            <w:webHidden/>
          </w:rPr>
          <w:tab/>
        </w:r>
        <w:r>
          <w:rPr>
            <w:webHidden/>
          </w:rPr>
          <w:fldChar w:fldCharType="begin"/>
        </w:r>
        <w:r>
          <w:rPr>
            <w:webHidden/>
          </w:rPr>
          <w:instrText xml:space="preserve"> PAGEREF _Toc27694470 \h </w:instrText>
        </w:r>
        <w:r>
          <w:rPr>
            <w:webHidden/>
          </w:rPr>
        </w:r>
        <w:r>
          <w:rPr>
            <w:webHidden/>
          </w:rPr>
          <w:fldChar w:fldCharType="separate"/>
        </w:r>
        <w:r>
          <w:rPr>
            <w:webHidden/>
          </w:rPr>
          <w:t>V-128</w:t>
        </w:r>
        <w:r>
          <w:rPr>
            <w:webHidden/>
          </w:rPr>
          <w:fldChar w:fldCharType="end"/>
        </w:r>
      </w:hyperlink>
    </w:p>
    <w:p w14:paraId="6D79E053" w14:textId="1EE03068" w:rsidR="00B40B41" w:rsidRDefault="00B40B41">
      <w:pPr>
        <w:pStyle w:val="TOC1"/>
        <w:rPr>
          <w:rFonts w:asciiTheme="minorHAnsi" w:eastAsiaTheme="minorEastAsia" w:hAnsiTheme="minorHAnsi" w:cstheme="minorBidi"/>
          <w:sz w:val="22"/>
          <w:szCs w:val="22"/>
          <w:lang w:val="en-ID" w:eastAsia="en-ID"/>
        </w:rPr>
      </w:pPr>
      <w:hyperlink w:anchor="_Toc27694471" w:history="1">
        <w:r w:rsidRPr="0020011C">
          <w:rPr>
            <w:rStyle w:val="Hyperlink"/>
            <w:lang w:val="en-US"/>
          </w:rPr>
          <w:t xml:space="preserve">Gambar 5.71 </w:t>
        </w:r>
        <w:r w:rsidRPr="0020011C">
          <w:rPr>
            <w:rStyle w:val="Hyperlink"/>
          </w:rPr>
          <w:t>Sequence diagram</w:t>
        </w:r>
        <w:r w:rsidRPr="0020011C">
          <w:rPr>
            <w:rStyle w:val="Hyperlink"/>
            <w:lang w:val="en-US"/>
          </w:rPr>
          <w:t xml:space="preserve"> Melihat Persetujuan Disposisi</w:t>
        </w:r>
        <w:r>
          <w:rPr>
            <w:webHidden/>
          </w:rPr>
          <w:tab/>
        </w:r>
        <w:r>
          <w:rPr>
            <w:webHidden/>
          </w:rPr>
          <w:fldChar w:fldCharType="begin"/>
        </w:r>
        <w:r>
          <w:rPr>
            <w:webHidden/>
          </w:rPr>
          <w:instrText xml:space="preserve"> PAGEREF _Toc27694471 \h </w:instrText>
        </w:r>
        <w:r>
          <w:rPr>
            <w:webHidden/>
          </w:rPr>
        </w:r>
        <w:r>
          <w:rPr>
            <w:webHidden/>
          </w:rPr>
          <w:fldChar w:fldCharType="separate"/>
        </w:r>
        <w:r>
          <w:rPr>
            <w:webHidden/>
          </w:rPr>
          <w:t>V-129</w:t>
        </w:r>
        <w:r>
          <w:rPr>
            <w:webHidden/>
          </w:rPr>
          <w:fldChar w:fldCharType="end"/>
        </w:r>
      </w:hyperlink>
    </w:p>
    <w:p w14:paraId="779FCE8E" w14:textId="03A495B9" w:rsidR="00B40B41" w:rsidRDefault="00B40B41">
      <w:pPr>
        <w:pStyle w:val="TOC1"/>
        <w:rPr>
          <w:rFonts w:asciiTheme="minorHAnsi" w:eastAsiaTheme="minorEastAsia" w:hAnsiTheme="minorHAnsi" w:cstheme="minorBidi"/>
          <w:sz w:val="22"/>
          <w:szCs w:val="22"/>
          <w:lang w:val="en-ID" w:eastAsia="en-ID"/>
        </w:rPr>
      </w:pPr>
      <w:hyperlink w:anchor="_Toc27694472" w:history="1">
        <w:r w:rsidRPr="0020011C">
          <w:rPr>
            <w:rStyle w:val="Hyperlink"/>
            <w:lang w:val="en-US"/>
          </w:rPr>
          <w:t xml:space="preserve">Gambar 5.72 </w:t>
        </w:r>
        <w:r w:rsidRPr="0020011C">
          <w:rPr>
            <w:rStyle w:val="Hyperlink"/>
          </w:rPr>
          <w:t>Sequence diagram</w:t>
        </w:r>
        <w:r w:rsidRPr="0020011C">
          <w:rPr>
            <w:rStyle w:val="Hyperlink"/>
            <w:lang w:val="en-US"/>
          </w:rPr>
          <w:t xml:space="preserve"> Melihat File Disposisi</w:t>
        </w:r>
        <w:r>
          <w:rPr>
            <w:webHidden/>
          </w:rPr>
          <w:tab/>
        </w:r>
        <w:r>
          <w:rPr>
            <w:webHidden/>
          </w:rPr>
          <w:fldChar w:fldCharType="begin"/>
        </w:r>
        <w:r>
          <w:rPr>
            <w:webHidden/>
          </w:rPr>
          <w:instrText xml:space="preserve"> PAGEREF _Toc27694472 \h </w:instrText>
        </w:r>
        <w:r>
          <w:rPr>
            <w:webHidden/>
          </w:rPr>
        </w:r>
        <w:r>
          <w:rPr>
            <w:webHidden/>
          </w:rPr>
          <w:fldChar w:fldCharType="separate"/>
        </w:r>
        <w:r>
          <w:rPr>
            <w:webHidden/>
          </w:rPr>
          <w:t>V-129</w:t>
        </w:r>
        <w:r>
          <w:rPr>
            <w:webHidden/>
          </w:rPr>
          <w:fldChar w:fldCharType="end"/>
        </w:r>
      </w:hyperlink>
    </w:p>
    <w:p w14:paraId="48C407E9" w14:textId="5ECAE66D" w:rsidR="00B40B41" w:rsidRDefault="00B40B41">
      <w:pPr>
        <w:pStyle w:val="TOC1"/>
        <w:rPr>
          <w:rFonts w:asciiTheme="minorHAnsi" w:eastAsiaTheme="minorEastAsia" w:hAnsiTheme="minorHAnsi" w:cstheme="minorBidi"/>
          <w:sz w:val="22"/>
          <w:szCs w:val="22"/>
          <w:lang w:val="en-ID" w:eastAsia="en-ID"/>
        </w:rPr>
      </w:pPr>
      <w:hyperlink w:anchor="_Toc27694473" w:history="1">
        <w:r w:rsidRPr="0020011C">
          <w:rPr>
            <w:rStyle w:val="Hyperlink"/>
            <w:lang w:val="en-US"/>
          </w:rPr>
          <w:t xml:space="preserve">Gambar 5.73 </w:t>
        </w:r>
        <w:r w:rsidRPr="0020011C">
          <w:rPr>
            <w:rStyle w:val="Hyperlink"/>
          </w:rPr>
          <w:t>Sequence diagram</w:t>
        </w:r>
        <w:r w:rsidRPr="0020011C">
          <w:rPr>
            <w:rStyle w:val="Hyperlink"/>
            <w:lang w:val="en-US"/>
          </w:rPr>
          <w:t xml:space="preserve"> Menyetujui Disposisi Ke BKD</w:t>
        </w:r>
        <w:r>
          <w:rPr>
            <w:webHidden/>
          </w:rPr>
          <w:tab/>
        </w:r>
        <w:r>
          <w:rPr>
            <w:webHidden/>
          </w:rPr>
          <w:fldChar w:fldCharType="begin"/>
        </w:r>
        <w:r>
          <w:rPr>
            <w:webHidden/>
          </w:rPr>
          <w:instrText xml:space="preserve"> PAGEREF _Toc27694473 \h </w:instrText>
        </w:r>
        <w:r>
          <w:rPr>
            <w:webHidden/>
          </w:rPr>
        </w:r>
        <w:r>
          <w:rPr>
            <w:webHidden/>
          </w:rPr>
          <w:fldChar w:fldCharType="separate"/>
        </w:r>
        <w:r>
          <w:rPr>
            <w:webHidden/>
          </w:rPr>
          <w:t>V-130</w:t>
        </w:r>
        <w:r>
          <w:rPr>
            <w:webHidden/>
          </w:rPr>
          <w:fldChar w:fldCharType="end"/>
        </w:r>
      </w:hyperlink>
    </w:p>
    <w:p w14:paraId="237045E5" w14:textId="5541F370" w:rsidR="00B40B41" w:rsidRDefault="00B40B41">
      <w:pPr>
        <w:pStyle w:val="TOC1"/>
        <w:rPr>
          <w:rFonts w:asciiTheme="minorHAnsi" w:eastAsiaTheme="minorEastAsia" w:hAnsiTheme="minorHAnsi" w:cstheme="minorBidi"/>
          <w:sz w:val="22"/>
          <w:szCs w:val="22"/>
          <w:lang w:val="en-ID" w:eastAsia="en-ID"/>
        </w:rPr>
      </w:pPr>
      <w:hyperlink w:anchor="_Toc27694474" w:history="1">
        <w:r w:rsidRPr="0020011C">
          <w:rPr>
            <w:rStyle w:val="Hyperlink"/>
            <w:lang w:val="en-US"/>
          </w:rPr>
          <w:t xml:space="preserve">Gambar 5.74 </w:t>
        </w:r>
        <w:r w:rsidRPr="0020011C">
          <w:rPr>
            <w:rStyle w:val="Hyperlink"/>
          </w:rPr>
          <w:t>Sequence diagram</w:t>
        </w:r>
        <w:r w:rsidRPr="0020011C">
          <w:rPr>
            <w:rStyle w:val="Hyperlink"/>
            <w:lang w:val="en-US"/>
          </w:rPr>
          <w:t xml:space="preserve"> Menyetujui Disposisi Ke BKA</w:t>
        </w:r>
        <w:r>
          <w:rPr>
            <w:webHidden/>
          </w:rPr>
          <w:tab/>
        </w:r>
        <w:r>
          <w:rPr>
            <w:webHidden/>
          </w:rPr>
          <w:fldChar w:fldCharType="begin"/>
        </w:r>
        <w:r>
          <w:rPr>
            <w:webHidden/>
          </w:rPr>
          <w:instrText xml:space="preserve"> PAGEREF _Toc27694474 \h </w:instrText>
        </w:r>
        <w:r>
          <w:rPr>
            <w:webHidden/>
          </w:rPr>
        </w:r>
        <w:r>
          <w:rPr>
            <w:webHidden/>
          </w:rPr>
          <w:fldChar w:fldCharType="separate"/>
        </w:r>
        <w:r>
          <w:rPr>
            <w:webHidden/>
          </w:rPr>
          <w:t>V-130</w:t>
        </w:r>
        <w:r>
          <w:rPr>
            <w:webHidden/>
          </w:rPr>
          <w:fldChar w:fldCharType="end"/>
        </w:r>
      </w:hyperlink>
    </w:p>
    <w:p w14:paraId="25362A46" w14:textId="788B877A" w:rsidR="00B40B41" w:rsidRDefault="00B40B41">
      <w:pPr>
        <w:pStyle w:val="TOC1"/>
        <w:rPr>
          <w:rFonts w:asciiTheme="minorHAnsi" w:eastAsiaTheme="minorEastAsia" w:hAnsiTheme="minorHAnsi" w:cstheme="minorBidi"/>
          <w:sz w:val="22"/>
          <w:szCs w:val="22"/>
          <w:lang w:val="en-ID" w:eastAsia="en-ID"/>
        </w:rPr>
      </w:pPr>
      <w:hyperlink w:anchor="_Toc27694475" w:history="1">
        <w:r w:rsidRPr="0020011C">
          <w:rPr>
            <w:rStyle w:val="Hyperlink"/>
            <w:lang w:val="en-US"/>
          </w:rPr>
          <w:t xml:space="preserve">Gambar 5.75 </w:t>
        </w:r>
        <w:r w:rsidRPr="0020011C">
          <w:rPr>
            <w:rStyle w:val="Hyperlink"/>
          </w:rPr>
          <w:t>Sequence diagram</w:t>
        </w:r>
        <w:r w:rsidRPr="0020011C">
          <w:rPr>
            <w:rStyle w:val="Hyperlink"/>
            <w:lang w:val="en-US"/>
          </w:rPr>
          <w:t xml:space="preserve"> Melihat Disposisi BKD</w:t>
        </w:r>
        <w:r>
          <w:rPr>
            <w:webHidden/>
          </w:rPr>
          <w:tab/>
        </w:r>
        <w:r>
          <w:rPr>
            <w:webHidden/>
          </w:rPr>
          <w:fldChar w:fldCharType="begin"/>
        </w:r>
        <w:r>
          <w:rPr>
            <w:webHidden/>
          </w:rPr>
          <w:instrText xml:space="preserve"> PAGEREF _Toc27694475 \h </w:instrText>
        </w:r>
        <w:r>
          <w:rPr>
            <w:webHidden/>
          </w:rPr>
        </w:r>
        <w:r>
          <w:rPr>
            <w:webHidden/>
          </w:rPr>
          <w:fldChar w:fldCharType="separate"/>
        </w:r>
        <w:r>
          <w:rPr>
            <w:webHidden/>
          </w:rPr>
          <w:t>V-131</w:t>
        </w:r>
        <w:r>
          <w:rPr>
            <w:webHidden/>
          </w:rPr>
          <w:fldChar w:fldCharType="end"/>
        </w:r>
      </w:hyperlink>
    </w:p>
    <w:p w14:paraId="2A008F3B" w14:textId="356EB8DE" w:rsidR="00B40B41" w:rsidRDefault="00B40B41">
      <w:pPr>
        <w:pStyle w:val="TOC1"/>
        <w:rPr>
          <w:rFonts w:asciiTheme="minorHAnsi" w:eastAsiaTheme="minorEastAsia" w:hAnsiTheme="minorHAnsi" w:cstheme="minorBidi"/>
          <w:sz w:val="22"/>
          <w:szCs w:val="22"/>
          <w:lang w:val="en-ID" w:eastAsia="en-ID"/>
        </w:rPr>
      </w:pPr>
      <w:hyperlink w:anchor="_Toc27694476" w:history="1">
        <w:r w:rsidRPr="0020011C">
          <w:rPr>
            <w:rStyle w:val="Hyperlink"/>
            <w:lang w:val="en-US"/>
          </w:rPr>
          <w:t xml:space="preserve">Gambar 5.76 </w:t>
        </w:r>
        <w:r w:rsidRPr="0020011C">
          <w:rPr>
            <w:rStyle w:val="Hyperlink"/>
          </w:rPr>
          <w:t>Sequence diagram</w:t>
        </w:r>
        <w:r w:rsidRPr="0020011C">
          <w:rPr>
            <w:rStyle w:val="Hyperlink"/>
            <w:lang w:val="en-US"/>
          </w:rPr>
          <w:t xml:space="preserve"> Melihat File Disposisi BKD</w:t>
        </w:r>
        <w:r>
          <w:rPr>
            <w:webHidden/>
          </w:rPr>
          <w:tab/>
        </w:r>
        <w:r>
          <w:rPr>
            <w:webHidden/>
          </w:rPr>
          <w:fldChar w:fldCharType="begin"/>
        </w:r>
        <w:r>
          <w:rPr>
            <w:webHidden/>
          </w:rPr>
          <w:instrText xml:space="preserve"> PAGEREF _Toc27694476 \h </w:instrText>
        </w:r>
        <w:r>
          <w:rPr>
            <w:webHidden/>
          </w:rPr>
        </w:r>
        <w:r>
          <w:rPr>
            <w:webHidden/>
          </w:rPr>
          <w:fldChar w:fldCharType="separate"/>
        </w:r>
        <w:r>
          <w:rPr>
            <w:webHidden/>
          </w:rPr>
          <w:t>V-131</w:t>
        </w:r>
        <w:r>
          <w:rPr>
            <w:webHidden/>
          </w:rPr>
          <w:fldChar w:fldCharType="end"/>
        </w:r>
      </w:hyperlink>
    </w:p>
    <w:p w14:paraId="72838F11" w14:textId="5B9942B0" w:rsidR="00B40B41" w:rsidRDefault="00B40B41">
      <w:pPr>
        <w:pStyle w:val="TOC1"/>
        <w:rPr>
          <w:rFonts w:asciiTheme="minorHAnsi" w:eastAsiaTheme="minorEastAsia" w:hAnsiTheme="minorHAnsi" w:cstheme="minorBidi"/>
          <w:sz w:val="22"/>
          <w:szCs w:val="22"/>
          <w:lang w:val="en-ID" w:eastAsia="en-ID"/>
        </w:rPr>
      </w:pPr>
      <w:hyperlink w:anchor="_Toc27694477" w:history="1">
        <w:r w:rsidRPr="0020011C">
          <w:rPr>
            <w:rStyle w:val="Hyperlink"/>
            <w:lang w:val="en-US"/>
          </w:rPr>
          <w:t xml:space="preserve">Gambar 5.77 </w:t>
        </w:r>
        <w:r w:rsidRPr="0020011C">
          <w:rPr>
            <w:rStyle w:val="Hyperlink"/>
          </w:rPr>
          <w:t>Sequence diagram</w:t>
        </w:r>
        <w:r w:rsidRPr="0020011C">
          <w:rPr>
            <w:rStyle w:val="Hyperlink"/>
            <w:lang w:val="en-US"/>
          </w:rPr>
          <w:t xml:space="preserve"> Melihat File Persetujuan Disposisi BKD</w:t>
        </w:r>
        <w:r>
          <w:rPr>
            <w:webHidden/>
          </w:rPr>
          <w:tab/>
        </w:r>
        <w:r>
          <w:rPr>
            <w:webHidden/>
          </w:rPr>
          <w:fldChar w:fldCharType="begin"/>
        </w:r>
        <w:r>
          <w:rPr>
            <w:webHidden/>
          </w:rPr>
          <w:instrText xml:space="preserve"> PAGEREF _Toc27694477 \h </w:instrText>
        </w:r>
        <w:r>
          <w:rPr>
            <w:webHidden/>
          </w:rPr>
        </w:r>
        <w:r>
          <w:rPr>
            <w:webHidden/>
          </w:rPr>
          <w:fldChar w:fldCharType="separate"/>
        </w:r>
        <w:r>
          <w:rPr>
            <w:webHidden/>
          </w:rPr>
          <w:t>V-132</w:t>
        </w:r>
        <w:r>
          <w:rPr>
            <w:webHidden/>
          </w:rPr>
          <w:fldChar w:fldCharType="end"/>
        </w:r>
      </w:hyperlink>
    </w:p>
    <w:p w14:paraId="3C1467B4" w14:textId="5789B09A" w:rsidR="00B40B41" w:rsidRDefault="00B40B41">
      <w:pPr>
        <w:pStyle w:val="TOC1"/>
        <w:rPr>
          <w:rFonts w:asciiTheme="minorHAnsi" w:eastAsiaTheme="minorEastAsia" w:hAnsiTheme="minorHAnsi" w:cstheme="minorBidi"/>
          <w:sz w:val="22"/>
          <w:szCs w:val="22"/>
          <w:lang w:val="en-ID" w:eastAsia="en-ID"/>
        </w:rPr>
      </w:pPr>
      <w:hyperlink w:anchor="_Toc27694478" w:history="1">
        <w:r w:rsidRPr="0020011C">
          <w:rPr>
            <w:rStyle w:val="Hyperlink"/>
            <w:lang w:val="en-US"/>
          </w:rPr>
          <w:t xml:space="preserve">Gambar 5.78 </w:t>
        </w:r>
        <w:r w:rsidRPr="0020011C">
          <w:rPr>
            <w:rStyle w:val="Hyperlink"/>
          </w:rPr>
          <w:t>Sequence diagram</w:t>
        </w:r>
        <w:r w:rsidRPr="0020011C">
          <w:rPr>
            <w:rStyle w:val="Hyperlink"/>
            <w:lang w:val="en-US"/>
          </w:rPr>
          <w:t xml:space="preserve"> Mengupload Persetujuan Disposisi BKD</w:t>
        </w:r>
        <w:r>
          <w:rPr>
            <w:webHidden/>
          </w:rPr>
          <w:tab/>
        </w:r>
        <w:r>
          <w:rPr>
            <w:webHidden/>
          </w:rPr>
          <w:fldChar w:fldCharType="begin"/>
        </w:r>
        <w:r>
          <w:rPr>
            <w:webHidden/>
          </w:rPr>
          <w:instrText xml:space="preserve"> PAGEREF _Toc27694478 \h </w:instrText>
        </w:r>
        <w:r>
          <w:rPr>
            <w:webHidden/>
          </w:rPr>
        </w:r>
        <w:r>
          <w:rPr>
            <w:webHidden/>
          </w:rPr>
          <w:fldChar w:fldCharType="separate"/>
        </w:r>
        <w:r>
          <w:rPr>
            <w:webHidden/>
          </w:rPr>
          <w:t>V-133</w:t>
        </w:r>
        <w:r>
          <w:rPr>
            <w:webHidden/>
          </w:rPr>
          <w:fldChar w:fldCharType="end"/>
        </w:r>
      </w:hyperlink>
    </w:p>
    <w:p w14:paraId="75DB26D9" w14:textId="3106676B" w:rsidR="00B40B41" w:rsidRDefault="00B40B41">
      <w:pPr>
        <w:pStyle w:val="TOC1"/>
        <w:rPr>
          <w:rFonts w:asciiTheme="minorHAnsi" w:eastAsiaTheme="minorEastAsia" w:hAnsiTheme="minorHAnsi" w:cstheme="minorBidi"/>
          <w:sz w:val="22"/>
          <w:szCs w:val="22"/>
          <w:lang w:val="en-ID" w:eastAsia="en-ID"/>
        </w:rPr>
      </w:pPr>
      <w:hyperlink w:anchor="_Toc27694479" w:history="1">
        <w:r w:rsidRPr="0020011C">
          <w:rPr>
            <w:rStyle w:val="Hyperlink"/>
            <w:lang w:val="en-US"/>
          </w:rPr>
          <w:t xml:space="preserve">Gambar 5.79 </w:t>
        </w:r>
        <w:r w:rsidRPr="0020011C">
          <w:rPr>
            <w:rStyle w:val="Hyperlink"/>
          </w:rPr>
          <w:t>Sequence diagram</w:t>
        </w:r>
        <w:r w:rsidRPr="0020011C">
          <w:rPr>
            <w:rStyle w:val="Hyperlink"/>
            <w:lang w:val="en-US"/>
          </w:rPr>
          <w:t xml:space="preserve"> Setujui Disposisi BKD</w:t>
        </w:r>
        <w:r>
          <w:rPr>
            <w:webHidden/>
          </w:rPr>
          <w:tab/>
        </w:r>
        <w:r>
          <w:rPr>
            <w:webHidden/>
          </w:rPr>
          <w:fldChar w:fldCharType="begin"/>
        </w:r>
        <w:r>
          <w:rPr>
            <w:webHidden/>
          </w:rPr>
          <w:instrText xml:space="preserve"> PAGEREF _Toc27694479 \h </w:instrText>
        </w:r>
        <w:r>
          <w:rPr>
            <w:webHidden/>
          </w:rPr>
        </w:r>
        <w:r>
          <w:rPr>
            <w:webHidden/>
          </w:rPr>
          <w:fldChar w:fldCharType="separate"/>
        </w:r>
        <w:r>
          <w:rPr>
            <w:webHidden/>
          </w:rPr>
          <w:t>V-134</w:t>
        </w:r>
        <w:r>
          <w:rPr>
            <w:webHidden/>
          </w:rPr>
          <w:fldChar w:fldCharType="end"/>
        </w:r>
      </w:hyperlink>
    </w:p>
    <w:p w14:paraId="736E5774" w14:textId="7026532D" w:rsidR="00B40B41" w:rsidRDefault="00B40B41">
      <w:pPr>
        <w:pStyle w:val="TOC1"/>
        <w:rPr>
          <w:rFonts w:asciiTheme="minorHAnsi" w:eastAsiaTheme="minorEastAsia" w:hAnsiTheme="minorHAnsi" w:cstheme="minorBidi"/>
          <w:sz w:val="22"/>
          <w:szCs w:val="22"/>
          <w:lang w:val="en-ID" w:eastAsia="en-ID"/>
        </w:rPr>
      </w:pPr>
      <w:hyperlink w:anchor="_Toc27694480" w:history="1">
        <w:r w:rsidRPr="0020011C">
          <w:rPr>
            <w:rStyle w:val="Hyperlink"/>
            <w:lang w:val="en-US"/>
          </w:rPr>
          <w:t xml:space="preserve">Gambar 5.80 </w:t>
        </w:r>
        <w:r w:rsidRPr="0020011C">
          <w:rPr>
            <w:rStyle w:val="Hyperlink"/>
          </w:rPr>
          <w:t>Sequence diagram</w:t>
        </w:r>
        <w:r w:rsidRPr="0020011C">
          <w:rPr>
            <w:rStyle w:val="Hyperlink"/>
            <w:lang w:val="en-US"/>
          </w:rPr>
          <w:t xml:space="preserve"> Menolak Disposisi BKD</w:t>
        </w:r>
        <w:r>
          <w:rPr>
            <w:webHidden/>
          </w:rPr>
          <w:tab/>
        </w:r>
        <w:r>
          <w:rPr>
            <w:webHidden/>
          </w:rPr>
          <w:fldChar w:fldCharType="begin"/>
        </w:r>
        <w:r>
          <w:rPr>
            <w:webHidden/>
          </w:rPr>
          <w:instrText xml:space="preserve"> PAGEREF _Toc27694480 \h </w:instrText>
        </w:r>
        <w:r>
          <w:rPr>
            <w:webHidden/>
          </w:rPr>
        </w:r>
        <w:r>
          <w:rPr>
            <w:webHidden/>
          </w:rPr>
          <w:fldChar w:fldCharType="separate"/>
        </w:r>
        <w:r>
          <w:rPr>
            <w:webHidden/>
          </w:rPr>
          <w:t>V-134</w:t>
        </w:r>
        <w:r>
          <w:rPr>
            <w:webHidden/>
          </w:rPr>
          <w:fldChar w:fldCharType="end"/>
        </w:r>
      </w:hyperlink>
    </w:p>
    <w:p w14:paraId="6B1DEA75" w14:textId="0C6AE5D9" w:rsidR="00B40B41" w:rsidRDefault="00B40B41">
      <w:pPr>
        <w:pStyle w:val="TOC1"/>
        <w:rPr>
          <w:rFonts w:asciiTheme="minorHAnsi" w:eastAsiaTheme="minorEastAsia" w:hAnsiTheme="minorHAnsi" w:cstheme="minorBidi"/>
          <w:sz w:val="22"/>
          <w:szCs w:val="22"/>
          <w:lang w:val="en-ID" w:eastAsia="en-ID"/>
        </w:rPr>
      </w:pPr>
      <w:hyperlink w:anchor="_Toc27694481" w:history="1">
        <w:r w:rsidRPr="0020011C">
          <w:rPr>
            <w:rStyle w:val="Hyperlink"/>
            <w:lang w:val="en-US"/>
          </w:rPr>
          <w:t xml:space="preserve">Gambar 5.81 </w:t>
        </w:r>
        <w:r w:rsidRPr="0020011C">
          <w:rPr>
            <w:rStyle w:val="Hyperlink"/>
          </w:rPr>
          <w:t>Sequence diagram</w:t>
        </w:r>
        <w:r w:rsidRPr="0020011C">
          <w:rPr>
            <w:rStyle w:val="Hyperlink"/>
            <w:lang w:val="en-US"/>
          </w:rPr>
          <w:t xml:space="preserve"> Melihat Disposisi BKA</w:t>
        </w:r>
        <w:r>
          <w:rPr>
            <w:webHidden/>
          </w:rPr>
          <w:tab/>
        </w:r>
        <w:r>
          <w:rPr>
            <w:webHidden/>
          </w:rPr>
          <w:fldChar w:fldCharType="begin"/>
        </w:r>
        <w:r>
          <w:rPr>
            <w:webHidden/>
          </w:rPr>
          <w:instrText xml:space="preserve"> PAGEREF _Toc27694481 \h </w:instrText>
        </w:r>
        <w:r>
          <w:rPr>
            <w:webHidden/>
          </w:rPr>
        </w:r>
        <w:r>
          <w:rPr>
            <w:webHidden/>
          </w:rPr>
          <w:fldChar w:fldCharType="separate"/>
        </w:r>
        <w:r>
          <w:rPr>
            <w:webHidden/>
          </w:rPr>
          <w:t>V-135</w:t>
        </w:r>
        <w:r>
          <w:rPr>
            <w:webHidden/>
          </w:rPr>
          <w:fldChar w:fldCharType="end"/>
        </w:r>
      </w:hyperlink>
    </w:p>
    <w:p w14:paraId="75B88B4D" w14:textId="74C00D5B" w:rsidR="00B40B41" w:rsidRDefault="00B40B41">
      <w:pPr>
        <w:pStyle w:val="TOC1"/>
        <w:rPr>
          <w:rFonts w:asciiTheme="minorHAnsi" w:eastAsiaTheme="minorEastAsia" w:hAnsiTheme="minorHAnsi" w:cstheme="minorBidi"/>
          <w:sz w:val="22"/>
          <w:szCs w:val="22"/>
          <w:lang w:val="en-ID" w:eastAsia="en-ID"/>
        </w:rPr>
      </w:pPr>
      <w:hyperlink w:anchor="_Toc27694482" w:history="1">
        <w:r w:rsidRPr="0020011C">
          <w:rPr>
            <w:rStyle w:val="Hyperlink"/>
            <w:lang w:val="en-US"/>
          </w:rPr>
          <w:t xml:space="preserve">Gambar 5.82 </w:t>
        </w:r>
        <w:r w:rsidRPr="0020011C">
          <w:rPr>
            <w:rStyle w:val="Hyperlink"/>
          </w:rPr>
          <w:t>Sequence diagram</w:t>
        </w:r>
        <w:r w:rsidRPr="0020011C">
          <w:rPr>
            <w:rStyle w:val="Hyperlink"/>
            <w:lang w:val="en-US"/>
          </w:rPr>
          <w:t xml:space="preserve"> Melihat File Disposisi BKA</w:t>
        </w:r>
        <w:r>
          <w:rPr>
            <w:webHidden/>
          </w:rPr>
          <w:tab/>
        </w:r>
        <w:r>
          <w:rPr>
            <w:webHidden/>
          </w:rPr>
          <w:fldChar w:fldCharType="begin"/>
        </w:r>
        <w:r>
          <w:rPr>
            <w:webHidden/>
          </w:rPr>
          <w:instrText xml:space="preserve"> PAGEREF _Toc27694482 \h </w:instrText>
        </w:r>
        <w:r>
          <w:rPr>
            <w:webHidden/>
          </w:rPr>
        </w:r>
        <w:r>
          <w:rPr>
            <w:webHidden/>
          </w:rPr>
          <w:fldChar w:fldCharType="separate"/>
        </w:r>
        <w:r>
          <w:rPr>
            <w:webHidden/>
          </w:rPr>
          <w:t>V-135</w:t>
        </w:r>
        <w:r>
          <w:rPr>
            <w:webHidden/>
          </w:rPr>
          <w:fldChar w:fldCharType="end"/>
        </w:r>
      </w:hyperlink>
    </w:p>
    <w:p w14:paraId="43C51277" w14:textId="30A9E3AC" w:rsidR="00B40B41" w:rsidRDefault="00B40B41">
      <w:pPr>
        <w:pStyle w:val="TOC1"/>
        <w:rPr>
          <w:rFonts w:asciiTheme="minorHAnsi" w:eastAsiaTheme="minorEastAsia" w:hAnsiTheme="minorHAnsi" w:cstheme="minorBidi"/>
          <w:sz w:val="22"/>
          <w:szCs w:val="22"/>
          <w:lang w:val="en-ID" w:eastAsia="en-ID"/>
        </w:rPr>
      </w:pPr>
      <w:hyperlink w:anchor="_Toc27694483" w:history="1">
        <w:r w:rsidRPr="0020011C">
          <w:rPr>
            <w:rStyle w:val="Hyperlink"/>
            <w:lang w:val="en-US"/>
          </w:rPr>
          <w:t xml:space="preserve">Gambar 5.83 </w:t>
        </w:r>
        <w:r w:rsidRPr="0020011C">
          <w:rPr>
            <w:rStyle w:val="Hyperlink"/>
          </w:rPr>
          <w:t>Sequence diagram</w:t>
        </w:r>
        <w:r w:rsidRPr="0020011C">
          <w:rPr>
            <w:rStyle w:val="Hyperlink"/>
            <w:lang w:val="en-US"/>
          </w:rPr>
          <w:t xml:space="preserve"> Melihat File Persetujuan Disposisi BKA</w:t>
        </w:r>
        <w:r>
          <w:rPr>
            <w:webHidden/>
          </w:rPr>
          <w:tab/>
        </w:r>
        <w:r>
          <w:rPr>
            <w:webHidden/>
          </w:rPr>
          <w:fldChar w:fldCharType="begin"/>
        </w:r>
        <w:r>
          <w:rPr>
            <w:webHidden/>
          </w:rPr>
          <w:instrText xml:space="preserve"> PAGEREF _Toc27694483 \h </w:instrText>
        </w:r>
        <w:r>
          <w:rPr>
            <w:webHidden/>
          </w:rPr>
        </w:r>
        <w:r>
          <w:rPr>
            <w:webHidden/>
          </w:rPr>
          <w:fldChar w:fldCharType="separate"/>
        </w:r>
        <w:r>
          <w:rPr>
            <w:webHidden/>
          </w:rPr>
          <w:t>V-136</w:t>
        </w:r>
        <w:r>
          <w:rPr>
            <w:webHidden/>
          </w:rPr>
          <w:fldChar w:fldCharType="end"/>
        </w:r>
      </w:hyperlink>
    </w:p>
    <w:p w14:paraId="7A62450E" w14:textId="669EF99E" w:rsidR="00B40B41" w:rsidRDefault="00B40B41">
      <w:pPr>
        <w:pStyle w:val="TOC1"/>
        <w:rPr>
          <w:rFonts w:asciiTheme="minorHAnsi" w:eastAsiaTheme="minorEastAsia" w:hAnsiTheme="minorHAnsi" w:cstheme="minorBidi"/>
          <w:sz w:val="22"/>
          <w:szCs w:val="22"/>
          <w:lang w:val="en-ID" w:eastAsia="en-ID"/>
        </w:rPr>
      </w:pPr>
      <w:hyperlink w:anchor="_Toc27694484" w:history="1">
        <w:r w:rsidRPr="0020011C">
          <w:rPr>
            <w:rStyle w:val="Hyperlink"/>
            <w:lang w:val="en-US"/>
          </w:rPr>
          <w:t xml:space="preserve">Gambar 5.84 </w:t>
        </w:r>
        <w:r w:rsidRPr="0020011C">
          <w:rPr>
            <w:rStyle w:val="Hyperlink"/>
          </w:rPr>
          <w:t>Sequence diagram</w:t>
        </w:r>
        <w:r w:rsidRPr="0020011C">
          <w:rPr>
            <w:rStyle w:val="Hyperlink"/>
            <w:lang w:val="en-US"/>
          </w:rPr>
          <w:t xml:space="preserve"> Mengupload Persetujuan Disposisi BKA</w:t>
        </w:r>
        <w:r>
          <w:rPr>
            <w:webHidden/>
          </w:rPr>
          <w:tab/>
        </w:r>
        <w:r>
          <w:rPr>
            <w:webHidden/>
          </w:rPr>
          <w:fldChar w:fldCharType="begin"/>
        </w:r>
        <w:r>
          <w:rPr>
            <w:webHidden/>
          </w:rPr>
          <w:instrText xml:space="preserve"> PAGEREF _Toc27694484 \h </w:instrText>
        </w:r>
        <w:r>
          <w:rPr>
            <w:webHidden/>
          </w:rPr>
        </w:r>
        <w:r>
          <w:rPr>
            <w:webHidden/>
          </w:rPr>
          <w:fldChar w:fldCharType="separate"/>
        </w:r>
        <w:r>
          <w:rPr>
            <w:webHidden/>
          </w:rPr>
          <w:t>V-137</w:t>
        </w:r>
        <w:r>
          <w:rPr>
            <w:webHidden/>
          </w:rPr>
          <w:fldChar w:fldCharType="end"/>
        </w:r>
      </w:hyperlink>
    </w:p>
    <w:p w14:paraId="27002485" w14:textId="6E4EC5AE" w:rsidR="00B40B41" w:rsidRDefault="00B40B41">
      <w:pPr>
        <w:pStyle w:val="TOC1"/>
        <w:rPr>
          <w:rFonts w:asciiTheme="minorHAnsi" w:eastAsiaTheme="minorEastAsia" w:hAnsiTheme="minorHAnsi" w:cstheme="minorBidi"/>
          <w:sz w:val="22"/>
          <w:szCs w:val="22"/>
          <w:lang w:val="en-ID" w:eastAsia="en-ID"/>
        </w:rPr>
      </w:pPr>
      <w:hyperlink w:anchor="_Toc27694485" w:history="1">
        <w:r w:rsidRPr="0020011C">
          <w:rPr>
            <w:rStyle w:val="Hyperlink"/>
            <w:lang w:val="en-US"/>
          </w:rPr>
          <w:t xml:space="preserve">Gambar 5.85 </w:t>
        </w:r>
        <w:r w:rsidRPr="0020011C">
          <w:rPr>
            <w:rStyle w:val="Hyperlink"/>
          </w:rPr>
          <w:t>Sequence diagram</w:t>
        </w:r>
        <w:r w:rsidRPr="0020011C">
          <w:rPr>
            <w:rStyle w:val="Hyperlink"/>
            <w:lang w:val="en-US"/>
          </w:rPr>
          <w:t xml:space="preserve"> Setujui Disposisi BKA</w:t>
        </w:r>
        <w:r>
          <w:rPr>
            <w:webHidden/>
          </w:rPr>
          <w:tab/>
        </w:r>
        <w:r>
          <w:rPr>
            <w:webHidden/>
          </w:rPr>
          <w:fldChar w:fldCharType="begin"/>
        </w:r>
        <w:r>
          <w:rPr>
            <w:webHidden/>
          </w:rPr>
          <w:instrText xml:space="preserve"> PAGEREF _Toc27694485 \h </w:instrText>
        </w:r>
        <w:r>
          <w:rPr>
            <w:webHidden/>
          </w:rPr>
        </w:r>
        <w:r>
          <w:rPr>
            <w:webHidden/>
          </w:rPr>
          <w:fldChar w:fldCharType="separate"/>
        </w:r>
        <w:r>
          <w:rPr>
            <w:webHidden/>
          </w:rPr>
          <w:t>V-138</w:t>
        </w:r>
        <w:r>
          <w:rPr>
            <w:webHidden/>
          </w:rPr>
          <w:fldChar w:fldCharType="end"/>
        </w:r>
      </w:hyperlink>
    </w:p>
    <w:p w14:paraId="4B85D4AA" w14:textId="6DB32344" w:rsidR="00B40B41" w:rsidRDefault="00B40B41">
      <w:pPr>
        <w:pStyle w:val="TOC1"/>
        <w:rPr>
          <w:rFonts w:asciiTheme="minorHAnsi" w:eastAsiaTheme="minorEastAsia" w:hAnsiTheme="minorHAnsi" w:cstheme="minorBidi"/>
          <w:sz w:val="22"/>
          <w:szCs w:val="22"/>
          <w:lang w:val="en-ID" w:eastAsia="en-ID"/>
        </w:rPr>
      </w:pPr>
      <w:hyperlink w:anchor="_Toc27694486" w:history="1">
        <w:r w:rsidRPr="0020011C">
          <w:rPr>
            <w:rStyle w:val="Hyperlink"/>
            <w:lang w:val="en-US"/>
          </w:rPr>
          <w:t xml:space="preserve">Gambar 5.86 </w:t>
        </w:r>
        <w:r w:rsidRPr="0020011C">
          <w:rPr>
            <w:rStyle w:val="Hyperlink"/>
          </w:rPr>
          <w:t>Sequence diagram</w:t>
        </w:r>
        <w:r w:rsidRPr="0020011C">
          <w:rPr>
            <w:rStyle w:val="Hyperlink"/>
            <w:lang w:val="en-US"/>
          </w:rPr>
          <w:t xml:space="preserve"> Menolak Disposisi BKA</w:t>
        </w:r>
        <w:r>
          <w:rPr>
            <w:webHidden/>
          </w:rPr>
          <w:tab/>
        </w:r>
        <w:r>
          <w:rPr>
            <w:webHidden/>
          </w:rPr>
          <w:fldChar w:fldCharType="begin"/>
        </w:r>
        <w:r>
          <w:rPr>
            <w:webHidden/>
          </w:rPr>
          <w:instrText xml:space="preserve"> PAGEREF _Toc27694486 \h </w:instrText>
        </w:r>
        <w:r>
          <w:rPr>
            <w:webHidden/>
          </w:rPr>
        </w:r>
        <w:r>
          <w:rPr>
            <w:webHidden/>
          </w:rPr>
          <w:fldChar w:fldCharType="separate"/>
        </w:r>
        <w:r>
          <w:rPr>
            <w:webHidden/>
          </w:rPr>
          <w:t>V-138</w:t>
        </w:r>
        <w:r>
          <w:rPr>
            <w:webHidden/>
          </w:rPr>
          <w:fldChar w:fldCharType="end"/>
        </w:r>
      </w:hyperlink>
    </w:p>
    <w:p w14:paraId="683C4922" w14:textId="1D5263BD" w:rsidR="00B40B41" w:rsidRDefault="00B40B41">
      <w:pPr>
        <w:pStyle w:val="TOC1"/>
        <w:rPr>
          <w:rFonts w:asciiTheme="minorHAnsi" w:eastAsiaTheme="minorEastAsia" w:hAnsiTheme="minorHAnsi" w:cstheme="minorBidi"/>
          <w:sz w:val="22"/>
          <w:szCs w:val="22"/>
          <w:lang w:val="en-ID" w:eastAsia="en-ID"/>
        </w:rPr>
      </w:pPr>
      <w:hyperlink w:anchor="_Toc27694487" w:history="1">
        <w:r w:rsidRPr="0020011C">
          <w:rPr>
            <w:rStyle w:val="Hyperlink"/>
            <w:lang w:val="en-US"/>
          </w:rPr>
          <w:t xml:space="preserve">Gambar 5.87 </w:t>
        </w:r>
        <w:r w:rsidRPr="0020011C">
          <w:rPr>
            <w:rStyle w:val="Hyperlink"/>
          </w:rPr>
          <w:t>Sequence diagram</w:t>
        </w:r>
        <w:r w:rsidRPr="0020011C">
          <w:rPr>
            <w:rStyle w:val="Hyperlink"/>
            <w:lang w:val="en-US"/>
          </w:rPr>
          <w:t xml:space="preserve"> Melihat Persetujuan SPT BKD</w:t>
        </w:r>
        <w:r>
          <w:rPr>
            <w:webHidden/>
          </w:rPr>
          <w:tab/>
        </w:r>
        <w:r>
          <w:rPr>
            <w:webHidden/>
          </w:rPr>
          <w:fldChar w:fldCharType="begin"/>
        </w:r>
        <w:r>
          <w:rPr>
            <w:webHidden/>
          </w:rPr>
          <w:instrText xml:space="preserve"> PAGEREF _Toc27694487 \h </w:instrText>
        </w:r>
        <w:r>
          <w:rPr>
            <w:webHidden/>
          </w:rPr>
        </w:r>
        <w:r>
          <w:rPr>
            <w:webHidden/>
          </w:rPr>
          <w:fldChar w:fldCharType="separate"/>
        </w:r>
        <w:r>
          <w:rPr>
            <w:webHidden/>
          </w:rPr>
          <w:t>V-139</w:t>
        </w:r>
        <w:r>
          <w:rPr>
            <w:webHidden/>
          </w:rPr>
          <w:fldChar w:fldCharType="end"/>
        </w:r>
      </w:hyperlink>
    </w:p>
    <w:p w14:paraId="6BCE9336" w14:textId="115CA03F" w:rsidR="00B40B41" w:rsidRDefault="00B40B41">
      <w:pPr>
        <w:pStyle w:val="TOC1"/>
        <w:rPr>
          <w:rFonts w:asciiTheme="minorHAnsi" w:eastAsiaTheme="minorEastAsia" w:hAnsiTheme="minorHAnsi" w:cstheme="minorBidi"/>
          <w:sz w:val="22"/>
          <w:szCs w:val="22"/>
          <w:lang w:val="en-ID" w:eastAsia="en-ID"/>
        </w:rPr>
      </w:pPr>
      <w:hyperlink w:anchor="_Toc27694488" w:history="1">
        <w:r w:rsidRPr="0020011C">
          <w:rPr>
            <w:rStyle w:val="Hyperlink"/>
            <w:lang w:val="en-US"/>
          </w:rPr>
          <w:t xml:space="preserve">Gambar 5.88 </w:t>
        </w:r>
        <w:r w:rsidRPr="0020011C">
          <w:rPr>
            <w:rStyle w:val="Hyperlink"/>
          </w:rPr>
          <w:t>Sequence diagram</w:t>
        </w:r>
        <w:r w:rsidRPr="0020011C">
          <w:rPr>
            <w:rStyle w:val="Hyperlink"/>
            <w:lang w:val="en-US"/>
          </w:rPr>
          <w:t xml:space="preserve"> Melihat File SPT BKD</w:t>
        </w:r>
        <w:r>
          <w:rPr>
            <w:webHidden/>
          </w:rPr>
          <w:tab/>
        </w:r>
        <w:r>
          <w:rPr>
            <w:webHidden/>
          </w:rPr>
          <w:fldChar w:fldCharType="begin"/>
        </w:r>
        <w:r>
          <w:rPr>
            <w:webHidden/>
          </w:rPr>
          <w:instrText xml:space="preserve"> PAGEREF _Toc27694488 \h </w:instrText>
        </w:r>
        <w:r>
          <w:rPr>
            <w:webHidden/>
          </w:rPr>
        </w:r>
        <w:r>
          <w:rPr>
            <w:webHidden/>
          </w:rPr>
          <w:fldChar w:fldCharType="separate"/>
        </w:r>
        <w:r>
          <w:rPr>
            <w:webHidden/>
          </w:rPr>
          <w:t>V-139</w:t>
        </w:r>
        <w:r>
          <w:rPr>
            <w:webHidden/>
          </w:rPr>
          <w:fldChar w:fldCharType="end"/>
        </w:r>
      </w:hyperlink>
    </w:p>
    <w:p w14:paraId="6EF2741A" w14:textId="57149955" w:rsidR="00B40B41" w:rsidRDefault="00B40B41">
      <w:pPr>
        <w:pStyle w:val="TOC1"/>
        <w:rPr>
          <w:rFonts w:asciiTheme="minorHAnsi" w:eastAsiaTheme="minorEastAsia" w:hAnsiTheme="minorHAnsi" w:cstheme="minorBidi"/>
          <w:sz w:val="22"/>
          <w:szCs w:val="22"/>
          <w:lang w:val="en-ID" w:eastAsia="en-ID"/>
        </w:rPr>
      </w:pPr>
      <w:hyperlink w:anchor="_Toc27694489" w:history="1">
        <w:r w:rsidRPr="0020011C">
          <w:rPr>
            <w:rStyle w:val="Hyperlink"/>
            <w:lang w:val="en-US"/>
          </w:rPr>
          <w:t xml:space="preserve">Gambar 5.89 </w:t>
        </w:r>
        <w:r w:rsidRPr="0020011C">
          <w:rPr>
            <w:rStyle w:val="Hyperlink"/>
          </w:rPr>
          <w:t>Sequence diagram</w:t>
        </w:r>
        <w:r w:rsidRPr="0020011C">
          <w:rPr>
            <w:rStyle w:val="Hyperlink"/>
            <w:lang w:val="en-US"/>
          </w:rPr>
          <w:t xml:space="preserve"> Melihat File Persetujuan SPT BKD</w:t>
        </w:r>
        <w:r>
          <w:rPr>
            <w:webHidden/>
          </w:rPr>
          <w:tab/>
        </w:r>
        <w:r>
          <w:rPr>
            <w:webHidden/>
          </w:rPr>
          <w:fldChar w:fldCharType="begin"/>
        </w:r>
        <w:r>
          <w:rPr>
            <w:webHidden/>
          </w:rPr>
          <w:instrText xml:space="preserve"> PAGEREF _Toc27694489 \h </w:instrText>
        </w:r>
        <w:r>
          <w:rPr>
            <w:webHidden/>
          </w:rPr>
        </w:r>
        <w:r>
          <w:rPr>
            <w:webHidden/>
          </w:rPr>
          <w:fldChar w:fldCharType="separate"/>
        </w:r>
        <w:r>
          <w:rPr>
            <w:webHidden/>
          </w:rPr>
          <w:t>V-140</w:t>
        </w:r>
        <w:r>
          <w:rPr>
            <w:webHidden/>
          </w:rPr>
          <w:fldChar w:fldCharType="end"/>
        </w:r>
      </w:hyperlink>
    </w:p>
    <w:p w14:paraId="665D0274" w14:textId="2ACCC7F3" w:rsidR="00B40B41" w:rsidRDefault="00B40B41">
      <w:pPr>
        <w:pStyle w:val="TOC1"/>
        <w:rPr>
          <w:rFonts w:asciiTheme="minorHAnsi" w:eastAsiaTheme="minorEastAsia" w:hAnsiTheme="minorHAnsi" w:cstheme="minorBidi"/>
          <w:sz w:val="22"/>
          <w:szCs w:val="22"/>
          <w:lang w:val="en-ID" w:eastAsia="en-ID"/>
        </w:rPr>
      </w:pPr>
      <w:hyperlink w:anchor="_Toc27694490" w:history="1">
        <w:r w:rsidRPr="0020011C">
          <w:rPr>
            <w:rStyle w:val="Hyperlink"/>
            <w:lang w:val="en-US"/>
          </w:rPr>
          <w:t xml:space="preserve">Gambar 5.90 </w:t>
        </w:r>
        <w:r w:rsidRPr="0020011C">
          <w:rPr>
            <w:rStyle w:val="Hyperlink"/>
          </w:rPr>
          <w:t>Sequence diagram</w:t>
        </w:r>
        <w:r w:rsidRPr="0020011C">
          <w:rPr>
            <w:rStyle w:val="Hyperlink"/>
            <w:lang w:val="en-US"/>
          </w:rPr>
          <w:t xml:space="preserve"> Mengupload Persetujuan SPT BKD</w:t>
        </w:r>
        <w:r>
          <w:rPr>
            <w:webHidden/>
          </w:rPr>
          <w:tab/>
        </w:r>
        <w:r>
          <w:rPr>
            <w:webHidden/>
          </w:rPr>
          <w:fldChar w:fldCharType="begin"/>
        </w:r>
        <w:r>
          <w:rPr>
            <w:webHidden/>
          </w:rPr>
          <w:instrText xml:space="preserve"> PAGEREF _Toc27694490 \h </w:instrText>
        </w:r>
        <w:r>
          <w:rPr>
            <w:webHidden/>
          </w:rPr>
        </w:r>
        <w:r>
          <w:rPr>
            <w:webHidden/>
          </w:rPr>
          <w:fldChar w:fldCharType="separate"/>
        </w:r>
        <w:r>
          <w:rPr>
            <w:webHidden/>
          </w:rPr>
          <w:t>V-140</w:t>
        </w:r>
        <w:r>
          <w:rPr>
            <w:webHidden/>
          </w:rPr>
          <w:fldChar w:fldCharType="end"/>
        </w:r>
      </w:hyperlink>
    </w:p>
    <w:p w14:paraId="19340378" w14:textId="41AC58D8" w:rsidR="00B40B41" w:rsidRDefault="00B40B41">
      <w:pPr>
        <w:pStyle w:val="TOC1"/>
        <w:rPr>
          <w:rFonts w:asciiTheme="minorHAnsi" w:eastAsiaTheme="minorEastAsia" w:hAnsiTheme="minorHAnsi" w:cstheme="minorBidi"/>
          <w:sz w:val="22"/>
          <w:szCs w:val="22"/>
          <w:lang w:val="en-ID" w:eastAsia="en-ID"/>
        </w:rPr>
      </w:pPr>
      <w:hyperlink w:anchor="_Toc27694491" w:history="1">
        <w:r w:rsidRPr="0020011C">
          <w:rPr>
            <w:rStyle w:val="Hyperlink"/>
            <w:lang w:val="en-US"/>
          </w:rPr>
          <w:t xml:space="preserve">Gambar 5.91 </w:t>
        </w:r>
        <w:r w:rsidRPr="0020011C">
          <w:rPr>
            <w:rStyle w:val="Hyperlink"/>
          </w:rPr>
          <w:t>Sequence diagram</w:t>
        </w:r>
        <w:r w:rsidRPr="0020011C">
          <w:rPr>
            <w:rStyle w:val="Hyperlink"/>
            <w:lang w:val="en-US"/>
          </w:rPr>
          <w:t xml:space="preserve"> Menyetujui SPT BKD</w:t>
        </w:r>
        <w:r>
          <w:rPr>
            <w:webHidden/>
          </w:rPr>
          <w:tab/>
        </w:r>
        <w:r>
          <w:rPr>
            <w:webHidden/>
          </w:rPr>
          <w:fldChar w:fldCharType="begin"/>
        </w:r>
        <w:r>
          <w:rPr>
            <w:webHidden/>
          </w:rPr>
          <w:instrText xml:space="preserve"> PAGEREF _Toc27694491 \h </w:instrText>
        </w:r>
        <w:r>
          <w:rPr>
            <w:webHidden/>
          </w:rPr>
        </w:r>
        <w:r>
          <w:rPr>
            <w:webHidden/>
          </w:rPr>
          <w:fldChar w:fldCharType="separate"/>
        </w:r>
        <w:r>
          <w:rPr>
            <w:webHidden/>
          </w:rPr>
          <w:t>V-141</w:t>
        </w:r>
        <w:r>
          <w:rPr>
            <w:webHidden/>
          </w:rPr>
          <w:fldChar w:fldCharType="end"/>
        </w:r>
      </w:hyperlink>
    </w:p>
    <w:p w14:paraId="7B75D893" w14:textId="2D0F93EA" w:rsidR="00B40B41" w:rsidRDefault="00B40B41">
      <w:pPr>
        <w:pStyle w:val="TOC1"/>
        <w:rPr>
          <w:rFonts w:asciiTheme="minorHAnsi" w:eastAsiaTheme="minorEastAsia" w:hAnsiTheme="minorHAnsi" w:cstheme="minorBidi"/>
          <w:sz w:val="22"/>
          <w:szCs w:val="22"/>
          <w:lang w:val="en-ID" w:eastAsia="en-ID"/>
        </w:rPr>
      </w:pPr>
      <w:hyperlink w:anchor="_Toc27694492" w:history="1">
        <w:r w:rsidRPr="0020011C">
          <w:rPr>
            <w:rStyle w:val="Hyperlink"/>
            <w:lang w:val="en-US"/>
          </w:rPr>
          <w:t xml:space="preserve">Gambar 5.92 </w:t>
        </w:r>
        <w:r w:rsidRPr="0020011C">
          <w:rPr>
            <w:rStyle w:val="Hyperlink"/>
          </w:rPr>
          <w:t>Sequence diagram</w:t>
        </w:r>
        <w:r w:rsidRPr="0020011C">
          <w:rPr>
            <w:rStyle w:val="Hyperlink"/>
            <w:lang w:val="en-US"/>
          </w:rPr>
          <w:t xml:space="preserve"> Menolak SPT BKD</w:t>
        </w:r>
        <w:r>
          <w:rPr>
            <w:webHidden/>
          </w:rPr>
          <w:tab/>
        </w:r>
        <w:r>
          <w:rPr>
            <w:webHidden/>
          </w:rPr>
          <w:fldChar w:fldCharType="begin"/>
        </w:r>
        <w:r>
          <w:rPr>
            <w:webHidden/>
          </w:rPr>
          <w:instrText xml:space="preserve"> PAGEREF _Toc27694492 \h </w:instrText>
        </w:r>
        <w:r>
          <w:rPr>
            <w:webHidden/>
          </w:rPr>
        </w:r>
        <w:r>
          <w:rPr>
            <w:webHidden/>
          </w:rPr>
          <w:fldChar w:fldCharType="separate"/>
        </w:r>
        <w:r>
          <w:rPr>
            <w:webHidden/>
          </w:rPr>
          <w:t>V-141</w:t>
        </w:r>
        <w:r>
          <w:rPr>
            <w:webHidden/>
          </w:rPr>
          <w:fldChar w:fldCharType="end"/>
        </w:r>
      </w:hyperlink>
    </w:p>
    <w:p w14:paraId="73027244" w14:textId="0276FA48" w:rsidR="00B40B41" w:rsidRDefault="00B40B41">
      <w:pPr>
        <w:pStyle w:val="TOC1"/>
        <w:rPr>
          <w:rFonts w:asciiTheme="minorHAnsi" w:eastAsiaTheme="minorEastAsia" w:hAnsiTheme="minorHAnsi" w:cstheme="minorBidi"/>
          <w:sz w:val="22"/>
          <w:szCs w:val="22"/>
          <w:lang w:val="en-ID" w:eastAsia="en-ID"/>
        </w:rPr>
      </w:pPr>
      <w:hyperlink w:anchor="_Toc27694493" w:history="1">
        <w:r w:rsidRPr="0020011C">
          <w:rPr>
            <w:rStyle w:val="Hyperlink"/>
            <w:lang w:val="en-US"/>
          </w:rPr>
          <w:t xml:space="preserve">Gambar 5.93 </w:t>
        </w:r>
        <w:r w:rsidRPr="0020011C">
          <w:rPr>
            <w:rStyle w:val="Hyperlink"/>
          </w:rPr>
          <w:t>Sequence diagram</w:t>
        </w:r>
        <w:r w:rsidRPr="0020011C">
          <w:rPr>
            <w:rStyle w:val="Hyperlink"/>
            <w:lang w:val="en-US"/>
          </w:rPr>
          <w:t xml:space="preserve"> Melihat Persetujuan SPT BKA</w:t>
        </w:r>
        <w:r>
          <w:rPr>
            <w:webHidden/>
          </w:rPr>
          <w:tab/>
        </w:r>
        <w:r>
          <w:rPr>
            <w:webHidden/>
          </w:rPr>
          <w:fldChar w:fldCharType="begin"/>
        </w:r>
        <w:r>
          <w:rPr>
            <w:webHidden/>
          </w:rPr>
          <w:instrText xml:space="preserve"> PAGEREF _Toc27694493 \h </w:instrText>
        </w:r>
        <w:r>
          <w:rPr>
            <w:webHidden/>
          </w:rPr>
        </w:r>
        <w:r>
          <w:rPr>
            <w:webHidden/>
          </w:rPr>
          <w:fldChar w:fldCharType="separate"/>
        </w:r>
        <w:r>
          <w:rPr>
            <w:webHidden/>
          </w:rPr>
          <w:t>V-142</w:t>
        </w:r>
        <w:r>
          <w:rPr>
            <w:webHidden/>
          </w:rPr>
          <w:fldChar w:fldCharType="end"/>
        </w:r>
      </w:hyperlink>
    </w:p>
    <w:p w14:paraId="3FE68613" w14:textId="1B25ED78" w:rsidR="00B40B41" w:rsidRDefault="00B40B41">
      <w:pPr>
        <w:pStyle w:val="TOC1"/>
        <w:rPr>
          <w:rFonts w:asciiTheme="minorHAnsi" w:eastAsiaTheme="minorEastAsia" w:hAnsiTheme="minorHAnsi" w:cstheme="minorBidi"/>
          <w:sz w:val="22"/>
          <w:szCs w:val="22"/>
          <w:lang w:val="en-ID" w:eastAsia="en-ID"/>
        </w:rPr>
      </w:pPr>
      <w:hyperlink w:anchor="_Toc27694494" w:history="1">
        <w:r w:rsidRPr="0020011C">
          <w:rPr>
            <w:rStyle w:val="Hyperlink"/>
            <w:lang w:val="en-US"/>
          </w:rPr>
          <w:t xml:space="preserve">Gambar 5.94 </w:t>
        </w:r>
        <w:r w:rsidRPr="0020011C">
          <w:rPr>
            <w:rStyle w:val="Hyperlink"/>
          </w:rPr>
          <w:t>Sequence diagram</w:t>
        </w:r>
        <w:r w:rsidRPr="0020011C">
          <w:rPr>
            <w:rStyle w:val="Hyperlink"/>
            <w:lang w:val="en-US"/>
          </w:rPr>
          <w:t xml:space="preserve"> Melihat File SPT BKA</w:t>
        </w:r>
        <w:r>
          <w:rPr>
            <w:webHidden/>
          </w:rPr>
          <w:tab/>
        </w:r>
        <w:r>
          <w:rPr>
            <w:webHidden/>
          </w:rPr>
          <w:fldChar w:fldCharType="begin"/>
        </w:r>
        <w:r>
          <w:rPr>
            <w:webHidden/>
          </w:rPr>
          <w:instrText xml:space="preserve"> PAGEREF _Toc27694494 \h </w:instrText>
        </w:r>
        <w:r>
          <w:rPr>
            <w:webHidden/>
          </w:rPr>
        </w:r>
        <w:r>
          <w:rPr>
            <w:webHidden/>
          </w:rPr>
          <w:fldChar w:fldCharType="separate"/>
        </w:r>
        <w:r>
          <w:rPr>
            <w:webHidden/>
          </w:rPr>
          <w:t>V-142</w:t>
        </w:r>
        <w:r>
          <w:rPr>
            <w:webHidden/>
          </w:rPr>
          <w:fldChar w:fldCharType="end"/>
        </w:r>
      </w:hyperlink>
    </w:p>
    <w:p w14:paraId="09B26BFC" w14:textId="1E07F8D2" w:rsidR="00B40B41" w:rsidRDefault="00B40B41">
      <w:pPr>
        <w:pStyle w:val="TOC1"/>
        <w:rPr>
          <w:rFonts w:asciiTheme="minorHAnsi" w:eastAsiaTheme="minorEastAsia" w:hAnsiTheme="minorHAnsi" w:cstheme="minorBidi"/>
          <w:sz w:val="22"/>
          <w:szCs w:val="22"/>
          <w:lang w:val="en-ID" w:eastAsia="en-ID"/>
        </w:rPr>
      </w:pPr>
      <w:hyperlink w:anchor="_Toc27694495" w:history="1">
        <w:r w:rsidRPr="0020011C">
          <w:rPr>
            <w:rStyle w:val="Hyperlink"/>
            <w:lang w:val="en-US"/>
          </w:rPr>
          <w:t xml:space="preserve">Gambar 5.95 </w:t>
        </w:r>
        <w:r w:rsidRPr="0020011C">
          <w:rPr>
            <w:rStyle w:val="Hyperlink"/>
          </w:rPr>
          <w:t>Sequence diagram</w:t>
        </w:r>
        <w:r w:rsidRPr="0020011C">
          <w:rPr>
            <w:rStyle w:val="Hyperlink"/>
            <w:lang w:val="en-US"/>
          </w:rPr>
          <w:t xml:space="preserve"> Melihat File Persetujuan SPT BKA</w:t>
        </w:r>
        <w:r>
          <w:rPr>
            <w:webHidden/>
          </w:rPr>
          <w:tab/>
        </w:r>
        <w:r>
          <w:rPr>
            <w:webHidden/>
          </w:rPr>
          <w:fldChar w:fldCharType="begin"/>
        </w:r>
        <w:r>
          <w:rPr>
            <w:webHidden/>
          </w:rPr>
          <w:instrText xml:space="preserve"> PAGEREF _Toc27694495 \h </w:instrText>
        </w:r>
        <w:r>
          <w:rPr>
            <w:webHidden/>
          </w:rPr>
        </w:r>
        <w:r>
          <w:rPr>
            <w:webHidden/>
          </w:rPr>
          <w:fldChar w:fldCharType="separate"/>
        </w:r>
        <w:r>
          <w:rPr>
            <w:webHidden/>
          </w:rPr>
          <w:t>V-143</w:t>
        </w:r>
        <w:r>
          <w:rPr>
            <w:webHidden/>
          </w:rPr>
          <w:fldChar w:fldCharType="end"/>
        </w:r>
      </w:hyperlink>
    </w:p>
    <w:p w14:paraId="1CE5574D" w14:textId="77D2C001" w:rsidR="00B40B41" w:rsidRDefault="00B40B41">
      <w:pPr>
        <w:pStyle w:val="TOC1"/>
        <w:rPr>
          <w:rFonts w:asciiTheme="minorHAnsi" w:eastAsiaTheme="minorEastAsia" w:hAnsiTheme="minorHAnsi" w:cstheme="minorBidi"/>
          <w:sz w:val="22"/>
          <w:szCs w:val="22"/>
          <w:lang w:val="en-ID" w:eastAsia="en-ID"/>
        </w:rPr>
      </w:pPr>
      <w:hyperlink w:anchor="_Toc27694496" w:history="1">
        <w:r w:rsidRPr="0020011C">
          <w:rPr>
            <w:rStyle w:val="Hyperlink"/>
            <w:lang w:val="en-US"/>
          </w:rPr>
          <w:t xml:space="preserve">Gambar 5.96 </w:t>
        </w:r>
        <w:r w:rsidRPr="0020011C">
          <w:rPr>
            <w:rStyle w:val="Hyperlink"/>
          </w:rPr>
          <w:t>Sequence diagram</w:t>
        </w:r>
        <w:r w:rsidRPr="0020011C">
          <w:rPr>
            <w:rStyle w:val="Hyperlink"/>
            <w:lang w:val="en-US"/>
          </w:rPr>
          <w:t xml:space="preserve"> Mengupload Persetujuan SPT BKA</w:t>
        </w:r>
        <w:r>
          <w:rPr>
            <w:webHidden/>
          </w:rPr>
          <w:tab/>
        </w:r>
        <w:r>
          <w:rPr>
            <w:webHidden/>
          </w:rPr>
          <w:fldChar w:fldCharType="begin"/>
        </w:r>
        <w:r>
          <w:rPr>
            <w:webHidden/>
          </w:rPr>
          <w:instrText xml:space="preserve"> PAGEREF _Toc27694496 \h </w:instrText>
        </w:r>
        <w:r>
          <w:rPr>
            <w:webHidden/>
          </w:rPr>
        </w:r>
        <w:r>
          <w:rPr>
            <w:webHidden/>
          </w:rPr>
          <w:fldChar w:fldCharType="separate"/>
        </w:r>
        <w:r>
          <w:rPr>
            <w:webHidden/>
          </w:rPr>
          <w:t>V-143</w:t>
        </w:r>
        <w:r>
          <w:rPr>
            <w:webHidden/>
          </w:rPr>
          <w:fldChar w:fldCharType="end"/>
        </w:r>
      </w:hyperlink>
    </w:p>
    <w:p w14:paraId="2552D3A8" w14:textId="3EF19841" w:rsidR="00B40B41" w:rsidRDefault="00B40B41">
      <w:pPr>
        <w:pStyle w:val="TOC1"/>
        <w:rPr>
          <w:rFonts w:asciiTheme="minorHAnsi" w:eastAsiaTheme="minorEastAsia" w:hAnsiTheme="minorHAnsi" w:cstheme="minorBidi"/>
          <w:sz w:val="22"/>
          <w:szCs w:val="22"/>
          <w:lang w:val="en-ID" w:eastAsia="en-ID"/>
        </w:rPr>
      </w:pPr>
      <w:hyperlink w:anchor="_Toc27694497" w:history="1">
        <w:r w:rsidRPr="0020011C">
          <w:rPr>
            <w:rStyle w:val="Hyperlink"/>
            <w:lang w:val="en-US"/>
          </w:rPr>
          <w:t xml:space="preserve">Gambar 5.97 </w:t>
        </w:r>
        <w:r w:rsidRPr="0020011C">
          <w:rPr>
            <w:rStyle w:val="Hyperlink"/>
          </w:rPr>
          <w:t>Sequence diagram</w:t>
        </w:r>
        <w:r w:rsidRPr="0020011C">
          <w:rPr>
            <w:rStyle w:val="Hyperlink"/>
            <w:lang w:val="en-US"/>
          </w:rPr>
          <w:t xml:space="preserve"> Menyetujui SPT BKA</w:t>
        </w:r>
        <w:r>
          <w:rPr>
            <w:webHidden/>
          </w:rPr>
          <w:tab/>
        </w:r>
        <w:r>
          <w:rPr>
            <w:webHidden/>
          </w:rPr>
          <w:fldChar w:fldCharType="begin"/>
        </w:r>
        <w:r>
          <w:rPr>
            <w:webHidden/>
          </w:rPr>
          <w:instrText xml:space="preserve"> PAGEREF _Toc27694497 \h </w:instrText>
        </w:r>
        <w:r>
          <w:rPr>
            <w:webHidden/>
          </w:rPr>
        </w:r>
        <w:r>
          <w:rPr>
            <w:webHidden/>
          </w:rPr>
          <w:fldChar w:fldCharType="separate"/>
        </w:r>
        <w:r>
          <w:rPr>
            <w:webHidden/>
          </w:rPr>
          <w:t>V-144</w:t>
        </w:r>
        <w:r>
          <w:rPr>
            <w:webHidden/>
          </w:rPr>
          <w:fldChar w:fldCharType="end"/>
        </w:r>
      </w:hyperlink>
    </w:p>
    <w:p w14:paraId="758E8DB9" w14:textId="226CBA7F" w:rsidR="00B40B41" w:rsidRDefault="00B40B41">
      <w:pPr>
        <w:pStyle w:val="TOC1"/>
        <w:rPr>
          <w:rFonts w:asciiTheme="minorHAnsi" w:eastAsiaTheme="minorEastAsia" w:hAnsiTheme="minorHAnsi" w:cstheme="minorBidi"/>
          <w:sz w:val="22"/>
          <w:szCs w:val="22"/>
          <w:lang w:val="en-ID" w:eastAsia="en-ID"/>
        </w:rPr>
      </w:pPr>
      <w:hyperlink w:anchor="_Toc27694498" w:history="1">
        <w:r w:rsidRPr="0020011C">
          <w:rPr>
            <w:rStyle w:val="Hyperlink"/>
            <w:lang w:val="en-US"/>
          </w:rPr>
          <w:t xml:space="preserve">Gambar 5.98 </w:t>
        </w:r>
        <w:r w:rsidRPr="0020011C">
          <w:rPr>
            <w:rStyle w:val="Hyperlink"/>
          </w:rPr>
          <w:t>Sequence diagram</w:t>
        </w:r>
        <w:r w:rsidRPr="0020011C">
          <w:rPr>
            <w:rStyle w:val="Hyperlink"/>
            <w:lang w:val="en-US"/>
          </w:rPr>
          <w:t xml:space="preserve"> Menolak SPT BKA</w:t>
        </w:r>
        <w:r>
          <w:rPr>
            <w:webHidden/>
          </w:rPr>
          <w:tab/>
        </w:r>
        <w:r>
          <w:rPr>
            <w:webHidden/>
          </w:rPr>
          <w:fldChar w:fldCharType="begin"/>
        </w:r>
        <w:r>
          <w:rPr>
            <w:webHidden/>
          </w:rPr>
          <w:instrText xml:space="preserve"> PAGEREF _Toc27694498 \h </w:instrText>
        </w:r>
        <w:r>
          <w:rPr>
            <w:webHidden/>
          </w:rPr>
        </w:r>
        <w:r>
          <w:rPr>
            <w:webHidden/>
          </w:rPr>
          <w:fldChar w:fldCharType="separate"/>
        </w:r>
        <w:r>
          <w:rPr>
            <w:webHidden/>
          </w:rPr>
          <w:t>V-144</w:t>
        </w:r>
        <w:r>
          <w:rPr>
            <w:webHidden/>
          </w:rPr>
          <w:fldChar w:fldCharType="end"/>
        </w:r>
      </w:hyperlink>
    </w:p>
    <w:p w14:paraId="78DFED29" w14:textId="73FBEDED" w:rsidR="00B40B41" w:rsidRDefault="00B40B41">
      <w:pPr>
        <w:pStyle w:val="TOC1"/>
        <w:rPr>
          <w:rFonts w:asciiTheme="minorHAnsi" w:eastAsiaTheme="minorEastAsia" w:hAnsiTheme="minorHAnsi" w:cstheme="minorBidi"/>
          <w:sz w:val="22"/>
          <w:szCs w:val="22"/>
          <w:lang w:val="en-ID" w:eastAsia="en-ID"/>
        </w:rPr>
      </w:pPr>
      <w:hyperlink w:anchor="_Toc27694499" w:history="1">
        <w:r w:rsidRPr="0020011C">
          <w:rPr>
            <w:rStyle w:val="Hyperlink"/>
            <w:lang w:val="en-US"/>
          </w:rPr>
          <w:t xml:space="preserve">Gambar 5.99 </w:t>
        </w:r>
        <w:r w:rsidRPr="0020011C">
          <w:rPr>
            <w:rStyle w:val="Hyperlink"/>
          </w:rPr>
          <w:t>Sequence diagram</w:t>
        </w:r>
        <w:r w:rsidRPr="0020011C">
          <w:rPr>
            <w:rStyle w:val="Hyperlink"/>
            <w:lang w:val="en-US"/>
          </w:rPr>
          <w:t xml:space="preserve"> Mencari Persetujuan Disposisi</w:t>
        </w:r>
        <w:r>
          <w:rPr>
            <w:webHidden/>
          </w:rPr>
          <w:tab/>
        </w:r>
        <w:r>
          <w:rPr>
            <w:webHidden/>
          </w:rPr>
          <w:fldChar w:fldCharType="begin"/>
        </w:r>
        <w:r>
          <w:rPr>
            <w:webHidden/>
          </w:rPr>
          <w:instrText xml:space="preserve"> PAGEREF _Toc27694499 \h </w:instrText>
        </w:r>
        <w:r>
          <w:rPr>
            <w:webHidden/>
          </w:rPr>
        </w:r>
        <w:r>
          <w:rPr>
            <w:webHidden/>
          </w:rPr>
          <w:fldChar w:fldCharType="separate"/>
        </w:r>
        <w:r>
          <w:rPr>
            <w:webHidden/>
          </w:rPr>
          <w:t>V-145</w:t>
        </w:r>
        <w:r>
          <w:rPr>
            <w:webHidden/>
          </w:rPr>
          <w:fldChar w:fldCharType="end"/>
        </w:r>
      </w:hyperlink>
    </w:p>
    <w:p w14:paraId="419A40F2" w14:textId="6A360A51" w:rsidR="00B40B41" w:rsidRDefault="00B40B41">
      <w:pPr>
        <w:pStyle w:val="TOC1"/>
        <w:rPr>
          <w:rFonts w:asciiTheme="minorHAnsi" w:eastAsiaTheme="minorEastAsia" w:hAnsiTheme="minorHAnsi" w:cstheme="minorBidi"/>
          <w:sz w:val="22"/>
          <w:szCs w:val="22"/>
          <w:lang w:val="en-ID" w:eastAsia="en-ID"/>
        </w:rPr>
      </w:pPr>
      <w:hyperlink w:anchor="_Toc27694500" w:history="1">
        <w:r w:rsidRPr="0020011C">
          <w:rPr>
            <w:rStyle w:val="Hyperlink"/>
            <w:lang w:val="en-US"/>
          </w:rPr>
          <w:t xml:space="preserve">Gambar 5.100 </w:t>
        </w:r>
        <w:r w:rsidRPr="0020011C">
          <w:rPr>
            <w:rStyle w:val="Hyperlink"/>
          </w:rPr>
          <w:t>Sequence diagram</w:t>
        </w:r>
        <w:r w:rsidRPr="0020011C">
          <w:rPr>
            <w:rStyle w:val="Hyperlink"/>
            <w:lang w:val="en-US"/>
          </w:rPr>
          <w:t xml:space="preserve"> Mencari Disposisi BKD</w:t>
        </w:r>
        <w:r>
          <w:rPr>
            <w:webHidden/>
          </w:rPr>
          <w:tab/>
        </w:r>
        <w:r>
          <w:rPr>
            <w:webHidden/>
          </w:rPr>
          <w:fldChar w:fldCharType="begin"/>
        </w:r>
        <w:r>
          <w:rPr>
            <w:webHidden/>
          </w:rPr>
          <w:instrText xml:space="preserve"> PAGEREF _Toc27694500 \h </w:instrText>
        </w:r>
        <w:r>
          <w:rPr>
            <w:webHidden/>
          </w:rPr>
        </w:r>
        <w:r>
          <w:rPr>
            <w:webHidden/>
          </w:rPr>
          <w:fldChar w:fldCharType="separate"/>
        </w:r>
        <w:r>
          <w:rPr>
            <w:webHidden/>
          </w:rPr>
          <w:t>V-145</w:t>
        </w:r>
        <w:r>
          <w:rPr>
            <w:webHidden/>
          </w:rPr>
          <w:fldChar w:fldCharType="end"/>
        </w:r>
      </w:hyperlink>
    </w:p>
    <w:p w14:paraId="55BA51EA" w14:textId="26835143" w:rsidR="00B40B41" w:rsidRDefault="00B40B41">
      <w:pPr>
        <w:pStyle w:val="TOC1"/>
        <w:rPr>
          <w:rFonts w:asciiTheme="minorHAnsi" w:eastAsiaTheme="minorEastAsia" w:hAnsiTheme="minorHAnsi" w:cstheme="minorBidi"/>
          <w:sz w:val="22"/>
          <w:szCs w:val="22"/>
          <w:lang w:val="en-ID" w:eastAsia="en-ID"/>
        </w:rPr>
      </w:pPr>
      <w:hyperlink w:anchor="_Toc27694501" w:history="1">
        <w:r w:rsidRPr="0020011C">
          <w:rPr>
            <w:rStyle w:val="Hyperlink"/>
            <w:lang w:val="en-US"/>
          </w:rPr>
          <w:t xml:space="preserve">Gambar 5.101 </w:t>
        </w:r>
        <w:r w:rsidRPr="0020011C">
          <w:rPr>
            <w:rStyle w:val="Hyperlink"/>
          </w:rPr>
          <w:t>Sequence diagram</w:t>
        </w:r>
        <w:r w:rsidRPr="0020011C">
          <w:rPr>
            <w:rStyle w:val="Hyperlink"/>
            <w:lang w:val="en-US"/>
          </w:rPr>
          <w:t xml:space="preserve"> Mencari Disposisi BKA</w:t>
        </w:r>
        <w:r>
          <w:rPr>
            <w:webHidden/>
          </w:rPr>
          <w:tab/>
        </w:r>
        <w:r>
          <w:rPr>
            <w:webHidden/>
          </w:rPr>
          <w:fldChar w:fldCharType="begin"/>
        </w:r>
        <w:r>
          <w:rPr>
            <w:webHidden/>
          </w:rPr>
          <w:instrText xml:space="preserve"> PAGEREF _Toc27694501 \h </w:instrText>
        </w:r>
        <w:r>
          <w:rPr>
            <w:webHidden/>
          </w:rPr>
        </w:r>
        <w:r>
          <w:rPr>
            <w:webHidden/>
          </w:rPr>
          <w:fldChar w:fldCharType="separate"/>
        </w:r>
        <w:r>
          <w:rPr>
            <w:webHidden/>
          </w:rPr>
          <w:t>V-146</w:t>
        </w:r>
        <w:r>
          <w:rPr>
            <w:webHidden/>
          </w:rPr>
          <w:fldChar w:fldCharType="end"/>
        </w:r>
      </w:hyperlink>
    </w:p>
    <w:p w14:paraId="67E55B37" w14:textId="1460E96F" w:rsidR="00B40B41" w:rsidRDefault="00B40B41">
      <w:pPr>
        <w:pStyle w:val="TOC1"/>
        <w:rPr>
          <w:rFonts w:asciiTheme="minorHAnsi" w:eastAsiaTheme="minorEastAsia" w:hAnsiTheme="minorHAnsi" w:cstheme="minorBidi"/>
          <w:sz w:val="22"/>
          <w:szCs w:val="22"/>
          <w:lang w:val="en-ID" w:eastAsia="en-ID"/>
        </w:rPr>
      </w:pPr>
      <w:hyperlink w:anchor="_Toc27694502" w:history="1">
        <w:r w:rsidRPr="0020011C">
          <w:rPr>
            <w:rStyle w:val="Hyperlink"/>
            <w:lang w:val="en-US"/>
          </w:rPr>
          <w:t xml:space="preserve">Gambar 5.102 </w:t>
        </w:r>
        <w:r w:rsidRPr="0020011C">
          <w:rPr>
            <w:rStyle w:val="Hyperlink"/>
          </w:rPr>
          <w:t>Sequence diagram</w:t>
        </w:r>
        <w:r w:rsidRPr="0020011C">
          <w:rPr>
            <w:rStyle w:val="Hyperlink"/>
            <w:lang w:val="en-US"/>
          </w:rPr>
          <w:t xml:space="preserve"> Mencari Persetujuan SPT BKD</w:t>
        </w:r>
        <w:r>
          <w:rPr>
            <w:webHidden/>
          </w:rPr>
          <w:tab/>
        </w:r>
        <w:r>
          <w:rPr>
            <w:webHidden/>
          </w:rPr>
          <w:fldChar w:fldCharType="begin"/>
        </w:r>
        <w:r>
          <w:rPr>
            <w:webHidden/>
          </w:rPr>
          <w:instrText xml:space="preserve"> PAGEREF _Toc27694502 \h </w:instrText>
        </w:r>
        <w:r>
          <w:rPr>
            <w:webHidden/>
          </w:rPr>
        </w:r>
        <w:r>
          <w:rPr>
            <w:webHidden/>
          </w:rPr>
          <w:fldChar w:fldCharType="separate"/>
        </w:r>
        <w:r>
          <w:rPr>
            <w:webHidden/>
          </w:rPr>
          <w:t>V-146</w:t>
        </w:r>
        <w:r>
          <w:rPr>
            <w:webHidden/>
          </w:rPr>
          <w:fldChar w:fldCharType="end"/>
        </w:r>
      </w:hyperlink>
    </w:p>
    <w:p w14:paraId="64E94BAF" w14:textId="696251BB" w:rsidR="00B40B41" w:rsidRDefault="00B40B41">
      <w:pPr>
        <w:pStyle w:val="TOC1"/>
        <w:rPr>
          <w:rFonts w:asciiTheme="minorHAnsi" w:eastAsiaTheme="minorEastAsia" w:hAnsiTheme="minorHAnsi" w:cstheme="minorBidi"/>
          <w:sz w:val="22"/>
          <w:szCs w:val="22"/>
          <w:lang w:val="en-ID" w:eastAsia="en-ID"/>
        </w:rPr>
      </w:pPr>
      <w:hyperlink w:anchor="_Toc27694503" w:history="1">
        <w:r w:rsidRPr="0020011C">
          <w:rPr>
            <w:rStyle w:val="Hyperlink"/>
            <w:lang w:val="en-US"/>
          </w:rPr>
          <w:t xml:space="preserve">Gambar 5.103 </w:t>
        </w:r>
        <w:r w:rsidRPr="0020011C">
          <w:rPr>
            <w:rStyle w:val="Hyperlink"/>
          </w:rPr>
          <w:t>Sequence diagram</w:t>
        </w:r>
        <w:r w:rsidRPr="0020011C">
          <w:rPr>
            <w:rStyle w:val="Hyperlink"/>
            <w:lang w:val="en-US"/>
          </w:rPr>
          <w:t xml:space="preserve"> Mencari Persetujuan SPT BKA</w:t>
        </w:r>
        <w:r>
          <w:rPr>
            <w:webHidden/>
          </w:rPr>
          <w:tab/>
        </w:r>
        <w:r>
          <w:rPr>
            <w:webHidden/>
          </w:rPr>
          <w:fldChar w:fldCharType="begin"/>
        </w:r>
        <w:r>
          <w:rPr>
            <w:webHidden/>
          </w:rPr>
          <w:instrText xml:space="preserve"> PAGEREF _Toc27694503 \h </w:instrText>
        </w:r>
        <w:r>
          <w:rPr>
            <w:webHidden/>
          </w:rPr>
        </w:r>
        <w:r>
          <w:rPr>
            <w:webHidden/>
          </w:rPr>
          <w:fldChar w:fldCharType="separate"/>
        </w:r>
        <w:r>
          <w:rPr>
            <w:webHidden/>
          </w:rPr>
          <w:t>V-147</w:t>
        </w:r>
        <w:r>
          <w:rPr>
            <w:webHidden/>
          </w:rPr>
          <w:fldChar w:fldCharType="end"/>
        </w:r>
      </w:hyperlink>
    </w:p>
    <w:p w14:paraId="65095855" w14:textId="68E0B8AD" w:rsidR="00B40B41" w:rsidRDefault="00B40B41">
      <w:pPr>
        <w:pStyle w:val="TOC1"/>
        <w:rPr>
          <w:rFonts w:asciiTheme="minorHAnsi" w:eastAsiaTheme="minorEastAsia" w:hAnsiTheme="minorHAnsi" w:cstheme="minorBidi"/>
          <w:sz w:val="22"/>
          <w:szCs w:val="22"/>
          <w:lang w:val="en-ID" w:eastAsia="en-ID"/>
        </w:rPr>
      </w:pPr>
      <w:hyperlink w:anchor="_Toc27694504" w:history="1">
        <w:r w:rsidRPr="0020011C">
          <w:rPr>
            <w:rStyle w:val="Hyperlink"/>
            <w:lang w:val="en-US"/>
          </w:rPr>
          <w:t xml:space="preserve">Gambar 5.104 </w:t>
        </w:r>
        <w:r w:rsidRPr="0020011C">
          <w:rPr>
            <w:rStyle w:val="Hyperlink"/>
          </w:rPr>
          <w:t>Sequence diagram</w:t>
        </w:r>
        <w:r w:rsidRPr="0020011C">
          <w:rPr>
            <w:rStyle w:val="Hyperlink"/>
            <w:lang w:val="en-US"/>
          </w:rPr>
          <w:t xml:space="preserve"> Melihat Pemberitahuan Surat Disposisi</w:t>
        </w:r>
        <w:r>
          <w:rPr>
            <w:webHidden/>
          </w:rPr>
          <w:tab/>
        </w:r>
        <w:r>
          <w:rPr>
            <w:webHidden/>
          </w:rPr>
          <w:fldChar w:fldCharType="begin"/>
        </w:r>
        <w:r>
          <w:rPr>
            <w:webHidden/>
          </w:rPr>
          <w:instrText xml:space="preserve"> PAGEREF _Toc27694504 \h </w:instrText>
        </w:r>
        <w:r>
          <w:rPr>
            <w:webHidden/>
          </w:rPr>
        </w:r>
        <w:r>
          <w:rPr>
            <w:webHidden/>
          </w:rPr>
          <w:fldChar w:fldCharType="separate"/>
        </w:r>
        <w:r>
          <w:rPr>
            <w:webHidden/>
          </w:rPr>
          <w:t>V-147</w:t>
        </w:r>
        <w:r>
          <w:rPr>
            <w:webHidden/>
          </w:rPr>
          <w:fldChar w:fldCharType="end"/>
        </w:r>
      </w:hyperlink>
    </w:p>
    <w:p w14:paraId="328E93F7" w14:textId="2537748A" w:rsidR="00B40B41" w:rsidRDefault="00B40B41">
      <w:pPr>
        <w:pStyle w:val="TOC1"/>
        <w:rPr>
          <w:rFonts w:asciiTheme="minorHAnsi" w:eastAsiaTheme="minorEastAsia" w:hAnsiTheme="minorHAnsi" w:cstheme="minorBidi"/>
          <w:sz w:val="22"/>
          <w:szCs w:val="22"/>
          <w:lang w:val="en-ID" w:eastAsia="en-ID"/>
        </w:rPr>
      </w:pPr>
      <w:hyperlink w:anchor="_Toc27694505" w:history="1">
        <w:r w:rsidRPr="0020011C">
          <w:rPr>
            <w:rStyle w:val="Hyperlink"/>
            <w:lang w:val="en-US"/>
          </w:rPr>
          <w:t xml:space="preserve">Gambar 5.105 </w:t>
        </w:r>
        <w:r w:rsidRPr="0020011C">
          <w:rPr>
            <w:rStyle w:val="Hyperlink"/>
          </w:rPr>
          <w:t>Sequence diagram</w:t>
        </w:r>
        <w:r w:rsidRPr="0020011C">
          <w:rPr>
            <w:rStyle w:val="Hyperlink"/>
            <w:lang w:val="en-US"/>
          </w:rPr>
          <w:t xml:space="preserve"> Melihat Pemberitahuan Surat Disposisi BKD</w:t>
        </w:r>
        <w:r>
          <w:rPr>
            <w:webHidden/>
          </w:rPr>
          <w:tab/>
        </w:r>
        <w:r>
          <w:rPr>
            <w:webHidden/>
          </w:rPr>
          <w:fldChar w:fldCharType="begin"/>
        </w:r>
        <w:r>
          <w:rPr>
            <w:webHidden/>
          </w:rPr>
          <w:instrText xml:space="preserve"> PAGEREF _Toc27694505 \h </w:instrText>
        </w:r>
        <w:r>
          <w:rPr>
            <w:webHidden/>
          </w:rPr>
        </w:r>
        <w:r>
          <w:rPr>
            <w:webHidden/>
          </w:rPr>
          <w:fldChar w:fldCharType="separate"/>
        </w:r>
        <w:r>
          <w:rPr>
            <w:webHidden/>
          </w:rPr>
          <w:t>V-148</w:t>
        </w:r>
        <w:r>
          <w:rPr>
            <w:webHidden/>
          </w:rPr>
          <w:fldChar w:fldCharType="end"/>
        </w:r>
      </w:hyperlink>
    </w:p>
    <w:p w14:paraId="22CF3177" w14:textId="08CBC714" w:rsidR="00B40B41" w:rsidRDefault="00B40B41">
      <w:pPr>
        <w:pStyle w:val="TOC1"/>
        <w:rPr>
          <w:rFonts w:asciiTheme="minorHAnsi" w:eastAsiaTheme="minorEastAsia" w:hAnsiTheme="minorHAnsi" w:cstheme="minorBidi"/>
          <w:sz w:val="22"/>
          <w:szCs w:val="22"/>
          <w:lang w:val="en-ID" w:eastAsia="en-ID"/>
        </w:rPr>
      </w:pPr>
      <w:hyperlink w:anchor="_Toc27694506" w:history="1">
        <w:r w:rsidRPr="0020011C">
          <w:rPr>
            <w:rStyle w:val="Hyperlink"/>
            <w:lang w:val="en-US"/>
          </w:rPr>
          <w:t xml:space="preserve">Gambar 5.106 </w:t>
        </w:r>
        <w:r w:rsidRPr="0020011C">
          <w:rPr>
            <w:rStyle w:val="Hyperlink"/>
          </w:rPr>
          <w:t>Sequence diagram</w:t>
        </w:r>
        <w:r w:rsidRPr="0020011C">
          <w:rPr>
            <w:rStyle w:val="Hyperlink"/>
            <w:lang w:val="en-US"/>
          </w:rPr>
          <w:t xml:space="preserve"> Melihat Pemberitahuan Surat Disposisi BKA</w:t>
        </w:r>
        <w:r>
          <w:rPr>
            <w:webHidden/>
          </w:rPr>
          <w:tab/>
        </w:r>
        <w:r>
          <w:rPr>
            <w:webHidden/>
          </w:rPr>
          <w:fldChar w:fldCharType="begin"/>
        </w:r>
        <w:r>
          <w:rPr>
            <w:webHidden/>
          </w:rPr>
          <w:instrText xml:space="preserve"> PAGEREF _Toc27694506 \h </w:instrText>
        </w:r>
        <w:r>
          <w:rPr>
            <w:webHidden/>
          </w:rPr>
        </w:r>
        <w:r>
          <w:rPr>
            <w:webHidden/>
          </w:rPr>
          <w:fldChar w:fldCharType="separate"/>
        </w:r>
        <w:r>
          <w:rPr>
            <w:webHidden/>
          </w:rPr>
          <w:t>V-148</w:t>
        </w:r>
        <w:r>
          <w:rPr>
            <w:webHidden/>
          </w:rPr>
          <w:fldChar w:fldCharType="end"/>
        </w:r>
      </w:hyperlink>
    </w:p>
    <w:p w14:paraId="01A967B1" w14:textId="355B18AF" w:rsidR="00B40B41" w:rsidRDefault="00B40B41">
      <w:pPr>
        <w:pStyle w:val="TOC1"/>
        <w:rPr>
          <w:rFonts w:asciiTheme="minorHAnsi" w:eastAsiaTheme="minorEastAsia" w:hAnsiTheme="minorHAnsi" w:cstheme="minorBidi"/>
          <w:sz w:val="22"/>
          <w:szCs w:val="22"/>
          <w:lang w:val="en-ID" w:eastAsia="en-ID"/>
        </w:rPr>
      </w:pPr>
      <w:hyperlink w:anchor="_Toc27694507" w:history="1">
        <w:r w:rsidRPr="0020011C">
          <w:rPr>
            <w:rStyle w:val="Hyperlink"/>
            <w:lang w:val="en-US"/>
          </w:rPr>
          <w:t xml:space="preserve">Gambar 5.107 </w:t>
        </w:r>
        <w:r w:rsidRPr="0020011C">
          <w:rPr>
            <w:rStyle w:val="Hyperlink"/>
          </w:rPr>
          <w:t>Sequence diagram</w:t>
        </w:r>
        <w:r w:rsidRPr="0020011C">
          <w:rPr>
            <w:rStyle w:val="Hyperlink"/>
            <w:lang w:val="en-US"/>
          </w:rPr>
          <w:t xml:space="preserve"> Melihat Pemberitahuan Persetujuan SPT BKD</w:t>
        </w:r>
        <w:r>
          <w:rPr>
            <w:webHidden/>
          </w:rPr>
          <w:tab/>
        </w:r>
        <w:r>
          <w:rPr>
            <w:webHidden/>
          </w:rPr>
          <w:fldChar w:fldCharType="begin"/>
        </w:r>
        <w:r>
          <w:rPr>
            <w:webHidden/>
          </w:rPr>
          <w:instrText xml:space="preserve"> PAGEREF _Toc27694507 \h </w:instrText>
        </w:r>
        <w:r>
          <w:rPr>
            <w:webHidden/>
          </w:rPr>
        </w:r>
        <w:r>
          <w:rPr>
            <w:webHidden/>
          </w:rPr>
          <w:fldChar w:fldCharType="separate"/>
        </w:r>
        <w:r>
          <w:rPr>
            <w:webHidden/>
          </w:rPr>
          <w:t>V-149</w:t>
        </w:r>
        <w:r>
          <w:rPr>
            <w:webHidden/>
          </w:rPr>
          <w:fldChar w:fldCharType="end"/>
        </w:r>
      </w:hyperlink>
    </w:p>
    <w:p w14:paraId="5AFBB363" w14:textId="0D5E3DCD" w:rsidR="00B40B41" w:rsidRDefault="00B40B41">
      <w:pPr>
        <w:pStyle w:val="TOC1"/>
        <w:rPr>
          <w:rFonts w:asciiTheme="minorHAnsi" w:eastAsiaTheme="minorEastAsia" w:hAnsiTheme="minorHAnsi" w:cstheme="minorBidi"/>
          <w:sz w:val="22"/>
          <w:szCs w:val="22"/>
          <w:lang w:val="en-ID" w:eastAsia="en-ID"/>
        </w:rPr>
      </w:pPr>
      <w:hyperlink w:anchor="_Toc27694508" w:history="1">
        <w:r w:rsidRPr="0020011C">
          <w:rPr>
            <w:rStyle w:val="Hyperlink"/>
            <w:lang w:val="en-US"/>
          </w:rPr>
          <w:t xml:space="preserve">Gambar 5.108 </w:t>
        </w:r>
        <w:r w:rsidRPr="0020011C">
          <w:rPr>
            <w:rStyle w:val="Hyperlink"/>
          </w:rPr>
          <w:t>Sequence diagram</w:t>
        </w:r>
        <w:r w:rsidRPr="0020011C">
          <w:rPr>
            <w:rStyle w:val="Hyperlink"/>
            <w:lang w:val="en-US"/>
          </w:rPr>
          <w:t xml:space="preserve"> Melihat Pemberitahuan Persetujuan SPT BKA</w:t>
        </w:r>
        <w:r>
          <w:rPr>
            <w:webHidden/>
          </w:rPr>
          <w:tab/>
        </w:r>
        <w:r>
          <w:rPr>
            <w:webHidden/>
          </w:rPr>
          <w:fldChar w:fldCharType="begin"/>
        </w:r>
        <w:r>
          <w:rPr>
            <w:webHidden/>
          </w:rPr>
          <w:instrText xml:space="preserve"> PAGEREF _Toc27694508 \h </w:instrText>
        </w:r>
        <w:r>
          <w:rPr>
            <w:webHidden/>
          </w:rPr>
        </w:r>
        <w:r>
          <w:rPr>
            <w:webHidden/>
          </w:rPr>
          <w:fldChar w:fldCharType="separate"/>
        </w:r>
        <w:r>
          <w:rPr>
            <w:webHidden/>
          </w:rPr>
          <w:t>V-149</w:t>
        </w:r>
        <w:r>
          <w:rPr>
            <w:webHidden/>
          </w:rPr>
          <w:fldChar w:fldCharType="end"/>
        </w:r>
      </w:hyperlink>
    </w:p>
    <w:p w14:paraId="051DBEC0" w14:textId="56214AC1" w:rsidR="00B40B41" w:rsidRDefault="00B40B41">
      <w:pPr>
        <w:pStyle w:val="TOC1"/>
        <w:rPr>
          <w:rFonts w:asciiTheme="minorHAnsi" w:eastAsiaTheme="minorEastAsia" w:hAnsiTheme="minorHAnsi" w:cstheme="minorBidi"/>
          <w:sz w:val="22"/>
          <w:szCs w:val="22"/>
          <w:lang w:val="en-ID" w:eastAsia="en-ID"/>
        </w:rPr>
      </w:pPr>
      <w:hyperlink w:anchor="_Toc27694509" w:history="1">
        <w:r w:rsidRPr="0020011C">
          <w:rPr>
            <w:rStyle w:val="Hyperlink"/>
            <w:lang w:val="en-US"/>
          </w:rPr>
          <w:t xml:space="preserve">Gambar 5.109 </w:t>
        </w:r>
        <w:r w:rsidRPr="0020011C">
          <w:rPr>
            <w:rStyle w:val="Hyperlink"/>
          </w:rPr>
          <w:t>Sequence diagram</w:t>
        </w:r>
        <w:r w:rsidRPr="0020011C">
          <w:rPr>
            <w:rStyle w:val="Hyperlink"/>
            <w:lang w:val="en-US"/>
          </w:rPr>
          <w:t xml:space="preserve"> Melihat Surat BKD</w:t>
        </w:r>
        <w:r>
          <w:rPr>
            <w:webHidden/>
          </w:rPr>
          <w:tab/>
        </w:r>
        <w:r>
          <w:rPr>
            <w:webHidden/>
          </w:rPr>
          <w:fldChar w:fldCharType="begin"/>
        </w:r>
        <w:r>
          <w:rPr>
            <w:webHidden/>
          </w:rPr>
          <w:instrText xml:space="preserve"> PAGEREF _Toc27694509 \h </w:instrText>
        </w:r>
        <w:r>
          <w:rPr>
            <w:webHidden/>
          </w:rPr>
        </w:r>
        <w:r>
          <w:rPr>
            <w:webHidden/>
          </w:rPr>
          <w:fldChar w:fldCharType="separate"/>
        </w:r>
        <w:r>
          <w:rPr>
            <w:webHidden/>
          </w:rPr>
          <w:t>V-150</w:t>
        </w:r>
        <w:r>
          <w:rPr>
            <w:webHidden/>
          </w:rPr>
          <w:fldChar w:fldCharType="end"/>
        </w:r>
      </w:hyperlink>
    </w:p>
    <w:p w14:paraId="612B8C43" w14:textId="60C840E5" w:rsidR="00B40B41" w:rsidRDefault="00B40B41">
      <w:pPr>
        <w:pStyle w:val="TOC1"/>
        <w:rPr>
          <w:rFonts w:asciiTheme="minorHAnsi" w:eastAsiaTheme="minorEastAsia" w:hAnsiTheme="minorHAnsi" w:cstheme="minorBidi"/>
          <w:sz w:val="22"/>
          <w:szCs w:val="22"/>
          <w:lang w:val="en-ID" w:eastAsia="en-ID"/>
        </w:rPr>
      </w:pPr>
      <w:hyperlink w:anchor="_Toc27694510" w:history="1">
        <w:r w:rsidRPr="0020011C">
          <w:rPr>
            <w:rStyle w:val="Hyperlink"/>
            <w:lang w:val="en-US"/>
          </w:rPr>
          <w:t xml:space="preserve">Gambar 5.110 </w:t>
        </w:r>
        <w:r w:rsidRPr="0020011C">
          <w:rPr>
            <w:rStyle w:val="Hyperlink"/>
          </w:rPr>
          <w:t>Sequence diagram</w:t>
        </w:r>
        <w:r w:rsidRPr="0020011C">
          <w:rPr>
            <w:rStyle w:val="Hyperlink"/>
            <w:lang w:val="en-US"/>
          </w:rPr>
          <w:t xml:space="preserve"> Melihat Persetujuan Disposisi BKD</w:t>
        </w:r>
        <w:r>
          <w:rPr>
            <w:webHidden/>
          </w:rPr>
          <w:tab/>
        </w:r>
        <w:r>
          <w:rPr>
            <w:webHidden/>
          </w:rPr>
          <w:fldChar w:fldCharType="begin"/>
        </w:r>
        <w:r>
          <w:rPr>
            <w:webHidden/>
          </w:rPr>
          <w:instrText xml:space="preserve"> PAGEREF _Toc27694510 \h </w:instrText>
        </w:r>
        <w:r>
          <w:rPr>
            <w:webHidden/>
          </w:rPr>
        </w:r>
        <w:r>
          <w:rPr>
            <w:webHidden/>
          </w:rPr>
          <w:fldChar w:fldCharType="separate"/>
        </w:r>
        <w:r>
          <w:rPr>
            <w:webHidden/>
          </w:rPr>
          <w:t>V-150</w:t>
        </w:r>
        <w:r>
          <w:rPr>
            <w:webHidden/>
          </w:rPr>
          <w:fldChar w:fldCharType="end"/>
        </w:r>
      </w:hyperlink>
    </w:p>
    <w:p w14:paraId="5EB0CF3D" w14:textId="223AC397" w:rsidR="00B40B41" w:rsidRDefault="00B40B41">
      <w:pPr>
        <w:pStyle w:val="TOC1"/>
        <w:rPr>
          <w:rFonts w:asciiTheme="minorHAnsi" w:eastAsiaTheme="minorEastAsia" w:hAnsiTheme="minorHAnsi" w:cstheme="minorBidi"/>
          <w:sz w:val="22"/>
          <w:szCs w:val="22"/>
          <w:lang w:val="en-ID" w:eastAsia="en-ID"/>
        </w:rPr>
      </w:pPr>
      <w:hyperlink w:anchor="_Toc27694511" w:history="1">
        <w:r w:rsidRPr="0020011C">
          <w:rPr>
            <w:rStyle w:val="Hyperlink"/>
            <w:lang w:val="en-US"/>
          </w:rPr>
          <w:t xml:space="preserve">Gambar 5.111 </w:t>
        </w:r>
        <w:r w:rsidRPr="0020011C">
          <w:rPr>
            <w:rStyle w:val="Hyperlink"/>
          </w:rPr>
          <w:t>Sequence diagram</w:t>
        </w:r>
        <w:r w:rsidRPr="0020011C">
          <w:rPr>
            <w:rStyle w:val="Hyperlink"/>
            <w:lang w:val="en-US"/>
          </w:rPr>
          <w:t xml:space="preserve"> Menambah SPT BKD</w:t>
        </w:r>
        <w:r>
          <w:rPr>
            <w:webHidden/>
          </w:rPr>
          <w:tab/>
        </w:r>
        <w:r>
          <w:rPr>
            <w:webHidden/>
          </w:rPr>
          <w:fldChar w:fldCharType="begin"/>
        </w:r>
        <w:r>
          <w:rPr>
            <w:webHidden/>
          </w:rPr>
          <w:instrText xml:space="preserve"> PAGEREF _Toc27694511 \h </w:instrText>
        </w:r>
        <w:r>
          <w:rPr>
            <w:webHidden/>
          </w:rPr>
        </w:r>
        <w:r>
          <w:rPr>
            <w:webHidden/>
          </w:rPr>
          <w:fldChar w:fldCharType="separate"/>
        </w:r>
        <w:r>
          <w:rPr>
            <w:webHidden/>
          </w:rPr>
          <w:t>V-151</w:t>
        </w:r>
        <w:r>
          <w:rPr>
            <w:webHidden/>
          </w:rPr>
          <w:fldChar w:fldCharType="end"/>
        </w:r>
      </w:hyperlink>
    </w:p>
    <w:p w14:paraId="400B3C63" w14:textId="1E7EB6C5" w:rsidR="00B40B41" w:rsidRDefault="00B40B41">
      <w:pPr>
        <w:pStyle w:val="TOC1"/>
        <w:rPr>
          <w:rFonts w:asciiTheme="minorHAnsi" w:eastAsiaTheme="minorEastAsia" w:hAnsiTheme="minorHAnsi" w:cstheme="minorBidi"/>
          <w:sz w:val="22"/>
          <w:szCs w:val="22"/>
          <w:lang w:val="en-ID" w:eastAsia="en-ID"/>
        </w:rPr>
      </w:pPr>
      <w:hyperlink w:anchor="_Toc27694512" w:history="1">
        <w:r w:rsidRPr="0020011C">
          <w:rPr>
            <w:rStyle w:val="Hyperlink"/>
            <w:lang w:val="en-US"/>
          </w:rPr>
          <w:t xml:space="preserve">Gambar 5.112 </w:t>
        </w:r>
        <w:r w:rsidRPr="0020011C">
          <w:rPr>
            <w:rStyle w:val="Hyperlink"/>
          </w:rPr>
          <w:t>Sequence diagram</w:t>
        </w:r>
        <w:r w:rsidRPr="0020011C">
          <w:rPr>
            <w:rStyle w:val="Hyperlink"/>
            <w:lang w:val="en-US"/>
          </w:rPr>
          <w:t xml:space="preserve"> Melihat SPT BKD</w:t>
        </w:r>
        <w:r>
          <w:rPr>
            <w:webHidden/>
          </w:rPr>
          <w:tab/>
        </w:r>
        <w:r>
          <w:rPr>
            <w:webHidden/>
          </w:rPr>
          <w:fldChar w:fldCharType="begin"/>
        </w:r>
        <w:r>
          <w:rPr>
            <w:webHidden/>
          </w:rPr>
          <w:instrText xml:space="preserve"> PAGEREF _Toc27694512 \h </w:instrText>
        </w:r>
        <w:r>
          <w:rPr>
            <w:webHidden/>
          </w:rPr>
        </w:r>
        <w:r>
          <w:rPr>
            <w:webHidden/>
          </w:rPr>
          <w:fldChar w:fldCharType="separate"/>
        </w:r>
        <w:r>
          <w:rPr>
            <w:webHidden/>
          </w:rPr>
          <w:t>V-152</w:t>
        </w:r>
        <w:r>
          <w:rPr>
            <w:webHidden/>
          </w:rPr>
          <w:fldChar w:fldCharType="end"/>
        </w:r>
      </w:hyperlink>
    </w:p>
    <w:p w14:paraId="0A188B05" w14:textId="2BCF5EA6" w:rsidR="00B40B41" w:rsidRDefault="00B40B41">
      <w:pPr>
        <w:pStyle w:val="TOC1"/>
        <w:rPr>
          <w:rFonts w:asciiTheme="minorHAnsi" w:eastAsiaTheme="minorEastAsia" w:hAnsiTheme="minorHAnsi" w:cstheme="minorBidi"/>
          <w:sz w:val="22"/>
          <w:szCs w:val="22"/>
          <w:lang w:val="en-ID" w:eastAsia="en-ID"/>
        </w:rPr>
      </w:pPr>
      <w:hyperlink w:anchor="_Toc27694513" w:history="1">
        <w:r w:rsidRPr="0020011C">
          <w:rPr>
            <w:rStyle w:val="Hyperlink"/>
            <w:lang w:val="en-US"/>
          </w:rPr>
          <w:t xml:space="preserve">Gambar 5.113 </w:t>
        </w:r>
        <w:r w:rsidRPr="0020011C">
          <w:rPr>
            <w:rStyle w:val="Hyperlink"/>
          </w:rPr>
          <w:t>Sequence diagram</w:t>
        </w:r>
        <w:r w:rsidRPr="0020011C">
          <w:rPr>
            <w:rStyle w:val="Hyperlink"/>
            <w:lang w:val="en-US"/>
          </w:rPr>
          <w:t xml:space="preserve"> Mengajukan SPT BKD</w:t>
        </w:r>
        <w:r>
          <w:rPr>
            <w:webHidden/>
          </w:rPr>
          <w:tab/>
        </w:r>
        <w:r>
          <w:rPr>
            <w:webHidden/>
          </w:rPr>
          <w:fldChar w:fldCharType="begin"/>
        </w:r>
        <w:r>
          <w:rPr>
            <w:webHidden/>
          </w:rPr>
          <w:instrText xml:space="preserve"> PAGEREF _Toc27694513 \h </w:instrText>
        </w:r>
        <w:r>
          <w:rPr>
            <w:webHidden/>
          </w:rPr>
        </w:r>
        <w:r>
          <w:rPr>
            <w:webHidden/>
          </w:rPr>
          <w:fldChar w:fldCharType="separate"/>
        </w:r>
        <w:r>
          <w:rPr>
            <w:webHidden/>
          </w:rPr>
          <w:t>V-152</w:t>
        </w:r>
        <w:r>
          <w:rPr>
            <w:webHidden/>
          </w:rPr>
          <w:fldChar w:fldCharType="end"/>
        </w:r>
      </w:hyperlink>
    </w:p>
    <w:p w14:paraId="6A99E541" w14:textId="69D33F9D" w:rsidR="00B40B41" w:rsidRDefault="00B40B41">
      <w:pPr>
        <w:pStyle w:val="TOC1"/>
        <w:rPr>
          <w:rFonts w:asciiTheme="minorHAnsi" w:eastAsiaTheme="minorEastAsia" w:hAnsiTheme="minorHAnsi" w:cstheme="minorBidi"/>
          <w:sz w:val="22"/>
          <w:szCs w:val="22"/>
          <w:lang w:val="en-ID" w:eastAsia="en-ID"/>
        </w:rPr>
      </w:pPr>
      <w:hyperlink w:anchor="_Toc27694514" w:history="1">
        <w:r w:rsidRPr="0020011C">
          <w:rPr>
            <w:rStyle w:val="Hyperlink"/>
            <w:lang w:val="en-US"/>
          </w:rPr>
          <w:t xml:space="preserve">Gambar 5.114 </w:t>
        </w:r>
        <w:r w:rsidRPr="0020011C">
          <w:rPr>
            <w:rStyle w:val="Hyperlink"/>
          </w:rPr>
          <w:t>Sequence diagram</w:t>
        </w:r>
        <w:r w:rsidRPr="0020011C">
          <w:rPr>
            <w:rStyle w:val="Hyperlink"/>
            <w:lang w:val="en-US"/>
          </w:rPr>
          <w:t xml:space="preserve"> Mencari Surat BKD</w:t>
        </w:r>
        <w:r>
          <w:rPr>
            <w:webHidden/>
          </w:rPr>
          <w:tab/>
        </w:r>
        <w:r>
          <w:rPr>
            <w:webHidden/>
          </w:rPr>
          <w:fldChar w:fldCharType="begin"/>
        </w:r>
        <w:r>
          <w:rPr>
            <w:webHidden/>
          </w:rPr>
          <w:instrText xml:space="preserve"> PAGEREF _Toc27694514 \h </w:instrText>
        </w:r>
        <w:r>
          <w:rPr>
            <w:webHidden/>
          </w:rPr>
        </w:r>
        <w:r>
          <w:rPr>
            <w:webHidden/>
          </w:rPr>
          <w:fldChar w:fldCharType="separate"/>
        </w:r>
        <w:r>
          <w:rPr>
            <w:webHidden/>
          </w:rPr>
          <w:t>V-153</w:t>
        </w:r>
        <w:r>
          <w:rPr>
            <w:webHidden/>
          </w:rPr>
          <w:fldChar w:fldCharType="end"/>
        </w:r>
      </w:hyperlink>
    </w:p>
    <w:p w14:paraId="2CFCCF6C" w14:textId="54599888" w:rsidR="00B40B41" w:rsidRDefault="00B40B41">
      <w:pPr>
        <w:pStyle w:val="TOC1"/>
        <w:rPr>
          <w:rFonts w:asciiTheme="minorHAnsi" w:eastAsiaTheme="minorEastAsia" w:hAnsiTheme="minorHAnsi" w:cstheme="minorBidi"/>
          <w:sz w:val="22"/>
          <w:szCs w:val="22"/>
          <w:lang w:val="en-ID" w:eastAsia="en-ID"/>
        </w:rPr>
      </w:pPr>
      <w:hyperlink w:anchor="_Toc27694515" w:history="1">
        <w:r w:rsidRPr="0020011C">
          <w:rPr>
            <w:rStyle w:val="Hyperlink"/>
            <w:lang w:val="en-US"/>
          </w:rPr>
          <w:t xml:space="preserve">Gambar 5.115 </w:t>
        </w:r>
        <w:r w:rsidRPr="0020011C">
          <w:rPr>
            <w:rStyle w:val="Hyperlink"/>
          </w:rPr>
          <w:t>Sequence diagram</w:t>
        </w:r>
        <w:r w:rsidRPr="0020011C">
          <w:rPr>
            <w:rStyle w:val="Hyperlink"/>
            <w:lang w:val="en-US"/>
          </w:rPr>
          <w:t xml:space="preserve"> Mencari SPT BKD</w:t>
        </w:r>
        <w:r>
          <w:rPr>
            <w:webHidden/>
          </w:rPr>
          <w:tab/>
        </w:r>
        <w:r>
          <w:rPr>
            <w:webHidden/>
          </w:rPr>
          <w:fldChar w:fldCharType="begin"/>
        </w:r>
        <w:r>
          <w:rPr>
            <w:webHidden/>
          </w:rPr>
          <w:instrText xml:space="preserve"> PAGEREF _Toc27694515 \h </w:instrText>
        </w:r>
        <w:r>
          <w:rPr>
            <w:webHidden/>
          </w:rPr>
        </w:r>
        <w:r>
          <w:rPr>
            <w:webHidden/>
          </w:rPr>
          <w:fldChar w:fldCharType="separate"/>
        </w:r>
        <w:r>
          <w:rPr>
            <w:webHidden/>
          </w:rPr>
          <w:t>V-153</w:t>
        </w:r>
        <w:r>
          <w:rPr>
            <w:webHidden/>
          </w:rPr>
          <w:fldChar w:fldCharType="end"/>
        </w:r>
      </w:hyperlink>
    </w:p>
    <w:p w14:paraId="79AE2FC8" w14:textId="540EA177" w:rsidR="00B40B41" w:rsidRDefault="00B40B41">
      <w:pPr>
        <w:pStyle w:val="TOC1"/>
        <w:rPr>
          <w:rFonts w:asciiTheme="minorHAnsi" w:eastAsiaTheme="minorEastAsia" w:hAnsiTheme="minorHAnsi" w:cstheme="minorBidi"/>
          <w:sz w:val="22"/>
          <w:szCs w:val="22"/>
          <w:lang w:val="en-ID" w:eastAsia="en-ID"/>
        </w:rPr>
      </w:pPr>
      <w:hyperlink w:anchor="_Toc27694516" w:history="1">
        <w:r w:rsidRPr="0020011C">
          <w:rPr>
            <w:rStyle w:val="Hyperlink"/>
            <w:lang w:val="en-US"/>
          </w:rPr>
          <w:t xml:space="preserve">Gambar 5.116 </w:t>
        </w:r>
        <w:r w:rsidRPr="0020011C">
          <w:rPr>
            <w:rStyle w:val="Hyperlink"/>
          </w:rPr>
          <w:t>Sequence diagram</w:t>
        </w:r>
        <w:r w:rsidRPr="0020011C">
          <w:rPr>
            <w:rStyle w:val="Hyperlink"/>
            <w:lang w:val="en-US"/>
          </w:rPr>
          <w:t xml:space="preserve"> Melihat Pemberitahuan Surat BKD</w:t>
        </w:r>
        <w:r>
          <w:rPr>
            <w:webHidden/>
          </w:rPr>
          <w:tab/>
        </w:r>
        <w:r>
          <w:rPr>
            <w:webHidden/>
          </w:rPr>
          <w:fldChar w:fldCharType="begin"/>
        </w:r>
        <w:r>
          <w:rPr>
            <w:webHidden/>
          </w:rPr>
          <w:instrText xml:space="preserve"> PAGEREF _Toc27694516 \h </w:instrText>
        </w:r>
        <w:r>
          <w:rPr>
            <w:webHidden/>
          </w:rPr>
        </w:r>
        <w:r>
          <w:rPr>
            <w:webHidden/>
          </w:rPr>
          <w:fldChar w:fldCharType="separate"/>
        </w:r>
        <w:r>
          <w:rPr>
            <w:webHidden/>
          </w:rPr>
          <w:t>V-154</w:t>
        </w:r>
        <w:r>
          <w:rPr>
            <w:webHidden/>
          </w:rPr>
          <w:fldChar w:fldCharType="end"/>
        </w:r>
      </w:hyperlink>
    </w:p>
    <w:p w14:paraId="2A6C0BC9" w14:textId="366D47D1" w:rsidR="00B40B41" w:rsidRDefault="00B40B41">
      <w:pPr>
        <w:pStyle w:val="TOC1"/>
        <w:rPr>
          <w:rFonts w:asciiTheme="minorHAnsi" w:eastAsiaTheme="minorEastAsia" w:hAnsiTheme="minorHAnsi" w:cstheme="minorBidi"/>
          <w:sz w:val="22"/>
          <w:szCs w:val="22"/>
          <w:lang w:val="en-ID" w:eastAsia="en-ID"/>
        </w:rPr>
      </w:pPr>
      <w:hyperlink w:anchor="_Toc27694517" w:history="1">
        <w:r w:rsidRPr="0020011C">
          <w:rPr>
            <w:rStyle w:val="Hyperlink"/>
            <w:lang w:val="en-US"/>
          </w:rPr>
          <w:t xml:space="preserve">Gambar 5.117 </w:t>
        </w:r>
        <w:r w:rsidRPr="0020011C">
          <w:rPr>
            <w:rStyle w:val="Hyperlink"/>
          </w:rPr>
          <w:t>Sequence diagram</w:t>
        </w:r>
        <w:r w:rsidRPr="0020011C">
          <w:rPr>
            <w:rStyle w:val="Hyperlink"/>
            <w:lang w:val="en-US"/>
          </w:rPr>
          <w:t xml:space="preserve"> Melihat Pemberitahuan SPT BKD</w:t>
        </w:r>
        <w:r>
          <w:rPr>
            <w:webHidden/>
          </w:rPr>
          <w:tab/>
        </w:r>
        <w:r>
          <w:rPr>
            <w:webHidden/>
          </w:rPr>
          <w:fldChar w:fldCharType="begin"/>
        </w:r>
        <w:r>
          <w:rPr>
            <w:webHidden/>
          </w:rPr>
          <w:instrText xml:space="preserve"> PAGEREF _Toc27694517 \h </w:instrText>
        </w:r>
        <w:r>
          <w:rPr>
            <w:webHidden/>
          </w:rPr>
        </w:r>
        <w:r>
          <w:rPr>
            <w:webHidden/>
          </w:rPr>
          <w:fldChar w:fldCharType="separate"/>
        </w:r>
        <w:r>
          <w:rPr>
            <w:webHidden/>
          </w:rPr>
          <w:t>V-154</w:t>
        </w:r>
        <w:r>
          <w:rPr>
            <w:webHidden/>
          </w:rPr>
          <w:fldChar w:fldCharType="end"/>
        </w:r>
      </w:hyperlink>
    </w:p>
    <w:p w14:paraId="0E0CE8E0" w14:textId="563FABF1" w:rsidR="00B40B41" w:rsidRDefault="00B40B41">
      <w:pPr>
        <w:pStyle w:val="TOC1"/>
        <w:rPr>
          <w:rFonts w:asciiTheme="minorHAnsi" w:eastAsiaTheme="minorEastAsia" w:hAnsiTheme="minorHAnsi" w:cstheme="minorBidi"/>
          <w:sz w:val="22"/>
          <w:szCs w:val="22"/>
          <w:lang w:val="en-ID" w:eastAsia="en-ID"/>
        </w:rPr>
      </w:pPr>
      <w:hyperlink w:anchor="_Toc27694518" w:history="1">
        <w:r w:rsidRPr="0020011C">
          <w:rPr>
            <w:rStyle w:val="Hyperlink"/>
            <w:lang w:val="en-US"/>
          </w:rPr>
          <w:t xml:space="preserve">Gambar 5.118 </w:t>
        </w:r>
        <w:r w:rsidRPr="0020011C">
          <w:rPr>
            <w:rStyle w:val="Hyperlink"/>
          </w:rPr>
          <w:t>Sequence diagram</w:t>
        </w:r>
        <w:r w:rsidRPr="0020011C">
          <w:rPr>
            <w:rStyle w:val="Hyperlink"/>
            <w:lang w:val="en-US"/>
          </w:rPr>
          <w:t xml:space="preserve"> Melihat Surat BKA</w:t>
        </w:r>
        <w:r>
          <w:rPr>
            <w:webHidden/>
          </w:rPr>
          <w:tab/>
        </w:r>
        <w:r>
          <w:rPr>
            <w:webHidden/>
          </w:rPr>
          <w:fldChar w:fldCharType="begin"/>
        </w:r>
        <w:r>
          <w:rPr>
            <w:webHidden/>
          </w:rPr>
          <w:instrText xml:space="preserve"> PAGEREF _Toc27694518 \h </w:instrText>
        </w:r>
        <w:r>
          <w:rPr>
            <w:webHidden/>
          </w:rPr>
        </w:r>
        <w:r>
          <w:rPr>
            <w:webHidden/>
          </w:rPr>
          <w:fldChar w:fldCharType="separate"/>
        </w:r>
        <w:r>
          <w:rPr>
            <w:webHidden/>
          </w:rPr>
          <w:t>V-155</w:t>
        </w:r>
        <w:r>
          <w:rPr>
            <w:webHidden/>
          </w:rPr>
          <w:fldChar w:fldCharType="end"/>
        </w:r>
      </w:hyperlink>
    </w:p>
    <w:p w14:paraId="204E9E76" w14:textId="4518B581" w:rsidR="00B40B41" w:rsidRDefault="00B40B41">
      <w:pPr>
        <w:pStyle w:val="TOC1"/>
        <w:rPr>
          <w:rFonts w:asciiTheme="minorHAnsi" w:eastAsiaTheme="minorEastAsia" w:hAnsiTheme="minorHAnsi" w:cstheme="minorBidi"/>
          <w:sz w:val="22"/>
          <w:szCs w:val="22"/>
          <w:lang w:val="en-ID" w:eastAsia="en-ID"/>
        </w:rPr>
      </w:pPr>
      <w:hyperlink w:anchor="_Toc27694519" w:history="1">
        <w:r w:rsidRPr="0020011C">
          <w:rPr>
            <w:rStyle w:val="Hyperlink"/>
            <w:lang w:val="en-US"/>
          </w:rPr>
          <w:t xml:space="preserve">Gambar 5.119 </w:t>
        </w:r>
        <w:r w:rsidRPr="0020011C">
          <w:rPr>
            <w:rStyle w:val="Hyperlink"/>
          </w:rPr>
          <w:t>Sequence diagram</w:t>
        </w:r>
        <w:r w:rsidRPr="0020011C">
          <w:rPr>
            <w:rStyle w:val="Hyperlink"/>
            <w:lang w:val="en-US"/>
          </w:rPr>
          <w:t xml:space="preserve"> Melihat Persetujuan Disposisi BKA</w:t>
        </w:r>
        <w:r>
          <w:rPr>
            <w:webHidden/>
          </w:rPr>
          <w:tab/>
        </w:r>
        <w:r>
          <w:rPr>
            <w:webHidden/>
          </w:rPr>
          <w:fldChar w:fldCharType="begin"/>
        </w:r>
        <w:r>
          <w:rPr>
            <w:webHidden/>
          </w:rPr>
          <w:instrText xml:space="preserve"> PAGEREF _Toc27694519 \h </w:instrText>
        </w:r>
        <w:r>
          <w:rPr>
            <w:webHidden/>
          </w:rPr>
        </w:r>
        <w:r>
          <w:rPr>
            <w:webHidden/>
          </w:rPr>
          <w:fldChar w:fldCharType="separate"/>
        </w:r>
        <w:r>
          <w:rPr>
            <w:webHidden/>
          </w:rPr>
          <w:t>V-155</w:t>
        </w:r>
        <w:r>
          <w:rPr>
            <w:webHidden/>
          </w:rPr>
          <w:fldChar w:fldCharType="end"/>
        </w:r>
      </w:hyperlink>
    </w:p>
    <w:p w14:paraId="0321DA7B" w14:textId="6CDED9E9" w:rsidR="00B40B41" w:rsidRDefault="00B40B41">
      <w:pPr>
        <w:pStyle w:val="TOC1"/>
        <w:rPr>
          <w:rFonts w:asciiTheme="minorHAnsi" w:eastAsiaTheme="minorEastAsia" w:hAnsiTheme="minorHAnsi" w:cstheme="minorBidi"/>
          <w:sz w:val="22"/>
          <w:szCs w:val="22"/>
          <w:lang w:val="en-ID" w:eastAsia="en-ID"/>
        </w:rPr>
      </w:pPr>
      <w:hyperlink w:anchor="_Toc27694520" w:history="1">
        <w:r w:rsidRPr="0020011C">
          <w:rPr>
            <w:rStyle w:val="Hyperlink"/>
            <w:lang w:val="en-US"/>
          </w:rPr>
          <w:t xml:space="preserve">Gambar 5.120 </w:t>
        </w:r>
        <w:r w:rsidRPr="0020011C">
          <w:rPr>
            <w:rStyle w:val="Hyperlink"/>
          </w:rPr>
          <w:t>Sequence diagram</w:t>
        </w:r>
        <w:r w:rsidRPr="0020011C">
          <w:rPr>
            <w:rStyle w:val="Hyperlink"/>
            <w:lang w:val="en-US"/>
          </w:rPr>
          <w:t xml:space="preserve"> Menambah SPT BKA</w:t>
        </w:r>
        <w:r>
          <w:rPr>
            <w:webHidden/>
          </w:rPr>
          <w:tab/>
        </w:r>
        <w:r>
          <w:rPr>
            <w:webHidden/>
          </w:rPr>
          <w:fldChar w:fldCharType="begin"/>
        </w:r>
        <w:r>
          <w:rPr>
            <w:webHidden/>
          </w:rPr>
          <w:instrText xml:space="preserve"> PAGEREF _Toc27694520 \h </w:instrText>
        </w:r>
        <w:r>
          <w:rPr>
            <w:webHidden/>
          </w:rPr>
        </w:r>
        <w:r>
          <w:rPr>
            <w:webHidden/>
          </w:rPr>
          <w:fldChar w:fldCharType="separate"/>
        </w:r>
        <w:r>
          <w:rPr>
            <w:webHidden/>
          </w:rPr>
          <w:t>V-156</w:t>
        </w:r>
        <w:r>
          <w:rPr>
            <w:webHidden/>
          </w:rPr>
          <w:fldChar w:fldCharType="end"/>
        </w:r>
      </w:hyperlink>
    </w:p>
    <w:p w14:paraId="44C74A58" w14:textId="47C06E09" w:rsidR="00B40B41" w:rsidRDefault="00B40B41">
      <w:pPr>
        <w:pStyle w:val="TOC1"/>
        <w:rPr>
          <w:rFonts w:asciiTheme="minorHAnsi" w:eastAsiaTheme="minorEastAsia" w:hAnsiTheme="minorHAnsi" w:cstheme="minorBidi"/>
          <w:sz w:val="22"/>
          <w:szCs w:val="22"/>
          <w:lang w:val="en-ID" w:eastAsia="en-ID"/>
        </w:rPr>
      </w:pPr>
      <w:hyperlink w:anchor="_Toc27694521" w:history="1">
        <w:r w:rsidRPr="0020011C">
          <w:rPr>
            <w:rStyle w:val="Hyperlink"/>
            <w:lang w:val="en-US"/>
          </w:rPr>
          <w:t xml:space="preserve">Gambar 5.121 </w:t>
        </w:r>
        <w:r w:rsidRPr="0020011C">
          <w:rPr>
            <w:rStyle w:val="Hyperlink"/>
          </w:rPr>
          <w:t>Sequence diagram</w:t>
        </w:r>
        <w:r w:rsidRPr="0020011C">
          <w:rPr>
            <w:rStyle w:val="Hyperlink"/>
            <w:lang w:val="en-US"/>
          </w:rPr>
          <w:t xml:space="preserve"> Melihat SPT BKA</w:t>
        </w:r>
        <w:r>
          <w:rPr>
            <w:webHidden/>
          </w:rPr>
          <w:tab/>
        </w:r>
        <w:r>
          <w:rPr>
            <w:webHidden/>
          </w:rPr>
          <w:fldChar w:fldCharType="begin"/>
        </w:r>
        <w:r>
          <w:rPr>
            <w:webHidden/>
          </w:rPr>
          <w:instrText xml:space="preserve"> PAGEREF _Toc27694521 \h </w:instrText>
        </w:r>
        <w:r>
          <w:rPr>
            <w:webHidden/>
          </w:rPr>
        </w:r>
        <w:r>
          <w:rPr>
            <w:webHidden/>
          </w:rPr>
          <w:fldChar w:fldCharType="separate"/>
        </w:r>
        <w:r>
          <w:rPr>
            <w:webHidden/>
          </w:rPr>
          <w:t>V-157</w:t>
        </w:r>
        <w:r>
          <w:rPr>
            <w:webHidden/>
          </w:rPr>
          <w:fldChar w:fldCharType="end"/>
        </w:r>
      </w:hyperlink>
    </w:p>
    <w:p w14:paraId="2C7BEB83" w14:textId="651479F4" w:rsidR="00B40B41" w:rsidRDefault="00B40B41">
      <w:pPr>
        <w:pStyle w:val="TOC1"/>
        <w:rPr>
          <w:rFonts w:asciiTheme="minorHAnsi" w:eastAsiaTheme="minorEastAsia" w:hAnsiTheme="minorHAnsi" w:cstheme="minorBidi"/>
          <w:sz w:val="22"/>
          <w:szCs w:val="22"/>
          <w:lang w:val="en-ID" w:eastAsia="en-ID"/>
        </w:rPr>
      </w:pPr>
      <w:hyperlink w:anchor="_Toc27694522" w:history="1">
        <w:r w:rsidRPr="0020011C">
          <w:rPr>
            <w:rStyle w:val="Hyperlink"/>
            <w:lang w:val="en-US"/>
          </w:rPr>
          <w:t xml:space="preserve">Gambar 5.122 </w:t>
        </w:r>
        <w:r w:rsidRPr="0020011C">
          <w:rPr>
            <w:rStyle w:val="Hyperlink"/>
          </w:rPr>
          <w:t>Sequence diagram</w:t>
        </w:r>
        <w:r w:rsidRPr="0020011C">
          <w:rPr>
            <w:rStyle w:val="Hyperlink"/>
            <w:lang w:val="en-US"/>
          </w:rPr>
          <w:t xml:space="preserve"> Mengajukan SPT BKA</w:t>
        </w:r>
        <w:r>
          <w:rPr>
            <w:webHidden/>
          </w:rPr>
          <w:tab/>
        </w:r>
        <w:r>
          <w:rPr>
            <w:webHidden/>
          </w:rPr>
          <w:fldChar w:fldCharType="begin"/>
        </w:r>
        <w:r>
          <w:rPr>
            <w:webHidden/>
          </w:rPr>
          <w:instrText xml:space="preserve"> PAGEREF _Toc27694522 \h </w:instrText>
        </w:r>
        <w:r>
          <w:rPr>
            <w:webHidden/>
          </w:rPr>
        </w:r>
        <w:r>
          <w:rPr>
            <w:webHidden/>
          </w:rPr>
          <w:fldChar w:fldCharType="separate"/>
        </w:r>
        <w:r>
          <w:rPr>
            <w:webHidden/>
          </w:rPr>
          <w:t>V-157</w:t>
        </w:r>
        <w:r>
          <w:rPr>
            <w:webHidden/>
          </w:rPr>
          <w:fldChar w:fldCharType="end"/>
        </w:r>
      </w:hyperlink>
    </w:p>
    <w:p w14:paraId="2906CD65" w14:textId="282559FC" w:rsidR="00B40B41" w:rsidRDefault="00B40B41">
      <w:pPr>
        <w:pStyle w:val="TOC1"/>
        <w:rPr>
          <w:rFonts w:asciiTheme="minorHAnsi" w:eastAsiaTheme="minorEastAsia" w:hAnsiTheme="minorHAnsi" w:cstheme="minorBidi"/>
          <w:sz w:val="22"/>
          <w:szCs w:val="22"/>
          <w:lang w:val="en-ID" w:eastAsia="en-ID"/>
        </w:rPr>
      </w:pPr>
      <w:hyperlink w:anchor="_Toc27694523" w:history="1">
        <w:r w:rsidRPr="0020011C">
          <w:rPr>
            <w:rStyle w:val="Hyperlink"/>
            <w:lang w:val="en-US"/>
          </w:rPr>
          <w:t xml:space="preserve">Gambar 5.123 </w:t>
        </w:r>
        <w:r w:rsidRPr="0020011C">
          <w:rPr>
            <w:rStyle w:val="Hyperlink"/>
          </w:rPr>
          <w:t>Sequence diagram</w:t>
        </w:r>
        <w:r w:rsidRPr="0020011C">
          <w:rPr>
            <w:rStyle w:val="Hyperlink"/>
            <w:lang w:val="en-US"/>
          </w:rPr>
          <w:t xml:space="preserve"> Mencari Surat BKA</w:t>
        </w:r>
        <w:r>
          <w:rPr>
            <w:webHidden/>
          </w:rPr>
          <w:tab/>
        </w:r>
        <w:r>
          <w:rPr>
            <w:webHidden/>
          </w:rPr>
          <w:fldChar w:fldCharType="begin"/>
        </w:r>
        <w:r>
          <w:rPr>
            <w:webHidden/>
          </w:rPr>
          <w:instrText xml:space="preserve"> PAGEREF _Toc27694523 \h </w:instrText>
        </w:r>
        <w:r>
          <w:rPr>
            <w:webHidden/>
          </w:rPr>
        </w:r>
        <w:r>
          <w:rPr>
            <w:webHidden/>
          </w:rPr>
          <w:fldChar w:fldCharType="separate"/>
        </w:r>
        <w:r>
          <w:rPr>
            <w:webHidden/>
          </w:rPr>
          <w:t>V-158</w:t>
        </w:r>
        <w:r>
          <w:rPr>
            <w:webHidden/>
          </w:rPr>
          <w:fldChar w:fldCharType="end"/>
        </w:r>
      </w:hyperlink>
    </w:p>
    <w:p w14:paraId="05025624" w14:textId="39F6787F" w:rsidR="00B40B41" w:rsidRDefault="00B40B41">
      <w:pPr>
        <w:pStyle w:val="TOC1"/>
        <w:rPr>
          <w:rFonts w:asciiTheme="minorHAnsi" w:eastAsiaTheme="minorEastAsia" w:hAnsiTheme="minorHAnsi" w:cstheme="minorBidi"/>
          <w:sz w:val="22"/>
          <w:szCs w:val="22"/>
          <w:lang w:val="en-ID" w:eastAsia="en-ID"/>
        </w:rPr>
      </w:pPr>
      <w:hyperlink w:anchor="_Toc27694524" w:history="1">
        <w:r w:rsidRPr="0020011C">
          <w:rPr>
            <w:rStyle w:val="Hyperlink"/>
            <w:lang w:val="en-US"/>
          </w:rPr>
          <w:t xml:space="preserve">Gambar 5.124 </w:t>
        </w:r>
        <w:r w:rsidRPr="0020011C">
          <w:rPr>
            <w:rStyle w:val="Hyperlink"/>
          </w:rPr>
          <w:t>Sequence diagram</w:t>
        </w:r>
        <w:r w:rsidRPr="0020011C">
          <w:rPr>
            <w:rStyle w:val="Hyperlink"/>
            <w:lang w:val="en-US"/>
          </w:rPr>
          <w:t xml:space="preserve"> Mencari SPT BKA</w:t>
        </w:r>
        <w:r>
          <w:rPr>
            <w:webHidden/>
          </w:rPr>
          <w:tab/>
        </w:r>
        <w:r>
          <w:rPr>
            <w:webHidden/>
          </w:rPr>
          <w:fldChar w:fldCharType="begin"/>
        </w:r>
        <w:r>
          <w:rPr>
            <w:webHidden/>
          </w:rPr>
          <w:instrText xml:space="preserve"> PAGEREF _Toc27694524 \h </w:instrText>
        </w:r>
        <w:r>
          <w:rPr>
            <w:webHidden/>
          </w:rPr>
        </w:r>
        <w:r>
          <w:rPr>
            <w:webHidden/>
          </w:rPr>
          <w:fldChar w:fldCharType="separate"/>
        </w:r>
        <w:r>
          <w:rPr>
            <w:webHidden/>
          </w:rPr>
          <w:t>V-158</w:t>
        </w:r>
        <w:r>
          <w:rPr>
            <w:webHidden/>
          </w:rPr>
          <w:fldChar w:fldCharType="end"/>
        </w:r>
      </w:hyperlink>
    </w:p>
    <w:p w14:paraId="45AF4A44" w14:textId="0CF7BF58" w:rsidR="00B40B41" w:rsidRDefault="00B40B41">
      <w:pPr>
        <w:pStyle w:val="TOC1"/>
        <w:rPr>
          <w:rFonts w:asciiTheme="minorHAnsi" w:eastAsiaTheme="minorEastAsia" w:hAnsiTheme="minorHAnsi" w:cstheme="minorBidi"/>
          <w:sz w:val="22"/>
          <w:szCs w:val="22"/>
          <w:lang w:val="en-ID" w:eastAsia="en-ID"/>
        </w:rPr>
      </w:pPr>
      <w:hyperlink w:anchor="_Toc27694525" w:history="1">
        <w:r w:rsidRPr="0020011C">
          <w:rPr>
            <w:rStyle w:val="Hyperlink"/>
            <w:lang w:val="en-US"/>
          </w:rPr>
          <w:t xml:space="preserve">Gambar 5.125 </w:t>
        </w:r>
        <w:r w:rsidRPr="0020011C">
          <w:rPr>
            <w:rStyle w:val="Hyperlink"/>
          </w:rPr>
          <w:t>Sequence diagram</w:t>
        </w:r>
        <w:r w:rsidRPr="0020011C">
          <w:rPr>
            <w:rStyle w:val="Hyperlink"/>
            <w:lang w:val="en-US"/>
          </w:rPr>
          <w:t xml:space="preserve"> Melihat Pemberitahuan Surat BKA</w:t>
        </w:r>
        <w:r>
          <w:rPr>
            <w:webHidden/>
          </w:rPr>
          <w:tab/>
        </w:r>
        <w:r>
          <w:rPr>
            <w:webHidden/>
          </w:rPr>
          <w:fldChar w:fldCharType="begin"/>
        </w:r>
        <w:r>
          <w:rPr>
            <w:webHidden/>
          </w:rPr>
          <w:instrText xml:space="preserve"> PAGEREF _Toc27694525 \h </w:instrText>
        </w:r>
        <w:r>
          <w:rPr>
            <w:webHidden/>
          </w:rPr>
        </w:r>
        <w:r>
          <w:rPr>
            <w:webHidden/>
          </w:rPr>
          <w:fldChar w:fldCharType="separate"/>
        </w:r>
        <w:r>
          <w:rPr>
            <w:webHidden/>
          </w:rPr>
          <w:t>V-159</w:t>
        </w:r>
        <w:r>
          <w:rPr>
            <w:webHidden/>
          </w:rPr>
          <w:fldChar w:fldCharType="end"/>
        </w:r>
      </w:hyperlink>
    </w:p>
    <w:p w14:paraId="70C0EC77" w14:textId="376993D8" w:rsidR="00B40B41" w:rsidRDefault="00B40B41">
      <w:pPr>
        <w:pStyle w:val="TOC1"/>
        <w:rPr>
          <w:rFonts w:asciiTheme="minorHAnsi" w:eastAsiaTheme="minorEastAsia" w:hAnsiTheme="minorHAnsi" w:cstheme="minorBidi"/>
          <w:sz w:val="22"/>
          <w:szCs w:val="22"/>
          <w:lang w:val="en-ID" w:eastAsia="en-ID"/>
        </w:rPr>
      </w:pPr>
      <w:hyperlink w:anchor="_Toc27694526" w:history="1">
        <w:r w:rsidRPr="0020011C">
          <w:rPr>
            <w:rStyle w:val="Hyperlink"/>
            <w:lang w:val="en-US"/>
          </w:rPr>
          <w:t xml:space="preserve">Gambar 5.126 </w:t>
        </w:r>
        <w:r w:rsidRPr="0020011C">
          <w:rPr>
            <w:rStyle w:val="Hyperlink"/>
          </w:rPr>
          <w:t>Sequence diagram</w:t>
        </w:r>
        <w:r w:rsidRPr="0020011C">
          <w:rPr>
            <w:rStyle w:val="Hyperlink"/>
            <w:lang w:val="en-US"/>
          </w:rPr>
          <w:t xml:space="preserve"> Melihat Pemberitahuan SPT BKA</w:t>
        </w:r>
        <w:r>
          <w:rPr>
            <w:webHidden/>
          </w:rPr>
          <w:tab/>
        </w:r>
        <w:r>
          <w:rPr>
            <w:webHidden/>
          </w:rPr>
          <w:fldChar w:fldCharType="begin"/>
        </w:r>
        <w:r>
          <w:rPr>
            <w:webHidden/>
          </w:rPr>
          <w:instrText xml:space="preserve"> PAGEREF _Toc27694526 \h </w:instrText>
        </w:r>
        <w:r>
          <w:rPr>
            <w:webHidden/>
          </w:rPr>
        </w:r>
        <w:r>
          <w:rPr>
            <w:webHidden/>
          </w:rPr>
          <w:fldChar w:fldCharType="separate"/>
        </w:r>
        <w:r>
          <w:rPr>
            <w:webHidden/>
          </w:rPr>
          <w:t>V-159</w:t>
        </w:r>
        <w:r>
          <w:rPr>
            <w:webHidden/>
          </w:rPr>
          <w:fldChar w:fldCharType="end"/>
        </w:r>
      </w:hyperlink>
    </w:p>
    <w:p w14:paraId="343C824C" w14:textId="0B4FA593" w:rsidR="00B40B41" w:rsidRDefault="00B40B41">
      <w:pPr>
        <w:pStyle w:val="TOC1"/>
        <w:rPr>
          <w:rFonts w:asciiTheme="minorHAnsi" w:eastAsiaTheme="minorEastAsia" w:hAnsiTheme="minorHAnsi" w:cstheme="minorBidi"/>
          <w:sz w:val="22"/>
          <w:szCs w:val="22"/>
          <w:lang w:val="en-ID" w:eastAsia="en-ID"/>
        </w:rPr>
      </w:pPr>
      <w:hyperlink w:anchor="_Toc27694527" w:history="1">
        <w:r w:rsidRPr="0020011C">
          <w:rPr>
            <w:rStyle w:val="Hyperlink"/>
          </w:rPr>
          <w:t>Gambar 5.</w:t>
        </w:r>
        <w:r w:rsidRPr="0020011C">
          <w:rPr>
            <w:rStyle w:val="Hyperlink"/>
            <w:lang w:val="en-US"/>
          </w:rPr>
          <w:t>127</w:t>
        </w:r>
        <w:r w:rsidRPr="0020011C">
          <w:rPr>
            <w:rStyle w:val="Hyperlink"/>
          </w:rPr>
          <w:t xml:space="preserve"> Class Diagram Sistem </w:t>
        </w:r>
        <w:r w:rsidRPr="0020011C">
          <w:rPr>
            <w:rStyle w:val="Hyperlink"/>
            <w:lang w:val="en-US"/>
          </w:rPr>
          <w:t>Manajemen Surat Perintah Tugas</w:t>
        </w:r>
        <w:r>
          <w:rPr>
            <w:webHidden/>
          </w:rPr>
          <w:tab/>
        </w:r>
        <w:r>
          <w:rPr>
            <w:webHidden/>
          </w:rPr>
          <w:fldChar w:fldCharType="begin"/>
        </w:r>
        <w:r>
          <w:rPr>
            <w:webHidden/>
          </w:rPr>
          <w:instrText xml:space="preserve"> PAGEREF _Toc27694527 \h </w:instrText>
        </w:r>
        <w:r>
          <w:rPr>
            <w:webHidden/>
          </w:rPr>
        </w:r>
        <w:r>
          <w:rPr>
            <w:webHidden/>
          </w:rPr>
          <w:fldChar w:fldCharType="separate"/>
        </w:r>
        <w:r>
          <w:rPr>
            <w:webHidden/>
          </w:rPr>
          <w:t>V-161</w:t>
        </w:r>
        <w:r>
          <w:rPr>
            <w:webHidden/>
          </w:rPr>
          <w:fldChar w:fldCharType="end"/>
        </w:r>
      </w:hyperlink>
    </w:p>
    <w:p w14:paraId="105F7B33" w14:textId="546817B1" w:rsidR="00B40B41" w:rsidRDefault="00B40B41">
      <w:pPr>
        <w:pStyle w:val="TOC1"/>
        <w:rPr>
          <w:rFonts w:asciiTheme="minorHAnsi" w:eastAsiaTheme="minorEastAsia" w:hAnsiTheme="minorHAnsi" w:cstheme="minorBidi"/>
          <w:sz w:val="22"/>
          <w:szCs w:val="22"/>
          <w:lang w:val="en-ID" w:eastAsia="en-ID"/>
        </w:rPr>
      </w:pPr>
      <w:hyperlink w:anchor="_Toc27694528" w:history="1">
        <w:r w:rsidRPr="0020011C">
          <w:rPr>
            <w:rStyle w:val="Hyperlink"/>
          </w:rPr>
          <w:t>Gambar 5.</w:t>
        </w:r>
        <w:r w:rsidRPr="0020011C">
          <w:rPr>
            <w:rStyle w:val="Hyperlink"/>
            <w:lang w:val="en-US"/>
          </w:rPr>
          <w:t xml:space="preserve">128 </w:t>
        </w:r>
        <w:r w:rsidRPr="0020011C">
          <w:rPr>
            <w:rStyle w:val="Hyperlink"/>
          </w:rPr>
          <w:t xml:space="preserve">Database Sistem </w:t>
        </w:r>
        <w:r w:rsidRPr="0020011C">
          <w:rPr>
            <w:rStyle w:val="Hyperlink"/>
            <w:lang w:val="en-US"/>
          </w:rPr>
          <w:t>Manajemen Surat Perintah Tugas</w:t>
        </w:r>
        <w:r>
          <w:rPr>
            <w:webHidden/>
          </w:rPr>
          <w:tab/>
        </w:r>
        <w:r>
          <w:rPr>
            <w:webHidden/>
          </w:rPr>
          <w:fldChar w:fldCharType="begin"/>
        </w:r>
        <w:r>
          <w:rPr>
            <w:webHidden/>
          </w:rPr>
          <w:instrText xml:space="preserve"> PAGEREF _Toc27694528 \h </w:instrText>
        </w:r>
        <w:r>
          <w:rPr>
            <w:webHidden/>
          </w:rPr>
        </w:r>
        <w:r>
          <w:rPr>
            <w:webHidden/>
          </w:rPr>
          <w:fldChar w:fldCharType="separate"/>
        </w:r>
        <w:r>
          <w:rPr>
            <w:webHidden/>
          </w:rPr>
          <w:t>V-162</w:t>
        </w:r>
        <w:r>
          <w:rPr>
            <w:webHidden/>
          </w:rPr>
          <w:fldChar w:fldCharType="end"/>
        </w:r>
      </w:hyperlink>
    </w:p>
    <w:p w14:paraId="3A0601FC" w14:textId="37B897D2" w:rsidR="00B40B41" w:rsidRDefault="00B40B41">
      <w:pPr>
        <w:pStyle w:val="TOC1"/>
        <w:rPr>
          <w:rFonts w:asciiTheme="minorHAnsi" w:eastAsiaTheme="minorEastAsia" w:hAnsiTheme="minorHAnsi" w:cstheme="minorBidi"/>
          <w:sz w:val="22"/>
          <w:szCs w:val="22"/>
          <w:lang w:val="en-ID" w:eastAsia="en-ID"/>
        </w:rPr>
      </w:pPr>
      <w:hyperlink w:anchor="_Toc27694529" w:history="1">
        <w:r w:rsidRPr="0020011C">
          <w:rPr>
            <w:rStyle w:val="Hyperlink"/>
          </w:rPr>
          <w:t>Gambar 5.</w:t>
        </w:r>
        <w:r w:rsidRPr="0020011C">
          <w:rPr>
            <w:rStyle w:val="Hyperlink"/>
            <w:lang w:val="en-US"/>
          </w:rPr>
          <w:t>129 Perancangan Antarmuka Login</w:t>
        </w:r>
        <w:r>
          <w:rPr>
            <w:webHidden/>
          </w:rPr>
          <w:tab/>
        </w:r>
        <w:r>
          <w:rPr>
            <w:webHidden/>
          </w:rPr>
          <w:fldChar w:fldCharType="begin"/>
        </w:r>
        <w:r>
          <w:rPr>
            <w:webHidden/>
          </w:rPr>
          <w:instrText xml:space="preserve"> PAGEREF _Toc27694529 \h </w:instrText>
        </w:r>
        <w:r>
          <w:rPr>
            <w:webHidden/>
          </w:rPr>
        </w:r>
        <w:r>
          <w:rPr>
            <w:webHidden/>
          </w:rPr>
          <w:fldChar w:fldCharType="separate"/>
        </w:r>
        <w:r>
          <w:rPr>
            <w:webHidden/>
          </w:rPr>
          <w:t>V-163</w:t>
        </w:r>
        <w:r>
          <w:rPr>
            <w:webHidden/>
          </w:rPr>
          <w:fldChar w:fldCharType="end"/>
        </w:r>
      </w:hyperlink>
    </w:p>
    <w:p w14:paraId="1386EBB4" w14:textId="7675DE12" w:rsidR="00B40B41" w:rsidRDefault="00B40B41">
      <w:pPr>
        <w:pStyle w:val="TOC1"/>
        <w:rPr>
          <w:rFonts w:asciiTheme="minorHAnsi" w:eastAsiaTheme="minorEastAsia" w:hAnsiTheme="minorHAnsi" w:cstheme="minorBidi"/>
          <w:sz w:val="22"/>
          <w:szCs w:val="22"/>
          <w:lang w:val="en-ID" w:eastAsia="en-ID"/>
        </w:rPr>
      </w:pPr>
      <w:hyperlink w:anchor="_Toc27694530" w:history="1">
        <w:r w:rsidRPr="0020011C">
          <w:rPr>
            <w:rStyle w:val="Hyperlink"/>
          </w:rPr>
          <w:t>Gambar 5.</w:t>
        </w:r>
        <w:r w:rsidRPr="0020011C">
          <w:rPr>
            <w:rStyle w:val="Hyperlink"/>
            <w:lang w:val="en-US"/>
          </w:rPr>
          <w:t>130 Perancangan Antarmuka Forgot Password</w:t>
        </w:r>
        <w:r>
          <w:rPr>
            <w:webHidden/>
          </w:rPr>
          <w:tab/>
        </w:r>
        <w:r>
          <w:rPr>
            <w:webHidden/>
          </w:rPr>
          <w:fldChar w:fldCharType="begin"/>
        </w:r>
        <w:r>
          <w:rPr>
            <w:webHidden/>
          </w:rPr>
          <w:instrText xml:space="preserve"> PAGEREF _Toc27694530 \h </w:instrText>
        </w:r>
        <w:r>
          <w:rPr>
            <w:webHidden/>
          </w:rPr>
        </w:r>
        <w:r>
          <w:rPr>
            <w:webHidden/>
          </w:rPr>
          <w:fldChar w:fldCharType="separate"/>
        </w:r>
        <w:r>
          <w:rPr>
            <w:webHidden/>
          </w:rPr>
          <w:t>V-163</w:t>
        </w:r>
        <w:r>
          <w:rPr>
            <w:webHidden/>
          </w:rPr>
          <w:fldChar w:fldCharType="end"/>
        </w:r>
      </w:hyperlink>
    </w:p>
    <w:p w14:paraId="3A0D12FC" w14:textId="6E8F0EAA" w:rsidR="00B40B41" w:rsidRDefault="00B40B41">
      <w:pPr>
        <w:pStyle w:val="TOC1"/>
        <w:rPr>
          <w:rFonts w:asciiTheme="minorHAnsi" w:eastAsiaTheme="minorEastAsia" w:hAnsiTheme="minorHAnsi" w:cstheme="minorBidi"/>
          <w:sz w:val="22"/>
          <w:szCs w:val="22"/>
          <w:lang w:val="en-ID" w:eastAsia="en-ID"/>
        </w:rPr>
      </w:pPr>
      <w:hyperlink w:anchor="_Toc27694531" w:history="1">
        <w:r w:rsidRPr="0020011C">
          <w:rPr>
            <w:rStyle w:val="Hyperlink"/>
          </w:rPr>
          <w:t>Gambar 5.</w:t>
        </w:r>
        <w:r w:rsidRPr="0020011C">
          <w:rPr>
            <w:rStyle w:val="Hyperlink"/>
            <w:lang w:val="en-US"/>
          </w:rPr>
          <w:t>131 Perancangan Antarmuka Menu My Profile</w:t>
        </w:r>
        <w:r>
          <w:rPr>
            <w:webHidden/>
          </w:rPr>
          <w:tab/>
        </w:r>
        <w:r>
          <w:rPr>
            <w:webHidden/>
          </w:rPr>
          <w:fldChar w:fldCharType="begin"/>
        </w:r>
        <w:r>
          <w:rPr>
            <w:webHidden/>
          </w:rPr>
          <w:instrText xml:space="preserve"> PAGEREF _Toc27694531 \h </w:instrText>
        </w:r>
        <w:r>
          <w:rPr>
            <w:webHidden/>
          </w:rPr>
        </w:r>
        <w:r>
          <w:rPr>
            <w:webHidden/>
          </w:rPr>
          <w:fldChar w:fldCharType="separate"/>
        </w:r>
        <w:r>
          <w:rPr>
            <w:webHidden/>
          </w:rPr>
          <w:t>V-164</w:t>
        </w:r>
        <w:r>
          <w:rPr>
            <w:webHidden/>
          </w:rPr>
          <w:fldChar w:fldCharType="end"/>
        </w:r>
      </w:hyperlink>
    </w:p>
    <w:p w14:paraId="229E2909" w14:textId="16CF1BB2" w:rsidR="00B40B41" w:rsidRDefault="00B40B41">
      <w:pPr>
        <w:pStyle w:val="TOC1"/>
        <w:rPr>
          <w:rFonts w:asciiTheme="minorHAnsi" w:eastAsiaTheme="minorEastAsia" w:hAnsiTheme="minorHAnsi" w:cstheme="minorBidi"/>
          <w:sz w:val="22"/>
          <w:szCs w:val="22"/>
          <w:lang w:val="en-ID" w:eastAsia="en-ID"/>
        </w:rPr>
      </w:pPr>
      <w:hyperlink w:anchor="_Toc27694532" w:history="1">
        <w:r w:rsidRPr="0020011C">
          <w:rPr>
            <w:rStyle w:val="Hyperlink"/>
          </w:rPr>
          <w:t>Gambar 5.</w:t>
        </w:r>
        <w:r w:rsidRPr="0020011C">
          <w:rPr>
            <w:rStyle w:val="Hyperlink"/>
            <w:lang w:val="en-US"/>
          </w:rPr>
          <w:t>132 Perancangan Antarmuka Menu Edit Profile</w:t>
        </w:r>
        <w:r>
          <w:rPr>
            <w:webHidden/>
          </w:rPr>
          <w:tab/>
        </w:r>
        <w:r>
          <w:rPr>
            <w:webHidden/>
          </w:rPr>
          <w:fldChar w:fldCharType="begin"/>
        </w:r>
        <w:r>
          <w:rPr>
            <w:webHidden/>
          </w:rPr>
          <w:instrText xml:space="preserve"> PAGEREF _Toc27694532 \h </w:instrText>
        </w:r>
        <w:r>
          <w:rPr>
            <w:webHidden/>
          </w:rPr>
        </w:r>
        <w:r>
          <w:rPr>
            <w:webHidden/>
          </w:rPr>
          <w:fldChar w:fldCharType="separate"/>
        </w:r>
        <w:r>
          <w:rPr>
            <w:webHidden/>
          </w:rPr>
          <w:t>V-164</w:t>
        </w:r>
        <w:r>
          <w:rPr>
            <w:webHidden/>
          </w:rPr>
          <w:fldChar w:fldCharType="end"/>
        </w:r>
      </w:hyperlink>
    </w:p>
    <w:p w14:paraId="28990FCB" w14:textId="2BB9168E" w:rsidR="00B40B41" w:rsidRDefault="00B40B41">
      <w:pPr>
        <w:pStyle w:val="TOC1"/>
        <w:rPr>
          <w:rFonts w:asciiTheme="minorHAnsi" w:eastAsiaTheme="minorEastAsia" w:hAnsiTheme="minorHAnsi" w:cstheme="minorBidi"/>
          <w:sz w:val="22"/>
          <w:szCs w:val="22"/>
          <w:lang w:val="en-ID" w:eastAsia="en-ID"/>
        </w:rPr>
      </w:pPr>
      <w:hyperlink w:anchor="_Toc27694533" w:history="1">
        <w:r w:rsidRPr="0020011C">
          <w:rPr>
            <w:rStyle w:val="Hyperlink"/>
          </w:rPr>
          <w:t>Gambar 5.</w:t>
        </w:r>
        <w:r w:rsidRPr="0020011C">
          <w:rPr>
            <w:rStyle w:val="Hyperlink"/>
            <w:lang w:val="en-US"/>
          </w:rPr>
          <w:t>133 Perancangan Antarmuka Menu Change Password</w:t>
        </w:r>
        <w:r>
          <w:rPr>
            <w:webHidden/>
          </w:rPr>
          <w:tab/>
        </w:r>
        <w:r>
          <w:rPr>
            <w:webHidden/>
          </w:rPr>
          <w:fldChar w:fldCharType="begin"/>
        </w:r>
        <w:r>
          <w:rPr>
            <w:webHidden/>
          </w:rPr>
          <w:instrText xml:space="preserve"> PAGEREF _Toc27694533 \h </w:instrText>
        </w:r>
        <w:r>
          <w:rPr>
            <w:webHidden/>
          </w:rPr>
        </w:r>
        <w:r>
          <w:rPr>
            <w:webHidden/>
          </w:rPr>
          <w:fldChar w:fldCharType="separate"/>
        </w:r>
        <w:r>
          <w:rPr>
            <w:webHidden/>
          </w:rPr>
          <w:t>V-165</w:t>
        </w:r>
        <w:r>
          <w:rPr>
            <w:webHidden/>
          </w:rPr>
          <w:fldChar w:fldCharType="end"/>
        </w:r>
      </w:hyperlink>
    </w:p>
    <w:p w14:paraId="12FFAA34" w14:textId="38B58C98" w:rsidR="00B40B41" w:rsidRDefault="00B40B41">
      <w:pPr>
        <w:pStyle w:val="TOC1"/>
        <w:rPr>
          <w:rFonts w:asciiTheme="minorHAnsi" w:eastAsiaTheme="minorEastAsia" w:hAnsiTheme="minorHAnsi" w:cstheme="minorBidi"/>
          <w:sz w:val="22"/>
          <w:szCs w:val="22"/>
          <w:lang w:val="en-ID" w:eastAsia="en-ID"/>
        </w:rPr>
      </w:pPr>
      <w:hyperlink w:anchor="_Toc27694534" w:history="1">
        <w:r w:rsidRPr="0020011C">
          <w:rPr>
            <w:rStyle w:val="Hyperlink"/>
          </w:rPr>
          <w:t>Gambar 5.</w:t>
        </w:r>
        <w:r w:rsidRPr="0020011C">
          <w:rPr>
            <w:rStyle w:val="Hyperlink"/>
            <w:lang w:val="en-US"/>
          </w:rPr>
          <w:t>134 Perancangan Antarmuka Menu Dashboard</w:t>
        </w:r>
        <w:r>
          <w:rPr>
            <w:webHidden/>
          </w:rPr>
          <w:tab/>
        </w:r>
        <w:r>
          <w:rPr>
            <w:webHidden/>
          </w:rPr>
          <w:fldChar w:fldCharType="begin"/>
        </w:r>
        <w:r>
          <w:rPr>
            <w:webHidden/>
          </w:rPr>
          <w:instrText xml:space="preserve"> PAGEREF _Toc27694534 \h </w:instrText>
        </w:r>
        <w:r>
          <w:rPr>
            <w:webHidden/>
          </w:rPr>
        </w:r>
        <w:r>
          <w:rPr>
            <w:webHidden/>
          </w:rPr>
          <w:fldChar w:fldCharType="separate"/>
        </w:r>
        <w:r>
          <w:rPr>
            <w:webHidden/>
          </w:rPr>
          <w:t>V-165</w:t>
        </w:r>
        <w:r>
          <w:rPr>
            <w:webHidden/>
          </w:rPr>
          <w:fldChar w:fldCharType="end"/>
        </w:r>
      </w:hyperlink>
    </w:p>
    <w:p w14:paraId="75313CFE" w14:textId="571D26EB" w:rsidR="00B40B41" w:rsidRDefault="00B40B41">
      <w:pPr>
        <w:pStyle w:val="TOC1"/>
        <w:rPr>
          <w:rFonts w:asciiTheme="minorHAnsi" w:eastAsiaTheme="minorEastAsia" w:hAnsiTheme="minorHAnsi" w:cstheme="minorBidi"/>
          <w:sz w:val="22"/>
          <w:szCs w:val="22"/>
          <w:lang w:val="en-ID" w:eastAsia="en-ID"/>
        </w:rPr>
      </w:pPr>
      <w:hyperlink w:anchor="_Toc27694535" w:history="1">
        <w:r w:rsidRPr="0020011C">
          <w:rPr>
            <w:rStyle w:val="Hyperlink"/>
          </w:rPr>
          <w:t>Gambar 5.</w:t>
        </w:r>
        <w:r w:rsidRPr="0020011C">
          <w:rPr>
            <w:rStyle w:val="Hyperlink"/>
            <w:lang w:val="en-US"/>
          </w:rPr>
          <w:t>135 Perancangan Antarmuka Menu Role Access</w:t>
        </w:r>
        <w:r>
          <w:rPr>
            <w:webHidden/>
          </w:rPr>
          <w:tab/>
        </w:r>
        <w:r>
          <w:rPr>
            <w:webHidden/>
          </w:rPr>
          <w:fldChar w:fldCharType="begin"/>
        </w:r>
        <w:r>
          <w:rPr>
            <w:webHidden/>
          </w:rPr>
          <w:instrText xml:space="preserve"> PAGEREF _Toc27694535 \h </w:instrText>
        </w:r>
        <w:r>
          <w:rPr>
            <w:webHidden/>
          </w:rPr>
        </w:r>
        <w:r>
          <w:rPr>
            <w:webHidden/>
          </w:rPr>
          <w:fldChar w:fldCharType="separate"/>
        </w:r>
        <w:r>
          <w:rPr>
            <w:webHidden/>
          </w:rPr>
          <w:t>V-166</w:t>
        </w:r>
        <w:r>
          <w:rPr>
            <w:webHidden/>
          </w:rPr>
          <w:fldChar w:fldCharType="end"/>
        </w:r>
      </w:hyperlink>
    </w:p>
    <w:p w14:paraId="7CFDCDA3" w14:textId="56359608" w:rsidR="00B40B41" w:rsidRDefault="00B40B41">
      <w:pPr>
        <w:pStyle w:val="TOC1"/>
        <w:rPr>
          <w:rFonts w:asciiTheme="minorHAnsi" w:eastAsiaTheme="minorEastAsia" w:hAnsiTheme="minorHAnsi" w:cstheme="minorBidi"/>
          <w:sz w:val="22"/>
          <w:szCs w:val="22"/>
          <w:lang w:val="en-ID" w:eastAsia="en-ID"/>
        </w:rPr>
      </w:pPr>
      <w:hyperlink w:anchor="_Toc27694536" w:history="1">
        <w:r w:rsidRPr="0020011C">
          <w:rPr>
            <w:rStyle w:val="Hyperlink"/>
          </w:rPr>
          <w:t>Gambar 5.</w:t>
        </w:r>
        <w:r w:rsidRPr="0020011C">
          <w:rPr>
            <w:rStyle w:val="Hyperlink"/>
            <w:lang w:val="en-US"/>
          </w:rPr>
          <w:t>136 Perancangan Antarmuka Menu Role</w:t>
        </w:r>
        <w:r>
          <w:rPr>
            <w:webHidden/>
          </w:rPr>
          <w:tab/>
        </w:r>
        <w:r>
          <w:rPr>
            <w:webHidden/>
          </w:rPr>
          <w:fldChar w:fldCharType="begin"/>
        </w:r>
        <w:r>
          <w:rPr>
            <w:webHidden/>
          </w:rPr>
          <w:instrText xml:space="preserve"> PAGEREF _Toc27694536 \h </w:instrText>
        </w:r>
        <w:r>
          <w:rPr>
            <w:webHidden/>
          </w:rPr>
        </w:r>
        <w:r>
          <w:rPr>
            <w:webHidden/>
          </w:rPr>
          <w:fldChar w:fldCharType="separate"/>
        </w:r>
        <w:r>
          <w:rPr>
            <w:webHidden/>
          </w:rPr>
          <w:t>V-166</w:t>
        </w:r>
        <w:r>
          <w:rPr>
            <w:webHidden/>
          </w:rPr>
          <w:fldChar w:fldCharType="end"/>
        </w:r>
      </w:hyperlink>
    </w:p>
    <w:p w14:paraId="2FC6DFAD" w14:textId="2BEDE86A" w:rsidR="00B40B41" w:rsidRDefault="00B40B41">
      <w:pPr>
        <w:pStyle w:val="TOC1"/>
        <w:rPr>
          <w:rFonts w:asciiTheme="minorHAnsi" w:eastAsiaTheme="minorEastAsia" w:hAnsiTheme="minorHAnsi" w:cstheme="minorBidi"/>
          <w:sz w:val="22"/>
          <w:szCs w:val="22"/>
          <w:lang w:val="en-ID" w:eastAsia="en-ID"/>
        </w:rPr>
      </w:pPr>
      <w:hyperlink w:anchor="_Toc27694537" w:history="1">
        <w:r w:rsidRPr="0020011C">
          <w:rPr>
            <w:rStyle w:val="Hyperlink"/>
          </w:rPr>
          <w:t>Gambar 5.</w:t>
        </w:r>
        <w:r w:rsidRPr="0020011C">
          <w:rPr>
            <w:rStyle w:val="Hyperlink"/>
            <w:lang w:val="en-US"/>
          </w:rPr>
          <w:t>137 Perancangan Antarmuka Menu Tambah Role</w:t>
        </w:r>
        <w:r>
          <w:rPr>
            <w:webHidden/>
          </w:rPr>
          <w:tab/>
        </w:r>
        <w:r>
          <w:rPr>
            <w:webHidden/>
          </w:rPr>
          <w:fldChar w:fldCharType="begin"/>
        </w:r>
        <w:r>
          <w:rPr>
            <w:webHidden/>
          </w:rPr>
          <w:instrText xml:space="preserve"> PAGEREF _Toc27694537 \h </w:instrText>
        </w:r>
        <w:r>
          <w:rPr>
            <w:webHidden/>
          </w:rPr>
        </w:r>
        <w:r>
          <w:rPr>
            <w:webHidden/>
          </w:rPr>
          <w:fldChar w:fldCharType="separate"/>
        </w:r>
        <w:r>
          <w:rPr>
            <w:webHidden/>
          </w:rPr>
          <w:t>V-167</w:t>
        </w:r>
        <w:r>
          <w:rPr>
            <w:webHidden/>
          </w:rPr>
          <w:fldChar w:fldCharType="end"/>
        </w:r>
      </w:hyperlink>
    </w:p>
    <w:p w14:paraId="7B7FB441" w14:textId="45DC922E" w:rsidR="00B40B41" w:rsidRDefault="00B40B41">
      <w:pPr>
        <w:pStyle w:val="TOC1"/>
        <w:rPr>
          <w:rFonts w:asciiTheme="minorHAnsi" w:eastAsiaTheme="minorEastAsia" w:hAnsiTheme="minorHAnsi" w:cstheme="minorBidi"/>
          <w:sz w:val="22"/>
          <w:szCs w:val="22"/>
          <w:lang w:val="en-ID" w:eastAsia="en-ID"/>
        </w:rPr>
      </w:pPr>
      <w:hyperlink w:anchor="_Toc27694538" w:history="1">
        <w:r w:rsidRPr="0020011C">
          <w:rPr>
            <w:rStyle w:val="Hyperlink"/>
          </w:rPr>
          <w:t>Gambar 5.</w:t>
        </w:r>
        <w:r w:rsidRPr="0020011C">
          <w:rPr>
            <w:rStyle w:val="Hyperlink"/>
            <w:lang w:val="en-US"/>
          </w:rPr>
          <w:t>138 Perancangan Antarmuka Menu Ubah Role</w:t>
        </w:r>
        <w:r>
          <w:rPr>
            <w:webHidden/>
          </w:rPr>
          <w:tab/>
        </w:r>
        <w:r>
          <w:rPr>
            <w:webHidden/>
          </w:rPr>
          <w:fldChar w:fldCharType="begin"/>
        </w:r>
        <w:r>
          <w:rPr>
            <w:webHidden/>
          </w:rPr>
          <w:instrText xml:space="preserve"> PAGEREF _Toc27694538 \h </w:instrText>
        </w:r>
        <w:r>
          <w:rPr>
            <w:webHidden/>
          </w:rPr>
        </w:r>
        <w:r>
          <w:rPr>
            <w:webHidden/>
          </w:rPr>
          <w:fldChar w:fldCharType="separate"/>
        </w:r>
        <w:r>
          <w:rPr>
            <w:webHidden/>
          </w:rPr>
          <w:t>V-167</w:t>
        </w:r>
        <w:r>
          <w:rPr>
            <w:webHidden/>
          </w:rPr>
          <w:fldChar w:fldCharType="end"/>
        </w:r>
      </w:hyperlink>
    </w:p>
    <w:p w14:paraId="6D331B98" w14:textId="5CAA05E6" w:rsidR="00B40B41" w:rsidRDefault="00B40B41">
      <w:pPr>
        <w:pStyle w:val="TOC1"/>
        <w:rPr>
          <w:rFonts w:asciiTheme="minorHAnsi" w:eastAsiaTheme="minorEastAsia" w:hAnsiTheme="minorHAnsi" w:cstheme="minorBidi"/>
          <w:sz w:val="22"/>
          <w:szCs w:val="22"/>
          <w:lang w:val="en-ID" w:eastAsia="en-ID"/>
        </w:rPr>
      </w:pPr>
      <w:hyperlink w:anchor="_Toc27694539" w:history="1">
        <w:r w:rsidRPr="0020011C">
          <w:rPr>
            <w:rStyle w:val="Hyperlink"/>
          </w:rPr>
          <w:t>Gambar 5.</w:t>
        </w:r>
        <w:r w:rsidRPr="0020011C">
          <w:rPr>
            <w:rStyle w:val="Hyperlink"/>
            <w:lang w:val="en-US"/>
          </w:rPr>
          <w:t>129 Perancangan Antarmuka Menu Menu Management</w:t>
        </w:r>
        <w:r>
          <w:rPr>
            <w:webHidden/>
          </w:rPr>
          <w:tab/>
        </w:r>
        <w:r>
          <w:rPr>
            <w:webHidden/>
          </w:rPr>
          <w:fldChar w:fldCharType="begin"/>
        </w:r>
        <w:r>
          <w:rPr>
            <w:webHidden/>
          </w:rPr>
          <w:instrText xml:space="preserve"> PAGEREF _Toc27694539 \h </w:instrText>
        </w:r>
        <w:r>
          <w:rPr>
            <w:webHidden/>
          </w:rPr>
        </w:r>
        <w:r>
          <w:rPr>
            <w:webHidden/>
          </w:rPr>
          <w:fldChar w:fldCharType="separate"/>
        </w:r>
        <w:r>
          <w:rPr>
            <w:webHidden/>
          </w:rPr>
          <w:t>V-168</w:t>
        </w:r>
        <w:r>
          <w:rPr>
            <w:webHidden/>
          </w:rPr>
          <w:fldChar w:fldCharType="end"/>
        </w:r>
      </w:hyperlink>
    </w:p>
    <w:p w14:paraId="5CB68B55" w14:textId="7393379E" w:rsidR="00B40B41" w:rsidRDefault="00B40B41">
      <w:pPr>
        <w:pStyle w:val="TOC1"/>
        <w:rPr>
          <w:rFonts w:asciiTheme="minorHAnsi" w:eastAsiaTheme="minorEastAsia" w:hAnsiTheme="minorHAnsi" w:cstheme="minorBidi"/>
          <w:sz w:val="22"/>
          <w:szCs w:val="22"/>
          <w:lang w:val="en-ID" w:eastAsia="en-ID"/>
        </w:rPr>
      </w:pPr>
      <w:hyperlink w:anchor="_Toc27694540" w:history="1">
        <w:r w:rsidRPr="0020011C">
          <w:rPr>
            <w:rStyle w:val="Hyperlink"/>
          </w:rPr>
          <w:t>Gambar 5.</w:t>
        </w:r>
        <w:r w:rsidRPr="0020011C">
          <w:rPr>
            <w:rStyle w:val="Hyperlink"/>
            <w:lang w:val="en-US"/>
          </w:rPr>
          <w:t>139 Perancangan Antarmuka Menu Tambah Menu Management</w:t>
        </w:r>
        <w:r>
          <w:rPr>
            <w:webHidden/>
          </w:rPr>
          <w:tab/>
        </w:r>
        <w:r>
          <w:rPr>
            <w:webHidden/>
          </w:rPr>
          <w:fldChar w:fldCharType="begin"/>
        </w:r>
        <w:r>
          <w:rPr>
            <w:webHidden/>
          </w:rPr>
          <w:instrText xml:space="preserve"> PAGEREF _Toc27694540 \h </w:instrText>
        </w:r>
        <w:r>
          <w:rPr>
            <w:webHidden/>
          </w:rPr>
        </w:r>
        <w:r>
          <w:rPr>
            <w:webHidden/>
          </w:rPr>
          <w:fldChar w:fldCharType="separate"/>
        </w:r>
        <w:r>
          <w:rPr>
            <w:webHidden/>
          </w:rPr>
          <w:t>V-168</w:t>
        </w:r>
        <w:r>
          <w:rPr>
            <w:webHidden/>
          </w:rPr>
          <w:fldChar w:fldCharType="end"/>
        </w:r>
      </w:hyperlink>
    </w:p>
    <w:p w14:paraId="620C121F" w14:textId="02EF08FD" w:rsidR="00B40B41" w:rsidRDefault="00B40B41">
      <w:pPr>
        <w:pStyle w:val="TOC1"/>
        <w:rPr>
          <w:rFonts w:asciiTheme="minorHAnsi" w:eastAsiaTheme="minorEastAsia" w:hAnsiTheme="minorHAnsi" w:cstheme="minorBidi"/>
          <w:sz w:val="22"/>
          <w:szCs w:val="22"/>
          <w:lang w:val="en-ID" w:eastAsia="en-ID"/>
        </w:rPr>
      </w:pPr>
      <w:hyperlink w:anchor="_Toc27694541" w:history="1">
        <w:r w:rsidRPr="0020011C">
          <w:rPr>
            <w:rStyle w:val="Hyperlink"/>
          </w:rPr>
          <w:t>Gambar 5.</w:t>
        </w:r>
        <w:r w:rsidRPr="0020011C">
          <w:rPr>
            <w:rStyle w:val="Hyperlink"/>
            <w:lang w:val="en-US"/>
          </w:rPr>
          <w:t>140 Perancangan Antarmuka Menu Ubah Menu Management</w:t>
        </w:r>
        <w:r>
          <w:rPr>
            <w:webHidden/>
          </w:rPr>
          <w:tab/>
        </w:r>
        <w:r>
          <w:rPr>
            <w:webHidden/>
          </w:rPr>
          <w:fldChar w:fldCharType="begin"/>
        </w:r>
        <w:r>
          <w:rPr>
            <w:webHidden/>
          </w:rPr>
          <w:instrText xml:space="preserve"> PAGEREF _Toc27694541 \h </w:instrText>
        </w:r>
        <w:r>
          <w:rPr>
            <w:webHidden/>
          </w:rPr>
        </w:r>
        <w:r>
          <w:rPr>
            <w:webHidden/>
          </w:rPr>
          <w:fldChar w:fldCharType="separate"/>
        </w:r>
        <w:r>
          <w:rPr>
            <w:webHidden/>
          </w:rPr>
          <w:t>V-169</w:t>
        </w:r>
        <w:r>
          <w:rPr>
            <w:webHidden/>
          </w:rPr>
          <w:fldChar w:fldCharType="end"/>
        </w:r>
      </w:hyperlink>
    </w:p>
    <w:p w14:paraId="04200BBA" w14:textId="081E3710" w:rsidR="00B40B41" w:rsidRDefault="00B40B41">
      <w:pPr>
        <w:pStyle w:val="TOC1"/>
        <w:rPr>
          <w:rFonts w:asciiTheme="minorHAnsi" w:eastAsiaTheme="minorEastAsia" w:hAnsiTheme="minorHAnsi" w:cstheme="minorBidi"/>
          <w:sz w:val="22"/>
          <w:szCs w:val="22"/>
          <w:lang w:val="en-ID" w:eastAsia="en-ID"/>
        </w:rPr>
      </w:pPr>
      <w:hyperlink w:anchor="_Toc27694542" w:history="1">
        <w:r w:rsidRPr="0020011C">
          <w:rPr>
            <w:rStyle w:val="Hyperlink"/>
          </w:rPr>
          <w:t>Gambar 5.</w:t>
        </w:r>
        <w:r w:rsidRPr="0020011C">
          <w:rPr>
            <w:rStyle w:val="Hyperlink"/>
            <w:lang w:val="en-US"/>
          </w:rPr>
          <w:t>141 Perancangan Antarmuka Menu Submenu Management</w:t>
        </w:r>
        <w:r>
          <w:rPr>
            <w:webHidden/>
          </w:rPr>
          <w:tab/>
        </w:r>
        <w:r>
          <w:rPr>
            <w:webHidden/>
          </w:rPr>
          <w:fldChar w:fldCharType="begin"/>
        </w:r>
        <w:r>
          <w:rPr>
            <w:webHidden/>
          </w:rPr>
          <w:instrText xml:space="preserve"> PAGEREF _Toc27694542 \h </w:instrText>
        </w:r>
        <w:r>
          <w:rPr>
            <w:webHidden/>
          </w:rPr>
        </w:r>
        <w:r>
          <w:rPr>
            <w:webHidden/>
          </w:rPr>
          <w:fldChar w:fldCharType="separate"/>
        </w:r>
        <w:r>
          <w:rPr>
            <w:webHidden/>
          </w:rPr>
          <w:t>V-169</w:t>
        </w:r>
        <w:r>
          <w:rPr>
            <w:webHidden/>
          </w:rPr>
          <w:fldChar w:fldCharType="end"/>
        </w:r>
      </w:hyperlink>
    </w:p>
    <w:p w14:paraId="5C6E9797" w14:textId="6E8AF223" w:rsidR="00B40B41" w:rsidRDefault="00B40B41">
      <w:pPr>
        <w:pStyle w:val="TOC1"/>
        <w:rPr>
          <w:rFonts w:asciiTheme="minorHAnsi" w:eastAsiaTheme="minorEastAsia" w:hAnsiTheme="minorHAnsi" w:cstheme="minorBidi"/>
          <w:sz w:val="22"/>
          <w:szCs w:val="22"/>
          <w:lang w:val="en-ID" w:eastAsia="en-ID"/>
        </w:rPr>
      </w:pPr>
      <w:hyperlink w:anchor="_Toc27694543" w:history="1">
        <w:r w:rsidRPr="0020011C">
          <w:rPr>
            <w:rStyle w:val="Hyperlink"/>
          </w:rPr>
          <w:t>Gambar 5.</w:t>
        </w:r>
        <w:r w:rsidRPr="0020011C">
          <w:rPr>
            <w:rStyle w:val="Hyperlink"/>
            <w:lang w:val="en-US"/>
          </w:rPr>
          <w:t>142 Perancangan Antarmuka Menu Tambah Submenu Management</w:t>
        </w:r>
        <w:r>
          <w:rPr>
            <w:webHidden/>
          </w:rPr>
          <w:tab/>
        </w:r>
        <w:r>
          <w:rPr>
            <w:webHidden/>
          </w:rPr>
          <w:fldChar w:fldCharType="begin"/>
        </w:r>
        <w:r>
          <w:rPr>
            <w:webHidden/>
          </w:rPr>
          <w:instrText xml:space="preserve"> PAGEREF _Toc27694543 \h </w:instrText>
        </w:r>
        <w:r>
          <w:rPr>
            <w:webHidden/>
          </w:rPr>
        </w:r>
        <w:r>
          <w:rPr>
            <w:webHidden/>
          </w:rPr>
          <w:fldChar w:fldCharType="separate"/>
        </w:r>
        <w:r>
          <w:rPr>
            <w:webHidden/>
          </w:rPr>
          <w:t>V-170</w:t>
        </w:r>
        <w:r>
          <w:rPr>
            <w:webHidden/>
          </w:rPr>
          <w:fldChar w:fldCharType="end"/>
        </w:r>
      </w:hyperlink>
    </w:p>
    <w:p w14:paraId="19BA5E77" w14:textId="1C4A6F04" w:rsidR="00B40B41" w:rsidRDefault="00B40B41">
      <w:pPr>
        <w:pStyle w:val="TOC1"/>
        <w:rPr>
          <w:rFonts w:asciiTheme="minorHAnsi" w:eastAsiaTheme="minorEastAsia" w:hAnsiTheme="minorHAnsi" w:cstheme="minorBidi"/>
          <w:sz w:val="22"/>
          <w:szCs w:val="22"/>
          <w:lang w:val="en-ID" w:eastAsia="en-ID"/>
        </w:rPr>
      </w:pPr>
      <w:hyperlink w:anchor="_Toc27694544" w:history="1">
        <w:r w:rsidRPr="0020011C">
          <w:rPr>
            <w:rStyle w:val="Hyperlink"/>
          </w:rPr>
          <w:t>Gambar 5.</w:t>
        </w:r>
        <w:r w:rsidRPr="0020011C">
          <w:rPr>
            <w:rStyle w:val="Hyperlink"/>
            <w:lang w:val="en-US"/>
          </w:rPr>
          <w:t>143 Perancangan Antarmuka Menu Ubah Menu Management</w:t>
        </w:r>
        <w:r>
          <w:rPr>
            <w:webHidden/>
          </w:rPr>
          <w:tab/>
        </w:r>
        <w:r>
          <w:rPr>
            <w:webHidden/>
          </w:rPr>
          <w:fldChar w:fldCharType="begin"/>
        </w:r>
        <w:r>
          <w:rPr>
            <w:webHidden/>
          </w:rPr>
          <w:instrText xml:space="preserve"> PAGEREF _Toc27694544 \h </w:instrText>
        </w:r>
        <w:r>
          <w:rPr>
            <w:webHidden/>
          </w:rPr>
        </w:r>
        <w:r>
          <w:rPr>
            <w:webHidden/>
          </w:rPr>
          <w:fldChar w:fldCharType="separate"/>
        </w:r>
        <w:r>
          <w:rPr>
            <w:webHidden/>
          </w:rPr>
          <w:t>V-170</w:t>
        </w:r>
        <w:r>
          <w:rPr>
            <w:webHidden/>
          </w:rPr>
          <w:fldChar w:fldCharType="end"/>
        </w:r>
      </w:hyperlink>
    </w:p>
    <w:p w14:paraId="1DC6B035" w14:textId="277AF11C" w:rsidR="00B40B41" w:rsidRDefault="00B40B41">
      <w:pPr>
        <w:pStyle w:val="TOC1"/>
        <w:rPr>
          <w:rFonts w:asciiTheme="minorHAnsi" w:eastAsiaTheme="minorEastAsia" w:hAnsiTheme="minorHAnsi" w:cstheme="minorBidi"/>
          <w:sz w:val="22"/>
          <w:szCs w:val="22"/>
          <w:lang w:val="en-ID" w:eastAsia="en-ID"/>
        </w:rPr>
      </w:pPr>
      <w:hyperlink w:anchor="_Toc27694545" w:history="1">
        <w:r w:rsidRPr="0020011C">
          <w:rPr>
            <w:rStyle w:val="Hyperlink"/>
          </w:rPr>
          <w:t>Gambar 5.</w:t>
        </w:r>
        <w:r w:rsidRPr="0020011C">
          <w:rPr>
            <w:rStyle w:val="Hyperlink"/>
            <w:lang w:val="en-US"/>
          </w:rPr>
          <w:t>144 Perancangan Antarmuka Menu Pegawai</w:t>
        </w:r>
        <w:r>
          <w:rPr>
            <w:webHidden/>
          </w:rPr>
          <w:tab/>
        </w:r>
        <w:r>
          <w:rPr>
            <w:webHidden/>
          </w:rPr>
          <w:fldChar w:fldCharType="begin"/>
        </w:r>
        <w:r>
          <w:rPr>
            <w:webHidden/>
          </w:rPr>
          <w:instrText xml:space="preserve"> PAGEREF _Toc27694545 \h </w:instrText>
        </w:r>
        <w:r>
          <w:rPr>
            <w:webHidden/>
          </w:rPr>
        </w:r>
        <w:r>
          <w:rPr>
            <w:webHidden/>
          </w:rPr>
          <w:fldChar w:fldCharType="separate"/>
        </w:r>
        <w:r>
          <w:rPr>
            <w:webHidden/>
          </w:rPr>
          <w:t>V-171</w:t>
        </w:r>
        <w:r>
          <w:rPr>
            <w:webHidden/>
          </w:rPr>
          <w:fldChar w:fldCharType="end"/>
        </w:r>
      </w:hyperlink>
    </w:p>
    <w:p w14:paraId="6A62A4D6" w14:textId="3B5371A8" w:rsidR="00B40B41" w:rsidRDefault="00B40B41">
      <w:pPr>
        <w:pStyle w:val="TOC1"/>
        <w:rPr>
          <w:rFonts w:asciiTheme="minorHAnsi" w:eastAsiaTheme="minorEastAsia" w:hAnsiTheme="minorHAnsi" w:cstheme="minorBidi"/>
          <w:sz w:val="22"/>
          <w:szCs w:val="22"/>
          <w:lang w:val="en-ID" w:eastAsia="en-ID"/>
        </w:rPr>
      </w:pPr>
      <w:hyperlink w:anchor="_Toc27694546" w:history="1">
        <w:r w:rsidRPr="0020011C">
          <w:rPr>
            <w:rStyle w:val="Hyperlink"/>
          </w:rPr>
          <w:t>Gambar 5.</w:t>
        </w:r>
        <w:r w:rsidRPr="0020011C">
          <w:rPr>
            <w:rStyle w:val="Hyperlink"/>
            <w:lang w:val="en-US"/>
          </w:rPr>
          <w:t>145 Perancangan Antarmuka Menu Tambah Pegawai</w:t>
        </w:r>
        <w:r>
          <w:rPr>
            <w:webHidden/>
          </w:rPr>
          <w:tab/>
        </w:r>
        <w:r>
          <w:rPr>
            <w:webHidden/>
          </w:rPr>
          <w:fldChar w:fldCharType="begin"/>
        </w:r>
        <w:r>
          <w:rPr>
            <w:webHidden/>
          </w:rPr>
          <w:instrText xml:space="preserve"> PAGEREF _Toc27694546 \h </w:instrText>
        </w:r>
        <w:r>
          <w:rPr>
            <w:webHidden/>
          </w:rPr>
        </w:r>
        <w:r>
          <w:rPr>
            <w:webHidden/>
          </w:rPr>
          <w:fldChar w:fldCharType="separate"/>
        </w:r>
        <w:r>
          <w:rPr>
            <w:webHidden/>
          </w:rPr>
          <w:t>V-171</w:t>
        </w:r>
        <w:r>
          <w:rPr>
            <w:webHidden/>
          </w:rPr>
          <w:fldChar w:fldCharType="end"/>
        </w:r>
      </w:hyperlink>
    </w:p>
    <w:p w14:paraId="655A9FCC" w14:textId="23896925" w:rsidR="00B40B41" w:rsidRDefault="00B40B41">
      <w:pPr>
        <w:pStyle w:val="TOC1"/>
        <w:rPr>
          <w:rFonts w:asciiTheme="minorHAnsi" w:eastAsiaTheme="minorEastAsia" w:hAnsiTheme="minorHAnsi" w:cstheme="minorBidi"/>
          <w:sz w:val="22"/>
          <w:szCs w:val="22"/>
          <w:lang w:val="en-ID" w:eastAsia="en-ID"/>
        </w:rPr>
      </w:pPr>
      <w:hyperlink w:anchor="_Toc27694547" w:history="1">
        <w:r w:rsidRPr="0020011C">
          <w:rPr>
            <w:rStyle w:val="Hyperlink"/>
          </w:rPr>
          <w:t>Gambar 5.</w:t>
        </w:r>
        <w:r w:rsidRPr="0020011C">
          <w:rPr>
            <w:rStyle w:val="Hyperlink"/>
            <w:lang w:val="en-US"/>
          </w:rPr>
          <w:t>146 Perancangan Antarmuka Menu Ubah Pegawai</w:t>
        </w:r>
        <w:r>
          <w:rPr>
            <w:webHidden/>
          </w:rPr>
          <w:tab/>
        </w:r>
        <w:r>
          <w:rPr>
            <w:webHidden/>
          </w:rPr>
          <w:fldChar w:fldCharType="begin"/>
        </w:r>
        <w:r>
          <w:rPr>
            <w:webHidden/>
          </w:rPr>
          <w:instrText xml:space="preserve"> PAGEREF _Toc27694547 \h </w:instrText>
        </w:r>
        <w:r>
          <w:rPr>
            <w:webHidden/>
          </w:rPr>
        </w:r>
        <w:r>
          <w:rPr>
            <w:webHidden/>
          </w:rPr>
          <w:fldChar w:fldCharType="separate"/>
        </w:r>
        <w:r>
          <w:rPr>
            <w:webHidden/>
          </w:rPr>
          <w:t>V-172</w:t>
        </w:r>
        <w:r>
          <w:rPr>
            <w:webHidden/>
          </w:rPr>
          <w:fldChar w:fldCharType="end"/>
        </w:r>
      </w:hyperlink>
    </w:p>
    <w:p w14:paraId="60B15130" w14:textId="4EC32981" w:rsidR="00B40B41" w:rsidRDefault="00B40B41">
      <w:pPr>
        <w:pStyle w:val="TOC1"/>
        <w:rPr>
          <w:rFonts w:asciiTheme="minorHAnsi" w:eastAsiaTheme="minorEastAsia" w:hAnsiTheme="minorHAnsi" w:cstheme="minorBidi"/>
          <w:sz w:val="22"/>
          <w:szCs w:val="22"/>
          <w:lang w:val="en-ID" w:eastAsia="en-ID"/>
        </w:rPr>
      </w:pPr>
      <w:hyperlink w:anchor="_Toc27694548" w:history="1">
        <w:r w:rsidRPr="0020011C">
          <w:rPr>
            <w:rStyle w:val="Hyperlink"/>
          </w:rPr>
          <w:t>Gambar 5.</w:t>
        </w:r>
        <w:r w:rsidRPr="0020011C">
          <w:rPr>
            <w:rStyle w:val="Hyperlink"/>
            <w:lang w:val="en-US"/>
          </w:rPr>
          <w:t>147 Perancangan Antarmuka Menu Surat Masuk</w:t>
        </w:r>
        <w:r>
          <w:rPr>
            <w:webHidden/>
          </w:rPr>
          <w:tab/>
        </w:r>
        <w:r>
          <w:rPr>
            <w:webHidden/>
          </w:rPr>
          <w:fldChar w:fldCharType="begin"/>
        </w:r>
        <w:r>
          <w:rPr>
            <w:webHidden/>
          </w:rPr>
          <w:instrText xml:space="preserve"> PAGEREF _Toc27694548 \h </w:instrText>
        </w:r>
        <w:r>
          <w:rPr>
            <w:webHidden/>
          </w:rPr>
        </w:r>
        <w:r>
          <w:rPr>
            <w:webHidden/>
          </w:rPr>
          <w:fldChar w:fldCharType="separate"/>
        </w:r>
        <w:r>
          <w:rPr>
            <w:webHidden/>
          </w:rPr>
          <w:t>V-172</w:t>
        </w:r>
        <w:r>
          <w:rPr>
            <w:webHidden/>
          </w:rPr>
          <w:fldChar w:fldCharType="end"/>
        </w:r>
      </w:hyperlink>
    </w:p>
    <w:p w14:paraId="0D8496DA" w14:textId="6BA10A4C" w:rsidR="00B40B41" w:rsidRDefault="00B40B41">
      <w:pPr>
        <w:pStyle w:val="TOC1"/>
        <w:rPr>
          <w:rFonts w:asciiTheme="minorHAnsi" w:eastAsiaTheme="minorEastAsia" w:hAnsiTheme="minorHAnsi" w:cstheme="minorBidi"/>
          <w:sz w:val="22"/>
          <w:szCs w:val="22"/>
          <w:lang w:val="en-ID" w:eastAsia="en-ID"/>
        </w:rPr>
      </w:pPr>
      <w:hyperlink w:anchor="_Toc27694549" w:history="1">
        <w:r w:rsidRPr="0020011C">
          <w:rPr>
            <w:rStyle w:val="Hyperlink"/>
          </w:rPr>
          <w:t>Gambar 5.</w:t>
        </w:r>
        <w:r w:rsidRPr="0020011C">
          <w:rPr>
            <w:rStyle w:val="Hyperlink"/>
            <w:lang w:val="en-US"/>
          </w:rPr>
          <w:t>148 Perancangan Antarmuka Menu Surat Masuk</w:t>
        </w:r>
        <w:r>
          <w:rPr>
            <w:webHidden/>
          </w:rPr>
          <w:tab/>
        </w:r>
        <w:r>
          <w:rPr>
            <w:webHidden/>
          </w:rPr>
          <w:fldChar w:fldCharType="begin"/>
        </w:r>
        <w:r>
          <w:rPr>
            <w:webHidden/>
          </w:rPr>
          <w:instrText xml:space="preserve"> PAGEREF _Toc27694549 \h </w:instrText>
        </w:r>
        <w:r>
          <w:rPr>
            <w:webHidden/>
          </w:rPr>
        </w:r>
        <w:r>
          <w:rPr>
            <w:webHidden/>
          </w:rPr>
          <w:fldChar w:fldCharType="separate"/>
        </w:r>
        <w:r>
          <w:rPr>
            <w:webHidden/>
          </w:rPr>
          <w:t>V-173</w:t>
        </w:r>
        <w:r>
          <w:rPr>
            <w:webHidden/>
          </w:rPr>
          <w:fldChar w:fldCharType="end"/>
        </w:r>
      </w:hyperlink>
    </w:p>
    <w:p w14:paraId="329BD8B3" w14:textId="5D883DE4" w:rsidR="00B40B41" w:rsidRDefault="00B40B41">
      <w:pPr>
        <w:pStyle w:val="TOC1"/>
        <w:rPr>
          <w:rFonts w:asciiTheme="minorHAnsi" w:eastAsiaTheme="minorEastAsia" w:hAnsiTheme="minorHAnsi" w:cstheme="minorBidi"/>
          <w:sz w:val="22"/>
          <w:szCs w:val="22"/>
          <w:lang w:val="en-ID" w:eastAsia="en-ID"/>
        </w:rPr>
      </w:pPr>
      <w:hyperlink w:anchor="_Toc27694550" w:history="1">
        <w:r w:rsidRPr="0020011C">
          <w:rPr>
            <w:rStyle w:val="Hyperlink"/>
          </w:rPr>
          <w:t>Gambar 5.</w:t>
        </w:r>
        <w:r w:rsidRPr="0020011C">
          <w:rPr>
            <w:rStyle w:val="Hyperlink"/>
            <w:lang w:val="en-US"/>
          </w:rPr>
          <w:t>149 Perancangan Antarmuka Menu Surat Disposisi</w:t>
        </w:r>
        <w:r>
          <w:rPr>
            <w:webHidden/>
          </w:rPr>
          <w:tab/>
        </w:r>
        <w:r>
          <w:rPr>
            <w:webHidden/>
          </w:rPr>
          <w:fldChar w:fldCharType="begin"/>
        </w:r>
        <w:r>
          <w:rPr>
            <w:webHidden/>
          </w:rPr>
          <w:instrText xml:space="preserve"> PAGEREF _Toc27694550 \h </w:instrText>
        </w:r>
        <w:r>
          <w:rPr>
            <w:webHidden/>
          </w:rPr>
        </w:r>
        <w:r>
          <w:rPr>
            <w:webHidden/>
          </w:rPr>
          <w:fldChar w:fldCharType="separate"/>
        </w:r>
        <w:r>
          <w:rPr>
            <w:webHidden/>
          </w:rPr>
          <w:t>V-173</w:t>
        </w:r>
        <w:r>
          <w:rPr>
            <w:webHidden/>
          </w:rPr>
          <w:fldChar w:fldCharType="end"/>
        </w:r>
      </w:hyperlink>
    </w:p>
    <w:p w14:paraId="1FD52B03" w14:textId="43A523BD" w:rsidR="00B40B41" w:rsidRDefault="00B40B41">
      <w:pPr>
        <w:pStyle w:val="TOC1"/>
        <w:rPr>
          <w:rFonts w:asciiTheme="minorHAnsi" w:eastAsiaTheme="minorEastAsia" w:hAnsiTheme="minorHAnsi" w:cstheme="minorBidi"/>
          <w:sz w:val="22"/>
          <w:szCs w:val="22"/>
          <w:lang w:val="en-ID" w:eastAsia="en-ID"/>
        </w:rPr>
      </w:pPr>
      <w:hyperlink w:anchor="_Toc27694551" w:history="1">
        <w:r w:rsidRPr="0020011C">
          <w:rPr>
            <w:rStyle w:val="Hyperlink"/>
          </w:rPr>
          <w:t>Gambar 5.</w:t>
        </w:r>
        <w:r w:rsidRPr="0020011C">
          <w:rPr>
            <w:rStyle w:val="Hyperlink"/>
            <w:lang w:val="en-US"/>
          </w:rPr>
          <w:t>150 Perancangan Antarmuka Menu Surat SPT</w:t>
        </w:r>
        <w:r>
          <w:rPr>
            <w:webHidden/>
          </w:rPr>
          <w:tab/>
        </w:r>
        <w:r>
          <w:rPr>
            <w:webHidden/>
          </w:rPr>
          <w:fldChar w:fldCharType="begin"/>
        </w:r>
        <w:r>
          <w:rPr>
            <w:webHidden/>
          </w:rPr>
          <w:instrText xml:space="preserve"> PAGEREF _Toc27694551 \h </w:instrText>
        </w:r>
        <w:r>
          <w:rPr>
            <w:webHidden/>
          </w:rPr>
        </w:r>
        <w:r>
          <w:rPr>
            <w:webHidden/>
          </w:rPr>
          <w:fldChar w:fldCharType="separate"/>
        </w:r>
        <w:r>
          <w:rPr>
            <w:webHidden/>
          </w:rPr>
          <w:t>V-174</w:t>
        </w:r>
        <w:r>
          <w:rPr>
            <w:webHidden/>
          </w:rPr>
          <w:fldChar w:fldCharType="end"/>
        </w:r>
      </w:hyperlink>
    </w:p>
    <w:p w14:paraId="4FDFDFB7" w14:textId="27F703D9" w:rsidR="00B40B41" w:rsidRDefault="00B40B41">
      <w:pPr>
        <w:pStyle w:val="TOC1"/>
        <w:rPr>
          <w:rFonts w:asciiTheme="minorHAnsi" w:eastAsiaTheme="minorEastAsia" w:hAnsiTheme="minorHAnsi" w:cstheme="minorBidi"/>
          <w:sz w:val="22"/>
          <w:szCs w:val="22"/>
          <w:lang w:val="en-ID" w:eastAsia="en-ID"/>
        </w:rPr>
      </w:pPr>
      <w:hyperlink w:anchor="_Toc27694552" w:history="1">
        <w:r w:rsidRPr="0020011C">
          <w:rPr>
            <w:rStyle w:val="Hyperlink"/>
          </w:rPr>
          <w:t>Gambar 5.</w:t>
        </w:r>
        <w:r w:rsidRPr="0020011C">
          <w:rPr>
            <w:rStyle w:val="Hyperlink"/>
            <w:lang w:val="en-US"/>
          </w:rPr>
          <w:t>151 Perancangan Antarmuka Menu Kontrol SPT</w:t>
        </w:r>
        <w:r>
          <w:rPr>
            <w:webHidden/>
          </w:rPr>
          <w:tab/>
        </w:r>
        <w:r>
          <w:rPr>
            <w:webHidden/>
          </w:rPr>
          <w:fldChar w:fldCharType="begin"/>
        </w:r>
        <w:r>
          <w:rPr>
            <w:webHidden/>
          </w:rPr>
          <w:instrText xml:space="preserve"> PAGEREF _Toc27694552 \h </w:instrText>
        </w:r>
        <w:r>
          <w:rPr>
            <w:webHidden/>
          </w:rPr>
        </w:r>
        <w:r>
          <w:rPr>
            <w:webHidden/>
          </w:rPr>
          <w:fldChar w:fldCharType="separate"/>
        </w:r>
        <w:r>
          <w:rPr>
            <w:webHidden/>
          </w:rPr>
          <w:t>V-174</w:t>
        </w:r>
        <w:r>
          <w:rPr>
            <w:webHidden/>
          </w:rPr>
          <w:fldChar w:fldCharType="end"/>
        </w:r>
      </w:hyperlink>
    </w:p>
    <w:p w14:paraId="5A965036" w14:textId="2850F915" w:rsidR="00B40B41" w:rsidRDefault="00B40B41">
      <w:pPr>
        <w:pStyle w:val="TOC1"/>
        <w:rPr>
          <w:rFonts w:asciiTheme="minorHAnsi" w:eastAsiaTheme="minorEastAsia" w:hAnsiTheme="minorHAnsi" w:cstheme="minorBidi"/>
          <w:sz w:val="22"/>
          <w:szCs w:val="22"/>
          <w:lang w:val="en-ID" w:eastAsia="en-ID"/>
        </w:rPr>
      </w:pPr>
      <w:hyperlink w:anchor="_Toc27694553" w:history="1">
        <w:r w:rsidRPr="0020011C">
          <w:rPr>
            <w:rStyle w:val="Hyperlink"/>
          </w:rPr>
          <w:t xml:space="preserve">Gambar </w:t>
        </w:r>
        <w:r w:rsidRPr="0020011C">
          <w:rPr>
            <w:rStyle w:val="Hyperlink"/>
            <w:lang w:val="en-US"/>
          </w:rPr>
          <w:t>6</w:t>
        </w:r>
        <w:r w:rsidRPr="0020011C">
          <w:rPr>
            <w:rStyle w:val="Hyperlink"/>
          </w:rPr>
          <w:t>.</w:t>
        </w:r>
        <w:r w:rsidRPr="0020011C">
          <w:rPr>
            <w:rStyle w:val="Hyperlink"/>
            <w:lang w:val="en-US"/>
          </w:rPr>
          <w:t xml:space="preserve">1 </w:t>
        </w:r>
        <w:r w:rsidRPr="0020011C">
          <w:rPr>
            <w:rStyle w:val="Hyperlink"/>
            <w:bCs/>
            <w:lang w:val="en-US"/>
          </w:rPr>
          <w:t>Halaman</w:t>
        </w:r>
        <w:r w:rsidRPr="0020011C">
          <w:rPr>
            <w:rStyle w:val="Hyperlink"/>
            <w:lang w:val="en-US"/>
          </w:rPr>
          <w:t xml:space="preserve"> Login</w:t>
        </w:r>
        <w:r>
          <w:rPr>
            <w:webHidden/>
          </w:rPr>
          <w:tab/>
        </w:r>
        <w:r>
          <w:rPr>
            <w:webHidden/>
          </w:rPr>
          <w:fldChar w:fldCharType="begin"/>
        </w:r>
        <w:r>
          <w:rPr>
            <w:webHidden/>
          </w:rPr>
          <w:instrText xml:space="preserve"> PAGEREF _Toc27694553 \h </w:instrText>
        </w:r>
        <w:r>
          <w:rPr>
            <w:webHidden/>
          </w:rPr>
        </w:r>
        <w:r>
          <w:rPr>
            <w:webHidden/>
          </w:rPr>
          <w:fldChar w:fldCharType="separate"/>
        </w:r>
        <w:r>
          <w:rPr>
            <w:webHidden/>
          </w:rPr>
          <w:t>VI-2</w:t>
        </w:r>
        <w:r>
          <w:rPr>
            <w:webHidden/>
          </w:rPr>
          <w:fldChar w:fldCharType="end"/>
        </w:r>
      </w:hyperlink>
    </w:p>
    <w:p w14:paraId="53901490" w14:textId="7CA91D97" w:rsidR="00B40B41" w:rsidRDefault="00B40B41">
      <w:pPr>
        <w:pStyle w:val="TOC1"/>
        <w:rPr>
          <w:rFonts w:asciiTheme="minorHAnsi" w:eastAsiaTheme="minorEastAsia" w:hAnsiTheme="minorHAnsi" w:cstheme="minorBidi"/>
          <w:sz w:val="22"/>
          <w:szCs w:val="22"/>
          <w:lang w:val="en-ID" w:eastAsia="en-ID"/>
        </w:rPr>
      </w:pPr>
      <w:hyperlink w:anchor="_Toc27694554" w:history="1">
        <w:r w:rsidRPr="0020011C">
          <w:rPr>
            <w:rStyle w:val="Hyperlink"/>
          </w:rPr>
          <w:t xml:space="preserve">Gambar </w:t>
        </w:r>
        <w:r w:rsidRPr="0020011C">
          <w:rPr>
            <w:rStyle w:val="Hyperlink"/>
            <w:lang w:val="en-US"/>
          </w:rPr>
          <w:t>6</w:t>
        </w:r>
        <w:r w:rsidRPr="0020011C">
          <w:rPr>
            <w:rStyle w:val="Hyperlink"/>
          </w:rPr>
          <w:t>.</w:t>
        </w:r>
        <w:r w:rsidRPr="0020011C">
          <w:rPr>
            <w:rStyle w:val="Hyperlink"/>
            <w:lang w:val="en-US"/>
          </w:rPr>
          <w:t xml:space="preserve">2 </w:t>
        </w:r>
        <w:r w:rsidRPr="0020011C">
          <w:rPr>
            <w:rStyle w:val="Hyperlink"/>
            <w:bCs/>
            <w:lang w:val="en-US"/>
          </w:rPr>
          <w:t>HalamanForgot</w:t>
        </w:r>
        <w:r w:rsidRPr="0020011C">
          <w:rPr>
            <w:rStyle w:val="Hyperlink"/>
            <w:lang w:val="en-US"/>
          </w:rPr>
          <w:t xml:space="preserve"> Password</w:t>
        </w:r>
        <w:r>
          <w:rPr>
            <w:webHidden/>
          </w:rPr>
          <w:tab/>
        </w:r>
        <w:r>
          <w:rPr>
            <w:webHidden/>
          </w:rPr>
          <w:fldChar w:fldCharType="begin"/>
        </w:r>
        <w:r>
          <w:rPr>
            <w:webHidden/>
          </w:rPr>
          <w:instrText xml:space="preserve"> PAGEREF _Toc27694554 \h </w:instrText>
        </w:r>
        <w:r>
          <w:rPr>
            <w:webHidden/>
          </w:rPr>
        </w:r>
        <w:r>
          <w:rPr>
            <w:webHidden/>
          </w:rPr>
          <w:fldChar w:fldCharType="separate"/>
        </w:r>
        <w:r>
          <w:rPr>
            <w:webHidden/>
          </w:rPr>
          <w:t>VI-3</w:t>
        </w:r>
        <w:r>
          <w:rPr>
            <w:webHidden/>
          </w:rPr>
          <w:fldChar w:fldCharType="end"/>
        </w:r>
      </w:hyperlink>
    </w:p>
    <w:p w14:paraId="5971B632" w14:textId="7A98DA32" w:rsidR="00B40B41" w:rsidRDefault="00B40B41">
      <w:pPr>
        <w:pStyle w:val="TOC1"/>
        <w:rPr>
          <w:rFonts w:asciiTheme="minorHAnsi" w:eastAsiaTheme="minorEastAsia" w:hAnsiTheme="minorHAnsi" w:cstheme="minorBidi"/>
          <w:sz w:val="22"/>
          <w:szCs w:val="22"/>
          <w:lang w:val="en-ID" w:eastAsia="en-ID"/>
        </w:rPr>
      </w:pPr>
      <w:hyperlink w:anchor="_Toc27694555" w:history="1">
        <w:r w:rsidRPr="0020011C">
          <w:rPr>
            <w:rStyle w:val="Hyperlink"/>
          </w:rPr>
          <w:t xml:space="preserve">Gambar </w:t>
        </w:r>
        <w:r w:rsidRPr="0020011C">
          <w:rPr>
            <w:rStyle w:val="Hyperlink"/>
            <w:lang w:val="en-US"/>
          </w:rPr>
          <w:t>6.3 Menu My Profile</w:t>
        </w:r>
        <w:r>
          <w:rPr>
            <w:webHidden/>
          </w:rPr>
          <w:tab/>
        </w:r>
        <w:r>
          <w:rPr>
            <w:webHidden/>
          </w:rPr>
          <w:fldChar w:fldCharType="begin"/>
        </w:r>
        <w:r>
          <w:rPr>
            <w:webHidden/>
          </w:rPr>
          <w:instrText xml:space="preserve"> PAGEREF _Toc27694555 \h </w:instrText>
        </w:r>
        <w:r>
          <w:rPr>
            <w:webHidden/>
          </w:rPr>
        </w:r>
        <w:r>
          <w:rPr>
            <w:webHidden/>
          </w:rPr>
          <w:fldChar w:fldCharType="separate"/>
        </w:r>
        <w:r>
          <w:rPr>
            <w:webHidden/>
          </w:rPr>
          <w:t>VI-3</w:t>
        </w:r>
        <w:r>
          <w:rPr>
            <w:webHidden/>
          </w:rPr>
          <w:fldChar w:fldCharType="end"/>
        </w:r>
      </w:hyperlink>
    </w:p>
    <w:p w14:paraId="7A678CDA" w14:textId="28173FB8" w:rsidR="00B40B41" w:rsidRDefault="00B40B41">
      <w:pPr>
        <w:pStyle w:val="TOC1"/>
        <w:rPr>
          <w:rFonts w:asciiTheme="minorHAnsi" w:eastAsiaTheme="minorEastAsia" w:hAnsiTheme="minorHAnsi" w:cstheme="minorBidi"/>
          <w:sz w:val="22"/>
          <w:szCs w:val="22"/>
          <w:lang w:val="en-ID" w:eastAsia="en-ID"/>
        </w:rPr>
      </w:pPr>
      <w:hyperlink w:anchor="_Toc27694556" w:history="1">
        <w:r w:rsidRPr="0020011C">
          <w:rPr>
            <w:rStyle w:val="Hyperlink"/>
          </w:rPr>
          <w:t xml:space="preserve">Gambar </w:t>
        </w:r>
        <w:r w:rsidRPr="0020011C">
          <w:rPr>
            <w:rStyle w:val="Hyperlink"/>
            <w:lang w:val="en-US"/>
          </w:rPr>
          <w:t>6.4 Menu Edit Profile</w:t>
        </w:r>
        <w:r>
          <w:rPr>
            <w:webHidden/>
          </w:rPr>
          <w:tab/>
        </w:r>
        <w:r>
          <w:rPr>
            <w:webHidden/>
          </w:rPr>
          <w:fldChar w:fldCharType="begin"/>
        </w:r>
        <w:r>
          <w:rPr>
            <w:webHidden/>
          </w:rPr>
          <w:instrText xml:space="preserve"> PAGEREF _Toc27694556 \h </w:instrText>
        </w:r>
        <w:r>
          <w:rPr>
            <w:webHidden/>
          </w:rPr>
        </w:r>
        <w:r>
          <w:rPr>
            <w:webHidden/>
          </w:rPr>
          <w:fldChar w:fldCharType="separate"/>
        </w:r>
        <w:r>
          <w:rPr>
            <w:webHidden/>
          </w:rPr>
          <w:t>VI-4</w:t>
        </w:r>
        <w:r>
          <w:rPr>
            <w:webHidden/>
          </w:rPr>
          <w:fldChar w:fldCharType="end"/>
        </w:r>
      </w:hyperlink>
    </w:p>
    <w:p w14:paraId="71938E97" w14:textId="76D74EAD" w:rsidR="00B40B41" w:rsidRDefault="00B40B41">
      <w:pPr>
        <w:pStyle w:val="TOC1"/>
        <w:rPr>
          <w:rFonts w:asciiTheme="minorHAnsi" w:eastAsiaTheme="minorEastAsia" w:hAnsiTheme="minorHAnsi" w:cstheme="minorBidi"/>
          <w:sz w:val="22"/>
          <w:szCs w:val="22"/>
          <w:lang w:val="en-ID" w:eastAsia="en-ID"/>
        </w:rPr>
      </w:pPr>
      <w:hyperlink w:anchor="_Toc27694557" w:history="1">
        <w:r w:rsidRPr="0020011C">
          <w:rPr>
            <w:rStyle w:val="Hyperlink"/>
          </w:rPr>
          <w:t xml:space="preserve">Gambar </w:t>
        </w:r>
        <w:r w:rsidRPr="0020011C">
          <w:rPr>
            <w:rStyle w:val="Hyperlink"/>
            <w:lang w:val="en-US"/>
          </w:rPr>
          <w:t>6</w:t>
        </w:r>
        <w:r w:rsidRPr="0020011C">
          <w:rPr>
            <w:rStyle w:val="Hyperlink"/>
          </w:rPr>
          <w:t>.</w:t>
        </w:r>
        <w:r w:rsidRPr="0020011C">
          <w:rPr>
            <w:rStyle w:val="Hyperlink"/>
            <w:lang w:val="en-US"/>
          </w:rPr>
          <w:t>5 Menu Change Password</w:t>
        </w:r>
        <w:r>
          <w:rPr>
            <w:webHidden/>
          </w:rPr>
          <w:tab/>
        </w:r>
        <w:r>
          <w:rPr>
            <w:webHidden/>
          </w:rPr>
          <w:fldChar w:fldCharType="begin"/>
        </w:r>
        <w:r>
          <w:rPr>
            <w:webHidden/>
          </w:rPr>
          <w:instrText xml:space="preserve"> PAGEREF _Toc27694557 \h </w:instrText>
        </w:r>
        <w:r>
          <w:rPr>
            <w:webHidden/>
          </w:rPr>
        </w:r>
        <w:r>
          <w:rPr>
            <w:webHidden/>
          </w:rPr>
          <w:fldChar w:fldCharType="separate"/>
        </w:r>
        <w:r>
          <w:rPr>
            <w:webHidden/>
          </w:rPr>
          <w:t>VI-4</w:t>
        </w:r>
        <w:r>
          <w:rPr>
            <w:webHidden/>
          </w:rPr>
          <w:fldChar w:fldCharType="end"/>
        </w:r>
      </w:hyperlink>
    </w:p>
    <w:p w14:paraId="44D21963" w14:textId="7DFCB61E" w:rsidR="00B40B41" w:rsidRDefault="00B40B41">
      <w:pPr>
        <w:pStyle w:val="TOC1"/>
        <w:rPr>
          <w:rFonts w:asciiTheme="minorHAnsi" w:eastAsiaTheme="minorEastAsia" w:hAnsiTheme="minorHAnsi" w:cstheme="minorBidi"/>
          <w:sz w:val="22"/>
          <w:szCs w:val="22"/>
          <w:lang w:val="en-ID" w:eastAsia="en-ID"/>
        </w:rPr>
      </w:pPr>
      <w:hyperlink w:anchor="_Toc27694558" w:history="1">
        <w:r w:rsidRPr="0020011C">
          <w:rPr>
            <w:rStyle w:val="Hyperlink"/>
          </w:rPr>
          <w:t xml:space="preserve">Gambar </w:t>
        </w:r>
        <w:r w:rsidRPr="0020011C">
          <w:rPr>
            <w:rStyle w:val="Hyperlink"/>
            <w:lang w:val="en-US"/>
          </w:rPr>
          <w:t>6</w:t>
        </w:r>
        <w:r w:rsidRPr="0020011C">
          <w:rPr>
            <w:rStyle w:val="Hyperlink"/>
          </w:rPr>
          <w:t>.</w:t>
        </w:r>
        <w:r w:rsidRPr="0020011C">
          <w:rPr>
            <w:rStyle w:val="Hyperlink"/>
            <w:lang w:val="en-US"/>
          </w:rPr>
          <w:t>6 Menu Change Password</w:t>
        </w:r>
        <w:r>
          <w:rPr>
            <w:webHidden/>
          </w:rPr>
          <w:tab/>
        </w:r>
        <w:r>
          <w:rPr>
            <w:webHidden/>
          </w:rPr>
          <w:fldChar w:fldCharType="begin"/>
        </w:r>
        <w:r>
          <w:rPr>
            <w:webHidden/>
          </w:rPr>
          <w:instrText xml:space="preserve"> PAGEREF _Toc27694558 \h </w:instrText>
        </w:r>
        <w:r>
          <w:rPr>
            <w:webHidden/>
          </w:rPr>
        </w:r>
        <w:r>
          <w:rPr>
            <w:webHidden/>
          </w:rPr>
          <w:fldChar w:fldCharType="separate"/>
        </w:r>
        <w:r>
          <w:rPr>
            <w:webHidden/>
          </w:rPr>
          <w:t>VI-5</w:t>
        </w:r>
        <w:r>
          <w:rPr>
            <w:webHidden/>
          </w:rPr>
          <w:fldChar w:fldCharType="end"/>
        </w:r>
      </w:hyperlink>
    </w:p>
    <w:p w14:paraId="4B24BF69" w14:textId="36ACC48F" w:rsidR="00B40B41" w:rsidRDefault="00B40B41">
      <w:pPr>
        <w:pStyle w:val="TOC1"/>
        <w:rPr>
          <w:rFonts w:asciiTheme="minorHAnsi" w:eastAsiaTheme="minorEastAsia" w:hAnsiTheme="minorHAnsi" w:cstheme="minorBidi"/>
          <w:sz w:val="22"/>
          <w:szCs w:val="22"/>
          <w:lang w:val="en-ID" w:eastAsia="en-ID"/>
        </w:rPr>
      </w:pPr>
      <w:hyperlink w:anchor="_Toc27694559" w:history="1">
        <w:r w:rsidRPr="0020011C">
          <w:rPr>
            <w:rStyle w:val="Hyperlink"/>
          </w:rPr>
          <w:t xml:space="preserve">Gambar </w:t>
        </w:r>
        <w:r w:rsidRPr="0020011C">
          <w:rPr>
            <w:rStyle w:val="Hyperlink"/>
            <w:lang w:val="en-US"/>
          </w:rPr>
          <w:t>6</w:t>
        </w:r>
        <w:r w:rsidRPr="0020011C">
          <w:rPr>
            <w:rStyle w:val="Hyperlink"/>
          </w:rPr>
          <w:t>.</w:t>
        </w:r>
        <w:r w:rsidRPr="0020011C">
          <w:rPr>
            <w:rStyle w:val="Hyperlink"/>
            <w:lang w:val="en-US"/>
          </w:rPr>
          <w:t>7 Menu Dashboard</w:t>
        </w:r>
        <w:r>
          <w:rPr>
            <w:webHidden/>
          </w:rPr>
          <w:tab/>
        </w:r>
        <w:r>
          <w:rPr>
            <w:webHidden/>
          </w:rPr>
          <w:fldChar w:fldCharType="begin"/>
        </w:r>
        <w:r>
          <w:rPr>
            <w:webHidden/>
          </w:rPr>
          <w:instrText xml:space="preserve"> PAGEREF _Toc27694559 \h </w:instrText>
        </w:r>
        <w:r>
          <w:rPr>
            <w:webHidden/>
          </w:rPr>
        </w:r>
        <w:r>
          <w:rPr>
            <w:webHidden/>
          </w:rPr>
          <w:fldChar w:fldCharType="separate"/>
        </w:r>
        <w:r>
          <w:rPr>
            <w:webHidden/>
          </w:rPr>
          <w:t>VI-5</w:t>
        </w:r>
        <w:r>
          <w:rPr>
            <w:webHidden/>
          </w:rPr>
          <w:fldChar w:fldCharType="end"/>
        </w:r>
      </w:hyperlink>
    </w:p>
    <w:p w14:paraId="5BCFEDD1" w14:textId="7CB2DDF0" w:rsidR="00B40B41" w:rsidRDefault="00B40B41">
      <w:pPr>
        <w:pStyle w:val="TOC1"/>
        <w:rPr>
          <w:rFonts w:asciiTheme="minorHAnsi" w:eastAsiaTheme="minorEastAsia" w:hAnsiTheme="minorHAnsi" w:cstheme="minorBidi"/>
          <w:sz w:val="22"/>
          <w:szCs w:val="22"/>
          <w:lang w:val="en-ID" w:eastAsia="en-ID"/>
        </w:rPr>
      </w:pPr>
      <w:hyperlink w:anchor="_Toc27694560" w:history="1">
        <w:r w:rsidRPr="0020011C">
          <w:rPr>
            <w:rStyle w:val="Hyperlink"/>
          </w:rPr>
          <w:t xml:space="preserve">Gambar </w:t>
        </w:r>
        <w:r w:rsidRPr="0020011C">
          <w:rPr>
            <w:rStyle w:val="Hyperlink"/>
            <w:lang w:val="en-US"/>
          </w:rPr>
          <w:t>6.8  Perancangan Antarmuka Menu Role Access</w:t>
        </w:r>
        <w:r>
          <w:rPr>
            <w:webHidden/>
          </w:rPr>
          <w:tab/>
        </w:r>
        <w:r>
          <w:rPr>
            <w:webHidden/>
          </w:rPr>
          <w:fldChar w:fldCharType="begin"/>
        </w:r>
        <w:r>
          <w:rPr>
            <w:webHidden/>
          </w:rPr>
          <w:instrText xml:space="preserve"> PAGEREF _Toc27694560 \h </w:instrText>
        </w:r>
        <w:r>
          <w:rPr>
            <w:webHidden/>
          </w:rPr>
        </w:r>
        <w:r>
          <w:rPr>
            <w:webHidden/>
          </w:rPr>
          <w:fldChar w:fldCharType="separate"/>
        </w:r>
        <w:r>
          <w:rPr>
            <w:webHidden/>
          </w:rPr>
          <w:t>VI-6</w:t>
        </w:r>
        <w:r>
          <w:rPr>
            <w:webHidden/>
          </w:rPr>
          <w:fldChar w:fldCharType="end"/>
        </w:r>
      </w:hyperlink>
    </w:p>
    <w:p w14:paraId="52E3607D" w14:textId="1F9A35DA" w:rsidR="00B40B41" w:rsidRDefault="00B40B41">
      <w:pPr>
        <w:pStyle w:val="TOC1"/>
        <w:rPr>
          <w:rFonts w:asciiTheme="minorHAnsi" w:eastAsiaTheme="minorEastAsia" w:hAnsiTheme="minorHAnsi" w:cstheme="minorBidi"/>
          <w:sz w:val="22"/>
          <w:szCs w:val="22"/>
          <w:lang w:val="en-ID" w:eastAsia="en-ID"/>
        </w:rPr>
      </w:pPr>
      <w:hyperlink w:anchor="_Toc27694561" w:history="1">
        <w:r w:rsidRPr="0020011C">
          <w:rPr>
            <w:rStyle w:val="Hyperlink"/>
          </w:rPr>
          <w:t>Gambar</w:t>
        </w:r>
        <w:r w:rsidRPr="0020011C">
          <w:rPr>
            <w:rStyle w:val="Hyperlink"/>
            <w:lang w:val="en-US"/>
          </w:rPr>
          <w:t xml:space="preserve"> 6.9 Perancangan Antarmuka Menu Role</w:t>
        </w:r>
        <w:r>
          <w:rPr>
            <w:webHidden/>
          </w:rPr>
          <w:tab/>
        </w:r>
        <w:r>
          <w:rPr>
            <w:webHidden/>
          </w:rPr>
          <w:fldChar w:fldCharType="begin"/>
        </w:r>
        <w:r>
          <w:rPr>
            <w:webHidden/>
          </w:rPr>
          <w:instrText xml:space="preserve"> PAGEREF _Toc27694561 \h </w:instrText>
        </w:r>
        <w:r>
          <w:rPr>
            <w:webHidden/>
          </w:rPr>
        </w:r>
        <w:r>
          <w:rPr>
            <w:webHidden/>
          </w:rPr>
          <w:fldChar w:fldCharType="separate"/>
        </w:r>
        <w:r>
          <w:rPr>
            <w:webHidden/>
          </w:rPr>
          <w:t>VI-6</w:t>
        </w:r>
        <w:r>
          <w:rPr>
            <w:webHidden/>
          </w:rPr>
          <w:fldChar w:fldCharType="end"/>
        </w:r>
      </w:hyperlink>
    </w:p>
    <w:p w14:paraId="77F97505" w14:textId="68E63DCC" w:rsidR="00B40B41" w:rsidRDefault="00B40B41">
      <w:pPr>
        <w:pStyle w:val="TOC1"/>
        <w:rPr>
          <w:rFonts w:asciiTheme="minorHAnsi" w:eastAsiaTheme="minorEastAsia" w:hAnsiTheme="minorHAnsi" w:cstheme="minorBidi"/>
          <w:sz w:val="22"/>
          <w:szCs w:val="22"/>
          <w:lang w:val="en-ID" w:eastAsia="en-ID"/>
        </w:rPr>
      </w:pPr>
      <w:hyperlink w:anchor="_Toc27694562" w:history="1">
        <w:r w:rsidRPr="0020011C">
          <w:rPr>
            <w:rStyle w:val="Hyperlink"/>
          </w:rPr>
          <w:t xml:space="preserve">Gambar </w:t>
        </w:r>
        <w:r w:rsidRPr="0020011C">
          <w:rPr>
            <w:rStyle w:val="Hyperlink"/>
            <w:lang w:val="en-US"/>
          </w:rPr>
          <w:t>6.10 Menu Menu Management</w:t>
        </w:r>
        <w:r>
          <w:rPr>
            <w:webHidden/>
          </w:rPr>
          <w:tab/>
        </w:r>
        <w:r>
          <w:rPr>
            <w:webHidden/>
          </w:rPr>
          <w:fldChar w:fldCharType="begin"/>
        </w:r>
        <w:r>
          <w:rPr>
            <w:webHidden/>
          </w:rPr>
          <w:instrText xml:space="preserve"> PAGEREF _Toc27694562 \h </w:instrText>
        </w:r>
        <w:r>
          <w:rPr>
            <w:webHidden/>
          </w:rPr>
        </w:r>
        <w:r>
          <w:rPr>
            <w:webHidden/>
          </w:rPr>
          <w:fldChar w:fldCharType="separate"/>
        </w:r>
        <w:r>
          <w:rPr>
            <w:webHidden/>
          </w:rPr>
          <w:t>VI-7</w:t>
        </w:r>
        <w:r>
          <w:rPr>
            <w:webHidden/>
          </w:rPr>
          <w:fldChar w:fldCharType="end"/>
        </w:r>
      </w:hyperlink>
    </w:p>
    <w:p w14:paraId="380B4A50" w14:textId="20BC872F" w:rsidR="00B40B41" w:rsidRDefault="00B40B41">
      <w:pPr>
        <w:pStyle w:val="TOC1"/>
        <w:rPr>
          <w:rFonts w:asciiTheme="minorHAnsi" w:eastAsiaTheme="minorEastAsia" w:hAnsiTheme="minorHAnsi" w:cstheme="minorBidi"/>
          <w:sz w:val="22"/>
          <w:szCs w:val="22"/>
          <w:lang w:val="en-ID" w:eastAsia="en-ID"/>
        </w:rPr>
      </w:pPr>
      <w:hyperlink w:anchor="_Toc27694563" w:history="1">
        <w:r w:rsidRPr="0020011C">
          <w:rPr>
            <w:rStyle w:val="Hyperlink"/>
          </w:rPr>
          <w:t xml:space="preserve">Gambar </w:t>
        </w:r>
        <w:r w:rsidRPr="0020011C">
          <w:rPr>
            <w:rStyle w:val="Hyperlink"/>
            <w:lang w:val="en-US"/>
          </w:rPr>
          <w:t>6.11 Menu Submenu Management</w:t>
        </w:r>
        <w:r>
          <w:rPr>
            <w:webHidden/>
          </w:rPr>
          <w:tab/>
        </w:r>
        <w:r>
          <w:rPr>
            <w:webHidden/>
          </w:rPr>
          <w:fldChar w:fldCharType="begin"/>
        </w:r>
        <w:r>
          <w:rPr>
            <w:webHidden/>
          </w:rPr>
          <w:instrText xml:space="preserve"> PAGEREF _Toc27694563 \h </w:instrText>
        </w:r>
        <w:r>
          <w:rPr>
            <w:webHidden/>
          </w:rPr>
        </w:r>
        <w:r>
          <w:rPr>
            <w:webHidden/>
          </w:rPr>
          <w:fldChar w:fldCharType="separate"/>
        </w:r>
        <w:r>
          <w:rPr>
            <w:webHidden/>
          </w:rPr>
          <w:t>VI-7</w:t>
        </w:r>
        <w:r>
          <w:rPr>
            <w:webHidden/>
          </w:rPr>
          <w:fldChar w:fldCharType="end"/>
        </w:r>
      </w:hyperlink>
    </w:p>
    <w:p w14:paraId="242E9E87" w14:textId="1139AB39" w:rsidR="00B40B41" w:rsidRDefault="00B40B41">
      <w:pPr>
        <w:pStyle w:val="TOC1"/>
        <w:rPr>
          <w:rFonts w:asciiTheme="minorHAnsi" w:eastAsiaTheme="minorEastAsia" w:hAnsiTheme="minorHAnsi" w:cstheme="minorBidi"/>
          <w:sz w:val="22"/>
          <w:szCs w:val="22"/>
          <w:lang w:val="en-ID" w:eastAsia="en-ID"/>
        </w:rPr>
      </w:pPr>
      <w:hyperlink w:anchor="_Toc27694564" w:history="1">
        <w:r w:rsidRPr="0020011C">
          <w:rPr>
            <w:rStyle w:val="Hyperlink"/>
          </w:rPr>
          <w:t xml:space="preserve">Gambar </w:t>
        </w:r>
        <w:r w:rsidRPr="0020011C">
          <w:rPr>
            <w:rStyle w:val="Hyperlink"/>
            <w:lang w:val="en-US"/>
          </w:rPr>
          <w:t>6.12 Menu Pegawai</w:t>
        </w:r>
        <w:r>
          <w:rPr>
            <w:webHidden/>
          </w:rPr>
          <w:tab/>
        </w:r>
        <w:r>
          <w:rPr>
            <w:webHidden/>
          </w:rPr>
          <w:fldChar w:fldCharType="begin"/>
        </w:r>
        <w:r>
          <w:rPr>
            <w:webHidden/>
          </w:rPr>
          <w:instrText xml:space="preserve"> PAGEREF _Toc27694564 \h </w:instrText>
        </w:r>
        <w:r>
          <w:rPr>
            <w:webHidden/>
          </w:rPr>
        </w:r>
        <w:r>
          <w:rPr>
            <w:webHidden/>
          </w:rPr>
          <w:fldChar w:fldCharType="separate"/>
        </w:r>
        <w:r>
          <w:rPr>
            <w:webHidden/>
          </w:rPr>
          <w:t>VI-8</w:t>
        </w:r>
        <w:r>
          <w:rPr>
            <w:webHidden/>
          </w:rPr>
          <w:fldChar w:fldCharType="end"/>
        </w:r>
      </w:hyperlink>
    </w:p>
    <w:p w14:paraId="2B84751D" w14:textId="4B040BA5" w:rsidR="00B40B41" w:rsidRDefault="00B40B41">
      <w:pPr>
        <w:pStyle w:val="TOC1"/>
        <w:rPr>
          <w:rFonts w:asciiTheme="minorHAnsi" w:eastAsiaTheme="minorEastAsia" w:hAnsiTheme="minorHAnsi" w:cstheme="minorBidi"/>
          <w:sz w:val="22"/>
          <w:szCs w:val="22"/>
          <w:lang w:val="en-ID" w:eastAsia="en-ID"/>
        </w:rPr>
      </w:pPr>
      <w:hyperlink w:anchor="_Toc27694565" w:history="1">
        <w:r w:rsidRPr="0020011C">
          <w:rPr>
            <w:rStyle w:val="Hyperlink"/>
          </w:rPr>
          <w:t xml:space="preserve">Gambar </w:t>
        </w:r>
        <w:r w:rsidRPr="0020011C">
          <w:rPr>
            <w:rStyle w:val="Hyperlink"/>
            <w:lang w:val="en-US"/>
          </w:rPr>
          <w:t>6.13 Perancangan Antarmuka Menu Surat Masuk</w:t>
        </w:r>
        <w:r>
          <w:rPr>
            <w:webHidden/>
          </w:rPr>
          <w:tab/>
        </w:r>
        <w:r>
          <w:rPr>
            <w:webHidden/>
          </w:rPr>
          <w:fldChar w:fldCharType="begin"/>
        </w:r>
        <w:r>
          <w:rPr>
            <w:webHidden/>
          </w:rPr>
          <w:instrText xml:space="preserve"> PAGEREF _Toc27694565 \h </w:instrText>
        </w:r>
        <w:r>
          <w:rPr>
            <w:webHidden/>
          </w:rPr>
        </w:r>
        <w:r>
          <w:rPr>
            <w:webHidden/>
          </w:rPr>
          <w:fldChar w:fldCharType="separate"/>
        </w:r>
        <w:r>
          <w:rPr>
            <w:webHidden/>
          </w:rPr>
          <w:t>VI-8</w:t>
        </w:r>
        <w:r>
          <w:rPr>
            <w:webHidden/>
          </w:rPr>
          <w:fldChar w:fldCharType="end"/>
        </w:r>
      </w:hyperlink>
    </w:p>
    <w:p w14:paraId="138DABBC" w14:textId="6CE35760" w:rsidR="00B40B41" w:rsidRDefault="00B40B41">
      <w:pPr>
        <w:pStyle w:val="TOC1"/>
        <w:rPr>
          <w:rFonts w:asciiTheme="minorHAnsi" w:eastAsiaTheme="minorEastAsia" w:hAnsiTheme="minorHAnsi" w:cstheme="minorBidi"/>
          <w:sz w:val="22"/>
          <w:szCs w:val="22"/>
          <w:lang w:val="en-ID" w:eastAsia="en-ID"/>
        </w:rPr>
      </w:pPr>
      <w:hyperlink w:anchor="_Toc27694566" w:history="1">
        <w:r w:rsidRPr="0020011C">
          <w:rPr>
            <w:rStyle w:val="Hyperlink"/>
          </w:rPr>
          <w:t xml:space="preserve">Gambar </w:t>
        </w:r>
        <w:r w:rsidRPr="0020011C">
          <w:rPr>
            <w:rStyle w:val="Hyperlink"/>
            <w:lang w:val="en-US"/>
          </w:rPr>
          <w:t>6.14 Menu Surat Disposisi</w:t>
        </w:r>
        <w:r>
          <w:rPr>
            <w:webHidden/>
          </w:rPr>
          <w:tab/>
        </w:r>
        <w:r>
          <w:rPr>
            <w:webHidden/>
          </w:rPr>
          <w:fldChar w:fldCharType="begin"/>
        </w:r>
        <w:r>
          <w:rPr>
            <w:webHidden/>
          </w:rPr>
          <w:instrText xml:space="preserve"> PAGEREF _Toc27694566 \h </w:instrText>
        </w:r>
        <w:r>
          <w:rPr>
            <w:webHidden/>
          </w:rPr>
        </w:r>
        <w:r>
          <w:rPr>
            <w:webHidden/>
          </w:rPr>
          <w:fldChar w:fldCharType="separate"/>
        </w:r>
        <w:r>
          <w:rPr>
            <w:webHidden/>
          </w:rPr>
          <w:t>VI-9</w:t>
        </w:r>
        <w:r>
          <w:rPr>
            <w:webHidden/>
          </w:rPr>
          <w:fldChar w:fldCharType="end"/>
        </w:r>
      </w:hyperlink>
    </w:p>
    <w:p w14:paraId="3D0208BD" w14:textId="7A444DD3" w:rsidR="00B40B41" w:rsidRDefault="00B40B41">
      <w:pPr>
        <w:pStyle w:val="TOC1"/>
        <w:rPr>
          <w:rFonts w:asciiTheme="minorHAnsi" w:eastAsiaTheme="minorEastAsia" w:hAnsiTheme="minorHAnsi" w:cstheme="minorBidi"/>
          <w:sz w:val="22"/>
          <w:szCs w:val="22"/>
          <w:lang w:val="en-ID" w:eastAsia="en-ID"/>
        </w:rPr>
      </w:pPr>
      <w:hyperlink w:anchor="_Toc27694567" w:history="1">
        <w:r w:rsidRPr="0020011C">
          <w:rPr>
            <w:rStyle w:val="Hyperlink"/>
          </w:rPr>
          <w:t>Gambar</w:t>
        </w:r>
        <w:r w:rsidRPr="0020011C">
          <w:rPr>
            <w:rStyle w:val="Hyperlink"/>
            <w:lang w:val="en-US"/>
          </w:rPr>
          <w:t xml:space="preserve"> 6.15 Menu Surat SPT</w:t>
        </w:r>
        <w:r>
          <w:rPr>
            <w:webHidden/>
          </w:rPr>
          <w:tab/>
        </w:r>
        <w:r>
          <w:rPr>
            <w:webHidden/>
          </w:rPr>
          <w:fldChar w:fldCharType="begin"/>
        </w:r>
        <w:r>
          <w:rPr>
            <w:webHidden/>
          </w:rPr>
          <w:instrText xml:space="preserve"> PAGEREF _Toc27694567 \h </w:instrText>
        </w:r>
        <w:r>
          <w:rPr>
            <w:webHidden/>
          </w:rPr>
        </w:r>
        <w:r>
          <w:rPr>
            <w:webHidden/>
          </w:rPr>
          <w:fldChar w:fldCharType="separate"/>
        </w:r>
        <w:r>
          <w:rPr>
            <w:webHidden/>
          </w:rPr>
          <w:t>VI-9</w:t>
        </w:r>
        <w:r>
          <w:rPr>
            <w:webHidden/>
          </w:rPr>
          <w:fldChar w:fldCharType="end"/>
        </w:r>
      </w:hyperlink>
    </w:p>
    <w:p w14:paraId="12161268" w14:textId="4ADE26DE" w:rsidR="00B40B41" w:rsidRDefault="00B40B41">
      <w:pPr>
        <w:pStyle w:val="TOC1"/>
        <w:rPr>
          <w:rFonts w:asciiTheme="minorHAnsi" w:eastAsiaTheme="minorEastAsia" w:hAnsiTheme="minorHAnsi" w:cstheme="minorBidi"/>
          <w:sz w:val="22"/>
          <w:szCs w:val="22"/>
          <w:lang w:val="en-ID" w:eastAsia="en-ID"/>
        </w:rPr>
      </w:pPr>
      <w:hyperlink w:anchor="_Toc27694568" w:history="1">
        <w:r w:rsidRPr="0020011C">
          <w:rPr>
            <w:rStyle w:val="Hyperlink"/>
          </w:rPr>
          <w:t>Gambar</w:t>
        </w:r>
        <w:r w:rsidRPr="0020011C">
          <w:rPr>
            <w:rStyle w:val="Hyperlink"/>
            <w:lang w:val="en-US"/>
          </w:rPr>
          <w:t xml:space="preserve"> 6.16  Menu Kontrol SPT</w:t>
        </w:r>
        <w:r>
          <w:rPr>
            <w:webHidden/>
          </w:rPr>
          <w:tab/>
        </w:r>
        <w:r>
          <w:rPr>
            <w:webHidden/>
          </w:rPr>
          <w:fldChar w:fldCharType="begin"/>
        </w:r>
        <w:r>
          <w:rPr>
            <w:webHidden/>
          </w:rPr>
          <w:instrText xml:space="preserve"> PAGEREF _Toc27694568 \h </w:instrText>
        </w:r>
        <w:r>
          <w:rPr>
            <w:webHidden/>
          </w:rPr>
        </w:r>
        <w:r>
          <w:rPr>
            <w:webHidden/>
          </w:rPr>
          <w:fldChar w:fldCharType="separate"/>
        </w:r>
        <w:r>
          <w:rPr>
            <w:webHidden/>
          </w:rPr>
          <w:t>VI-10</w:t>
        </w:r>
        <w:r>
          <w:rPr>
            <w:webHidden/>
          </w:rPr>
          <w:fldChar w:fldCharType="end"/>
        </w:r>
      </w:hyperlink>
    </w:p>
    <w:p w14:paraId="0C304291" w14:textId="73CCC7CA"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4" w:name="_Toc11637770"/>
      <w:bookmarkStart w:id="25" w:name="_Toc13164797"/>
      <w:bookmarkStart w:id="26" w:name="_Toc26745612"/>
      <w:r w:rsidRPr="003D1B00">
        <w:rPr>
          <w:rFonts w:cs="Times New Roman"/>
          <w:lang w:val="id-ID"/>
        </w:rPr>
        <w:lastRenderedPageBreak/>
        <w:t>DAFTAR TABEL</w:t>
      </w:r>
      <w:bookmarkEnd w:id="24"/>
      <w:bookmarkEnd w:id="25"/>
      <w:bookmarkEnd w:id="26"/>
    </w:p>
    <w:p w14:paraId="3BEEB63B" w14:textId="77777777" w:rsidR="001C2494" w:rsidRPr="001C2494" w:rsidRDefault="001C2494" w:rsidP="00100AE4">
      <w:pPr>
        <w:spacing w:line="360" w:lineRule="auto"/>
      </w:pPr>
    </w:p>
    <w:p w14:paraId="3B70668F" w14:textId="12FBC402" w:rsidR="00365134"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745929" w:history="1">
        <w:r w:rsidR="00365134" w:rsidRPr="00C85D5B">
          <w:rPr>
            <w:rStyle w:val="Hyperlink"/>
          </w:rPr>
          <w:t>Tabel 3. 1 Tugas dan Kegiatan Selama Melaksanakan Kerja Praktek</w:t>
        </w:r>
        <w:r w:rsidR="00365134">
          <w:rPr>
            <w:webHidden/>
          </w:rPr>
          <w:tab/>
        </w:r>
        <w:r w:rsidR="00365134">
          <w:rPr>
            <w:webHidden/>
          </w:rPr>
          <w:fldChar w:fldCharType="begin"/>
        </w:r>
        <w:r w:rsidR="00365134">
          <w:rPr>
            <w:webHidden/>
          </w:rPr>
          <w:instrText xml:space="preserve"> PAGEREF _Toc26745929 \h </w:instrText>
        </w:r>
        <w:r w:rsidR="00365134">
          <w:rPr>
            <w:webHidden/>
          </w:rPr>
        </w:r>
        <w:r w:rsidR="00365134">
          <w:rPr>
            <w:webHidden/>
          </w:rPr>
          <w:fldChar w:fldCharType="separate"/>
        </w:r>
        <w:r w:rsidR="00CE7AB4">
          <w:rPr>
            <w:webHidden/>
          </w:rPr>
          <w:t>III-1</w:t>
        </w:r>
        <w:r w:rsidR="00365134">
          <w:rPr>
            <w:webHidden/>
          </w:rPr>
          <w:fldChar w:fldCharType="end"/>
        </w:r>
      </w:hyperlink>
    </w:p>
    <w:p w14:paraId="621B56B0" w14:textId="6150D380" w:rsidR="00365134" w:rsidRDefault="00870E97">
      <w:pPr>
        <w:pStyle w:val="TOC1"/>
        <w:rPr>
          <w:rFonts w:asciiTheme="minorHAnsi" w:eastAsiaTheme="minorEastAsia" w:hAnsiTheme="minorHAnsi" w:cstheme="minorBidi"/>
          <w:sz w:val="22"/>
          <w:szCs w:val="22"/>
          <w:lang w:val="en-ID" w:eastAsia="en-ID"/>
        </w:rPr>
      </w:pPr>
      <w:hyperlink w:anchor="_Toc26745930" w:history="1">
        <w:r w:rsidR="00365134" w:rsidRPr="00C85D5B">
          <w:rPr>
            <w:rStyle w:val="Hyperlink"/>
          </w:rPr>
          <w:t xml:space="preserve">Tabel 3. </w:t>
        </w:r>
        <w:r w:rsidR="00365134" w:rsidRPr="00C85D5B">
          <w:rPr>
            <w:rStyle w:val="Hyperlink"/>
            <w:lang w:val="en-US"/>
          </w:rPr>
          <w:t xml:space="preserve">2 </w:t>
        </w:r>
        <w:r w:rsidR="00365134" w:rsidRPr="00C85D5B">
          <w:rPr>
            <w:rStyle w:val="Hyperlink"/>
          </w:rPr>
          <w:t>Jadwal Pengerjaan Kerja Praktek</w:t>
        </w:r>
        <w:r w:rsidR="00365134">
          <w:rPr>
            <w:webHidden/>
          </w:rPr>
          <w:tab/>
        </w:r>
        <w:r w:rsidR="00365134">
          <w:rPr>
            <w:webHidden/>
          </w:rPr>
          <w:fldChar w:fldCharType="begin"/>
        </w:r>
        <w:r w:rsidR="00365134">
          <w:rPr>
            <w:webHidden/>
          </w:rPr>
          <w:instrText xml:space="preserve"> PAGEREF _Toc26745930 \h </w:instrText>
        </w:r>
        <w:r w:rsidR="00365134">
          <w:rPr>
            <w:webHidden/>
          </w:rPr>
        </w:r>
        <w:r w:rsidR="00365134">
          <w:rPr>
            <w:webHidden/>
          </w:rPr>
          <w:fldChar w:fldCharType="separate"/>
        </w:r>
        <w:r w:rsidR="00CE7AB4">
          <w:rPr>
            <w:webHidden/>
          </w:rPr>
          <w:t>III-3</w:t>
        </w:r>
        <w:r w:rsidR="00365134">
          <w:rPr>
            <w:webHidden/>
          </w:rPr>
          <w:fldChar w:fldCharType="end"/>
        </w:r>
      </w:hyperlink>
    </w:p>
    <w:p w14:paraId="4DD97681" w14:textId="38F58519" w:rsidR="00365134" w:rsidRDefault="00870E97">
      <w:pPr>
        <w:pStyle w:val="TOC1"/>
        <w:rPr>
          <w:rFonts w:asciiTheme="minorHAnsi" w:eastAsiaTheme="minorEastAsia" w:hAnsiTheme="minorHAnsi" w:cstheme="minorBidi"/>
          <w:sz w:val="22"/>
          <w:szCs w:val="22"/>
          <w:lang w:val="en-ID" w:eastAsia="en-ID"/>
        </w:rPr>
      </w:pPr>
      <w:hyperlink w:anchor="_Toc26745931" w:history="1">
        <w:r w:rsidR="00365134" w:rsidRPr="00C85D5B">
          <w:rPr>
            <w:rStyle w:val="Hyperlink"/>
          </w:rPr>
          <w:t xml:space="preserve">Tabel </w:t>
        </w:r>
        <w:r w:rsidR="00365134" w:rsidRPr="00C85D5B">
          <w:rPr>
            <w:rStyle w:val="Hyperlink"/>
            <w:lang w:val="en-US"/>
          </w:rPr>
          <w:t>5.1</w:t>
        </w:r>
        <w:r w:rsidR="00365134" w:rsidRPr="00C85D5B">
          <w:rPr>
            <w:rStyle w:val="Hyperlink"/>
          </w:rPr>
          <w:t xml:space="preserve"> Use Case Descriptio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5931 \h </w:instrText>
        </w:r>
        <w:r w:rsidR="00365134">
          <w:rPr>
            <w:webHidden/>
          </w:rPr>
        </w:r>
        <w:r w:rsidR="00365134">
          <w:rPr>
            <w:webHidden/>
          </w:rPr>
          <w:fldChar w:fldCharType="separate"/>
        </w:r>
        <w:r w:rsidR="00CE7AB4">
          <w:rPr>
            <w:webHidden/>
          </w:rPr>
          <w:t>V-8</w:t>
        </w:r>
        <w:r w:rsidR="00365134">
          <w:rPr>
            <w:webHidden/>
          </w:rPr>
          <w:fldChar w:fldCharType="end"/>
        </w:r>
      </w:hyperlink>
    </w:p>
    <w:p w14:paraId="2AA4012A" w14:textId="1A14BE92" w:rsidR="00365134" w:rsidRDefault="00870E97">
      <w:pPr>
        <w:pStyle w:val="TOC1"/>
        <w:rPr>
          <w:rFonts w:asciiTheme="minorHAnsi" w:eastAsiaTheme="minorEastAsia" w:hAnsiTheme="minorHAnsi" w:cstheme="minorBidi"/>
          <w:sz w:val="22"/>
          <w:szCs w:val="22"/>
          <w:lang w:val="en-ID" w:eastAsia="en-ID"/>
        </w:rPr>
      </w:pPr>
      <w:hyperlink w:anchor="_Toc26745932" w:history="1">
        <w:r w:rsidR="00365134" w:rsidRPr="00C85D5B">
          <w:rPr>
            <w:rStyle w:val="Hyperlink"/>
          </w:rPr>
          <w:t xml:space="preserve">Tabel </w:t>
        </w:r>
        <w:r w:rsidR="00365134" w:rsidRPr="00C85D5B">
          <w:rPr>
            <w:rStyle w:val="Hyperlink"/>
            <w:lang w:val="en-US"/>
          </w:rPr>
          <w:t>5.2</w:t>
        </w:r>
        <w:r w:rsidR="00365134" w:rsidRPr="00C85D5B">
          <w:rPr>
            <w:rStyle w:val="Hyperlink"/>
          </w:rPr>
          <w:t xml:space="preserve"> Use Case Description Forgot Password</w:t>
        </w:r>
        <w:r w:rsidR="00365134">
          <w:rPr>
            <w:webHidden/>
          </w:rPr>
          <w:tab/>
        </w:r>
        <w:r w:rsidR="00365134">
          <w:rPr>
            <w:webHidden/>
          </w:rPr>
          <w:fldChar w:fldCharType="begin"/>
        </w:r>
        <w:r w:rsidR="00365134">
          <w:rPr>
            <w:webHidden/>
          </w:rPr>
          <w:instrText xml:space="preserve"> PAGEREF _Toc26745932 \h </w:instrText>
        </w:r>
        <w:r w:rsidR="00365134">
          <w:rPr>
            <w:webHidden/>
          </w:rPr>
        </w:r>
        <w:r w:rsidR="00365134">
          <w:rPr>
            <w:webHidden/>
          </w:rPr>
          <w:fldChar w:fldCharType="separate"/>
        </w:r>
        <w:r w:rsidR="00CE7AB4">
          <w:rPr>
            <w:webHidden/>
          </w:rPr>
          <w:t>V-9</w:t>
        </w:r>
        <w:r w:rsidR="00365134">
          <w:rPr>
            <w:webHidden/>
          </w:rPr>
          <w:fldChar w:fldCharType="end"/>
        </w:r>
      </w:hyperlink>
    </w:p>
    <w:p w14:paraId="70CD7AFA" w14:textId="25430B1C" w:rsidR="00365134" w:rsidRDefault="00870E97">
      <w:pPr>
        <w:pStyle w:val="TOC1"/>
        <w:rPr>
          <w:rFonts w:asciiTheme="minorHAnsi" w:eastAsiaTheme="minorEastAsia" w:hAnsiTheme="minorHAnsi" w:cstheme="minorBidi"/>
          <w:sz w:val="22"/>
          <w:szCs w:val="22"/>
          <w:lang w:val="en-ID" w:eastAsia="en-ID"/>
        </w:rPr>
      </w:pPr>
      <w:hyperlink w:anchor="_Toc26745933" w:history="1">
        <w:r w:rsidR="00365134" w:rsidRPr="00C85D5B">
          <w:rPr>
            <w:rStyle w:val="Hyperlink"/>
          </w:rPr>
          <w:t xml:space="preserve">Tabel </w:t>
        </w:r>
        <w:r w:rsidR="00365134" w:rsidRPr="00C85D5B">
          <w:rPr>
            <w:rStyle w:val="Hyperlink"/>
            <w:lang w:val="en-US"/>
          </w:rPr>
          <w:t>5.3</w:t>
        </w:r>
        <w:r w:rsidR="00365134" w:rsidRPr="00C85D5B">
          <w:rPr>
            <w:rStyle w:val="Hyperlink"/>
          </w:rPr>
          <w:t xml:space="preserve"> Use Case Description Melihat Dashboard</w:t>
        </w:r>
        <w:r w:rsidR="00365134">
          <w:rPr>
            <w:webHidden/>
          </w:rPr>
          <w:tab/>
        </w:r>
        <w:r w:rsidR="00365134">
          <w:rPr>
            <w:webHidden/>
          </w:rPr>
          <w:fldChar w:fldCharType="begin"/>
        </w:r>
        <w:r w:rsidR="00365134">
          <w:rPr>
            <w:webHidden/>
          </w:rPr>
          <w:instrText xml:space="preserve"> PAGEREF _Toc26745933 \h </w:instrText>
        </w:r>
        <w:r w:rsidR="00365134">
          <w:rPr>
            <w:webHidden/>
          </w:rPr>
        </w:r>
        <w:r w:rsidR="00365134">
          <w:rPr>
            <w:webHidden/>
          </w:rPr>
          <w:fldChar w:fldCharType="separate"/>
        </w:r>
        <w:r w:rsidR="00CE7AB4">
          <w:rPr>
            <w:webHidden/>
          </w:rPr>
          <w:t>V-9</w:t>
        </w:r>
        <w:r w:rsidR="00365134">
          <w:rPr>
            <w:webHidden/>
          </w:rPr>
          <w:fldChar w:fldCharType="end"/>
        </w:r>
      </w:hyperlink>
    </w:p>
    <w:p w14:paraId="15F3B70B" w14:textId="6B3FA0FD" w:rsidR="00365134" w:rsidRDefault="00870E97">
      <w:pPr>
        <w:pStyle w:val="TOC1"/>
        <w:rPr>
          <w:rFonts w:asciiTheme="minorHAnsi" w:eastAsiaTheme="minorEastAsia" w:hAnsiTheme="minorHAnsi" w:cstheme="minorBidi"/>
          <w:sz w:val="22"/>
          <w:szCs w:val="22"/>
          <w:lang w:val="en-ID" w:eastAsia="en-ID"/>
        </w:rPr>
      </w:pPr>
      <w:hyperlink w:anchor="_Toc26745934" w:history="1">
        <w:r w:rsidR="00365134" w:rsidRPr="00C85D5B">
          <w:rPr>
            <w:rStyle w:val="Hyperlink"/>
          </w:rPr>
          <w:t xml:space="preserve">Tabel </w:t>
        </w:r>
        <w:r w:rsidR="00365134" w:rsidRPr="00C85D5B">
          <w:rPr>
            <w:rStyle w:val="Hyperlink"/>
            <w:lang w:val="en-US"/>
          </w:rPr>
          <w:t>5.4</w:t>
        </w:r>
        <w:r w:rsidR="00365134" w:rsidRPr="00C85D5B">
          <w:rPr>
            <w:rStyle w:val="Hyperlink"/>
          </w:rPr>
          <w:t xml:space="preserve"> Use Case Description Melihat Profil</w:t>
        </w:r>
        <w:r w:rsidR="00365134">
          <w:rPr>
            <w:webHidden/>
          </w:rPr>
          <w:tab/>
        </w:r>
        <w:r w:rsidR="00365134">
          <w:rPr>
            <w:webHidden/>
          </w:rPr>
          <w:fldChar w:fldCharType="begin"/>
        </w:r>
        <w:r w:rsidR="00365134">
          <w:rPr>
            <w:webHidden/>
          </w:rPr>
          <w:instrText xml:space="preserve"> PAGEREF _Toc26745934 \h </w:instrText>
        </w:r>
        <w:r w:rsidR="00365134">
          <w:rPr>
            <w:webHidden/>
          </w:rPr>
        </w:r>
        <w:r w:rsidR="00365134">
          <w:rPr>
            <w:webHidden/>
          </w:rPr>
          <w:fldChar w:fldCharType="separate"/>
        </w:r>
        <w:r w:rsidR="00CE7AB4">
          <w:rPr>
            <w:webHidden/>
          </w:rPr>
          <w:t>V-10</w:t>
        </w:r>
        <w:r w:rsidR="00365134">
          <w:rPr>
            <w:webHidden/>
          </w:rPr>
          <w:fldChar w:fldCharType="end"/>
        </w:r>
      </w:hyperlink>
    </w:p>
    <w:p w14:paraId="41C1DBF7" w14:textId="1527FCE9" w:rsidR="00365134" w:rsidRDefault="00870E97">
      <w:pPr>
        <w:pStyle w:val="TOC1"/>
        <w:rPr>
          <w:rFonts w:asciiTheme="minorHAnsi" w:eastAsiaTheme="minorEastAsia" w:hAnsiTheme="minorHAnsi" w:cstheme="minorBidi"/>
          <w:sz w:val="22"/>
          <w:szCs w:val="22"/>
          <w:lang w:val="en-ID" w:eastAsia="en-ID"/>
        </w:rPr>
      </w:pPr>
      <w:hyperlink w:anchor="_Toc26745935" w:history="1">
        <w:r w:rsidR="00365134" w:rsidRPr="00C85D5B">
          <w:rPr>
            <w:rStyle w:val="Hyperlink"/>
          </w:rPr>
          <w:t xml:space="preserve">Tabel </w:t>
        </w:r>
        <w:r w:rsidR="00365134" w:rsidRPr="00C85D5B">
          <w:rPr>
            <w:rStyle w:val="Hyperlink"/>
            <w:lang w:val="en-US"/>
          </w:rPr>
          <w:t>5.5</w:t>
        </w:r>
        <w:r w:rsidR="00365134" w:rsidRPr="00C85D5B">
          <w:rPr>
            <w:rStyle w:val="Hyperlink"/>
          </w:rPr>
          <w:t xml:space="preserve"> Use Case Description Mengubah Profil</w:t>
        </w:r>
        <w:r w:rsidR="00365134">
          <w:rPr>
            <w:webHidden/>
          </w:rPr>
          <w:tab/>
        </w:r>
        <w:r w:rsidR="00365134">
          <w:rPr>
            <w:webHidden/>
          </w:rPr>
          <w:fldChar w:fldCharType="begin"/>
        </w:r>
        <w:r w:rsidR="00365134">
          <w:rPr>
            <w:webHidden/>
          </w:rPr>
          <w:instrText xml:space="preserve"> PAGEREF _Toc26745935 \h </w:instrText>
        </w:r>
        <w:r w:rsidR="00365134">
          <w:rPr>
            <w:webHidden/>
          </w:rPr>
        </w:r>
        <w:r w:rsidR="00365134">
          <w:rPr>
            <w:webHidden/>
          </w:rPr>
          <w:fldChar w:fldCharType="separate"/>
        </w:r>
        <w:r w:rsidR="00CE7AB4">
          <w:rPr>
            <w:webHidden/>
          </w:rPr>
          <w:t>V-10</w:t>
        </w:r>
        <w:r w:rsidR="00365134">
          <w:rPr>
            <w:webHidden/>
          </w:rPr>
          <w:fldChar w:fldCharType="end"/>
        </w:r>
      </w:hyperlink>
    </w:p>
    <w:p w14:paraId="45206AB2" w14:textId="357BCAD2" w:rsidR="00365134" w:rsidRDefault="00870E97">
      <w:pPr>
        <w:pStyle w:val="TOC1"/>
        <w:rPr>
          <w:rFonts w:asciiTheme="minorHAnsi" w:eastAsiaTheme="minorEastAsia" w:hAnsiTheme="minorHAnsi" w:cstheme="minorBidi"/>
          <w:sz w:val="22"/>
          <w:szCs w:val="22"/>
          <w:lang w:val="en-ID" w:eastAsia="en-ID"/>
        </w:rPr>
      </w:pPr>
      <w:hyperlink w:anchor="_Toc26745936" w:history="1">
        <w:r w:rsidR="00365134" w:rsidRPr="00C85D5B">
          <w:rPr>
            <w:rStyle w:val="Hyperlink"/>
          </w:rPr>
          <w:t xml:space="preserve">Tabel </w:t>
        </w:r>
        <w:r w:rsidR="00365134" w:rsidRPr="00C85D5B">
          <w:rPr>
            <w:rStyle w:val="Hyperlink"/>
            <w:lang w:val="en-US"/>
          </w:rPr>
          <w:t>5.6</w:t>
        </w:r>
        <w:r w:rsidR="00365134" w:rsidRPr="00C85D5B">
          <w:rPr>
            <w:rStyle w:val="Hyperlink"/>
          </w:rPr>
          <w:t xml:space="preserve"> Use Case Description Mengubah Password</w:t>
        </w:r>
        <w:r w:rsidR="00365134">
          <w:rPr>
            <w:webHidden/>
          </w:rPr>
          <w:tab/>
        </w:r>
        <w:r w:rsidR="00365134">
          <w:rPr>
            <w:webHidden/>
          </w:rPr>
          <w:fldChar w:fldCharType="begin"/>
        </w:r>
        <w:r w:rsidR="00365134">
          <w:rPr>
            <w:webHidden/>
          </w:rPr>
          <w:instrText xml:space="preserve"> PAGEREF _Toc26745936 \h </w:instrText>
        </w:r>
        <w:r w:rsidR="00365134">
          <w:rPr>
            <w:webHidden/>
          </w:rPr>
        </w:r>
        <w:r w:rsidR="00365134">
          <w:rPr>
            <w:webHidden/>
          </w:rPr>
          <w:fldChar w:fldCharType="separate"/>
        </w:r>
        <w:r w:rsidR="00CE7AB4">
          <w:rPr>
            <w:webHidden/>
          </w:rPr>
          <w:t>V-11</w:t>
        </w:r>
        <w:r w:rsidR="00365134">
          <w:rPr>
            <w:webHidden/>
          </w:rPr>
          <w:fldChar w:fldCharType="end"/>
        </w:r>
      </w:hyperlink>
    </w:p>
    <w:p w14:paraId="07AA11F3" w14:textId="26382CD6" w:rsidR="00365134" w:rsidRDefault="00870E97">
      <w:pPr>
        <w:pStyle w:val="TOC1"/>
        <w:rPr>
          <w:rFonts w:asciiTheme="minorHAnsi" w:eastAsiaTheme="minorEastAsia" w:hAnsiTheme="minorHAnsi" w:cstheme="minorBidi"/>
          <w:sz w:val="22"/>
          <w:szCs w:val="22"/>
          <w:lang w:val="en-ID" w:eastAsia="en-ID"/>
        </w:rPr>
      </w:pPr>
      <w:hyperlink w:anchor="_Toc26745937" w:history="1">
        <w:r w:rsidR="00365134" w:rsidRPr="00C85D5B">
          <w:rPr>
            <w:rStyle w:val="Hyperlink"/>
          </w:rPr>
          <w:t xml:space="preserve">Tabel </w:t>
        </w:r>
        <w:r w:rsidR="00365134" w:rsidRPr="00C85D5B">
          <w:rPr>
            <w:rStyle w:val="Hyperlink"/>
            <w:lang w:val="en-US"/>
          </w:rPr>
          <w:t>5.7</w:t>
        </w:r>
        <w:r w:rsidR="00365134" w:rsidRPr="00C85D5B">
          <w:rPr>
            <w:rStyle w:val="Hyperlink"/>
          </w:rPr>
          <w:t xml:space="preserve"> Use Case Description Melihat Role</w:t>
        </w:r>
        <w:r w:rsidR="00365134">
          <w:rPr>
            <w:webHidden/>
          </w:rPr>
          <w:tab/>
        </w:r>
        <w:r w:rsidR="00365134">
          <w:rPr>
            <w:webHidden/>
          </w:rPr>
          <w:fldChar w:fldCharType="begin"/>
        </w:r>
        <w:r w:rsidR="00365134">
          <w:rPr>
            <w:webHidden/>
          </w:rPr>
          <w:instrText xml:space="preserve"> PAGEREF _Toc26745937 \h </w:instrText>
        </w:r>
        <w:r w:rsidR="00365134">
          <w:rPr>
            <w:webHidden/>
          </w:rPr>
        </w:r>
        <w:r w:rsidR="00365134">
          <w:rPr>
            <w:webHidden/>
          </w:rPr>
          <w:fldChar w:fldCharType="separate"/>
        </w:r>
        <w:r w:rsidR="00CE7AB4">
          <w:rPr>
            <w:webHidden/>
          </w:rPr>
          <w:t>V-12</w:t>
        </w:r>
        <w:r w:rsidR="00365134">
          <w:rPr>
            <w:webHidden/>
          </w:rPr>
          <w:fldChar w:fldCharType="end"/>
        </w:r>
      </w:hyperlink>
    </w:p>
    <w:p w14:paraId="227F3E3E" w14:textId="6FD10022" w:rsidR="00365134" w:rsidRDefault="00870E97">
      <w:pPr>
        <w:pStyle w:val="TOC1"/>
        <w:rPr>
          <w:rFonts w:asciiTheme="minorHAnsi" w:eastAsiaTheme="minorEastAsia" w:hAnsiTheme="minorHAnsi" w:cstheme="minorBidi"/>
          <w:sz w:val="22"/>
          <w:szCs w:val="22"/>
          <w:lang w:val="en-ID" w:eastAsia="en-ID"/>
        </w:rPr>
      </w:pPr>
      <w:hyperlink w:anchor="_Toc26745938" w:history="1">
        <w:r w:rsidR="00365134" w:rsidRPr="00C85D5B">
          <w:rPr>
            <w:rStyle w:val="Hyperlink"/>
          </w:rPr>
          <w:t xml:space="preserve">Tabel </w:t>
        </w:r>
        <w:r w:rsidR="00365134" w:rsidRPr="00C85D5B">
          <w:rPr>
            <w:rStyle w:val="Hyperlink"/>
            <w:lang w:val="en-US"/>
          </w:rPr>
          <w:t>5.8</w:t>
        </w:r>
        <w:r w:rsidR="00365134" w:rsidRPr="00C85D5B">
          <w:rPr>
            <w:rStyle w:val="Hyperlink"/>
          </w:rPr>
          <w:t xml:space="preserve"> Use Case Description Menambah Role</w:t>
        </w:r>
        <w:r w:rsidR="00365134">
          <w:rPr>
            <w:webHidden/>
          </w:rPr>
          <w:tab/>
        </w:r>
        <w:r w:rsidR="00365134">
          <w:rPr>
            <w:webHidden/>
          </w:rPr>
          <w:fldChar w:fldCharType="begin"/>
        </w:r>
        <w:r w:rsidR="00365134">
          <w:rPr>
            <w:webHidden/>
          </w:rPr>
          <w:instrText xml:space="preserve"> PAGEREF _Toc26745938 \h </w:instrText>
        </w:r>
        <w:r w:rsidR="00365134">
          <w:rPr>
            <w:webHidden/>
          </w:rPr>
        </w:r>
        <w:r w:rsidR="00365134">
          <w:rPr>
            <w:webHidden/>
          </w:rPr>
          <w:fldChar w:fldCharType="separate"/>
        </w:r>
        <w:r w:rsidR="00CE7AB4">
          <w:rPr>
            <w:webHidden/>
          </w:rPr>
          <w:t>V-12</w:t>
        </w:r>
        <w:r w:rsidR="00365134">
          <w:rPr>
            <w:webHidden/>
          </w:rPr>
          <w:fldChar w:fldCharType="end"/>
        </w:r>
      </w:hyperlink>
    </w:p>
    <w:p w14:paraId="06839563" w14:textId="345E7F60" w:rsidR="00365134" w:rsidRDefault="00870E97">
      <w:pPr>
        <w:pStyle w:val="TOC1"/>
        <w:rPr>
          <w:rFonts w:asciiTheme="minorHAnsi" w:eastAsiaTheme="minorEastAsia" w:hAnsiTheme="minorHAnsi" w:cstheme="minorBidi"/>
          <w:sz w:val="22"/>
          <w:szCs w:val="22"/>
          <w:lang w:val="en-ID" w:eastAsia="en-ID"/>
        </w:rPr>
      </w:pPr>
      <w:hyperlink w:anchor="_Toc26745939" w:history="1">
        <w:r w:rsidR="00365134" w:rsidRPr="00C85D5B">
          <w:rPr>
            <w:rStyle w:val="Hyperlink"/>
          </w:rPr>
          <w:t xml:space="preserve">Tabel </w:t>
        </w:r>
        <w:r w:rsidR="00365134" w:rsidRPr="00C85D5B">
          <w:rPr>
            <w:rStyle w:val="Hyperlink"/>
            <w:lang w:val="en-US"/>
          </w:rPr>
          <w:t>5.9</w:t>
        </w:r>
        <w:r w:rsidR="00365134" w:rsidRPr="00C85D5B">
          <w:rPr>
            <w:rStyle w:val="Hyperlink"/>
          </w:rPr>
          <w:t xml:space="preserve"> Use Case Description Mengubah Role</w:t>
        </w:r>
        <w:r w:rsidR="00365134">
          <w:rPr>
            <w:webHidden/>
          </w:rPr>
          <w:tab/>
        </w:r>
        <w:r w:rsidR="00365134">
          <w:rPr>
            <w:webHidden/>
          </w:rPr>
          <w:fldChar w:fldCharType="begin"/>
        </w:r>
        <w:r w:rsidR="00365134">
          <w:rPr>
            <w:webHidden/>
          </w:rPr>
          <w:instrText xml:space="preserve"> PAGEREF _Toc26745939 \h </w:instrText>
        </w:r>
        <w:r w:rsidR="00365134">
          <w:rPr>
            <w:webHidden/>
          </w:rPr>
        </w:r>
        <w:r w:rsidR="00365134">
          <w:rPr>
            <w:webHidden/>
          </w:rPr>
          <w:fldChar w:fldCharType="separate"/>
        </w:r>
        <w:r w:rsidR="00CE7AB4">
          <w:rPr>
            <w:webHidden/>
          </w:rPr>
          <w:t>V-13</w:t>
        </w:r>
        <w:r w:rsidR="00365134">
          <w:rPr>
            <w:webHidden/>
          </w:rPr>
          <w:fldChar w:fldCharType="end"/>
        </w:r>
      </w:hyperlink>
    </w:p>
    <w:p w14:paraId="0106A7AC" w14:textId="1E888815" w:rsidR="00365134" w:rsidRDefault="00870E97">
      <w:pPr>
        <w:pStyle w:val="TOC1"/>
        <w:rPr>
          <w:rFonts w:asciiTheme="minorHAnsi" w:eastAsiaTheme="minorEastAsia" w:hAnsiTheme="minorHAnsi" w:cstheme="minorBidi"/>
          <w:sz w:val="22"/>
          <w:szCs w:val="22"/>
          <w:lang w:val="en-ID" w:eastAsia="en-ID"/>
        </w:rPr>
      </w:pPr>
      <w:hyperlink w:anchor="_Toc26745940" w:history="1">
        <w:r w:rsidR="00365134" w:rsidRPr="00C85D5B">
          <w:rPr>
            <w:rStyle w:val="Hyperlink"/>
          </w:rPr>
          <w:t xml:space="preserve">Tabel </w:t>
        </w:r>
        <w:r w:rsidR="00365134" w:rsidRPr="00C85D5B">
          <w:rPr>
            <w:rStyle w:val="Hyperlink"/>
            <w:lang w:val="en-US"/>
          </w:rPr>
          <w:t>5.10</w:t>
        </w:r>
        <w:r w:rsidR="00365134" w:rsidRPr="00C85D5B">
          <w:rPr>
            <w:rStyle w:val="Hyperlink"/>
          </w:rPr>
          <w:t xml:space="preserve"> Use Case Description Menghapus Role</w:t>
        </w:r>
        <w:r w:rsidR="00365134">
          <w:rPr>
            <w:webHidden/>
          </w:rPr>
          <w:tab/>
        </w:r>
        <w:r w:rsidR="00365134">
          <w:rPr>
            <w:webHidden/>
          </w:rPr>
          <w:fldChar w:fldCharType="begin"/>
        </w:r>
        <w:r w:rsidR="00365134">
          <w:rPr>
            <w:webHidden/>
          </w:rPr>
          <w:instrText xml:space="preserve"> PAGEREF _Toc26745940 \h </w:instrText>
        </w:r>
        <w:r w:rsidR="00365134">
          <w:rPr>
            <w:webHidden/>
          </w:rPr>
        </w:r>
        <w:r w:rsidR="00365134">
          <w:rPr>
            <w:webHidden/>
          </w:rPr>
          <w:fldChar w:fldCharType="separate"/>
        </w:r>
        <w:r w:rsidR="00CE7AB4">
          <w:rPr>
            <w:webHidden/>
          </w:rPr>
          <w:t>V-13</w:t>
        </w:r>
        <w:r w:rsidR="00365134">
          <w:rPr>
            <w:webHidden/>
          </w:rPr>
          <w:fldChar w:fldCharType="end"/>
        </w:r>
      </w:hyperlink>
    </w:p>
    <w:p w14:paraId="775B2781" w14:textId="097DC525" w:rsidR="00365134" w:rsidRDefault="00870E97">
      <w:pPr>
        <w:pStyle w:val="TOC1"/>
        <w:rPr>
          <w:rFonts w:asciiTheme="minorHAnsi" w:eastAsiaTheme="minorEastAsia" w:hAnsiTheme="minorHAnsi" w:cstheme="minorBidi"/>
          <w:sz w:val="22"/>
          <w:szCs w:val="22"/>
          <w:lang w:val="en-ID" w:eastAsia="en-ID"/>
        </w:rPr>
      </w:pPr>
      <w:hyperlink w:anchor="_Toc26745941" w:history="1">
        <w:r w:rsidR="00365134" w:rsidRPr="00C85D5B">
          <w:rPr>
            <w:rStyle w:val="Hyperlink"/>
          </w:rPr>
          <w:t xml:space="preserve">Tabel </w:t>
        </w:r>
        <w:r w:rsidR="00365134" w:rsidRPr="00C85D5B">
          <w:rPr>
            <w:rStyle w:val="Hyperlink"/>
            <w:lang w:val="en-US"/>
          </w:rPr>
          <w:t>5.11</w:t>
        </w:r>
        <w:r w:rsidR="00365134" w:rsidRPr="00C85D5B">
          <w:rPr>
            <w:rStyle w:val="Hyperlink"/>
          </w:rPr>
          <w:t xml:space="preserve"> Use Case Description M</w:t>
        </w:r>
        <w:r w:rsidR="00365134" w:rsidRPr="00C85D5B">
          <w:rPr>
            <w:rStyle w:val="Hyperlink"/>
            <w:lang w:val="en-US"/>
          </w:rPr>
          <w:t>enambah Akses</w:t>
        </w:r>
        <w:r w:rsidR="00365134">
          <w:rPr>
            <w:webHidden/>
          </w:rPr>
          <w:tab/>
        </w:r>
        <w:r w:rsidR="00365134">
          <w:rPr>
            <w:webHidden/>
          </w:rPr>
          <w:fldChar w:fldCharType="begin"/>
        </w:r>
        <w:r w:rsidR="00365134">
          <w:rPr>
            <w:webHidden/>
          </w:rPr>
          <w:instrText xml:space="preserve"> PAGEREF _Toc26745941 \h </w:instrText>
        </w:r>
        <w:r w:rsidR="00365134">
          <w:rPr>
            <w:webHidden/>
          </w:rPr>
        </w:r>
        <w:r w:rsidR="00365134">
          <w:rPr>
            <w:webHidden/>
          </w:rPr>
          <w:fldChar w:fldCharType="separate"/>
        </w:r>
        <w:r w:rsidR="00CE7AB4">
          <w:rPr>
            <w:webHidden/>
          </w:rPr>
          <w:t>V-14</w:t>
        </w:r>
        <w:r w:rsidR="00365134">
          <w:rPr>
            <w:webHidden/>
          </w:rPr>
          <w:fldChar w:fldCharType="end"/>
        </w:r>
      </w:hyperlink>
    </w:p>
    <w:p w14:paraId="7F077EA4" w14:textId="70BC2A74" w:rsidR="00365134" w:rsidRDefault="00870E97">
      <w:pPr>
        <w:pStyle w:val="TOC1"/>
        <w:rPr>
          <w:rFonts w:asciiTheme="minorHAnsi" w:eastAsiaTheme="minorEastAsia" w:hAnsiTheme="minorHAnsi" w:cstheme="minorBidi"/>
          <w:sz w:val="22"/>
          <w:szCs w:val="22"/>
          <w:lang w:val="en-ID" w:eastAsia="en-ID"/>
        </w:rPr>
      </w:pPr>
      <w:hyperlink w:anchor="_Toc26745942" w:history="1">
        <w:r w:rsidR="00365134" w:rsidRPr="00C85D5B">
          <w:rPr>
            <w:rStyle w:val="Hyperlink"/>
          </w:rPr>
          <w:t xml:space="preserve">Tabel </w:t>
        </w:r>
        <w:r w:rsidR="00365134" w:rsidRPr="00C85D5B">
          <w:rPr>
            <w:rStyle w:val="Hyperlink"/>
            <w:lang w:val="en-US"/>
          </w:rPr>
          <w:t>5.12</w:t>
        </w:r>
        <w:r w:rsidR="00365134" w:rsidRPr="00C85D5B">
          <w:rPr>
            <w:rStyle w:val="Hyperlink"/>
          </w:rPr>
          <w:t xml:space="preserve"> Use Case Description Mengurangi</w:t>
        </w:r>
        <w:r w:rsidR="00365134" w:rsidRPr="00C85D5B">
          <w:rPr>
            <w:rStyle w:val="Hyperlink"/>
            <w:lang w:val="en-US"/>
          </w:rPr>
          <w:t xml:space="preserve"> Akses</w:t>
        </w:r>
        <w:r w:rsidR="00365134">
          <w:rPr>
            <w:webHidden/>
          </w:rPr>
          <w:tab/>
        </w:r>
        <w:r w:rsidR="00365134">
          <w:rPr>
            <w:webHidden/>
          </w:rPr>
          <w:fldChar w:fldCharType="begin"/>
        </w:r>
        <w:r w:rsidR="00365134">
          <w:rPr>
            <w:webHidden/>
          </w:rPr>
          <w:instrText xml:space="preserve"> PAGEREF _Toc26745942 \h </w:instrText>
        </w:r>
        <w:r w:rsidR="00365134">
          <w:rPr>
            <w:webHidden/>
          </w:rPr>
        </w:r>
        <w:r w:rsidR="00365134">
          <w:rPr>
            <w:webHidden/>
          </w:rPr>
          <w:fldChar w:fldCharType="separate"/>
        </w:r>
        <w:r w:rsidR="00CE7AB4">
          <w:rPr>
            <w:webHidden/>
          </w:rPr>
          <w:t>V-15</w:t>
        </w:r>
        <w:r w:rsidR="00365134">
          <w:rPr>
            <w:webHidden/>
          </w:rPr>
          <w:fldChar w:fldCharType="end"/>
        </w:r>
      </w:hyperlink>
    </w:p>
    <w:p w14:paraId="5D924BD8" w14:textId="38DC7ED8" w:rsidR="00365134" w:rsidRDefault="00870E97">
      <w:pPr>
        <w:pStyle w:val="TOC1"/>
        <w:rPr>
          <w:rFonts w:asciiTheme="minorHAnsi" w:eastAsiaTheme="minorEastAsia" w:hAnsiTheme="minorHAnsi" w:cstheme="minorBidi"/>
          <w:sz w:val="22"/>
          <w:szCs w:val="22"/>
          <w:lang w:val="en-ID" w:eastAsia="en-ID"/>
        </w:rPr>
      </w:pPr>
      <w:hyperlink w:anchor="_Toc26745943" w:history="1">
        <w:r w:rsidR="00365134" w:rsidRPr="00C85D5B">
          <w:rPr>
            <w:rStyle w:val="Hyperlink"/>
          </w:rPr>
          <w:t xml:space="preserve">Tabel </w:t>
        </w:r>
        <w:r w:rsidR="00365134" w:rsidRPr="00C85D5B">
          <w:rPr>
            <w:rStyle w:val="Hyperlink"/>
            <w:lang w:val="en-US"/>
          </w:rPr>
          <w:t>5.13</w:t>
        </w:r>
        <w:r w:rsidR="00365134" w:rsidRPr="00C85D5B">
          <w:rPr>
            <w:rStyle w:val="Hyperlink"/>
          </w:rPr>
          <w:t xml:space="preserve"> Use Case Description Melihat Menu</w:t>
        </w:r>
        <w:r w:rsidR="00365134">
          <w:rPr>
            <w:webHidden/>
          </w:rPr>
          <w:tab/>
        </w:r>
        <w:r w:rsidR="00365134">
          <w:rPr>
            <w:webHidden/>
          </w:rPr>
          <w:fldChar w:fldCharType="begin"/>
        </w:r>
        <w:r w:rsidR="00365134">
          <w:rPr>
            <w:webHidden/>
          </w:rPr>
          <w:instrText xml:space="preserve"> PAGEREF _Toc26745943 \h </w:instrText>
        </w:r>
        <w:r w:rsidR="00365134">
          <w:rPr>
            <w:webHidden/>
          </w:rPr>
        </w:r>
        <w:r w:rsidR="00365134">
          <w:rPr>
            <w:webHidden/>
          </w:rPr>
          <w:fldChar w:fldCharType="separate"/>
        </w:r>
        <w:r w:rsidR="00CE7AB4">
          <w:rPr>
            <w:webHidden/>
          </w:rPr>
          <w:t>V-15</w:t>
        </w:r>
        <w:r w:rsidR="00365134">
          <w:rPr>
            <w:webHidden/>
          </w:rPr>
          <w:fldChar w:fldCharType="end"/>
        </w:r>
      </w:hyperlink>
    </w:p>
    <w:p w14:paraId="50747775" w14:textId="1D23DA9A" w:rsidR="00365134" w:rsidRDefault="00870E97">
      <w:pPr>
        <w:pStyle w:val="TOC1"/>
        <w:rPr>
          <w:rFonts w:asciiTheme="minorHAnsi" w:eastAsiaTheme="minorEastAsia" w:hAnsiTheme="minorHAnsi" w:cstheme="minorBidi"/>
          <w:sz w:val="22"/>
          <w:szCs w:val="22"/>
          <w:lang w:val="en-ID" w:eastAsia="en-ID"/>
        </w:rPr>
      </w:pPr>
      <w:hyperlink w:anchor="_Toc26745944" w:history="1">
        <w:r w:rsidR="00365134" w:rsidRPr="00C85D5B">
          <w:rPr>
            <w:rStyle w:val="Hyperlink"/>
          </w:rPr>
          <w:t xml:space="preserve">Tabel </w:t>
        </w:r>
        <w:r w:rsidR="00365134" w:rsidRPr="00C85D5B">
          <w:rPr>
            <w:rStyle w:val="Hyperlink"/>
            <w:lang w:val="en-US"/>
          </w:rPr>
          <w:t>5.14</w:t>
        </w:r>
        <w:r w:rsidR="00365134" w:rsidRPr="00C85D5B">
          <w:rPr>
            <w:rStyle w:val="Hyperlink"/>
          </w:rPr>
          <w:t xml:space="preserve"> Use Case Description Menambah Menu</w:t>
        </w:r>
        <w:r w:rsidR="00365134">
          <w:rPr>
            <w:webHidden/>
          </w:rPr>
          <w:tab/>
        </w:r>
        <w:r w:rsidR="00365134">
          <w:rPr>
            <w:webHidden/>
          </w:rPr>
          <w:fldChar w:fldCharType="begin"/>
        </w:r>
        <w:r w:rsidR="00365134">
          <w:rPr>
            <w:webHidden/>
          </w:rPr>
          <w:instrText xml:space="preserve"> PAGEREF _Toc26745944 \h </w:instrText>
        </w:r>
        <w:r w:rsidR="00365134">
          <w:rPr>
            <w:webHidden/>
          </w:rPr>
        </w:r>
        <w:r w:rsidR="00365134">
          <w:rPr>
            <w:webHidden/>
          </w:rPr>
          <w:fldChar w:fldCharType="separate"/>
        </w:r>
        <w:r w:rsidR="00CE7AB4">
          <w:rPr>
            <w:webHidden/>
          </w:rPr>
          <w:t>V-16</w:t>
        </w:r>
        <w:r w:rsidR="00365134">
          <w:rPr>
            <w:webHidden/>
          </w:rPr>
          <w:fldChar w:fldCharType="end"/>
        </w:r>
      </w:hyperlink>
    </w:p>
    <w:p w14:paraId="1F17A31D" w14:textId="49EBC5CC" w:rsidR="00365134" w:rsidRDefault="00870E97">
      <w:pPr>
        <w:pStyle w:val="TOC1"/>
        <w:rPr>
          <w:rFonts w:asciiTheme="minorHAnsi" w:eastAsiaTheme="minorEastAsia" w:hAnsiTheme="minorHAnsi" w:cstheme="minorBidi"/>
          <w:sz w:val="22"/>
          <w:szCs w:val="22"/>
          <w:lang w:val="en-ID" w:eastAsia="en-ID"/>
        </w:rPr>
      </w:pPr>
      <w:hyperlink w:anchor="_Toc26745945" w:history="1">
        <w:r w:rsidR="00365134" w:rsidRPr="00C85D5B">
          <w:rPr>
            <w:rStyle w:val="Hyperlink"/>
          </w:rPr>
          <w:t xml:space="preserve">Tabel </w:t>
        </w:r>
        <w:r w:rsidR="00365134" w:rsidRPr="00C85D5B">
          <w:rPr>
            <w:rStyle w:val="Hyperlink"/>
            <w:lang w:val="en-US"/>
          </w:rPr>
          <w:t>5.15</w:t>
        </w:r>
        <w:r w:rsidR="00365134" w:rsidRPr="00C85D5B">
          <w:rPr>
            <w:rStyle w:val="Hyperlink"/>
          </w:rPr>
          <w:t xml:space="preserve"> Use Case Description Mengubah </w:t>
        </w:r>
        <w:r w:rsidR="00365134" w:rsidRPr="00C85D5B">
          <w:rPr>
            <w:rStyle w:val="Hyperlink"/>
            <w:lang w:val="en-US"/>
          </w:rPr>
          <w:t>Menu</w:t>
        </w:r>
        <w:r w:rsidR="00365134">
          <w:rPr>
            <w:webHidden/>
          </w:rPr>
          <w:tab/>
        </w:r>
        <w:r w:rsidR="00365134">
          <w:rPr>
            <w:webHidden/>
          </w:rPr>
          <w:fldChar w:fldCharType="begin"/>
        </w:r>
        <w:r w:rsidR="00365134">
          <w:rPr>
            <w:webHidden/>
          </w:rPr>
          <w:instrText xml:space="preserve"> PAGEREF _Toc26745945 \h </w:instrText>
        </w:r>
        <w:r w:rsidR="00365134">
          <w:rPr>
            <w:webHidden/>
          </w:rPr>
        </w:r>
        <w:r w:rsidR="00365134">
          <w:rPr>
            <w:webHidden/>
          </w:rPr>
          <w:fldChar w:fldCharType="separate"/>
        </w:r>
        <w:r w:rsidR="00CE7AB4">
          <w:rPr>
            <w:webHidden/>
          </w:rPr>
          <w:t>V-17</w:t>
        </w:r>
        <w:r w:rsidR="00365134">
          <w:rPr>
            <w:webHidden/>
          </w:rPr>
          <w:fldChar w:fldCharType="end"/>
        </w:r>
      </w:hyperlink>
    </w:p>
    <w:p w14:paraId="68D960AE" w14:textId="01900625" w:rsidR="00365134" w:rsidRDefault="00870E97">
      <w:pPr>
        <w:pStyle w:val="TOC1"/>
        <w:rPr>
          <w:rFonts w:asciiTheme="minorHAnsi" w:eastAsiaTheme="minorEastAsia" w:hAnsiTheme="minorHAnsi" w:cstheme="minorBidi"/>
          <w:sz w:val="22"/>
          <w:szCs w:val="22"/>
          <w:lang w:val="en-ID" w:eastAsia="en-ID"/>
        </w:rPr>
      </w:pPr>
      <w:hyperlink w:anchor="_Toc26745946" w:history="1">
        <w:r w:rsidR="00365134" w:rsidRPr="00C85D5B">
          <w:rPr>
            <w:rStyle w:val="Hyperlink"/>
          </w:rPr>
          <w:t xml:space="preserve">Tabel </w:t>
        </w:r>
        <w:r w:rsidR="00365134" w:rsidRPr="00C85D5B">
          <w:rPr>
            <w:rStyle w:val="Hyperlink"/>
            <w:lang w:val="en-US"/>
          </w:rPr>
          <w:t>5.16</w:t>
        </w:r>
        <w:r w:rsidR="00365134" w:rsidRPr="00C85D5B">
          <w:rPr>
            <w:rStyle w:val="Hyperlink"/>
          </w:rPr>
          <w:t xml:space="preserve"> Use Case Description Menghapus Menu</w:t>
        </w:r>
        <w:r w:rsidR="00365134">
          <w:rPr>
            <w:webHidden/>
          </w:rPr>
          <w:tab/>
        </w:r>
        <w:r w:rsidR="00365134">
          <w:rPr>
            <w:webHidden/>
          </w:rPr>
          <w:fldChar w:fldCharType="begin"/>
        </w:r>
        <w:r w:rsidR="00365134">
          <w:rPr>
            <w:webHidden/>
          </w:rPr>
          <w:instrText xml:space="preserve"> PAGEREF _Toc26745946 \h </w:instrText>
        </w:r>
        <w:r w:rsidR="00365134">
          <w:rPr>
            <w:webHidden/>
          </w:rPr>
        </w:r>
        <w:r w:rsidR="00365134">
          <w:rPr>
            <w:webHidden/>
          </w:rPr>
          <w:fldChar w:fldCharType="separate"/>
        </w:r>
        <w:r w:rsidR="00CE7AB4">
          <w:rPr>
            <w:webHidden/>
          </w:rPr>
          <w:t>V-17</w:t>
        </w:r>
        <w:r w:rsidR="00365134">
          <w:rPr>
            <w:webHidden/>
          </w:rPr>
          <w:fldChar w:fldCharType="end"/>
        </w:r>
      </w:hyperlink>
    </w:p>
    <w:p w14:paraId="765EE88C" w14:textId="2B906730" w:rsidR="00365134" w:rsidRDefault="00870E97">
      <w:pPr>
        <w:pStyle w:val="TOC1"/>
        <w:rPr>
          <w:rFonts w:asciiTheme="minorHAnsi" w:eastAsiaTheme="minorEastAsia" w:hAnsiTheme="minorHAnsi" w:cstheme="minorBidi"/>
          <w:sz w:val="22"/>
          <w:szCs w:val="22"/>
          <w:lang w:val="en-ID" w:eastAsia="en-ID"/>
        </w:rPr>
      </w:pPr>
      <w:hyperlink w:anchor="_Toc26745947" w:history="1">
        <w:r w:rsidR="00365134" w:rsidRPr="00C85D5B">
          <w:rPr>
            <w:rStyle w:val="Hyperlink"/>
          </w:rPr>
          <w:t xml:space="preserve">Tabel </w:t>
        </w:r>
        <w:r w:rsidR="00365134" w:rsidRPr="00C85D5B">
          <w:rPr>
            <w:rStyle w:val="Hyperlink"/>
            <w:lang w:val="en-US"/>
          </w:rPr>
          <w:t>5.17</w:t>
        </w:r>
        <w:r w:rsidR="00365134" w:rsidRPr="00C85D5B">
          <w:rPr>
            <w:rStyle w:val="Hyperlink"/>
          </w:rPr>
          <w:t xml:space="preserve"> Use Case Description Melihat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7 \h </w:instrText>
        </w:r>
        <w:r w:rsidR="00365134">
          <w:rPr>
            <w:webHidden/>
          </w:rPr>
        </w:r>
        <w:r w:rsidR="00365134">
          <w:rPr>
            <w:webHidden/>
          </w:rPr>
          <w:fldChar w:fldCharType="separate"/>
        </w:r>
        <w:r w:rsidR="00CE7AB4">
          <w:rPr>
            <w:webHidden/>
          </w:rPr>
          <w:t>V-18</w:t>
        </w:r>
        <w:r w:rsidR="00365134">
          <w:rPr>
            <w:webHidden/>
          </w:rPr>
          <w:fldChar w:fldCharType="end"/>
        </w:r>
      </w:hyperlink>
    </w:p>
    <w:p w14:paraId="320C2DEF" w14:textId="12667AD0" w:rsidR="00365134" w:rsidRDefault="00870E97">
      <w:pPr>
        <w:pStyle w:val="TOC1"/>
        <w:rPr>
          <w:rFonts w:asciiTheme="minorHAnsi" w:eastAsiaTheme="minorEastAsia" w:hAnsiTheme="minorHAnsi" w:cstheme="minorBidi"/>
          <w:sz w:val="22"/>
          <w:szCs w:val="22"/>
          <w:lang w:val="en-ID" w:eastAsia="en-ID"/>
        </w:rPr>
      </w:pPr>
      <w:hyperlink w:anchor="_Toc26745948" w:history="1">
        <w:r w:rsidR="00365134" w:rsidRPr="00C85D5B">
          <w:rPr>
            <w:rStyle w:val="Hyperlink"/>
          </w:rPr>
          <w:t xml:space="preserve">Tabel </w:t>
        </w:r>
        <w:r w:rsidR="00365134" w:rsidRPr="00C85D5B">
          <w:rPr>
            <w:rStyle w:val="Hyperlink"/>
            <w:lang w:val="en-US"/>
          </w:rPr>
          <w:t>5.18</w:t>
        </w:r>
        <w:r w:rsidR="00365134" w:rsidRPr="00C85D5B">
          <w:rPr>
            <w:rStyle w:val="Hyperlink"/>
          </w:rPr>
          <w:t xml:space="preserve"> Use Case Description Menambah Submenu</w:t>
        </w:r>
        <w:r w:rsidR="00365134">
          <w:rPr>
            <w:webHidden/>
          </w:rPr>
          <w:tab/>
        </w:r>
        <w:r w:rsidR="00365134">
          <w:rPr>
            <w:webHidden/>
          </w:rPr>
          <w:fldChar w:fldCharType="begin"/>
        </w:r>
        <w:r w:rsidR="00365134">
          <w:rPr>
            <w:webHidden/>
          </w:rPr>
          <w:instrText xml:space="preserve"> PAGEREF _Toc26745948 \h </w:instrText>
        </w:r>
        <w:r w:rsidR="00365134">
          <w:rPr>
            <w:webHidden/>
          </w:rPr>
        </w:r>
        <w:r w:rsidR="00365134">
          <w:rPr>
            <w:webHidden/>
          </w:rPr>
          <w:fldChar w:fldCharType="separate"/>
        </w:r>
        <w:r w:rsidR="00CE7AB4">
          <w:rPr>
            <w:webHidden/>
          </w:rPr>
          <w:t>V-19</w:t>
        </w:r>
        <w:r w:rsidR="00365134">
          <w:rPr>
            <w:webHidden/>
          </w:rPr>
          <w:fldChar w:fldCharType="end"/>
        </w:r>
      </w:hyperlink>
    </w:p>
    <w:p w14:paraId="184AF308" w14:textId="1CEB0674" w:rsidR="00365134" w:rsidRDefault="00870E97">
      <w:pPr>
        <w:pStyle w:val="TOC1"/>
        <w:rPr>
          <w:rFonts w:asciiTheme="minorHAnsi" w:eastAsiaTheme="minorEastAsia" w:hAnsiTheme="minorHAnsi" w:cstheme="minorBidi"/>
          <w:sz w:val="22"/>
          <w:szCs w:val="22"/>
          <w:lang w:val="en-ID" w:eastAsia="en-ID"/>
        </w:rPr>
      </w:pPr>
      <w:hyperlink w:anchor="_Toc26745949" w:history="1">
        <w:r w:rsidR="00365134" w:rsidRPr="00C85D5B">
          <w:rPr>
            <w:rStyle w:val="Hyperlink"/>
          </w:rPr>
          <w:t xml:space="preserve">Tabel </w:t>
        </w:r>
        <w:r w:rsidR="00365134" w:rsidRPr="00C85D5B">
          <w:rPr>
            <w:rStyle w:val="Hyperlink"/>
            <w:lang w:val="en-US"/>
          </w:rPr>
          <w:t>5.19</w:t>
        </w:r>
        <w:r w:rsidR="00365134" w:rsidRPr="00C85D5B">
          <w:rPr>
            <w:rStyle w:val="Hyperlink"/>
          </w:rPr>
          <w:t xml:space="preserve"> Use Case Description Mengubah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9 \h </w:instrText>
        </w:r>
        <w:r w:rsidR="00365134">
          <w:rPr>
            <w:webHidden/>
          </w:rPr>
        </w:r>
        <w:r w:rsidR="00365134">
          <w:rPr>
            <w:webHidden/>
          </w:rPr>
          <w:fldChar w:fldCharType="separate"/>
        </w:r>
        <w:r w:rsidR="00CE7AB4">
          <w:rPr>
            <w:webHidden/>
          </w:rPr>
          <w:t>V-19</w:t>
        </w:r>
        <w:r w:rsidR="00365134">
          <w:rPr>
            <w:webHidden/>
          </w:rPr>
          <w:fldChar w:fldCharType="end"/>
        </w:r>
      </w:hyperlink>
    </w:p>
    <w:p w14:paraId="0E5A3F25" w14:textId="227E4F86" w:rsidR="00365134" w:rsidRDefault="00870E97">
      <w:pPr>
        <w:pStyle w:val="TOC1"/>
        <w:rPr>
          <w:rFonts w:asciiTheme="minorHAnsi" w:eastAsiaTheme="minorEastAsia" w:hAnsiTheme="minorHAnsi" w:cstheme="minorBidi"/>
          <w:sz w:val="22"/>
          <w:szCs w:val="22"/>
          <w:lang w:val="en-ID" w:eastAsia="en-ID"/>
        </w:rPr>
      </w:pPr>
      <w:hyperlink w:anchor="_Toc26745950" w:history="1">
        <w:r w:rsidR="00365134" w:rsidRPr="00C85D5B">
          <w:rPr>
            <w:rStyle w:val="Hyperlink"/>
          </w:rPr>
          <w:t xml:space="preserve">Tabel </w:t>
        </w:r>
        <w:r w:rsidR="00365134" w:rsidRPr="00C85D5B">
          <w:rPr>
            <w:rStyle w:val="Hyperlink"/>
            <w:lang w:val="en-US"/>
          </w:rPr>
          <w:t>5.20</w:t>
        </w:r>
        <w:r w:rsidR="00365134" w:rsidRPr="00C85D5B">
          <w:rPr>
            <w:rStyle w:val="Hyperlink"/>
          </w:rPr>
          <w:t xml:space="preserve"> Use Case Description Menghapus Submenu</w:t>
        </w:r>
        <w:r w:rsidR="00365134">
          <w:rPr>
            <w:webHidden/>
          </w:rPr>
          <w:tab/>
        </w:r>
        <w:r w:rsidR="00365134">
          <w:rPr>
            <w:webHidden/>
          </w:rPr>
          <w:fldChar w:fldCharType="begin"/>
        </w:r>
        <w:r w:rsidR="00365134">
          <w:rPr>
            <w:webHidden/>
          </w:rPr>
          <w:instrText xml:space="preserve"> PAGEREF _Toc26745950 \h </w:instrText>
        </w:r>
        <w:r w:rsidR="00365134">
          <w:rPr>
            <w:webHidden/>
          </w:rPr>
        </w:r>
        <w:r w:rsidR="00365134">
          <w:rPr>
            <w:webHidden/>
          </w:rPr>
          <w:fldChar w:fldCharType="separate"/>
        </w:r>
        <w:r w:rsidR="00CE7AB4">
          <w:rPr>
            <w:webHidden/>
          </w:rPr>
          <w:t>V-20</w:t>
        </w:r>
        <w:r w:rsidR="00365134">
          <w:rPr>
            <w:webHidden/>
          </w:rPr>
          <w:fldChar w:fldCharType="end"/>
        </w:r>
      </w:hyperlink>
    </w:p>
    <w:p w14:paraId="37351BA0" w14:textId="1EC50A2F" w:rsidR="00365134" w:rsidRDefault="00870E97">
      <w:pPr>
        <w:pStyle w:val="TOC1"/>
        <w:rPr>
          <w:rFonts w:asciiTheme="minorHAnsi" w:eastAsiaTheme="minorEastAsia" w:hAnsiTheme="minorHAnsi" w:cstheme="minorBidi"/>
          <w:sz w:val="22"/>
          <w:szCs w:val="22"/>
          <w:lang w:val="en-ID" w:eastAsia="en-ID"/>
        </w:rPr>
      </w:pPr>
      <w:hyperlink w:anchor="_Toc26745951" w:history="1">
        <w:r w:rsidR="00365134" w:rsidRPr="00C85D5B">
          <w:rPr>
            <w:rStyle w:val="Hyperlink"/>
          </w:rPr>
          <w:t xml:space="preserve">Tabel </w:t>
        </w:r>
        <w:r w:rsidR="00365134" w:rsidRPr="00C85D5B">
          <w:rPr>
            <w:rStyle w:val="Hyperlink"/>
            <w:lang w:val="en-US"/>
          </w:rPr>
          <w:t>5.21</w:t>
        </w:r>
        <w:r w:rsidR="00365134" w:rsidRPr="00C85D5B">
          <w:rPr>
            <w:rStyle w:val="Hyperlink"/>
          </w:rPr>
          <w:t xml:space="preserve"> Use Case Description Melihat </w:t>
        </w:r>
        <w:r w:rsidR="00365134" w:rsidRPr="00C85D5B">
          <w:rPr>
            <w:rStyle w:val="Hyperlink"/>
            <w:lang w:val="en-US"/>
          </w:rPr>
          <w:t>Pegawai TU</w:t>
        </w:r>
        <w:r w:rsidR="00365134">
          <w:rPr>
            <w:webHidden/>
          </w:rPr>
          <w:tab/>
        </w:r>
        <w:r w:rsidR="00365134">
          <w:rPr>
            <w:webHidden/>
          </w:rPr>
          <w:fldChar w:fldCharType="begin"/>
        </w:r>
        <w:r w:rsidR="00365134">
          <w:rPr>
            <w:webHidden/>
          </w:rPr>
          <w:instrText xml:space="preserve"> PAGEREF _Toc26745951 \h </w:instrText>
        </w:r>
        <w:r w:rsidR="00365134">
          <w:rPr>
            <w:webHidden/>
          </w:rPr>
        </w:r>
        <w:r w:rsidR="00365134">
          <w:rPr>
            <w:webHidden/>
          </w:rPr>
          <w:fldChar w:fldCharType="separate"/>
        </w:r>
        <w:r w:rsidR="00CE7AB4">
          <w:rPr>
            <w:webHidden/>
          </w:rPr>
          <w:t>V-21</w:t>
        </w:r>
        <w:r w:rsidR="00365134">
          <w:rPr>
            <w:webHidden/>
          </w:rPr>
          <w:fldChar w:fldCharType="end"/>
        </w:r>
      </w:hyperlink>
    </w:p>
    <w:p w14:paraId="0B7190E9" w14:textId="76485683" w:rsidR="00365134" w:rsidRDefault="00870E97">
      <w:pPr>
        <w:pStyle w:val="TOC1"/>
        <w:rPr>
          <w:rFonts w:asciiTheme="minorHAnsi" w:eastAsiaTheme="minorEastAsia" w:hAnsiTheme="minorHAnsi" w:cstheme="minorBidi"/>
          <w:sz w:val="22"/>
          <w:szCs w:val="22"/>
          <w:lang w:val="en-ID" w:eastAsia="en-ID"/>
        </w:rPr>
      </w:pPr>
      <w:hyperlink w:anchor="_Toc26745952" w:history="1">
        <w:r w:rsidR="00365134" w:rsidRPr="00C85D5B">
          <w:rPr>
            <w:rStyle w:val="Hyperlink"/>
          </w:rPr>
          <w:t xml:space="preserve">Tabel </w:t>
        </w:r>
        <w:r w:rsidR="00365134" w:rsidRPr="00C85D5B">
          <w:rPr>
            <w:rStyle w:val="Hyperlink"/>
            <w:lang w:val="en-US"/>
          </w:rPr>
          <w:t>5.22</w:t>
        </w:r>
        <w:r w:rsidR="00365134" w:rsidRPr="00C85D5B">
          <w:rPr>
            <w:rStyle w:val="Hyperlink"/>
          </w:rPr>
          <w:t xml:space="preserve"> Use Case Description Menambah Pegawai TU</w:t>
        </w:r>
        <w:r w:rsidR="00365134">
          <w:rPr>
            <w:webHidden/>
          </w:rPr>
          <w:tab/>
        </w:r>
        <w:r w:rsidR="00365134">
          <w:rPr>
            <w:webHidden/>
          </w:rPr>
          <w:fldChar w:fldCharType="begin"/>
        </w:r>
        <w:r w:rsidR="00365134">
          <w:rPr>
            <w:webHidden/>
          </w:rPr>
          <w:instrText xml:space="preserve"> PAGEREF _Toc26745952 \h </w:instrText>
        </w:r>
        <w:r w:rsidR="00365134">
          <w:rPr>
            <w:webHidden/>
          </w:rPr>
        </w:r>
        <w:r w:rsidR="00365134">
          <w:rPr>
            <w:webHidden/>
          </w:rPr>
          <w:fldChar w:fldCharType="separate"/>
        </w:r>
        <w:r w:rsidR="00CE7AB4">
          <w:rPr>
            <w:webHidden/>
          </w:rPr>
          <w:t>V-21</w:t>
        </w:r>
        <w:r w:rsidR="00365134">
          <w:rPr>
            <w:webHidden/>
          </w:rPr>
          <w:fldChar w:fldCharType="end"/>
        </w:r>
      </w:hyperlink>
    </w:p>
    <w:p w14:paraId="1ED0EE92" w14:textId="3E2F80C0" w:rsidR="00365134" w:rsidRDefault="00870E97">
      <w:pPr>
        <w:pStyle w:val="TOC1"/>
        <w:rPr>
          <w:rFonts w:asciiTheme="minorHAnsi" w:eastAsiaTheme="minorEastAsia" w:hAnsiTheme="minorHAnsi" w:cstheme="minorBidi"/>
          <w:sz w:val="22"/>
          <w:szCs w:val="22"/>
          <w:lang w:val="en-ID" w:eastAsia="en-ID"/>
        </w:rPr>
      </w:pPr>
      <w:hyperlink w:anchor="_Toc26745953" w:history="1">
        <w:r w:rsidR="00365134" w:rsidRPr="00C85D5B">
          <w:rPr>
            <w:rStyle w:val="Hyperlink"/>
          </w:rPr>
          <w:t xml:space="preserve">Tabel </w:t>
        </w:r>
        <w:r w:rsidR="00365134" w:rsidRPr="00C85D5B">
          <w:rPr>
            <w:rStyle w:val="Hyperlink"/>
            <w:lang w:val="en-US"/>
          </w:rPr>
          <w:t>5.23</w:t>
        </w:r>
        <w:r w:rsidR="00365134" w:rsidRPr="00C85D5B">
          <w:rPr>
            <w:rStyle w:val="Hyperlink"/>
          </w:rPr>
          <w:t xml:space="preserve"> Use Case Description Mengubah Pegawai TU</w:t>
        </w:r>
        <w:r w:rsidR="00365134">
          <w:rPr>
            <w:webHidden/>
          </w:rPr>
          <w:tab/>
        </w:r>
        <w:r w:rsidR="00365134">
          <w:rPr>
            <w:webHidden/>
          </w:rPr>
          <w:fldChar w:fldCharType="begin"/>
        </w:r>
        <w:r w:rsidR="00365134">
          <w:rPr>
            <w:webHidden/>
          </w:rPr>
          <w:instrText xml:space="preserve"> PAGEREF _Toc26745953 \h </w:instrText>
        </w:r>
        <w:r w:rsidR="00365134">
          <w:rPr>
            <w:webHidden/>
          </w:rPr>
        </w:r>
        <w:r w:rsidR="00365134">
          <w:rPr>
            <w:webHidden/>
          </w:rPr>
          <w:fldChar w:fldCharType="separate"/>
        </w:r>
        <w:r w:rsidR="00CE7AB4">
          <w:rPr>
            <w:webHidden/>
          </w:rPr>
          <w:t>V-22</w:t>
        </w:r>
        <w:r w:rsidR="00365134">
          <w:rPr>
            <w:webHidden/>
          </w:rPr>
          <w:fldChar w:fldCharType="end"/>
        </w:r>
      </w:hyperlink>
    </w:p>
    <w:p w14:paraId="505D2C28" w14:textId="0DDDFC0E" w:rsidR="00365134" w:rsidRDefault="00870E97">
      <w:pPr>
        <w:pStyle w:val="TOC1"/>
        <w:rPr>
          <w:rFonts w:asciiTheme="minorHAnsi" w:eastAsiaTheme="minorEastAsia" w:hAnsiTheme="minorHAnsi" w:cstheme="minorBidi"/>
          <w:sz w:val="22"/>
          <w:szCs w:val="22"/>
          <w:lang w:val="en-ID" w:eastAsia="en-ID"/>
        </w:rPr>
      </w:pPr>
      <w:hyperlink w:anchor="_Toc26745954" w:history="1">
        <w:r w:rsidR="00365134" w:rsidRPr="00C85D5B">
          <w:rPr>
            <w:rStyle w:val="Hyperlink"/>
          </w:rPr>
          <w:t xml:space="preserve">Tabel </w:t>
        </w:r>
        <w:r w:rsidR="00365134" w:rsidRPr="00C85D5B">
          <w:rPr>
            <w:rStyle w:val="Hyperlink"/>
            <w:lang w:val="en-US"/>
          </w:rPr>
          <w:t>5.24</w:t>
        </w:r>
        <w:r w:rsidR="00365134" w:rsidRPr="00C85D5B">
          <w:rPr>
            <w:rStyle w:val="Hyperlink"/>
          </w:rPr>
          <w:t xml:space="preserve"> Use Case Description Menghapus Pegawai TU</w:t>
        </w:r>
        <w:r w:rsidR="00365134">
          <w:rPr>
            <w:webHidden/>
          </w:rPr>
          <w:tab/>
        </w:r>
        <w:r w:rsidR="00365134">
          <w:rPr>
            <w:webHidden/>
          </w:rPr>
          <w:fldChar w:fldCharType="begin"/>
        </w:r>
        <w:r w:rsidR="00365134">
          <w:rPr>
            <w:webHidden/>
          </w:rPr>
          <w:instrText xml:space="preserve"> PAGEREF _Toc26745954 \h </w:instrText>
        </w:r>
        <w:r w:rsidR="00365134">
          <w:rPr>
            <w:webHidden/>
          </w:rPr>
        </w:r>
        <w:r w:rsidR="00365134">
          <w:rPr>
            <w:webHidden/>
          </w:rPr>
          <w:fldChar w:fldCharType="separate"/>
        </w:r>
        <w:r w:rsidR="00CE7AB4">
          <w:rPr>
            <w:webHidden/>
          </w:rPr>
          <w:t>V-23</w:t>
        </w:r>
        <w:r w:rsidR="00365134">
          <w:rPr>
            <w:webHidden/>
          </w:rPr>
          <w:fldChar w:fldCharType="end"/>
        </w:r>
      </w:hyperlink>
    </w:p>
    <w:p w14:paraId="2173E18F" w14:textId="6B21897E" w:rsidR="00365134" w:rsidRDefault="00870E97">
      <w:pPr>
        <w:pStyle w:val="TOC1"/>
        <w:rPr>
          <w:rFonts w:asciiTheme="minorHAnsi" w:eastAsiaTheme="minorEastAsia" w:hAnsiTheme="minorHAnsi" w:cstheme="minorBidi"/>
          <w:sz w:val="22"/>
          <w:szCs w:val="22"/>
          <w:lang w:val="en-ID" w:eastAsia="en-ID"/>
        </w:rPr>
      </w:pPr>
      <w:hyperlink w:anchor="_Toc26745955" w:history="1">
        <w:r w:rsidR="00365134" w:rsidRPr="00C85D5B">
          <w:rPr>
            <w:rStyle w:val="Hyperlink"/>
          </w:rPr>
          <w:t xml:space="preserve">Tabel </w:t>
        </w:r>
        <w:r w:rsidR="00365134" w:rsidRPr="00C85D5B">
          <w:rPr>
            <w:rStyle w:val="Hyperlink"/>
            <w:lang w:val="en-US"/>
          </w:rPr>
          <w:t>5.25</w:t>
        </w:r>
        <w:r w:rsidR="00365134" w:rsidRPr="00C85D5B">
          <w:rPr>
            <w:rStyle w:val="Hyperlink"/>
          </w:rPr>
          <w:t xml:space="preserve"> Use Case Description Melihat Pegawai BKD</w:t>
        </w:r>
        <w:r w:rsidR="00365134">
          <w:rPr>
            <w:webHidden/>
          </w:rPr>
          <w:tab/>
        </w:r>
        <w:r w:rsidR="00365134">
          <w:rPr>
            <w:webHidden/>
          </w:rPr>
          <w:fldChar w:fldCharType="begin"/>
        </w:r>
        <w:r w:rsidR="00365134">
          <w:rPr>
            <w:webHidden/>
          </w:rPr>
          <w:instrText xml:space="preserve"> PAGEREF _Toc26745955 \h </w:instrText>
        </w:r>
        <w:r w:rsidR="00365134">
          <w:rPr>
            <w:webHidden/>
          </w:rPr>
        </w:r>
        <w:r w:rsidR="00365134">
          <w:rPr>
            <w:webHidden/>
          </w:rPr>
          <w:fldChar w:fldCharType="separate"/>
        </w:r>
        <w:r w:rsidR="00CE7AB4">
          <w:rPr>
            <w:webHidden/>
          </w:rPr>
          <w:t>V-23</w:t>
        </w:r>
        <w:r w:rsidR="00365134">
          <w:rPr>
            <w:webHidden/>
          </w:rPr>
          <w:fldChar w:fldCharType="end"/>
        </w:r>
      </w:hyperlink>
    </w:p>
    <w:p w14:paraId="75A0FB6B" w14:textId="450E945E" w:rsidR="00365134" w:rsidRDefault="00870E97">
      <w:pPr>
        <w:pStyle w:val="TOC1"/>
        <w:rPr>
          <w:rFonts w:asciiTheme="minorHAnsi" w:eastAsiaTheme="minorEastAsia" w:hAnsiTheme="minorHAnsi" w:cstheme="minorBidi"/>
          <w:sz w:val="22"/>
          <w:szCs w:val="22"/>
          <w:lang w:val="en-ID" w:eastAsia="en-ID"/>
        </w:rPr>
      </w:pPr>
      <w:hyperlink w:anchor="_Toc26745956" w:history="1">
        <w:r w:rsidR="00365134" w:rsidRPr="00C85D5B">
          <w:rPr>
            <w:rStyle w:val="Hyperlink"/>
          </w:rPr>
          <w:t xml:space="preserve">Tabel </w:t>
        </w:r>
        <w:r w:rsidR="00365134" w:rsidRPr="00C85D5B">
          <w:rPr>
            <w:rStyle w:val="Hyperlink"/>
            <w:lang w:val="en-US"/>
          </w:rPr>
          <w:t>5.26</w:t>
        </w:r>
        <w:r w:rsidR="00365134" w:rsidRPr="00C85D5B">
          <w:rPr>
            <w:rStyle w:val="Hyperlink"/>
          </w:rPr>
          <w:t xml:space="preserve"> Use Case Description Menambah Pegawai BKD</w:t>
        </w:r>
        <w:r w:rsidR="00365134">
          <w:rPr>
            <w:webHidden/>
          </w:rPr>
          <w:tab/>
        </w:r>
        <w:r w:rsidR="00365134">
          <w:rPr>
            <w:webHidden/>
          </w:rPr>
          <w:fldChar w:fldCharType="begin"/>
        </w:r>
        <w:r w:rsidR="00365134">
          <w:rPr>
            <w:webHidden/>
          </w:rPr>
          <w:instrText xml:space="preserve"> PAGEREF _Toc26745956 \h </w:instrText>
        </w:r>
        <w:r w:rsidR="00365134">
          <w:rPr>
            <w:webHidden/>
          </w:rPr>
        </w:r>
        <w:r w:rsidR="00365134">
          <w:rPr>
            <w:webHidden/>
          </w:rPr>
          <w:fldChar w:fldCharType="separate"/>
        </w:r>
        <w:r w:rsidR="00CE7AB4">
          <w:rPr>
            <w:webHidden/>
          </w:rPr>
          <w:t>V-24</w:t>
        </w:r>
        <w:r w:rsidR="00365134">
          <w:rPr>
            <w:webHidden/>
          </w:rPr>
          <w:fldChar w:fldCharType="end"/>
        </w:r>
      </w:hyperlink>
    </w:p>
    <w:p w14:paraId="3BDA3B39" w14:textId="5A097B1B" w:rsidR="00365134" w:rsidRDefault="00870E97">
      <w:pPr>
        <w:pStyle w:val="TOC1"/>
        <w:rPr>
          <w:rFonts w:asciiTheme="minorHAnsi" w:eastAsiaTheme="minorEastAsia" w:hAnsiTheme="minorHAnsi" w:cstheme="minorBidi"/>
          <w:sz w:val="22"/>
          <w:szCs w:val="22"/>
          <w:lang w:val="en-ID" w:eastAsia="en-ID"/>
        </w:rPr>
      </w:pPr>
      <w:hyperlink w:anchor="_Toc26745957" w:history="1">
        <w:r w:rsidR="00365134" w:rsidRPr="00C85D5B">
          <w:rPr>
            <w:rStyle w:val="Hyperlink"/>
          </w:rPr>
          <w:t xml:space="preserve">Tabel </w:t>
        </w:r>
        <w:r w:rsidR="00365134" w:rsidRPr="00C85D5B">
          <w:rPr>
            <w:rStyle w:val="Hyperlink"/>
            <w:lang w:val="en-US"/>
          </w:rPr>
          <w:t>5.27</w:t>
        </w:r>
        <w:r w:rsidR="00365134" w:rsidRPr="00C85D5B">
          <w:rPr>
            <w:rStyle w:val="Hyperlink"/>
          </w:rPr>
          <w:t xml:space="preserve"> Use Case Description Mengubah Pegawai BKD</w:t>
        </w:r>
        <w:r w:rsidR="00365134">
          <w:rPr>
            <w:webHidden/>
          </w:rPr>
          <w:tab/>
        </w:r>
        <w:r w:rsidR="00365134">
          <w:rPr>
            <w:webHidden/>
          </w:rPr>
          <w:fldChar w:fldCharType="begin"/>
        </w:r>
        <w:r w:rsidR="00365134">
          <w:rPr>
            <w:webHidden/>
          </w:rPr>
          <w:instrText xml:space="preserve"> PAGEREF _Toc26745957 \h </w:instrText>
        </w:r>
        <w:r w:rsidR="00365134">
          <w:rPr>
            <w:webHidden/>
          </w:rPr>
        </w:r>
        <w:r w:rsidR="00365134">
          <w:rPr>
            <w:webHidden/>
          </w:rPr>
          <w:fldChar w:fldCharType="separate"/>
        </w:r>
        <w:r w:rsidR="00CE7AB4">
          <w:rPr>
            <w:webHidden/>
          </w:rPr>
          <w:t>V-25</w:t>
        </w:r>
        <w:r w:rsidR="00365134">
          <w:rPr>
            <w:webHidden/>
          </w:rPr>
          <w:fldChar w:fldCharType="end"/>
        </w:r>
      </w:hyperlink>
    </w:p>
    <w:p w14:paraId="3E1EBD38" w14:textId="6C250C55" w:rsidR="00365134" w:rsidRDefault="00870E97">
      <w:pPr>
        <w:pStyle w:val="TOC1"/>
        <w:rPr>
          <w:rFonts w:asciiTheme="minorHAnsi" w:eastAsiaTheme="minorEastAsia" w:hAnsiTheme="minorHAnsi" w:cstheme="minorBidi"/>
          <w:sz w:val="22"/>
          <w:szCs w:val="22"/>
          <w:lang w:val="en-ID" w:eastAsia="en-ID"/>
        </w:rPr>
      </w:pPr>
      <w:hyperlink w:anchor="_Toc26745958" w:history="1">
        <w:r w:rsidR="00365134" w:rsidRPr="00C85D5B">
          <w:rPr>
            <w:rStyle w:val="Hyperlink"/>
          </w:rPr>
          <w:t xml:space="preserve">Tabel </w:t>
        </w:r>
        <w:r w:rsidR="00365134" w:rsidRPr="00C85D5B">
          <w:rPr>
            <w:rStyle w:val="Hyperlink"/>
            <w:lang w:val="en-US"/>
          </w:rPr>
          <w:t>5.28</w:t>
        </w:r>
        <w:r w:rsidR="00365134" w:rsidRPr="00C85D5B">
          <w:rPr>
            <w:rStyle w:val="Hyperlink"/>
          </w:rPr>
          <w:t xml:space="preserve"> Use Case Description Menghapus Pegawai BKD</w:t>
        </w:r>
        <w:r w:rsidR="00365134">
          <w:rPr>
            <w:webHidden/>
          </w:rPr>
          <w:tab/>
        </w:r>
        <w:r w:rsidR="00365134">
          <w:rPr>
            <w:webHidden/>
          </w:rPr>
          <w:fldChar w:fldCharType="begin"/>
        </w:r>
        <w:r w:rsidR="00365134">
          <w:rPr>
            <w:webHidden/>
          </w:rPr>
          <w:instrText xml:space="preserve"> PAGEREF _Toc26745958 \h </w:instrText>
        </w:r>
        <w:r w:rsidR="00365134">
          <w:rPr>
            <w:webHidden/>
          </w:rPr>
        </w:r>
        <w:r w:rsidR="00365134">
          <w:rPr>
            <w:webHidden/>
          </w:rPr>
          <w:fldChar w:fldCharType="separate"/>
        </w:r>
        <w:r w:rsidR="00CE7AB4">
          <w:rPr>
            <w:webHidden/>
          </w:rPr>
          <w:t>V-25</w:t>
        </w:r>
        <w:r w:rsidR="00365134">
          <w:rPr>
            <w:webHidden/>
          </w:rPr>
          <w:fldChar w:fldCharType="end"/>
        </w:r>
      </w:hyperlink>
    </w:p>
    <w:p w14:paraId="3C4DDA12" w14:textId="78F4B434" w:rsidR="00365134" w:rsidRDefault="00870E97">
      <w:pPr>
        <w:pStyle w:val="TOC1"/>
        <w:rPr>
          <w:rFonts w:asciiTheme="minorHAnsi" w:eastAsiaTheme="minorEastAsia" w:hAnsiTheme="minorHAnsi" w:cstheme="minorBidi"/>
          <w:sz w:val="22"/>
          <w:szCs w:val="22"/>
          <w:lang w:val="en-ID" w:eastAsia="en-ID"/>
        </w:rPr>
      </w:pPr>
      <w:hyperlink w:anchor="_Toc26745959" w:history="1">
        <w:r w:rsidR="00365134" w:rsidRPr="00C85D5B">
          <w:rPr>
            <w:rStyle w:val="Hyperlink"/>
          </w:rPr>
          <w:t xml:space="preserve">Tabel </w:t>
        </w:r>
        <w:r w:rsidR="00365134" w:rsidRPr="00C85D5B">
          <w:rPr>
            <w:rStyle w:val="Hyperlink"/>
            <w:lang w:val="en-US"/>
          </w:rPr>
          <w:t>5.29</w:t>
        </w:r>
        <w:r w:rsidR="00365134" w:rsidRPr="00C85D5B">
          <w:rPr>
            <w:rStyle w:val="Hyperlink"/>
          </w:rPr>
          <w:t xml:space="preserve"> Use Case Description Melihat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59 \h </w:instrText>
        </w:r>
        <w:r w:rsidR="00365134">
          <w:rPr>
            <w:webHidden/>
          </w:rPr>
        </w:r>
        <w:r w:rsidR="00365134">
          <w:rPr>
            <w:webHidden/>
          </w:rPr>
          <w:fldChar w:fldCharType="separate"/>
        </w:r>
        <w:r w:rsidR="00CE7AB4">
          <w:rPr>
            <w:webHidden/>
          </w:rPr>
          <w:t>V-26</w:t>
        </w:r>
        <w:r w:rsidR="00365134">
          <w:rPr>
            <w:webHidden/>
          </w:rPr>
          <w:fldChar w:fldCharType="end"/>
        </w:r>
      </w:hyperlink>
    </w:p>
    <w:p w14:paraId="11B3BE62" w14:textId="763E0C99" w:rsidR="00365134" w:rsidRDefault="00870E97">
      <w:pPr>
        <w:pStyle w:val="TOC1"/>
        <w:rPr>
          <w:rFonts w:asciiTheme="minorHAnsi" w:eastAsiaTheme="minorEastAsia" w:hAnsiTheme="minorHAnsi" w:cstheme="minorBidi"/>
          <w:sz w:val="22"/>
          <w:szCs w:val="22"/>
          <w:lang w:val="en-ID" w:eastAsia="en-ID"/>
        </w:rPr>
      </w:pPr>
      <w:hyperlink w:anchor="_Toc26745960" w:history="1">
        <w:r w:rsidR="00365134" w:rsidRPr="00C85D5B">
          <w:rPr>
            <w:rStyle w:val="Hyperlink"/>
          </w:rPr>
          <w:t xml:space="preserve">Tabel </w:t>
        </w:r>
        <w:r w:rsidR="00365134" w:rsidRPr="00C85D5B">
          <w:rPr>
            <w:rStyle w:val="Hyperlink"/>
            <w:lang w:val="en-US"/>
          </w:rPr>
          <w:t>5.30</w:t>
        </w:r>
        <w:r w:rsidR="00365134" w:rsidRPr="00C85D5B">
          <w:rPr>
            <w:rStyle w:val="Hyperlink"/>
          </w:rPr>
          <w:t xml:space="preserve"> Use Case Description Menam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0 \h </w:instrText>
        </w:r>
        <w:r w:rsidR="00365134">
          <w:rPr>
            <w:webHidden/>
          </w:rPr>
        </w:r>
        <w:r w:rsidR="00365134">
          <w:rPr>
            <w:webHidden/>
          </w:rPr>
          <w:fldChar w:fldCharType="separate"/>
        </w:r>
        <w:r w:rsidR="00CE7AB4">
          <w:rPr>
            <w:webHidden/>
          </w:rPr>
          <w:t>V-26</w:t>
        </w:r>
        <w:r w:rsidR="00365134">
          <w:rPr>
            <w:webHidden/>
          </w:rPr>
          <w:fldChar w:fldCharType="end"/>
        </w:r>
      </w:hyperlink>
    </w:p>
    <w:p w14:paraId="379B60E9" w14:textId="61D4C590" w:rsidR="00365134" w:rsidRDefault="00870E97">
      <w:pPr>
        <w:pStyle w:val="TOC1"/>
        <w:rPr>
          <w:rFonts w:asciiTheme="minorHAnsi" w:eastAsiaTheme="minorEastAsia" w:hAnsiTheme="minorHAnsi" w:cstheme="minorBidi"/>
          <w:sz w:val="22"/>
          <w:szCs w:val="22"/>
          <w:lang w:val="en-ID" w:eastAsia="en-ID"/>
        </w:rPr>
      </w:pPr>
      <w:hyperlink w:anchor="_Toc26745961" w:history="1">
        <w:r w:rsidR="00365134" w:rsidRPr="00C85D5B">
          <w:rPr>
            <w:rStyle w:val="Hyperlink"/>
          </w:rPr>
          <w:t xml:space="preserve">Tabel </w:t>
        </w:r>
        <w:r w:rsidR="00365134" w:rsidRPr="00C85D5B">
          <w:rPr>
            <w:rStyle w:val="Hyperlink"/>
            <w:lang w:val="en-US"/>
          </w:rPr>
          <w:t>5.31</w:t>
        </w:r>
        <w:r w:rsidR="00365134" w:rsidRPr="00C85D5B">
          <w:rPr>
            <w:rStyle w:val="Hyperlink"/>
          </w:rPr>
          <w:t xml:space="preserve"> Use Case Description Mengu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1 \h </w:instrText>
        </w:r>
        <w:r w:rsidR="00365134">
          <w:rPr>
            <w:webHidden/>
          </w:rPr>
        </w:r>
        <w:r w:rsidR="00365134">
          <w:rPr>
            <w:webHidden/>
          </w:rPr>
          <w:fldChar w:fldCharType="separate"/>
        </w:r>
        <w:r w:rsidR="00CE7AB4">
          <w:rPr>
            <w:webHidden/>
          </w:rPr>
          <w:t>V-27</w:t>
        </w:r>
        <w:r w:rsidR="00365134">
          <w:rPr>
            <w:webHidden/>
          </w:rPr>
          <w:fldChar w:fldCharType="end"/>
        </w:r>
      </w:hyperlink>
    </w:p>
    <w:p w14:paraId="5EE1A408" w14:textId="7359ED7C" w:rsidR="00365134" w:rsidRDefault="00870E97">
      <w:pPr>
        <w:pStyle w:val="TOC1"/>
        <w:rPr>
          <w:rFonts w:asciiTheme="minorHAnsi" w:eastAsiaTheme="minorEastAsia" w:hAnsiTheme="minorHAnsi" w:cstheme="minorBidi"/>
          <w:sz w:val="22"/>
          <w:szCs w:val="22"/>
          <w:lang w:val="en-ID" w:eastAsia="en-ID"/>
        </w:rPr>
      </w:pPr>
      <w:hyperlink w:anchor="_Toc26745962" w:history="1">
        <w:r w:rsidR="00365134" w:rsidRPr="00C85D5B">
          <w:rPr>
            <w:rStyle w:val="Hyperlink"/>
          </w:rPr>
          <w:t xml:space="preserve">Tabel </w:t>
        </w:r>
        <w:r w:rsidR="00365134" w:rsidRPr="00C85D5B">
          <w:rPr>
            <w:rStyle w:val="Hyperlink"/>
            <w:lang w:val="en-US"/>
          </w:rPr>
          <w:t>5.32</w:t>
        </w:r>
        <w:r w:rsidR="00365134" w:rsidRPr="00C85D5B">
          <w:rPr>
            <w:rStyle w:val="Hyperlink"/>
          </w:rPr>
          <w:t xml:space="preserve"> Use Case Description Menghapus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2 \h </w:instrText>
        </w:r>
        <w:r w:rsidR="00365134">
          <w:rPr>
            <w:webHidden/>
          </w:rPr>
        </w:r>
        <w:r w:rsidR="00365134">
          <w:rPr>
            <w:webHidden/>
          </w:rPr>
          <w:fldChar w:fldCharType="separate"/>
        </w:r>
        <w:r w:rsidR="00CE7AB4">
          <w:rPr>
            <w:webHidden/>
          </w:rPr>
          <w:t>V-28</w:t>
        </w:r>
        <w:r w:rsidR="00365134">
          <w:rPr>
            <w:webHidden/>
          </w:rPr>
          <w:fldChar w:fldCharType="end"/>
        </w:r>
      </w:hyperlink>
    </w:p>
    <w:p w14:paraId="115EBB7F" w14:textId="6B871E58" w:rsidR="00365134" w:rsidRDefault="00870E97">
      <w:pPr>
        <w:pStyle w:val="TOC1"/>
        <w:rPr>
          <w:rFonts w:asciiTheme="minorHAnsi" w:eastAsiaTheme="minorEastAsia" w:hAnsiTheme="minorHAnsi" w:cstheme="minorBidi"/>
          <w:sz w:val="22"/>
          <w:szCs w:val="22"/>
          <w:lang w:val="en-ID" w:eastAsia="en-ID"/>
        </w:rPr>
      </w:pPr>
      <w:hyperlink w:anchor="_Toc26745963" w:history="1">
        <w:r w:rsidR="00365134" w:rsidRPr="00C85D5B">
          <w:rPr>
            <w:rStyle w:val="Hyperlink"/>
          </w:rPr>
          <w:t xml:space="preserve">Tabel </w:t>
        </w:r>
        <w:r w:rsidR="00365134" w:rsidRPr="00C85D5B">
          <w:rPr>
            <w:rStyle w:val="Hyperlink"/>
            <w:lang w:val="en-US"/>
          </w:rPr>
          <w:t>5.33</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Pegawai</w:t>
        </w:r>
        <w:r w:rsidR="00365134">
          <w:rPr>
            <w:webHidden/>
          </w:rPr>
          <w:tab/>
        </w:r>
        <w:r w:rsidR="00365134">
          <w:rPr>
            <w:webHidden/>
          </w:rPr>
          <w:fldChar w:fldCharType="begin"/>
        </w:r>
        <w:r w:rsidR="00365134">
          <w:rPr>
            <w:webHidden/>
          </w:rPr>
          <w:instrText xml:space="preserve"> PAGEREF _Toc26745963 \h </w:instrText>
        </w:r>
        <w:r w:rsidR="00365134">
          <w:rPr>
            <w:webHidden/>
          </w:rPr>
        </w:r>
        <w:r w:rsidR="00365134">
          <w:rPr>
            <w:webHidden/>
          </w:rPr>
          <w:fldChar w:fldCharType="separate"/>
        </w:r>
        <w:r w:rsidR="00CE7AB4">
          <w:rPr>
            <w:webHidden/>
          </w:rPr>
          <w:t>V-29</w:t>
        </w:r>
        <w:r w:rsidR="00365134">
          <w:rPr>
            <w:webHidden/>
          </w:rPr>
          <w:fldChar w:fldCharType="end"/>
        </w:r>
      </w:hyperlink>
    </w:p>
    <w:p w14:paraId="7A4BC2E3" w14:textId="677A81BA" w:rsidR="00365134" w:rsidRDefault="00870E97">
      <w:pPr>
        <w:pStyle w:val="TOC1"/>
        <w:rPr>
          <w:rFonts w:asciiTheme="minorHAnsi" w:eastAsiaTheme="minorEastAsia" w:hAnsiTheme="minorHAnsi" w:cstheme="minorBidi"/>
          <w:sz w:val="22"/>
          <w:szCs w:val="22"/>
          <w:lang w:val="en-ID" w:eastAsia="en-ID"/>
        </w:rPr>
      </w:pPr>
      <w:hyperlink w:anchor="_Toc26745964" w:history="1">
        <w:r w:rsidR="00365134" w:rsidRPr="00C85D5B">
          <w:rPr>
            <w:rStyle w:val="Hyperlink"/>
          </w:rPr>
          <w:t xml:space="preserve">Tabel </w:t>
        </w:r>
        <w:r w:rsidR="00365134" w:rsidRPr="00C85D5B">
          <w:rPr>
            <w:rStyle w:val="Hyperlink"/>
            <w:lang w:val="en-US"/>
          </w:rPr>
          <w:t>5.34</w:t>
        </w:r>
        <w:r w:rsidR="00365134" w:rsidRPr="00C85D5B">
          <w:rPr>
            <w:rStyle w:val="Hyperlink"/>
          </w:rPr>
          <w:t xml:space="preserve"> Use Case Description </w:t>
        </w:r>
        <w:r w:rsidR="00365134" w:rsidRPr="00C85D5B">
          <w:rPr>
            <w:rStyle w:val="Hyperlink"/>
            <w:lang w:val="en-US"/>
          </w:rPr>
          <w:t>Mengembalikan Pegawai</w:t>
        </w:r>
        <w:r w:rsidR="00365134">
          <w:rPr>
            <w:webHidden/>
          </w:rPr>
          <w:tab/>
        </w:r>
        <w:r w:rsidR="00365134">
          <w:rPr>
            <w:webHidden/>
          </w:rPr>
          <w:fldChar w:fldCharType="begin"/>
        </w:r>
        <w:r w:rsidR="00365134">
          <w:rPr>
            <w:webHidden/>
          </w:rPr>
          <w:instrText xml:space="preserve"> PAGEREF _Toc26745964 \h </w:instrText>
        </w:r>
        <w:r w:rsidR="00365134">
          <w:rPr>
            <w:webHidden/>
          </w:rPr>
        </w:r>
        <w:r w:rsidR="00365134">
          <w:rPr>
            <w:webHidden/>
          </w:rPr>
          <w:fldChar w:fldCharType="separate"/>
        </w:r>
        <w:r w:rsidR="00CE7AB4">
          <w:rPr>
            <w:webHidden/>
          </w:rPr>
          <w:t>V-29</w:t>
        </w:r>
        <w:r w:rsidR="00365134">
          <w:rPr>
            <w:webHidden/>
          </w:rPr>
          <w:fldChar w:fldCharType="end"/>
        </w:r>
      </w:hyperlink>
    </w:p>
    <w:p w14:paraId="478070CE" w14:textId="758797C5" w:rsidR="00365134" w:rsidRDefault="00870E97">
      <w:pPr>
        <w:pStyle w:val="TOC1"/>
        <w:rPr>
          <w:rFonts w:asciiTheme="minorHAnsi" w:eastAsiaTheme="minorEastAsia" w:hAnsiTheme="minorHAnsi" w:cstheme="minorBidi"/>
          <w:sz w:val="22"/>
          <w:szCs w:val="22"/>
          <w:lang w:val="en-ID" w:eastAsia="en-ID"/>
        </w:rPr>
      </w:pPr>
      <w:hyperlink w:anchor="_Toc26745965" w:history="1">
        <w:r w:rsidR="00365134" w:rsidRPr="00C85D5B">
          <w:rPr>
            <w:rStyle w:val="Hyperlink"/>
          </w:rPr>
          <w:t xml:space="preserve">Tabel </w:t>
        </w:r>
        <w:r w:rsidR="00365134" w:rsidRPr="00C85D5B">
          <w:rPr>
            <w:rStyle w:val="Hyperlink"/>
            <w:lang w:val="en-US"/>
          </w:rPr>
          <w:t>5.35</w:t>
        </w:r>
        <w:r w:rsidR="00365134" w:rsidRPr="00C85D5B">
          <w:rPr>
            <w:rStyle w:val="Hyperlink"/>
          </w:rPr>
          <w:t xml:space="preserve"> Use Case Description </w:t>
        </w:r>
        <w:r w:rsidR="00365134" w:rsidRPr="00C85D5B">
          <w:rPr>
            <w:rStyle w:val="Hyperlink"/>
            <w:lang w:val="en-US"/>
          </w:rPr>
          <w:t>Menghapus Permanen Pegawai</w:t>
        </w:r>
        <w:r w:rsidR="00365134">
          <w:rPr>
            <w:webHidden/>
          </w:rPr>
          <w:tab/>
        </w:r>
        <w:r w:rsidR="00365134">
          <w:rPr>
            <w:webHidden/>
          </w:rPr>
          <w:fldChar w:fldCharType="begin"/>
        </w:r>
        <w:r w:rsidR="00365134">
          <w:rPr>
            <w:webHidden/>
          </w:rPr>
          <w:instrText xml:space="preserve"> PAGEREF _Toc26745965 \h </w:instrText>
        </w:r>
        <w:r w:rsidR="00365134">
          <w:rPr>
            <w:webHidden/>
          </w:rPr>
        </w:r>
        <w:r w:rsidR="00365134">
          <w:rPr>
            <w:webHidden/>
          </w:rPr>
          <w:fldChar w:fldCharType="separate"/>
        </w:r>
        <w:r w:rsidR="00CE7AB4">
          <w:rPr>
            <w:webHidden/>
          </w:rPr>
          <w:t>V-30</w:t>
        </w:r>
        <w:r w:rsidR="00365134">
          <w:rPr>
            <w:webHidden/>
          </w:rPr>
          <w:fldChar w:fldCharType="end"/>
        </w:r>
      </w:hyperlink>
    </w:p>
    <w:p w14:paraId="25746FDF" w14:textId="507CC314" w:rsidR="00365134" w:rsidRDefault="00870E97">
      <w:pPr>
        <w:pStyle w:val="TOC1"/>
        <w:rPr>
          <w:rFonts w:asciiTheme="minorHAnsi" w:eastAsiaTheme="minorEastAsia" w:hAnsiTheme="minorHAnsi" w:cstheme="minorBidi"/>
          <w:sz w:val="22"/>
          <w:szCs w:val="22"/>
          <w:lang w:val="en-ID" w:eastAsia="en-ID"/>
        </w:rPr>
      </w:pPr>
      <w:hyperlink w:anchor="_Toc26745966" w:history="1">
        <w:r w:rsidR="00365134" w:rsidRPr="00C85D5B">
          <w:rPr>
            <w:rStyle w:val="Hyperlink"/>
          </w:rPr>
          <w:t xml:space="preserve">Tabel </w:t>
        </w:r>
        <w:r w:rsidR="00365134" w:rsidRPr="00C85D5B">
          <w:rPr>
            <w:rStyle w:val="Hyperlink"/>
            <w:lang w:val="en-US"/>
          </w:rPr>
          <w:t>5.36</w:t>
        </w:r>
        <w:r w:rsidR="00365134" w:rsidRPr="00C85D5B">
          <w:rPr>
            <w:rStyle w:val="Hyperlink"/>
          </w:rPr>
          <w:t xml:space="preserve"> Use Case Description </w:t>
        </w:r>
        <w:r w:rsidR="00365134" w:rsidRPr="00C85D5B">
          <w:rPr>
            <w:rStyle w:val="Hyperlink"/>
            <w:lang w:val="en-US"/>
          </w:rPr>
          <w:t>Mencari Menu</w:t>
        </w:r>
        <w:r w:rsidR="00365134">
          <w:rPr>
            <w:webHidden/>
          </w:rPr>
          <w:tab/>
        </w:r>
        <w:r w:rsidR="00365134">
          <w:rPr>
            <w:webHidden/>
          </w:rPr>
          <w:fldChar w:fldCharType="begin"/>
        </w:r>
        <w:r w:rsidR="00365134">
          <w:rPr>
            <w:webHidden/>
          </w:rPr>
          <w:instrText xml:space="preserve"> PAGEREF _Toc26745966 \h </w:instrText>
        </w:r>
        <w:r w:rsidR="00365134">
          <w:rPr>
            <w:webHidden/>
          </w:rPr>
        </w:r>
        <w:r w:rsidR="00365134">
          <w:rPr>
            <w:webHidden/>
          </w:rPr>
          <w:fldChar w:fldCharType="separate"/>
        </w:r>
        <w:r w:rsidR="00CE7AB4">
          <w:rPr>
            <w:webHidden/>
          </w:rPr>
          <w:t>V-31</w:t>
        </w:r>
        <w:r w:rsidR="00365134">
          <w:rPr>
            <w:webHidden/>
          </w:rPr>
          <w:fldChar w:fldCharType="end"/>
        </w:r>
      </w:hyperlink>
    </w:p>
    <w:p w14:paraId="7EF47A1A" w14:textId="174AB295" w:rsidR="00365134" w:rsidRDefault="00870E97">
      <w:pPr>
        <w:pStyle w:val="TOC1"/>
        <w:rPr>
          <w:rFonts w:asciiTheme="minorHAnsi" w:eastAsiaTheme="minorEastAsia" w:hAnsiTheme="minorHAnsi" w:cstheme="minorBidi"/>
          <w:sz w:val="22"/>
          <w:szCs w:val="22"/>
          <w:lang w:val="en-ID" w:eastAsia="en-ID"/>
        </w:rPr>
      </w:pPr>
      <w:hyperlink w:anchor="_Toc26745967" w:history="1">
        <w:r w:rsidR="00365134" w:rsidRPr="00C85D5B">
          <w:rPr>
            <w:rStyle w:val="Hyperlink"/>
          </w:rPr>
          <w:t xml:space="preserve">Tabel </w:t>
        </w:r>
        <w:r w:rsidR="00365134" w:rsidRPr="00C85D5B">
          <w:rPr>
            <w:rStyle w:val="Hyperlink"/>
            <w:lang w:val="en-US"/>
          </w:rPr>
          <w:t>5.37</w:t>
        </w:r>
        <w:r w:rsidR="00365134" w:rsidRPr="00C85D5B">
          <w:rPr>
            <w:rStyle w:val="Hyperlink"/>
          </w:rPr>
          <w:t xml:space="preserve"> Use Case Description </w:t>
        </w:r>
        <w:r w:rsidR="00365134" w:rsidRPr="00C85D5B">
          <w:rPr>
            <w:rStyle w:val="Hyperlink"/>
            <w:lang w:val="en-US"/>
          </w:rPr>
          <w:t>Mencari Submenu</w:t>
        </w:r>
        <w:r w:rsidR="00365134">
          <w:rPr>
            <w:webHidden/>
          </w:rPr>
          <w:tab/>
        </w:r>
        <w:r w:rsidR="00365134">
          <w:rPr>
            <w:webHidden/>
          </w:rPr>
          <w:fldChar w:fldCharType="begin"/>
        </w:r>
        <w:r w:rsidR="00365134">
          <w:rPr>
            <w:webHidden/>
          </w:rPr>
          <w:instrText xml:space="preserve"> PAGEREF _Toc26745967 \h </w:instrText>
        </w:r>
        <w:r w:rsidR="00365134">
          <w:rPr>
            <w:webHidden/>
          </w:rPr>
        </w:r>
        <w:r w:rsidR="00365134">
          <w:rPr>
            <w:webHidden/>
          </w:rPr>
          <w:fldChar w:fldCharType="separate"/>
        </w:r>
        <w:r w:rsidR="00CE7AB4">
          <w:rPr>
            <w:webHidden/>
          </w:rPr>
          <w:t>V-31</w:t>
        </w:r>
        <w:r w:rsidR="00365134">
          <w:rPr>
            <w:webHidden/>
          </w:rPr>
          <w:fldChar w:fldCharType="end"/>
        </w:r>
      </w:hyperlink>
    </w:p>
    <w:p w14:paraId="03FD2B37" w14:textId="6AABEE4D" w:rsidR="00365134" w:rsidRDefault="00870E97">
      <w:pPr>
        <w:pStyle w:val="TOC1"/>
        <w:rPr>
          <w:rFonts w:asciiTheme="minorHAnsi" w:eastAsiaTheme="minorEastAsia" w:hAnsiTheme="minorHAnsi" w:cstheme="minorBidi"/>
          <w:sz w:val="22"/>
          <w:szCs w:val="22"/>
          <w:lang w:val="en-ID" w:eastAsia="en-ID"/>
        </w:rPr>
      </w:pPr>
      <w:hyperlink w:anchor="_Toc26745968" w:history="1">
        <w:r w:rsidR="00365134" w:rsidRPr="00C85D5B">
          <w:rPr>
            <w:rStyle w:val="Hyperlink"/>
          </w:rPr>
          <w:t xml:space="preserve">Tabel </w:t>
        </w:r>
        <w:r w:rsidR="00365134" w:rsidRPr="00C85D5B">
          <w:rPr>
            <w:rStyle w:val="Hyperlink"/>
            <w:lang w:val="en-US"/>
          </w:rPr>
          <w:t>5.38</w:t>
        </w:r>
        <w:r w:rsidR="00365134" w:rsidRPr="00C85D5B">
          <w:rPr>
            <w:rStyle w:val="Hyperlink"/>
          </w:rPr>
          <w:t xml:space="preserve"> Use Case Description </w:t>
        </w:r>
        <w:r w:rsidR="00365134" w:rsidRPr="00C85D5B">
          <w:rPr>
            <w:rStyle w:val="Hyperlink"/>
            <w:lang w:val="en-US"/>
          </w:rPr>
          <w:t>Mencari Pegawai TU</w:t>
        </w:r>
        <w:r w:rsidR="00365134">
          <w:rPr>
            <w:webHidden/>
          </w:rPr>
          <w:tab/>
        </w:r>
        <w:r w:rsidR="00365134">
          <w:rPr>
            <w:webHidden/>
          </w:rPr>
          <w:fldChar w:fldCharType="begin"/>
        </w:r>
        <w:r w:rsidR="00365134">
          <w:rPr>
            <w:webHidden/>
          </w:rPr>
          <w:instrText xml:space="preserve"> PAGEREF _Toc26745968 \h </w:instrText>
        </w:r>
        <w:r w:rsidR="00365134">
          <w:rPr>
            <w:webHidden/>
          </w:rPr>
        </w:r>
        <w:r w:rsidR="00365134">
          <w:rPr>
            <w:webHidden/>
          </w:rPr>
          <w:fldChar w:fldCharType="separate"/>
        </w:r>
        <w:r w:rsidR="00CE7AB4">
          <w:rPr>
            <w:webHidden/>
          </w:rPr>
          <w:t>V-32</w:t>
        </w:r>
        <w:r w:rsidR="00365134">
          <w:rPr>
            <w:webHidden/>
          </w:rPr>
          <w:fldChar w:fldCharType="end"/>
        </w:r>
      </w:hyperlink>
    </w:p>
    <w:p w14:paraId="226F8286" w14:textId="56872E8A" w:rsidR="00365134" w:rsidRDefault="00870E97">
      <w:pPr>
        <w:pStyle w:val="TOC1"/>
        <w:rPr>
          <w:rFonts w:asciiTheme="minorHAnsi" w:eastAsiaTheme="minorEastAsia" w:hAnsiTheme="minorHAnsi" w:cstheme="minorBidi"/>
          <w:sz w:val="22"/>
          <w:szCs w:val="22"/>
          <w:lang w:val="en-ID" w:eastAsia="en-ID"/>
        </w:rPr>
      </w:pPr>
      <w:hyperlink w:anchor="_Toc26745969" w:history="1">
        <w:r w:rsidR="00365134" w:rsidRPr="00C85D5B">
          <w:rPr>
            <w:rStyle w:val="Hyperlink"/>
          </w:rPr>
          <w:t xml:space="preserve">Tabel </w:t>
        </w:r>
        <w:r w:rsidR="00365134" w:rsidRPr="00C85D5B">
          <w:rPr>
            <w:rStyle w:val="Hyperlink"/>
            <w:lang w:val="en-US"/>
          </w:rPr>
          <w:t>5.39</w:t>
        </w:r>
        <w:r w:rsidR="00365134" w:rsidRPr="00C85D5B">
          <w:rPr>
            <w:rStyle w:val="Hyperlink"/>
          </w:rPr>
          <w:t xml:space="preserve"> Use Case Description </w:t>
        </w:r>
        <w:r w:rsidR="00365134" w:rsidRPr="00C85D5B">
          <w:rPr>
            <w:rStyle w:val="Hyperlink"/>
            <w:lang w:val="en-US"/>
          </w:rPr>
          <w:t>Mencari Pegawai BKD</w:t>
        </w:r>
        <w:r w:rsidR="00365134">
          <w:rPr>
            <w:webHidden/>
          </w:rPr>
          <w:tab/>
        </w:r>
        <w:r w:rsidR="00365134">
          <w:rPr>
            <w:webHidden/>
          </w:rPr>
          <w:fldChar w:fldCharType="begin"/>
        </w:r>
        <w:r w:rsidR="00365134">
          <w:rPr>
            <w:webHidden/>
          </w:rPr>
          <w:instrText xml:space="preserve"> PAGEREF _Toc26745969 \h </w:instrText>
        </w:r>
        <w:r w:rsidR="00365134">
          <w:rPr>
            <w:webHidden/>
          </w:rPr>
        </w:r>
        <w:r w:rsidR="00365134">
          <w:rPr>
            <w:webHidden/>
          </w:rPr>
          <w:fldChar w:fldCharType="separate"/>
        </w:r>
        <w:r w:rsidR="00CE7AB4">
          <w:rPr>
            <w:webHidden/>
          </w:rPr>
          <w:t>V-33</w:t>
        </w:r>
        <w:r w:rsidR="00365134">
          <w:rPr>
            <w:webHidden/>
          </w:rPr>
          <w:fldChar w:fldCharType="end"/>
        </w:r>
      </w:hyperlink>
    </w:p>
    <w:p w14:paraId="2AEF023B" w14:textId="017774A1" w:rsidR="00365134" w:rsidRDefault="00870E97">
      <w:pPr>
        <w:pStyle w:val="TOC1"/>
        <w:rPr>
          <w:rFonts w:asciiTheme="minorHAnsi" w:eastAsiaTheme="minorEastAsia" w:hAnsiTheme="minorHAnsi" w:cstheme="minorBidi"/>
          <w:sz w:val="22"/>
          <w:szCs w:val="22"/>
          <w:lang w:val="en-ID" w:eastAsia="en-ID"/>
        </w:rPr>
      </w:pPr>
      <w:hyperlink w:anchor="_Toc26745970" w:history="1">
        <w:r w:rsidR="00365134" w:rsidRPr="00C85D5B">
          <w:rPr>
            <w:rStyle w:val="Hyperlink"/>
          </w:rPr>
          <w:t xml:space="preserve">Tabel </w:t>
        </w:r>
        <w:r w:rsidR="00365134" w:rsidRPr="00C85D5B">
          <w:rPr>
            <w:rStyle w:val="Hyperlink"/>
            <w:lang w:val="en-US"/>
          </w:rPr>
          <w:t>5.40</w:t>
        </w:r>
        <w:r w:rsidR="00365134" w:rsidRPr="00C85D5B">
          <w:rPr>
            <w:rStyle w:val="Hyperlink"/>
          </w:rPr>
          <w:t xml:space="preserve"> Use Case Description </w:t>
        </w:r>
        <w:r w:rsidR="00365134" w:rsidRPr="00C85D5B">
          <w:rPr>
            <w:rStyle w:val="Hyperlink"/>
            <w:lang w:val="en-US"/>
          </w:rPr>
          <w:t>Mencari Pegawai BKA</w:t>
        </w:r>
        <w:r w:rsidR="00365134">
          <w:rPr>
            <w:webHidden/>
          </w:rPr>
          <w:tab/>
        </w:r>
        <w:r w:rsidR="00365134">
          <w:rPr>
            <w:webHidden/>
          </w:rPr>
          <w:fldChar w:fldCharType="begin"/>
        </w:r>
        <w:r w:rsidR="00365134">
          <w:rPr>
            <w:webHidden/>
          </w:rPr>
          <w:instrText xml:space="preserve"> PAGEREF _Toc26745970 \h </w:instrText>
        </w:r>
        <w:r w:rsidR="00365134">
          <w:rPr>
            <w:webHidden/>
          </w:rPr>
        </w:r>
        <w:r w:rsidR="00365134">
          <w:rPr>
            <w:webHidden/>
          </w:rPr>
          <w:fldChar w:fldCharType="separate"/>
        </w:r>
        <w:r w:rsidR="00CE7AB4">
          <w:rPr>
            <w:webHidden/>
          </w:rPr>
          <w:t>V-33</w:t>
        </w:r>
        <w:r w:rsidR="00365134">
          <w:rPr>
            <w:webHidden/>
          </w:rPr>
          <w:fldChar w:fldCharType="end"/>
        </w:r>
      </w:hyperlink>
    </w:p>
    <w:p w14:paraId="2E356A13" w14:textId="54077CBF" w:rsidR="00365134" w:rsidRDefault="00870E97">
      <w:pPr>
        <w:pStyle w:val="TOC1"/>
        <w:rPr>
          <w:rFonts w:asciiTheme="minorHAnsi" w:eastAsiaTheme="minorEastAsia" w:hAnsiTheme="minorHAnsi" w:cstheme="minorBidi"/>
          <w:sz w:val="22"/>
          <w:szCs w:val="22"/>
          <w:lang w:val="en-ID" w:eastAsia="en-ID"/>
        </w:rPr>
      </w:pPr>
      <w:hyperlink w:anchor="_Toc26745971" w:history="1">
        <w:r w:rsidR="00365134" w:rsidRPr="00C85D5B">
          <w:rPr>
            <w:rStyle w:val="Hyperlink"/>
          </w:rPr>
          <w:t xml:space="preserve">Tabel </w:t>
        </w:r>
        <w:r w:rsidR="00365134" w:rsidRPr="00C85D5B">
          <w:rPr>
            <w:rStyle w:val="Hyperlink"/>
            <w:lang w:val="en-US"/>
          </w:rPr>
          <w:t>5.41</w:t>
        </w:r>
        <w:r w:rsidR="00365134" w:rsidRPr="00C85D5B">
          <w:rPr>
            <w:rStyle w:val="Hyperlink"/>
          </w:rPr>
          <w:t xml:space="preserve"> Use Case Description </w:t>
        </w:r>
        <w:r w:rsidR="00365134" w:rsidRPr="00C85D5B">
          <w:rPr>
            <w:rStyle w:val="Hyperlink"/>
            <w:lang w:val="en-US"/>
          </w:rPr>
          <w:t xml:space="preserve">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971 \h </w:instrText>
        </w:r>
        <w:r w:rsidR="00365134">
          <w:rPr>
            <w:webHidden/>
          </w:rPr>
        </w:r>
        <w:r w:rsidR="00365134">
          <w:rPr>
            <w:webHidden/>
          </w:rPr>
          <w:fldChar w:fldCharType="separate"/>
        </w:r>
        <w:r w:rsidR="00CE7AB4">
          <w:rPr>
            <w:webHidden/>
          </w:rPr>
          <w:t>V-34</w:t>
        </w:r>
        <w:r w:rsidR="00365134">
          <w:rPr>
            <w:webHidden/>
          </w:rPr>
          <w:fldChar w:fldCharType="end"/>
        </w:r>
      </w:hyperlink>
    </w:p>
    <w:p w14:paraId="5233302C" w14:textId="254C7676" w:rsidR="00365134" w:rsidRDefault="00870E97">
      <w:pPr>
        <w:pStyle w:val="TOC1"/>
        <w:rPr>
          <w:rFonts w:asciiTheme="minorHAnsi" w:eastAsiaTheme="minorEastAsia" w:hAnsiTheme="minorHAnsi" w:cstheme="minorBidi"/>
          <w:sz w:val="22"/>
          <w:szCs w:val="22"/>
          <w:lang w:val="en-ID" w:eastAsia="en-ID"/>
        </w:rPr>
      </w:pPr>
      <w:hyperlink w:anchor="_Toc26745972" w:history="1">
        <w:r w:rsidR="00365134" w:rsidRPr="00C85D5B">
          <w:rPr>
            <w:rStyle w:val="Hyperlink"/>
          </w:rPr>
          <w:t xml:space="preserve">Tabel </w:t>
        </w:r>
        <w:r w:rsidR="00365134" w:rsidRPr="00C85D5B">
          <w:rPr>
            <w:rStyle w:val="Hyperlink"/>
            <w:lang w:val="en-US"/>
          </w:rPr>
          <w:t>5.42</w:t>
        </w:r>
        <w:r w:rsidR="00365134" w:rsidRPr="00C85D5B">
          <w:rPr>
            <w:rStyle w:val="Hyperlink"/>
          </w:rPr>
          <w:t xml:space="preserve"> Use Case Description </w:t>
        </w:r>
        <w:r w:rsidR="00365134" w:rsidRPr="00C85D5B">
          <w:rPr>
            <w:rStyle w:val="Hyperlink"/>
            <w:lang w:val="en-US"/>
          </w:rPr>
          <w:t>Melihat Surat Masuk</w:t>
        </w:r>
        <w:r w:rsidR="00365134">
          <w:rPr>
            <w:webHidden/>
          </w:rPr>
          <w:tab/>
        </w:r>
        <w:r w:rsidR="00365134">
          <w:rPr>
            <w:webHidden/>
          </w:rPr>
          <w:fldChar w:fldCharType="begin"/>
        </w:r>
        <w:r w:rsidR="00365134">
          <w:rPr>
            <w:webHidden/>
          </w:rPr>
          <w:instrText xml:space="preserve"> PAGEREF _Toc26745972 \h </w:instrText>
        </w:r>
        <w:r w:rsidR="00365134">
          <w:rPr>
            <w:webHidden/>
          </w:rPr>
        </w:r>
        <w:r w:rsidR="00365134">
          <w:rPr>
            <w:webHidden/>
          </w:rPr>
          <w:fldChar w:fldCharType="separate"/>
        </w:r>
        <w:r w:rsidR="00CE7AB4">
          <w:rPr>
            <w:webHidden/>
          </w:rPr>
          <w:t>V-35</w:t>
        </w:r>
        <w:r w:rsidR="00365134">
          <w:rPr>
            <w:webHidden/>
          </w:rPr>
          <w:fldChar w:fldCharType="end"/>
        </w:r>
      </w:hyperlink>
    </w:p>
    <w:p w14:paraId="10CBD696" w14:textId="3F3D917A" w:rsidR="00365134" w:rsidRDefault="00870E97">
      <w:pPr>
        <w:pStyle w:val="TOC1"/>
        <w:rPr>
          <w:rFonts w:asciiTheme="minorHAnsi" w:eastAsiaTheme="minorEastAsia" w:hAnsiTheme="minorHAnsi" w:cstheme="minorBidi"/>
          <w:sz w:val="22"/>
          <w:szCs w:val="22"/>
          <w:lang w:val="en-ID" w:eastAsia="en-ID"/>
        </w:rPr>
      </w:pPr>
      <w:hyperlink w:anchor="_Toc26745973" w:history="1">
        <w:r w:rsidR="00365134" w:rsidRPr="00C85D5B">
          <w:rPr>
            <w:rStyle w:val="Hyperlink"/>
          </w:rPr>
          <w:t xml:space="preserve">Tabel </w:t>
        </w:r>
        <w:r w:rsidR="00365134" w:rsidRPr="00C85D5B">
          <w:rPr>
            <w:rStyle w:val="Hyperlink"/>
            <w:lang w:val="en-US"/>
          </w:rPr>
          <w:t>5.43</w:t>
        </w:r>
        <w:r w:rsidR="00365134" w:rsidRPr="00C85D5B">
          <w:rPr>
            <w:rStyle w:val="Hyperlink"/>
          </w:rPr>
          <w:t xml:space="preserve"> Use Case Description </w:t>
        </w:r>
        <w:r w:rsidR="00365134" w:rsidRPr="00C85D5B">
          <w:rPr>
            <w:rStyle w:val="Hyperlink"/>
            <w:lang w:val="en-US"/>
          </w:rPr>
          <w:t>Menambah Surat Masuk</w:t>
        </w:r>
        <w:r w:rsidR="00365134">
          <w:rPr>
            <w:webHidden/>
          </w:rPr>
          <w:tab/>
        </w:r>
        <w:r w:rsidR="00365134">
          <w:rPr>
            <w:webHidden/>
          </w:rPr>
          <w:fldChar w:fldCharType="begin"/>
        </w:r>
        <w:r w:rsidR="00365134">
          <w:rPr>
            <w:webHidden/>
          </w:rPr>
          <w:instrText xml:space="preserve"> PAGEREF _Toc26745973 \h </w:instrText>
        </w:r>
        <w:r w:rsidR="00365134">
          <w:rPr>
            <w:webHidden/>
          </w:rPr>
        </w:r>
        <w:r w:rsidR="00365134">
          <w:rPr>
            <w:webHidden/>
          </w:rPr>
          <w:fldChar w:fldCharType="separate"/>
        </w:r>
        <w:r w:rsidR="00CE7AB4">
          <w:rPr>
            <w:webHidden/>
          </w:rPr>
          <w:t>V-35</w:t>
        </w:r>
        <w:r w:rsidR="00365134">
          <w:rPr>
            <w:webHidden/>
          </w:rPr>
          <w:fldChar w:fldCharType="end"/>
        </w:r>
      </w:hyperlink>
    </w:p>
    <w:p w14:paraId="76F400B8" w14:textId="5C4B7221" w:rsidR="00365134" w:rsidRDefault="00870E97">
      <w:pPr>
        <w:pStyle w:val="TOC1"/>
        <w:rPr>
          <w:rFonts w:asciiTheme="minorHAnsi" w:eastAsiaTheme="minorEastAsia" w:hAnsiTheme="minorHAnsi" w:cstheme="minorBidi"/>
          <w:sz w:val="22"/>
          <w:szCs w:val="22"/>
          <w:lang w:val="en-ID" w:eastAsia="en-ID"/>
        </w:rPr>
      </w:pPr>
      <w:hyperlink w:anchor="_Toc26745974" w:history="1">
        <w:r w:rsidR="00365134" w:rsidRPr="00C85D5B">
          <w:rPr>
            <w:rStyle w:val="Hyperlink"/>
          </w:rPr>
          <w:t xml:space="preserve">Tabel </w:t>
        </w:r>
        <w:r w:rsidR="00365134" w:rsidRPr="00C85D5B">
          <w:rPr>
            <w:rStyle w:val="Hyperlink"/>
            <w:lang w:val="en-US"/>
          </w:rPr>
          <w:t>5.44</w:t>
        </w:r>
        <w:r w:rsidR="00365134" w:rsidRPr="00C85D5B">
          <w:rPr>
            <w:rStyle w:val="Hyperlink"/>
          </w:rPr>
          <w:t xml:space="preserve"> Use Case Description Mengubah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4 \h </w:instrText>
        </w:r>
        <w:r w:rsidR="00365134">
          <w:rPr>
            <w:webHidden/>
          </w:rPr>
        </w:r>
        <w:r w:rsidR="00365134">
          <w:rPr>
            <w:webHidden/>
          </w:rPr>
          <w:fldChar w:fldCharType="separate"/>
        </w:r>
        <w:r w:rsidR="00CE7AB4">
          <w:rPr>
            <w:webHidden/>
          </w:rPr>
          <w:t>V-36</w:t>
        </w:r>
        <w:r w:rsidR="00365134">
          <w:rPr>
            <w:webHidden/>
          </w:rPr>
          <w:fldChar w:fldCharType="end"/>
        </w:r>
      </w:hyperlink>
    </w:p>
    <w:p w14:paraId="09CC96F2" w14:textId="4CE11B0D" w:rsidR="00365134" w:rsidRDefault="00870E97">
      <w:pPr>
        <w:pStyle w:val="TOC1"/>
        <w:rPr>
          <w:rFonts w:asciiTheme="minorHAnsi" w:eastAsiaTheme="minorEastAsia" w:hAnsiTheme="minorHAnsi" w:cstheme="minorBidi"/>
          <w:sz w:val="22"/>
          <w:szCs w:val="22"/>
          <w:lang w:val="en-ID" w:eastAsia="en-ID"/>
        </w:rPr>
      </w:pPr>
      <w:hyperlink w:anchor="_Toc26745975" w:history="1">
        <w:r w:rsidR="00365134" w:rsidRPr="00C85D5B">
          <w:rPr>
            <w:rStyle w:val="Hyperlink"/>
          </w:rPr>
          <w:t xml:space="preserve">Tabel </w:t>
        </w:r>
        <w:r w:rsidR="00365134" w:rsidRPr="00C85D5B">
          <w:rPr>
            <w:rStyle w:val="Hyperlink"/>
            <w:lang w:val="en-US"/>
          </w:rPr>
          <w:t>5.45</w:t>
        </w:r>
        <w:r w:rsidR="00365134" w:rsidRPr="00C85D5B">
          <w:rPr>
            <w:rStyle w:val="Hyperlink"/>
          </w:rPr>
          <w:t xml:space="preserve"> Use Case Description Menghapus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5 \h </w:instrText>
        </w:r>
        <w:r w:rsidR="00365134">
          <w:rPr>
            <w:webHidden/>
          </w:rPr>
        </w:r>
        <w:r w:rsidR="00365134">
          <w:rPr>
            <w:webHidden/>
          </w:rPr>
          <w:fldChar w:fldCharType="separate"/>
        </w:r>
        <w:r w:rsidR="00CE7AB4">
          <w:rPr>
            <w:webHidden/>
          </w:rPr>
          <w:t>V-37</w:t>
        </w:r>
        <w:r w:rsidR="00365134">
          <w:rPr>
            <w:webHidden/>
          </w:rPr>
          <w:fldChar w:fldCharType="end"/>
        </w:r>
      </w:hyperlink>
    </w:p>
    <w:p w14:paraId="08C77E63" w14:textId="5335C378" w:rsidR="00365134" w:rsidRDefault="00870E97">
      <w:pPr>
        <w:pStyle w:val="TOC1"/>
        <w:rPr>
          <w:rFonts w:asciiTheme="minorHAnsi" w:eastAsiaTheme="minorEastAsia" w:hAnsiTheme="minorHAnsi" w:cstheme="minorBidi"/>
          <w:sz w:val="22"/>
          <w:szCs w:val="22"/>
          <w:lang w:val="en-ID" w:eastAsia="en-ID"/>
        </w:rPr>
      </w:pPr>
      <w:hyperlink w:anchor="_Toc26745976" w:history="1">
        <w:r w:rsidR="00365134" w:rsidRPr="00C85D5B">
          <w:rPr>
            <w:rStyle w:val="Hyperlink"/>
          </w:rPr>
          <w:t xml:space="preserve">Tabel </w:t>
        </w:r>
        <w:r w:rsidR="00365134" w:rsidRPr="00C85D5B">
          <w:rPr>
            <w:rStyle w:val="Hyperlink"/>
            <w:lang w:val="en-US"/>
          </w:rPr>
          <w:t>5.4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976 \h </w:instrText>
        </w:r>
        <w:r w:rsidR="00365134">
          <w:rPr>
            <w:webHidden/>
          </w:rPr>
        </w:r>
        <w:r w:rsidR="00365134">
          <w:rPr>
            <w:webHidden/>
          </w:rPr>
          <w:fldChar w:fldCharType="separate"/>
        </w:r>
        <w:r w:rsidR="00CE7AB4">
          <w:rPr>
            <w:webHidden/>
          </w:rPr>
          <w:t>V-37</w:t>
        </w:r>
        <w:r w:rsidR="00365134">
          <w:rPr>
            <w:webHidden/>
          </w:rPr>
          <w:fldChar w:fldCharType="end"/>
        </w:r>
      </w:hyperlink>
    </w:p>
    <w:p w14:paraId="68483F7B" w14:textId="0C3E6E73" w:rsidR="00365134" w:rsidRDefault="00870E97">
      <w:pPr>
        <w:pStyle w:val="TOC1"/>
        <w:rPr>
          <w:rFonts w:asciiTheme="minorHAnsi" w:eastAsiaTheme="minorEastAsia" w:hAnsiTheme="minorHAnsi" w:cstheme="minorBidi"/>
          <w:sz w:val="22"/>
          <w:szCs w:val="22"/>
          <w:lang w:val="en-ID" w:eastAsia="en-ID"/>
        </w:rPr>
      </w:pPr>
      <w:hyperlink w:anchor="_Toc26745977" w:history="1">
        <w:r w:rsidR="00365134" w:rsidRPr="00C85D5B">
          <w:rPr>
            <w:rStyle w:val="Hyperlink"/>
          </w:rPr>
          <w:t xml:space="preserve">Tabel </w:t>
        </w:r>
        <w:r w:rsidR="00365134" w:rsidRPr="00C85D5B">
          <w:rPr>
            <w:rStyle w:val="Hyperlink"/>
            <w:lang w:val="en-US"/>
          </w:rPr>
          <w:t>5.47</w:t>
        </w:r>
        <w:r w:rsidR="00365134" w:rsidRPr="00C85D5B">
          <w:rPr>
            <w:rStyle w:val="Hyperlink"/>
          </w:rPr>
          <w:t xml:space="preserve"> Use Case Description </w:t>
        </w:r>
        <w:r w:rsidR="00365134" w:rsidRPr="00C85D5B">
          <w:rPr>
            <w:rStyle w:val="Hyperlink"/>
            <w:lang w:val="en-US"/>
          </w:rPr>
          <w:t>Mendisposisi Surat Masuk</w:t>
        </w:r>
        <w:r w:rsidR="00365134">
          <w:rPr>
            <w:webHidden/>
          </w:rPr>
          <w:tab/>
        </w:r>
        <w:r w:rsidR="00365134">
          <w:rPr>
            <w:webHidden/>
          </w:rPr>
          <w:fldChar w:fldCharType="begin"/>
        </w:r>
        <w:r w:rsidR="00365134">
          <w:rPr>
            <w:webHidden/>
          </w:rPr>
          <w:instrText xml:space="preserve"> PAGEREF _Toc26745977 \h </w:instrText>
        </w:r>
        <w:r w:rsidR="00365134">
          <w:rPr>
            <w:webHidden/>
          </w:rPr>
        </w:r>
        <w:r w:rsidR="00365134">
          <w:rPr>
            <w:webHidden/>
          </w:rPr>
          <w:fldChar w:fldCharType="separate"/>
        </w:r>
        <w:r w:rsidR="00CE7AB4">
          <w:rPr>
            <w:webHidden/>
          </w:rPr>
          <w:t>V-38</w:t>
        </w:r>
        <w:r w:rsidR="00365134">
          <w:rPr>
            <w:webHidden/>
          </w:rPr>
          <w:fldChar w:fldCharType="end"/>
        </w:r>
      </w:hyperlink>
    </w:p>
    <w:p w14:paraId="36B82F45" w14:textId="2AF01434" w:rsidR="00365134" w:rsidRDefault="00870E97">
      <w:pPr>
        <w:pStyle w:val="TOC1"/>
        <w:rPr>
          <w:rFonts w:asciiTheme="minorHAnsi" w:eastAsiaTheme="minorEastAsia" w:hAnsiTheme="minorHAnsi" w:cstheme="minorBidi"/>
          <w:sz w:val="22"/>
          <w:szCs w:val="22"/>
          <w:lang w:val="en-ID" w:eastAsia="en-ID"/>
        </w:rPr>
      </w:pPr>
      <w:hyperlink w:anchor="_Toc26745978" w:history="1">
        <w:r w:rsidR="00365134" w:rsidRPr="00C85D5B">
          <w:rPr>
            <w:rStyle w:val="Hyperlink"/>
          </w:rPr>
          <w:t xml:space="preserve">Tabel </w:t>
        </w:r>
        <w:r w:rsidR="00365134" w:rsidRPr="00C85D5B">
          <w:rPr>
            <w:rStyle w:val="Hyperlink"/>
            <w:lang w:val="en-US"/>
          </w:rPr>
          <w:t>5.48</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8 \h </w:instrText>
        </w:r>
        <w:r w:rsidR="00365134">
          <w:rPr>
            <w:webHidden/>
          </w:rPr>
        </w:r>
        <w:r w:rsidR="00365134">
          <w:rPr>
            <w:webHidden/>
          </w:rPr>
          <w:fldChar w:fldCharType="separate"/>
        </w:r>
        <w:r w:rsidR="00CE7AB4">
          <w:rPr>
            <w:webHidden/>
          </w:rPr>
          <w:t>V-39</w:t>
        </w:r>
        <w:r w:rsidR="00365134">
          <w:rPr>
            <w:webHidden/>
          </w:rPr>
          <w:fldChar w:fldCharType="end"/>
        </w:r>
      </w:hyperlink>
    </w:p>
    <w:p w14:paraId="52FA3EE2" w14:textId="60923EA4" w:rsidR="00365134" w:rsidRDefault="00870E97">
      <w:pPr>
        <w:pStyle w:val="TOC1"/>
        <w:rPr>
          <w:rFonts w:asciiTheme="minorHAnsi" w:eastAsiaTheme="minorEastAsia" w:hAnsiTheme="minorHAnsi" w:cstheme="minorBidi"/>
          <w:sz w:val="22"/>
          <w:szCs w:val="22"/>
          <w:lang w:val="en-ID" w:eastAsia="en-ID"/>
        </w:rPr>
      </w:pPr>
      <w:hyperlink w:anchor="_Toc26745979" w:history="1">
        <w:r w:rsidR="00365134" w:rsidRPr="00C85D5B">
          <w:rPr>
            <w:rStyle w:val="Hyperlink"/>
          </w:rPr>
          <w:t xml:space="preserve">Tabel </w:t>
        </w:r>
        <w:r w:rsidR="00365134" w:rsidRPr="00C85D5B">
          <w:rPr>
            <w:rStyle w:val="Hyperlink"/>
            <w:lang w:val="en-US"/>
          </w:rPr>
          <w:t>5.49</w:t>
        </w:r>
        <w:r w:rsidR="00365134" w:rsidRPr="00C85D5B">
          <w:rPr>
            <w:rStyle w:val="Hyperlink"/>
          </w:rPr>
          <w:t xml:space="preserve"> Use Case Description </w:t>
        </w:r>
        <w:r w:rsidR="00365134" w:rsidRPr="00C85D5B">
          <w:rPr>
            <w:rStyle w:val="Hyperlink"/>
            <w:lang w:val="en-US"/>
          </w:rPr>
          <w:t>Mengembalikan Surat Masuk</w:t>
        </w:r>
        <w:r w:rsidR="00365134">
          <w:rPr>
            <w:webHidden/>
          </w:rPr>
          <w:tab/>
        </w:r>
        <w:r w:rsidR="00365134">
          <w:rPr>
            <w:webHidden/>
          </w:rPr>
          <w:fldChar w:fldCharType="begin"/>
        </w:r>
        <w:r w:rsidR="00365134">
          <w:rPr>
            <w:webHidden/>
          </w:rPr>
          <w:instrText xml:space="preserve"> PAGEREF _Toc26745979 \h </w:instrText>
        </w:r>
        <w:r w:rsidR="00365134">
          <w:rPr>
            <w:webHidden/>
          </w:rPr>
        </w:r>
        <w:r w:rsidR="00365134">
          <w:rPr>
            <w:webHidden/>
          </w:rPr>
          <w:fldChar w:fldCharType="separate"/>
        </w:r>
        <w:r w:rsidR="00CE7AB4">
          <w:rPr>
            <w:webHidden/>
          </w:rPr>
          <w:t>V-39</w:t>
        </w:r>
        <w:r w:rsidR="00365134">
          <w:rPr>
            <w:webHidden/>
          </w:rPr>
          <w:fldChar w:fldCharType="end"/>
        </w:r>
      </w:hyperlink>
    </w:p>
    <w:p w14:paraId="654B559E" w14:textId="16E8AE97" w:rsidR="00365134" w:rsidRDefault="00870E97">
      <w:pPr>
        <w:pStyle w:val="TOC1"/>
        <w:rPr>
          <w:rFonts w:asciiTheme="minorHAnsi" w:eastAsiaTheme="minorEastAsia" w:hAnsiTheme="minorHAnsi" w:cstheme="minorBidi"/>
          <w:sz w:val="22"/>
          <w:szCs w:val="22"/>
          <w:lang w:val="en-ID" w:eastAsia="en-ID"/>
        </w:rPr>
      </w:pPr>
      <w:hyperlink w:anchor="_Toc26745980" w:history="1">
        <w:r w:rsidR="00365134" w:rsidRPr="00C85D5B">
          <w:rPr>
            <w:rStyle w:val="Hyperlink"/>
          </w:rPr>
          <w:t xml:space="preserve">Tabel </w:t>
        </w:r>
        <w:r w:rsidR="00365134" w:rsidRPr="00C85D5B">
          <w:rPr>
            <w:rStyle w:val="Hyperlink"/>
            <w:lang w:val="en-US"/>
          </w:rPr>
          <w:t>5.50</w:t>
        </w:r>
        <w:r w:rsidR="00365134" w:rsidRPr="00C85D5B">
          <w:rPr>
            <w:rStyle w:val="Hyperlink"/>
          </w:rPr>
          <w:t xml:space="preserve"> Use Case Description </w:t>
        </w:r>
        <w:r w:rsidR="00365134" w:rsidRPr="00C85D5B">
          <w:rPr>
            <w:rStyle w:val="Hyperlink"/>
            <w:lang w:val="en-US"/>
          </w:rPr>
          <w:t>Menghapus Permanen Surat Masuk</w:t>
        </w:r>
        <w:r w:rsidR="00365134">
          <w:rPr>
            <w:webHidden/>
          </w:rPr>
          <w:tab/>
        </w:r>
        <w:r w:rsidR="00365134">
          <w:rPr>
            <w:webHidden/>
          </w:rPr>
          <w:fldChar w:fldCharType="begin"/>
        </w:r>
        <w:r w:rsidR="00365134">
          <w:rPr>
            <w:webHidden/>
          </w:rPr>
          <w:instrText xml:space="preserve"> PAGEREF _Toc26745980 \h </w:instrText>
        </w:r>
        <w:r w:rsidR="00365134">
          <w:rPr>
            <w:webHidden/>
          </w:rPr>
        </w:r>
        <w:r w:rsidR="00365134">
          <w:rPr>
            <w:webHidden/>
          </w:rPr>
          <w:fldChar w:fldCharType="separate"/>
        </w:r>
        <w:r w:rsidR="00CE7AB4">
          <w:rPr>
            <w:webHidden/>
          </w:rPr>
          <w:t>V-40</w:t>
        </w:r>
        <w:r w:rsidR="00365134">
          <w:rPr>
            <w:webHidden/>
          </w:rPr>
          <w:fldChar w:fldCharType="end"/>
        </w:r>
      </w:hyperlink>
    </w:p>
    <w:p w14:paraId="16206F5C" w14:textId="505F0494" w:rsidR="00365134" w:rsidRDefault="00870E97">
      <w:pPr>
        <w:pStyle w:val="TOC1"/>
        <w:rPr>
          <w:rFonts w:asciiTheme="minorHAnsi" w:eastAsiaTheme="minorEastAsia" w:hAnsiTheme="minorHAnsi" w:cstheme="minorBidi"/>
          <w:sz w:val="22"/>
          <w:szCs w:val="22"/>
          <w:lang w:val="en-ID" w:eastAsia="en-ID"/>
        </w:rPr>
      </w:pPr>
      <w:hyperlink w:anchor="_Toc26745981" w:history="1">
        <w:r w:rsidR="00365134" w:rsidRPr="00C85D5B">
          <w:rPr>
            <w:rStyle w:val="Hyperlink"/>
          </w:rPr>
          <w:t xml:space="preserve">Tabel </w:t>
        </w:r>
        <w:r w:rsidR="00365134" w:rsidRPr="00C85D5B">
          <w:rPr>
            <w:rStyle w:val="Hyperlink"/>
            <w:lang w:val="en-US"/>
          </w:rPr>
          <w:t>5.51</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5981 \h </w:instrText>
        </w:r>
        <w:r w:rsidR="00365134">
          <w:rPr>
            <w:webHidden/>
          </w:rPr>
        </w:r>
        <w:r w:rsidR="00365134">
          <w:rPr>
            <w:webHidden/>
          </w:rPr>
          <w:fldChar w:fldCharType="separate"/>
        </w:r>
        <w:r w:rsidR="00CE7AB4">
          <w:rPr>
            <w:webHidden/>
          </w:rPr>
          <w:t>V-41</w:t>
        </w:r>
        <w:r w:rsidR="00365134">
          <w:rPr>
            <w:webHidden/>
          </w:rPr>
          <w:fldChar w:fldCharType="end"/>
        </w:r>
      </w:hyperlink>
    </w:p>
    <w:p w14:paraId="755CD18B" w14:textId="69279BF1" w:rsidR="00365134" w:rsidRDefault="00870E97">
      <w:pPr>
        <w:pStyle w:val="TOC1"/>
        <w:rPr>
          <w:rFonts w:asciiTheme="minorHAnsi" w:eastAsiaTheme="minorEastAsia" w:hAnsiTheme="minorHAnsi" w:cstheme="minorBidi"/>
          <w:sz w:val="22"/>
          <w:szCs w:val="22"/>
          <w:lang w:val="en-ID" w:eastAsia="en-ID"/>
        </w:rPr>
      </w:pPr>
      <w:hyperlink w:anchor="_Toc26745982" w:history="1">
        <w:r w:rsidR="00365134" w:rsidRPr="00C85D5B">
          <w:rPr>
            <w:rStyle w:val="Hyperlink"/>
          </w:rPr>
          <w:t xml:space="preserve">Tabel </w:t>
        </w:r>
        <w:r w:rsidR="00365134" w:rsidRPr="00C85D5B">
          <w:rPr>
            <w:rStyle w:val="Hyperlink"/>
            <w:lang w:val="en-US"/>
          </w:rPr>
          <w:t>5.5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982 \h </w:instrText>
        </w:r>
        <w:r w:rsidR="00365134">
          <w:rPr>
            <w:webHidden/>
          </w:rPr>
        </w:r>
        <w:r w:rsidR="00365134">
          <w:rPr>
            <w:webHidden/>
          </w:rPr>
          <w:fldChar w:fldCharType="separate"/>
        </w:r>
        <w:r w:rsidR="00CE7AB4">
          <w:rPr>
            <w:webHidden/>
          </w:rPr>
          <w:t>V-41</w:t>
        </w:r>
        <w:r w:rsidR="00365134">
          <w:rPr>
            <w:webHidden/>
          </w:rPr>
          <w:fldChar w:fldCharType="end"/>
        </w:r>
      </w:hyperlink>
    </w:p>
    <w:p w14:paraId="04DFB963" w14:textId="3447EE4B" w:rsidR="00365134" w:rsidRDefault="00870E97">
      <w:pPr>
        <w:pStyle w:val="TOC1"/>
        <w:rPr>
          <w:rFonts w:asciiTheme="minorHAnsi" w:eastAsiaTheme="minorEastAsia" w:hAnsiTheme="minorHAnsi" w:cstheme="minorBidi"/>
          <w:sz w:val="22"/>
          <w:szCs w:val="22"/>
          <w:lang w:val="en-ID" w:eastAsia="en-ID"/>
        </w:rPr>
      </w:pPr>
      <w:hyperlink w:anchor="_Toc26745983" w:history="1">
        <w:r w:rsidR="00365134" w:rsidRPr="00C85D5B">
          <w:rPr>
            <w:rStyle w:val="Hyperlink"/>
          </w:rPr>
          <w:t xml:space="preserve">Tabel </w:t>
        </w:r>
        <w:r w:rsidR="00365134" w:rsidRPr="00C85D5B">
          <w:rPr>
            <w:rStyle w:val="Hyperlink"/>
            <w:lang w:val="en-US"/>
          </w:rPr>
          <w:t>5.5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D</w:t>
        </w:r>
        <w:r w:rsidR="00365134">
          <w:rPr>
            <w:webHidden/>
          </w:rPr>
          <w:tab/>
        </w:r>
        <w:r w:rsidR="00365134">
          <w:rPr>
            <w:webHidden/>
          </w:rPr>
          <w:fldChar w:fldCharType="begin"/>
        </w:r>
        <w:r w:rsidR="00365134">
          <w:rPr>
            <w:webHidden/>
          </w:rPr>
          <w:instrText xml:space="preserve"> PAGEREF _Toc26745983 \h </w:instrText>
        </w:r>
        <w:r w:rsidR="00365134">
          <w:rPr>
            <w:webHidden/>
          </w:rPr>
        </w:r>
        <w:r w:rsidR="00365134">
          <w:rPr>
            <w:webHidden/>
          </w:rPr>
          <w:fldChar w:fldCharType="separate"/>
        </w:r>
        <w:r w:rsidR="00CE7AB4">
          <w:rPr>
            <w:webHidden/>
          </w:rPr>
          <w:t>V-41</w:t>
        </w:r>
        <w:r w:rsidR="00365134">
          <w:rPr>
            <w:webHidden/>
          </w:rPr>
          <w:fldChar w:fldCharType="end"/>
        </w:r>
      </w:hyperlink>
    </w:p>
    <w:p w14:paraId="15D7B00F" w14:textId="3D1FF10C" w:rsidR="00365134" w:rsidRDefault="00870E97">
      <w:pPr>
        <w:pStyle w:val="TOC1"/>
        <w:rPr>
          <w:rFonts w:asciiTheme="minorHAnsi" w:eastAsiaTheme="minorEastAsia" w:hAnsiTheme="minorHAnsi" w:cstheme="minorBidi"/>
          <w:sz w:val="22"/>
          <w:szCs w:val="22"/>
          <w:lang w:val="en-ID" w:eastAsia="en-ID"/>
        </w:rPr>
      </w:pPr>
      <w:hyperlink w:anchor="_Toc26745984" w:history="1">
        <w:r w:rsidR="00365134" w:rsidRPr="00C85D5B">
          <w:rPr>
            <w:rStyle w:val="Hyperlink"/>
          </w:rPr>
          <w:t xml:space="preserve">Tabel </w:t>
        </w:r>
        <w:r w:rsidR="00365134" w:rsidRPr="00C85D5B">
          <w:rPr>
            <w:rStyle w:val="Hyperlink"/>
            <w:lang w:val="en-US"/>
          </w:rPr>
          <w:t>5.54</w:t>
        </w:r>
        <w:r w:rsidR="00365134" w:rsidRPr="00C85D5B">
          <w:rPr>
            <w:rStyle w:val="Hyperlink"/>
          </w:rPr>
          <w:t xml:space="preserve"> Use Case Description </w:t>
        </w:r>
        <w:r w:rsidR="00365134" w:rsidRPr="00C85D5B">
          <w:rPr>
            <w:rStyle w:val="Hyperlink"/>
            <w:lang w:val="en-US"/>
          </w:rPr>
          <w:t>Mengupload SPT Lengkap BKD</w:t>
        </w:r>
        <w:r w:rsidR="00365134">
          <w:rPr>
            <w:webHidden/>
          </w:rPr>
          <w:tab/>
        </w:r>
        <w:r w:rsidR="00365134">
          <w:rPr>
            <w:webHidden/>
          </w:rPr>
          <w:fldChar w:fldCharType="begin"/>
        </w:r>
        <w:r w:rsidR="00365134">
          <w:rPr>
            <w:webHidden/>
          </w:rPr>
          <w:instrText xml:space="preserve"> PAGEREF _Toc26745984 \h </w:instrText>
        </w:r>
        <w:r w:rsidR="00365134">
          <w:rPr>
            <w:webHidden/>
          </w:rPr>
        </w:r>
        <w:r w:rsidR="00365134">
          <w:rPr>
            <w:webHidden/>
          </w:rPr>
          <w:fldChar w:fldCharType="separate"/>
        </w:r>
        <w:r w:rsidR="00CE7AB4">
          <w:rPr>
            <w:webHidden/>
          </w:rPr>
          <w:t>V-42</w:t>
        </w:r>
        <w:r w:rsidR="00365134">
          <w:rPr>
            <w:webHidden/>
          </w:rPr>
          <w:fldChar w:fldCharType="end"/>
        </w:r>
      </w:hyperlink>
    </w:p>
    <w:p w14:paraId="0E89DF8E" w14:textId="7D7C43A9" w:rsidR="00365134" w:rsidRDefault="00870E97">
      <w:pPr>
        <w:pStyle w:val="TOC1"/>
        <w:rPr>
          <w:rFonts w:asciiTheme="minorHAnsi" w:eastAsiaTheme="minorEastAsia" w:hAnsiTheme="minorHAnsi" w:cstheme="minorBidi"/>
          <w:sz w:val="22"/>
          <w:szCs w:val="22"/>
          <w:lang w:val="en-ID" w:eastAsia="en-ID"/>
        </w:rPr>
      </w:pPr>
      <w:hyperlink w:anchor="_Toc26745985" w:history="1">
        <w:r w:rsidR="00365134" w:rsidRPr="00C85D5B">
          <w:rPr>
            <w:rStyle w:val="Hyperlink"/>
          </w:rPr>
          <w:t xml:space="preserve">Tabel </w:t>
        </w:r>
        <w:r w:rsidR="00365134" w:rsidRPr="00C85D5B">
          <w:rPr>
            <w:rStyle w:val="Hyperlink"/>
            <w:lang w:val="en-US"/>
          </w:rPr>
          <w:t>5.55</w:t>
        </w:r>
        <w:r w:rsidR="00365134" w:rsidRPr="00C85D5B">
          <w:rPr>
            <w:rStyle w:val="Hyperlink"/>
          </w:rPr>
          <w:t xml:space="preserve"> Use Case Description </w:t>
        </w:r>
        <w:r w:rsidR="00365134" w:rsidRPr="00C85D5B">
          <w:rPr>
            <w:rStyle w:val="Hyperlink"/>
            <w:lang w:val="en-US"/>
          </w:rPr>
          <w:t>Memverifikasi SPT Lengkap BKD</w:t>
        </w:r>
        <w:r w:rsidR="00365134">
          <w:rPr>
            <w:webHidden/>
          </w:rPr>
          <w:tab/>
        </w:r>
        <w:r w:rsidR="00365134">
          <w:rPr>
            <w:webHidden/>
          </w:rPr>
          <w:fldChar w:fldCharType="begin"/>
        </w:r>
        <w:r w:rsidR="00365134">
          <w:rPr>
            <w:webHidden/>
          </w:rPr>
          <w:instrText xml:space="preserve"> PAGEREF _Toc26745985 \h </w:instrText>
        </w:r>
        <w:r w:rsidR="00365134">
          <w:rPr>
            <w:webHidden/>
          </w:rPr>
        </w:r>
        <w:r w:rsidR="00365134">
          <w:rPr>
            <w:webHidden/>
          </w:rPr>
          <w:fldChar w:fldCharType="separate"/>
        </w:r>
        <w:r w:rsidR="00CE7AB4">
          <w:rPr>
            <w:webHidden/>
          </w:rPr>
          <w:t>V-43</w:t>
        </w:r>
        <w:r w:rsidR="00365134">
          <w:rPr>
            <w:webHidden/>
          </w:rPr>
          <w:fldChar w:fldCharType="end"/>
        </w:r>
      </w:hyperlink>
    </w:p>
    <w:p w14:paraId="5A521596" w14:textId="6B7A6988" w:rsidR="00365134" w:rsidRDefault="00870E97">
      <w:pPr>
        <w:pStyle w:val="TOC1"/>
        <w:rPr>
          <w:rFonts w:asciiTheme="minorHAnsi" w:eastAsiaTheme="minorEastAsia" w:hAnsiTheme="minorHAnsi" w:cstheme="minorBidi"/>
          <w:sz w:val="22"/>
          <w:szCs w:val="22"/>
          <w:lang w:val="en-ID" w:eastAsia="en-ID"/>
        </w:rPr>
      </w:pPr>
      <w:hyperlink w:anchor="_Toc26745986" w:history="1">
        <w:r w:rsidR="00365134" w:rsidRPr="00C85D5B">
          <w:rPr>
            <w:rStyle w:val="Hyperlink"/>
          </w:rPr>
          <w:t xml:space="preserve">Tabel </w:t>
        </w:r>
        <w:r w:rsidR="00365134" w:rsidRPr="00C85D5B">
          <w:rPr>
            <w:rStyle w:val="Hyperlink"/>
            <w:lang w:val="en-US"/>
          </w:rPr>
          <w:t>5.56</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5986 \h </w:instrText>
        </w:r>
        <w:r w:rsidR="00365134">
          <w:rPr>
            <w:webHidden/>
          </w:rPr>
        </w:r>
        <w:r w:rsidR="00365134">
          <w:rPr>
            <w:webHidden/>
          </w:rPr>
          <w:fldChar w:fldCharType="separate"/>
        </w:r>
        <w:r w:rsidR="00CE7AB4">
          <w:rPr>
            <w:webHidden/>
          </w:rPr>
          <w:t>V-43</w:t>
        </w:r>
        <w:r w:rsidR="00365134">
          <w:rPr>
            <w:webHidden/>
          </w:rPr>
          <w:fldChar w:fldCharType="end"/>
        </w:r>
      </w:hyperlink>
    </w:p>
    <w:p w14:paraId="1A1314E1" w14:textId="00DF27F1" w:rsidR="00365134" w:rsidRDefault="00870E97">
      <w:pPr>
        <w:pStyle w:val="TOC1"/>
        <w:rPr>
          <w:rFonts w:asciiTheme="minorHAnsi" w:eastAsiaTheme="minorEastAsia" w:hAnsiTheme="minorHAnsi" w:cstheme="minorBidi"/>
          <w:sz w:val="22"/>
          <w:szCs w:val="22"/>
          <w:lang w:val="en-ID" w:eastAsia="en-ID"/>
        </w:rPr>
      </w:pPr>
      <w:hyperlink w:anchor="_Toc26745987" w:history="1">
        <w:r w:rsidR="00365134" w:rsidRPr="00C85D5B">
          <w:rPr>
            <w:rStyle w:val="Hyperlink"/>
          </w:rPr>
          <w:t xml:space="preserve">Tabel </w:t>
        </w:r>
        <w:r w:rsidR="00365134" w:rsidRPr="00C85D5B">
          <w:rPr>
            <w:rStyle w:val="Hyperlink"/>
            <w:lang w:val="en-US"/>
          </w:rPr>
          <w:t>5.57</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987 \h </w:instrText>
        </w:r>
        <w:r w:rsidR="00365134">
          <w:rPr>
            <w:webHidden/>
          </w:rPr>
        </w:r>
        <w:r w:rsidR="00365134">
          <w:rPr>
            <w:webHidden/>
          </w:rPr>
          <w:fldChar w:fldCharType="separate"/>
        </w:r>
        <w:r w:rsidR="00CE7AB4">
          <w:rPr>
            <w:webHidden/>
          </w:rPr>
          <w:t>V-44</w:t>
        </w:r>
        <w:r w:rsidR="00365134">
          <w:rPr>
            <w:webHidden/>
          </w:rPr>
          <w:fldChar w:fldCharType="end"/>
        </w:r>
      </w:hyperlink>
    </w:p>
    <w:p w14:paraId="6914B91A" w14:textId="437A0296" w:rsidR="00365134" w:rsidRDefault="00870E97">
      <w:pPr>
        <w:pStyle w:val="TOC1"/>
        <w:rPr>
          <w:rFonts w:asciiTheme="minorHAnsi" w:eastAsiaTheme="minorEastAsia" w:hAnsiTheme="minorHAnsi" w:cstheme="minorBidi"/>
          <w:sz w:val="22"/>
          <w:szCs w:val="22"/>
          <w:lang w:val="en-ID" w:eastAsia="en-ID"/>
        </w:rPr>
      </w:pPr>
      <w:hyperlink w:anchor="_Toc26745988" w:history="1">
        <w:r w:rsidR="00365134" w:rsidRPr="00C85D5B">
          <w:rPr>
            <w:rStyle w:val="Hyperlink"/>
          </w:rPr>
          <w:t xml:space="preserve">Tabel </w:t>
        </w:r>
        <w:r w:rsidR="00365134" w:rsidRPr="00C85D5B">
          <w:rPr>
            <w:rStyle w:val="Hyperlink"/>
            <w:lang w:val="en-US"/>
          </w:rPr>
          <w:t>5.58</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A</w:t>
        </w:r>
        <w:r w:rsidR="00365134">
          <w:rPr>
            <w:webHidden/>
          </w:rPr>
          <w:tab/>
        </w:r>
        <w:r w:rsidR="00365134">
          <w:rPr>
            <w:webHidden/>
          </w:rPr>
          <w:fldChar w:fldCharType="begin"/>
        </w:r>
        <w:r w:rsidR="00365134">
          <w:rPr>
            <w:webHidden/>
          </w:rPr>
          <w:instrText xml:space="preserve"> PAGEREF _Toc26745988 \h </w:instrText>
        </w:r>
        <w:r w:rsidR="00365134">
          <w:rPr>
            <w:webHidden/>
          </w:rPr>
        </w:r>
        <w:r w:rsidR="00365134">
          <w:rPr>
            <w:webHidden/>
          </w:rPr>
          <w:fldChar w:fldCharType="separate"/>
        </w:r>
        <w:r w:rsidR="00CE7AB4">
          <w:rPr>
            <w:webHidden/>
          </w:rPr>
          <w:t>V-44</w:t>
        </w:r>
        <w:r w:rsidR="00365134">
          <w:rPr>
            <w:webHidden/>
          </w:rPr>
          <w:fldChar w:fldCharType="end"/>
        </w:r>
      </w:hyperlink>
    </w:p>
    <w:p w14:paraId="5B0E1194" w14:textId="416357D0" w:rsidR="00365134" w:rsidRDefault="00870E97">
      <w:pPr>
        <w:pStyle w:val="TOC1"/>
        <w:rPr>
          <w:rFonts w:asciiTheme="minorHAnsi" w:eastAsiaTheme="minorEastAsia" w:hAnsiTheme="minorHAnsi" w:cstheme="minorBidi"/>
          <w:sz w:val="22"/>
          <w:szCs w:val="22"/>
          <w:lang w:val="en-ID" w:eastAsia="en-ID"/>
        </w:rPr>
      </w:pPr>
      <w:hyperlink w:anchor="_Toc26745989" w:history="1">
        <w:r w:rsidR="00365134" w:rsidRPr="00C85D5B">
          <w:rPr>
            <w:rStyle w:val="Hyperlink"/>
          </w:rPr>
          <w:t xml:space="preserve">Tabel </w:t>
        </w:r>
        <w:r w:rsidR="00365134" w:rsidRPr="00C85D5B">
          <w:rPr>
            <w:rStyle w:val="Hyperlink"/>
            <w:lang w:val="en-US"/>
          </w:rPr>
          <w:t>5.59</w:t>
        </w:r>
        <w:r w:rsidR="00365134" w:rsidRPr="00C85D5B">
          <w:rPr>
            <w:rStyle w:val="Hyperlink"/>
          </w:rPr>
          <w:t xml:space="preserve"> Use Case Description </w:t>
        </w:r>
        <w:r w:rsidR="00365134" w:rsidRPr="00C85D5B">
          <w:rPr>
            <w:rStyle w:val="Hyperlink"/>
            <w:lang w:val="en-US"/>
          </w:rPr>
          <w:t>Mengupload SPT Lengkap BKA</w:t>
        </w:r>
        <w:r w:rsidR="00365134">
          <w:rPr>
            <w:webHidden/>
          </w:rPr>
          <w:tab/>
        </w:r>
        <w:r w:rsidR="00365134">
          <w:rPr>
            <w:webHidden/>
          </w:rPr>
          <w:fldChar w:fldCharType="begin"/>
        </w:r>
        <w:r w:rsidR="00365134">
          <w:rPr>
            <w:webHidden/>
          </w:rPr>
          <w:instrText xml:space="preserve"> PAGEREF _Toc26745989 \h </w:instrText>
        </w:r>
        <w:r w:rsidR="00365134">
          <w:rPr>
            <w:webHidden/>
          </w:rPr>
        </w:r>
        <w:r w:rsidR="00365134">
          <w:rPr>
            <w:webHidden/>
          </w:rPr>
          <w:fldChar w:fldCharType="separate"/>
        </w:r>
        <w:r w:rsidR="00CE7AB4">
          <w:rPr>
            <w:webHidden/>
          </w:rPr>
          <w:t>V-45</w:t>
        </w:r>
        <w:r w:rsidR="00365134">
          <w:rPr>
            <w:webHidden/>
          </w:rPr>
          <w:fldChar w:fldCharType="end"/>
        </w:r>
      </w:hyperlink>
    </w:p>
    <w:p w14:paraId="45C553A0" w14:textId="17FBB926" w:rsidR="00365134" w:rsidRDefault="00870E97">
      <w:pPr>
        <w:pStyle w:val="TOC1"/>
        <w:rPr>
          <w:rFonts w:asciiTheme="minorHAnsi" w:eastAsiaTheme="minorEastAsia" w:hAnsiTheme="minorHAnsi" w:cstheme="minorBidi"/>
          <w:sz w:val="22"/>
          <w:szCs w:val="22"/>
          <w:lang w:val="en-ID" w:eastAsia="en-ID"/>
        </w:rPr>
      </w:pPr>
      <w:hyperlink w:anchor="_Toc26745990" w:history="1">
        <w:r w:rsidR="00365134" w:rsidRPr="00C85D5B">
          <w:rPr>
            <w:rStyle w:val="Hyperlink"/>
          </w:rPr>
          <w:t xml:space="preserve">Tabel </w:t>
        </w:r>
        <w:r w:rsidR="00365134" w:rsidRPr="00C85D5B">
          <w:rPr>
            <w:rStyle w:val="Hyperlink"/>
            <w:lang w:val="en-US"/>
          </w:rPr>
          <w:t>5.60</w:t>
        </w:r>
        <w:r w:rsidR="00365134" w:rsidRPr="00C85D5B">
          <w:rPr>
            <w:rStyle w:val="Hyperlink"/>
          </w:rPr>
          <w:t xml:space="preserve"> Use Case Description </w:t>
        </w:r>
        <w:r w:rsidR="00365134" w:rsidRPr="00C85D5B">
          <w:rPr>
            <w:rStyle w:val="Hyperlink"/>
            <w:lang w:val="en-US"/>
          </w:rPr>
          <w:t>Verifikasi SPT Lengkap BKA</w:t>
        </w:r>
        <w:r w:rsidR="00365134">
          <w:rPr>
            <w:webHidden/>
          </w:rPr>
          <w:tab/>
        </w:r>
        <w:r w:rsidR="00365134">
          <w:rPr>
            <w:webHidden/>
          </w:rPr>
          <w:fldChar w:fldCharType="begin"/>
        </w:r>
        <w:r w:rsidR="00365134">
          <w:rPr>
            <w:webHidden/>
          </w:rPr>
          <w:instrText xml:space="preserve"> PAGEREF _Toc26745990 \h </w:instrText>
        </w:r>
        <w:r w:rsidR="00365134">
          <w:rPr>
            <w:webHidden/>
          </w:rPr>
        </w:r>
        <w:r w:rsidR="00365134">
          <w:rPr>
            <w:webHidden/>
          </w:rPr>
          <w:fldChar w:fldCharType="separate"/>
        </w:r>
        <w:r w:rsidR="00CE7AB4">
          <w:rPr>
            <w:webHidden/>
          </w:rPr>
          <w:t>V-45</w:t>
        </w:r>
        <w:r w:rsidR="00365134">
          <w:rPr>
            <w:webHidden/>
          </w:rPr>
          <w:fldChar w:fldCharType="end"/>
        </w:r>
      </w:hyperlink>
    </w:p>
    <w:p w14:paraId="3E25FA71" w14:textId="5ECF8FE5" w:rsidR="00365134" w:rsidRDefault="00870E97">
      <w:pPr>
        <w:pStyle w:val="TOC1"/>
        <w:rPr>
          <w:rFonts w:asciiTheme="minorHAnsi" w:eastAsiaTheme="minorEastAsia" w:hAnsiTheme="minorHAnsi" w:cstheme="minorBidi"/>
          <w:sz w:val="22"/>
          <w:szCs w:val="22"/>
          <w:lang w:val="en-ID" w:eastAsia="en-ID"/>
        </w:rPr>
      </w:pPr>
      <w:hyperlink w:anchor="_Toc26745991" w:history="1">
        <w:r w:rsidR="00365134" w:rsidRPr="00C85D5B">
          <w:rPr>
            <w:rStyle w:val="Hyperlink"/>
          </w:rPr>
          <w:t xml:space="preserve">Tabel </w:t>
        </w:r>
        <w:r w:rsidR="00365134" w:rsidRPr="00C85D5B">
          <w:rPr>
            <w:rStyle w:val="Hyperlink"/>
            <w:lang w:val="en-US"/>
          </w:rPr>
          <w:t>5.61</w:t>
        </w:r>
        <w:r w:rsidR="00365134" w:rsidRPr="00C85D5B">
          <w:rPr>
            <w:rStyle w:val="Hyperlink"/>
          </w:rPr>
          <w:t xml:space="preserve"> Use Case Description </w:t>
        </w:r>
        <w:r w:rsidR="00365134" w:rsidRPr="00C85D5B">
          <w:rPr>
            <w:rStyle w:val="Hyperlink"/>
            <w:lang w:val="en-US"/>
          </w:rPr>
          <w:t>Mencari Surat Masuk</w:t>
        </w:r>
        <w:r w:rsidR="00365134">
          <w:rPr>
            <w:webHidden/>
          </w:rPr>
          <w:tab/>
        </w:r>
        <w:r w:rsidR="00365134">
          <w:rPr>
            <w:webHidden/>
          </w:rPr>
          <w:fldChar w:fldCharType="begin"/>
        </w:r>
        <w:r w:rsidR="00365134">
          <w:rPr>
            <w:webHidden/>
          </w:rPr>
          <w:instrText xml:space="preserve"> PAGEREF _Toc26745991 \h </w:instrText>
        </w:r>
        <w:r w:rsidR="00365134">
          <w:rPr>
            <w:webHidden/>
          </w:rPr>
        </w:r>
        <w:r w:rsidR="00365134">
          <w:rPr>
            <w:webHidden/>
          </w:rPr>
          <w:fldChar w:fldCharType="separate"/>
        </w:r>
        <w:r w:rsidR="00CE7AB4">
          <w:rPr>
            <w:webHidden/>
          </w:rPr>
          <w:t>V-46</w:t>
        </w:r>
        <w:r w:rsidR="00365134">
          <w:rPr>
            <w:webHidden/>
          </w:rPr>
          <w:fldChar w:fldCharType="end"/>
        </w:r>
      </w:hyperlink>
    </w:p>
    <w:p w14:paraId="5205884F" w14:textId="5E2D7BC3" w:rsidR="00365134" w:rsidRDefault="00870E97">
      <w:pPr>
        <w:pStyle w:val="TOC1"/>
        <w:rPr>
          <w:rFonts w:asciiTheme="minorHAnsi" w:eastAsiaTheme="minorEastAsia" w:hAnsiTheme="minorHAnsi" w:cstheme="minorBidi"/>
          <w:sz w:val="22"/>
          <w:szCs w:val="22"/>
          <w:lang w:val="en-ID" w:eastAsia="en-ID"/>
        </w:rPr>
      </w:pPr>
      <w:hyperlink w:anchor="_Toc26745992" w:history="1">
        <w:r w:rsidR="00365134" w:rsidRPr="00C85D5B">
          <w:rPr>
            <w:rStyle w:val="Hyperlink"/>
          </w:rPr>
          <w:t xml:space="preserve">Tabel </w:t>
        </w:r>
        <w:r w:rsidR="00365134" w:rsidRPr="00C85D5B">
          <w:rPr>
            <w:rStyle w:val="Hyperlink"/>
            <w:lang w:val="en-US"/>
          </w:rPr>
          <w:t>5.62</w:t>
        </w:r>
        <w:r w:rsidR="00365134" w:rsidRPr="00C85D5B">
          <w:rPr>
            <w:rStyle w:val="Hyperlink"/>
          </w:rPr>
          <w:t xml:space="preserve"> Use Case Description </w:t>
        </w:r>
        <w:r w:rsidR="00365134" w:rsidRPr="00C85D5B">
          <w:rPr>
            <w:rStyle w:val="Hyperlink"/>
            <w:lang w:val="en-US"/>
          </w:rPr>
          <w:t xml:space="preserve">Mencari </w:t>
        </w:r>
        <w:r w:rsidR="00AF2A0D" w:rsidRPr="00AF2A0D">
          <w:rPr>
            <w:rStyle w:val="Hyperlink"/>
            <w:i/>
            <w:iCs/>
            <w:lang w:val="en-US"/>
          </w:rPr>
          <w:t>Trash</w:t>
        </w:r>
        <w:r w:rsidR="00365134" w:rsidRPr="00C85D5B">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992 \h </w:instrText>
        </w:r>
        <w:r w:rsidR="00365134">
          <w:rPr>
            <w:webHidden/>
          </w:rPr>
        </w:r>
        <w:r w:rsidR="00365134">
          <w:rPr>
            <w:webHidden/>
          </w:rPr>
          <w:fldChar w:fldCharType="separate"/>
        </w:r>
        <w:r w:rsidR="00CE7AB4">
          <w:rPr>
            <w:webHidden/>
          </w:rPr>
          <w:t>V-47</w:t>
        </w:r>
        <w:r w:rsidR="00365134">
          <w:rPr>
            <w:webHidden/>
          </w:rPr>
          <w:fldChar w:fldCharType="end"/>
        </w:r>
      </w:hyperlink>
    </w:p>
    <w:p w14:paraId="394B0E93" w14:textId="03357B29" w:rsidR="00365134" w:rsidRDefault="00870E97">
      <w:pPr>
        <w:pStyle w:val="TOC1"/>
        <w:rPr>
          <w:rFonts w:asciiTheme="minorHAnsi" w:eastAsiaTheme="minorEastAsia" w:hAnsiTheme="minorHAnsi" w:cstheme="minorBidi"/>
          <w:sz w:val="22"/>
          <w:szCs w:val="22"/>
          <w:lang w:val="en-ID" w:eastAsia="en-ID"/>
        </w:rPr>
      </w:pPr>
      <w:hyperlink w:anchor="_Toc26745993" w:history="1">
        <w:r w:rsidR="00365134" w:rsidRPr="00C85D5B">
          <w:rPr>
            <w:rStyle w:val="Hyperlink"/>
          </w:rPr>
          <w:t xml:space="preserve">Tabel </w:t>
        </w:r>
        <w:r w:rsidR="00365134" w:rsidRPr="00C85D5B">
          <w:rPr>
            <w:rStyle w:val="Hyperlink"/>
            <w:lang w:val="en-US"/>
          </w:rPr>
          <w:t>5.63</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5993 \h </w:instrText>
        </w:r>
        <w:r w:rsidR="00365134">
          <w:rPr>
            <w:webHidden/>
          </w:rPr>
        </w:r>
        <w:r w:rsidR="00365134">
          <w:rPr>
            <w:webHidden/>
          </w:rPr>
          <w:fldChar w:fldCharType="separate"/>
        </w:r>
        <w:r w:rsidR="00CE7AB4">
          <w:rPr>
            <w:webHidden/>
          </w:rPr>
          <w:t>V-47</w:t>
        </w:r>
        <w:r w:rsidR="00365134">
          <w:rPr>
            <w:webHidden/>
          </w:rPr>
          <w:fldChar w:fldCharType="end"/>
        </w:r>
      </w:hyperlink>
    </w:p>
    <w:p w14:paraId="0F7AE902" w14:textId="05203E8C" w:rsidR="00365134" w:rsidRDefault="00870E97">
      <w:pPr>
        <w:pStyle w:val="TOC1"/>
        <w:rPr>
          <w:rFonts w:asciiTheme="minorHAnsi" w:eastAsiaTheme="minorEastAsia" w:hAnsiTheme="minorHAnsi" w:cstheme="minorBidi"/>
          <w:sz w:val="22"/>
          <w:szCs w:val="22"/>
          <w:lang w:val="en-ID" w:eastAsia="en-ID"/>
        </w:rPr>
      </w:pPr>
      <w:hyperlink w:anchor="_Toc26745994" w:history="1">
        <w:r w:rsidR="00365134" w:rsidRPr="00C85D5B">
          <w:rPr>
            <w:rStyle w:val="Hyperlink"/>
          </w:rPr>
          <w:t xml:space="preserve">Tabel </w:t>
        </w:r>
        <w:r w:rsidR="00365134" w:rsidRPr="00C85D5B">
          <w:rPr>
            <w:rStyle w:val="Hyperlink"/>
            <w:lang w:val="en-US"/>
          </w:rPr>
          <w:t>5.64</w:t>
        </w:r>
        <w:r w:rsidR="00365134" w:rsidRPr="00C85D5B">
          <w:rPr>
            <w:rStyle w:val="Hyperlink"/>
          </w:rPr>
          <w:t xml:space="preserve"> Use Case Description </w:t>
        </w:r>
        <w:r w:rsidR="00365134" w:rsidRPr="00C85D5B">
          <w:rPr>
            <w:rStyle w:val="Hyperlink"/>
            <w:lang w:val="en-US"/>
          </w:rPr>
          <w:t>Mencari SPT BKA</w:t>
        </w:r>
        <w:r w:rsidR="00365134">
          <w:rPr>
            <w:webHidden/>
          </w:rPr>
          <w:tab/>
        </w:r>
        <w:r w:rsidR="00365134">
          <w:rPr>
            <w:webHidden/>
          </w:rPr>
          <w:fldChar w:fldCharType="begin"/>
        </w:r>
        <w:r w:rsidR="00365134">
          <w:rPr>
            <w:webHidden/>
          </w:rPr>
          <w:instrText xml:space="preserve"> PAGEREF _Toc26745994 \h </w:instrText>
        </w:r>
        <w:r w:rsidR="00365134">
          <w:rPr>
            <w:webHidden/>
          </w:rPr>
        </w:r>
        <w:r w:rsidR="00365134">
          <w:rPr>
            <w:webHidden/>
          </w:rPr>
          <w:fldChar w:fldCharType="separate"/>
        </w:r>
        <w:r w:rsidR="00CE7AB4">
          <w:rPr>
            <w:webHidden/>
          </w:rPr>
          <w:t>V-48</w:t>
        </w:r>
        <w:r w:rsidR="00365134">
          <w:rPr>
            <w:webHidden/>
          </w:rPr>
          <w:fldChar w:fldCharType="end"/>
        </w:r>
      </w:hyperlink>
    </w:p>
    <w:p w14:paraId="7949AFC4" w14:textId="0EE41A87" w:rsidR="00365134" w:rsidRDefault="00870E97">
      <w:pPr>
        <w:pStyle w:val="TOC1"/>
        <w:rPr>
          <w:rFonts w:asciiTheme="minorHAnsi" w:eastAsiaTheme="minorEastAsia" w:hAnsiTheme="minorHAnsi" w:cstheme="minorBidi"/>
          <w:sz w:val="22"/>
          <w:szCs w:val="22"/>
          <w:lang w:val="en-ID" w:eastAsia="en-ID"/>
        </w:rPr>
      </w:pPr>
      <w:hyperlink w:anchor="_Toc26745995" w:history="1">
        <w:r w:rsidR="00365134" w:rsidRPr="00C85D5B">
          <w:rPr>
            <w:rStyle w:val="Hyperlink"/>
          </w:rPr>
          <w:t xml:space="preserve">Tabel </w:t>
        </w:r>
        <w:r w:rsidR="00365134" w:rsidRPr="00C85D5B">
          <w:rPr>
            <w:rStyle w:val="Hyperlink"/>
            <w:lang w:val="en-US"/>
          </w:rPr>
          <w:t>5.65</w:t>
        </w:r>
        <w:r w:rsidR="00365134" w:rsidRPr="00C85D5B">
          <w:rPr>
            <w:rStyle w:val="Hyperlink"/>
          </w:rPr>
          <w:t xml:space="preserve"> Use Case Description </w:t>
        </w:r>
        <w:r w:rsidR="00365134" w:rsidRPr="00C85D5B">
          <w:rPr>
            <w:rStyle w:val="Hyperlink"/>
            <w:lang w:val="en-US"/>
          </w:rPr>
          <w:t>Melihat Pemberitahuan Surat Masuk</w:t>
        </w:r>
        <w:r w:rsidR="00365134">
          <w:rPr>
            <w:webHidden/>
          </w:rPr>
          <w:tab/>
        </w:r>
        <w:r w:rsidR="00365134">
          <w:rPr>
            <w:webHidden/>
          </w:rPr>
          <w:fldChar w:fldCharType="begin"/>
        </w:r>
        <w:r w:rsidR="00365134">
          <w:rPr>
            <w:webHidden/>
          </w:rPr>
          <w:instrText xml:space="preserve"> PAGEREF _Toc26745995 \h </w:instrText>
        </w:r>
        <w:r w:rsidR="00365134">
          <w:rPr>
            <w:webHidden/>
          </w:rPr>
        </w:r>
        <w:r w:rsidR="00365134">
          <w:rPr>
            <w:webHidden/>
          </w:rPr>
          <w:fldChar w:fldCharType="separate"/>
        </w:r>
        <w:r w:rsidR="00CE7AB4">
          <w:rPr>
            <w:webHidden/>
          </w:rPr>
          <w:t>V-49</w:t>
        </w:r>
        <w:r w:rsidR="00365134">
          <w:rPr>
            <w:webHidden/>
          </w:rPr>
          <w:fldChar w:fldCharType="end"/>
        </w:r>
      </w:hyperlink>
    </w:p>
    <w:p w14:paraId="1AE8DB55" w14:textId="563D10EE" w:rsidR="00365134" w:rsidRDefault="00870E97">
      <w:pPr>
        <w:pStyle w:val="TOC1"/>
        <w:rPr>
          <w:rFonts w:asciiTheme="minorHAnsi" w:eastAsiaTheme="minorEastAsia" w:hAnsiTheme="minorHAnsi" w:cstheme="minorBidi"/>
          <w:sz w:val="22"/>
          <w:szCs w:val="22"/>
          <w:lang w:val="en-ID" w:eastAsia="en-ID"/>
        </w:rPr>
      </w:pPr>
      <w:hyperlink w:anchor="_Toc26745996" w:history="1">
        <w:r w:rsidR="00365134" w:rsidRPr="00C85D5B">
          <w:rPr>
            <w:rStyle w:val="Hyperlink"/>
          </w:rPr>
          <w:t xml:space="preserve">Tabel </w:t>
        </w:r>
        <w:r w:rsidR="00365134" w:rsidRPr="00C85D5B">
          <w:rPr>
            <w:rStyle w:val="Hyperlink"/>
            <w:lang w:val="en-US"/>
          </w:rPr>
          <w:t>5. 66</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5996 \h </w:instrText>
        </w:r>
        <w:r w:rsidR="00365134">
          <w:rPr>
            <w:webHidden/>
          </w:rPr>
        </w:r>
        <w:r w:rsidR="00365134">
          <w:rPr>
            <w:webHidden/>
          </w:rPr>
          <w:fldChar w:fldCharType="separate"/>
        </w:r>
        <w:r w:rsidR="00CE7AB4">
          <w:rPr>
            <w:webHidden/>
          </w:rPr>
          <w:t>V-49</w:t>
        </w:r>
        <w:r w:rsidR="00365134">
          <w:rPr>
            <w:webHidden/>
          </w:rPr>
          <w:fldChar w:fldCharType="end"/>
        </w:r>
      </w:hyperlink>
    </w:p>
    <w:p w14:paraId="7232F95C" w14:textId="6A6AFBA2" w:rsidR="00365134" w:rsidRDefault="00870E97">
      <w:pPr>
        <w:pStyle w:val="TOC1"/>
        <w:rPr>
          <w:rFonts w:asciiTheme="minorHAnsi" w:eastAsiaTheme="minorEastAsia" w:hAnsiTheme="minorHAnsi" w:cstheme="minorBidi"/>
          <w:sz w:val="22"/>
          <w:szCs w:val="22"/>
          <w:lang w:val="en-ID" w:eastAsia="en-ID"/>
        </w:rPr>
      </w:pPr>
      <w:hyperlink w:anchor="_Toc26745997" w:history="1">
        <w:r w:rsidR="00365134" w:rsidRPr="00C85D5B">
          <w:rPr>
            <w:rStyle w:val="Hyperlink"/>
          </w:rPr>
          <w:t xml:space="preserve">Tabel </w:t>
        </w:r>
        <w:r w:rsidR="00365134" w:rsidRPr="00C85D5B">
          <w:rPr>
            <w:rStyle w:val="Hyperlink"/>
            <w:lang w:val="en-US"/>
          </w:rPr>
          <w:t>5.67</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5997 \h </w:instrText>
        </w:r>
        <w:r w:rsidR="00365134">
          <w:rPr>
            <w:webHidden/>
          </w:rPr>
        </w:r>
        <w:r w:rsidR="00365134">
          <w:rPr>
            <w:webHidden/>
          </w:rPr>
          <w:fldChar w:fldCharType="separate"/>
        </w:r>
        <w:r w:rsidR="00CE7AB4">
          <w:rPr>
            <w:webHidden/>
          </w:rPr>
          <w:t>V-50</w:t>
        </w:r>
        <w:r w:rsidR="00365134">
          <w:rPr>
            <w:webHidden/>
          </w:rPr>
          <w:fldChar w:fldCharType="end"/>
        </w:r>
      </w:hyperlink>
    </w:p>
    <w:p w14:paraId="28952214" w14:textId="4C7D9F43" w:rsidR="00365134" w:rsidRDefault="00870E97">
      <w:pPr>
        <w:pStyle w:val="TOC1"/>
        <w:rPr>
          <w:rFonts w:asciiTheme="minorHAnsi" w:eastAsiaTheme="minorEastAsia" w:hAnsiTheme="minorHAnsi" w:cstheme="minorBidi"/>
          <w:sz w:val="22"/>
          <w:szCs w:val="22"/>
          <w:lang w:val="en-ID" w:eastAsia="en-ID"/>
        </w:rPr>
      </w:pPr>
      <w:hyperlink w:anchor="_Toc26745998" w:history="1">
        <w:r w:rsidR="00365134" w:rsidRPr="00C85D5B">
          <w:rPr>
            <w:rStyle w:val="Hyperlink"/>
          </w:rPr>
          <w:t xml:space="preserve">Tabel </w:t>
        </w:r>
        <w:r w:rsidR="00365134" w:rsidRPr="00C85D5B">
          <w:rPr>
            <w:rStyle w:val="Hyperlink"/>
            <w:lang w:val="en-US"/>
          </w:rPr>
          <w:t>5.68</w:t>
        </w:r>
        <w:r w:rsidR="00365134" w:rsidRPr="00C85D5B">
          <w:rPr>
            <w:rStyle w:val="Hyperlink"/>
          </w:rPr>
          <w:t xml:space="preserve"> Use Case Description </w:t>
        </w:r>
        <w:r w:rsidR="00365134" w:rsidRPr="00C85D5B">
          <w:rPr>
            <w:rStyle w:val="Hyperlink"/>
            <w:lang w:val="en-US"/>
          </w:rPr>
          <w:t>Melihat Persetujuan Disposisi</w:t>
        </w:r>
        <w:r w:rsidR="00365134">
          <w:rPr>
            <w:webHidden/>
          </w:rPr>
          <w:tab/>
        </w:r>
        <w:r w:rsidR="00365134">
          <w:rPr>
            <w:webHidden/>
          </w:rPr>
          <w:fldChar w:fldCharType="begin"/>
        </w:r>
        <w:r w:rsidR="00365134">
          <w:rPr>
            <w:webHidden/>
          </w:rPr>
          <w:instrText xml:space="preserve"> PAGEREF _Toc26745998 \h </w:instrText>
        </w:r>
        <w:r w:rsidR="00365134">
          <w:rPr>
            <w:webHidden/>
          </w:rPr>
        </w:r>
        <w:r w:rsidR="00365134">
          <w:rPr>
            <w:webHidden/>
          </w:rPr>
          <w:fldChar w:fldCharType="separate"/>
        </w:r>
        <w:r w:rsidR="00CE7AB4">
          <w:rPr>
            <w:webHidden/>
          </w:rPr>
          <w:t>V-50</w:t>
        </w:r>
        <w:r w:rsidR="00365134">
          <w:rPr>
            <w:webHidden/>
          </w:rPr>
          <w:fldChar w:fldCharType="end"/>
        </w:r>
      </w:hyperlink>
    </w:p>
    <w:p w14:paraId="7C492337" w14:textId="4469F698" w:rsidR="00365134" w:rsidRDefault="00870E97">
      <w:pPr>
        <w:pStyle w:val="TOC1"/>
        <w:rPr>
          <w:rFonts w:asciiTheme="minorHAnsi" w:eastAsiaTheme="minorEastAsia" w:hAnsiTheme="minorHAnsi" w:cstheme="minorBidi"/>
          <w:sz w:val="22"/>
          <w:szCs w:val="22"/>
          <w:lang w:val="en-ID" w:eastAsia="en-ID"/>
        </w:rPr>
      </w:pPr>
      <w:hyperlink w:anchor="_Toc26745999" w:history="1">
        <w:r w:rsidR="00365134" w:rsidRPr="00C85D5B">
          <w:rPr>
            <w:rStyle w:val="Hyperlink"/>
          </w:rPr>
          <w:t xml:space="preserve">Tabel </w:t>
        </w:r>
        <w:r w:rsidR="00365134" w:rsidRPr="00C85D5B">
          <w:rPr>
            <w:rStyle w:val="Hyperlink"/>
            <w:lang w:val="en-US"/>
          </w:rPr>
          <w:t>5.6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999 \h </w:instrText>
        </w:r>
        <w:r w:rsidR="00365134">
          <w:rPr>
            <w:webHidden/>
          </w:rPr>
        </w:r>
        <w:r w:rsidR="00365134">
          <w:rPr>
            <w:webHidden/>
          </w:rPr>
          <w:fldChar w:fldCharType="separate"/>
        </w:r>
        <w:r w:rsidR="00CE7AB4">
          <w:rPr>
            <w:webHidden/>
          </w:rPr>
          <w:t>V-51</w:t>
        </w:r>
        <w:r w:rsidR="00365134">
          <w:rPr>
            <w:webHidden/>
          </w:rPr>
          <w:fldChar w:fldCharType="end"/>
        </w:r>
      </w:hyperlink>
    </w:p>
    <w:p w14:paraId="1CD8FFE6" w14:textId="3A720E3F" w:rsidR="00365134" w:rsidRDefault="00870E97">
      <w:pPr>
        <w:pStyle w:val="TOC1"/>
        <w:rPr>
          <w:rFonts w:asciiTheme="minorHAnsi" w:eastAsiaTheme="minorEastAsia" w:hAnsiTheme="minorHAnsi" w:cstheme="minorBidi"/>
          <w:sz w:val="22"/>
          <w:szCs w:val="22"/>
          <w:lang w:val="en-ID" w:eastAsia="en-ID"/>
        </w:rPr>
      </w:pPr>
      <w:hyperlink w:anchor="_Toc26746000" w:history="1">
        <w:r w:rsidR="00365134" w:rsidRPr="00C85D5B">
          <w:rPr>
            <w:rStyle w:val="Hyperlink"/>
          </w:rPr>
          <w:t xml:space="preserve">Tabel </w:t>
        </w:r>
        <w:r w:rsidR="00365134" w:rsidRPr="00C85D5B">
          <w:rPr>
            <w:rStyle w:val="Hyperlink"/>
            <w:lang w:val="en-US"/>
          </w:rPr>
          <w:t>5.70</w:t>
        </w:r>
        <w:r w:rsidR="00365134" w:rsidRPr="00C85D5B">
          <w:rPr>
            <w:rStyle w:val="Hyperlink"/>
          </w:rPr>
          <w:t xml:space="preserve"> Use Case Description Menyetujui Disposisi Ke BKD</w:t>
        </w:r>
        <w:r w:rsidR="00365134">
          <w:rPr>
            <w:webHidden/>
          </w:rPr>
          <w:tab/>
        </w:r>
        <w:r w:rsidR="00365134">
          <w:rPr>
            <w:webHidden/>
          </w:rPr>
          <w:fldChar w:fldCharType="begin"/>
        </w:r>
        <w:r w:rsidR="00365134">
          <w:rPr>
            <w:webHidden/>
          </w:rPr>
          <w:instrText xml:space="preserve"> PAGEREF _Toc26746000 \h </w:instrText>
        </w:r>
        <w:r w:rsidR="00365134">
          <w:rPr>
            <w:webHidden/>
          </w:rPr>
        </w:r>
        <w:r w:rsidR="00365134">
          <w:rPr>
            <w:webHidden/>
          </w:rPr>
          <w:fldChar w:fldCharType="separate"/>
        </w:r>
        <w:r w:rsidR="00CE7AB4">
          <w:rPr>
            <w:webHidden/>
          </w:rPr>
          <w:t>V-51</w:t>
        </w:r>
        <w:r w:rsidR="00365134">
          <w:rPr>
            <w:webHidden/>
          </w:rPr>
          <w:fldChar w:fldCharType="end"/>
        </w:r>
      </w:hyperlink>
    </w:p>
    <w:p w14:paraId="4BDDEB67" w14:textId="4954A5EF" w:rsidR="00365134" w:rsidRDefault="00870E97">
      <w:pPr>
        <w:pStyle w:val="TOC1"/>
        <w:rPr>
          <w:rFonts w:asciiTheme="minorHAnsi" w:eastAsiaTheme="minorEastAsia" w:hAnsiTheme="minorHAnsi" w:cstheme="minorBidi"/>
          <w:sz w:val="22"/>
          <w:szCs w:val="22"/>
          <w:lang w:val="en-ID" w:eastAsia="en-ID"/>
        </w:rPr>
      </w:pPr>
      <w:hyperlink w:anchor="_Toc26746001" w:history="1">
        <w:r w:rsidR="00365134" w:rsidRPr="00C85D5B">
          <w:rPr>
            <w:rStyle w:val="Hyperlink"/>
          </w:rPr>
          <w:t xml:space="preserve">Tabel </w:t>
        </w:r>
        <w:r w:rsidR="00365134" w:rsidRPr="00C85D5B">
          <w:rPr>
            <w:rStyle w:val="Hyperlink"/>
            <w:lang w:val="en-US"/>
          </w:rPr>
          <w:t>5.71</w:t>
        </w:r>
        <w:r w:rsidR="00365134" w:rsidRPr="00C85D5B">
          <w:rPr>
            <w:rStyle w:val="Hyperlink"/>
          </w:rPr>
          <w:t xml:space="preserve"> Use Case Description Menyetujui Disposisi Ke BKA</w:t>
        </w:r>
        <w:r w:rsidR="00365134">
          <w:rPr>
            <w:webHidden/>
          </w:rPr>
          <w:tab/>
        </w:r>
        <w:r w:rsidR="00365134">
          <w:rPr>
            <w:webHidden/>
          </w:rPr>
          <w:fldChar w:fldCharType="begin"/>
        </w:r>
        <w:r w:rsidR="00365134">
          <w:rPr>
            <w:webHidden/>
          </w:rPr>
          <w:instrText xml:space="preserve"> PAGEREF _Toc26746001 \h </w:instrText>
        </w:r>
        <w:r w:rsidR="00365134">
          <w:rPr>
            <w:webHidden/>
          </w:rPr>
        </w:r>
        <w:r w:rsidR="00365134">
          <w:rPr>
            <w:webHidden/>
          </w:rPr>
          <w:fldChar w:fldCharType="separate"/>
        </w:r>
        <w:r w:rsidR="00CE7AB4">
          <w:rPr>
            <w:webHidden/>
          </w:rPr>
          <w:t>V-52</w:t>
        </w:r>
        <w:r w:rsidR="00365134">
          <w:rPr>
            <w:webHidden/>
          </w:rPr>
          <w:fldChar w:fldCharType="end"/>
        </w:r>
      </w:hyperlink>
    </w:p>
    <w:p w14:paraId="1B9CA7E3" w14:textId="62594ECA" w:rsidR="00365134" w:rsidRDefault="00870E97">
      <w:pPr>
        <w:pStyle w:val="TOC1"/>
        <w:rPr>
          <w:rFonts w:asciiTheme="minorHAnsi" w:eastAsiaTheme="minorEastAsia" w:hAnsiTheme="minorHAnsi" w:cstheme="minorBidi"/>
          <w:sz w:val="22"/>
          <w:szCs w:val="22"/>
          <w:lang w:val="en-ID" w:eastAsia="en-ID"/>
        </w:rPr>
      </w:pPr>
      <w:hyperlink w:anchor="_Toc26746002" w:history="1">
        <w:r w:rsidR="00365134" w:rsidRPr="00C85D5B">
          <w:rPr>
            <w:rStyle w:val="Hyperlink"/>
          </w:rPr>
          <w:t xml:space="preserve">Tabel </w:t>
        </w:r>
        <w:r w:rsidR="00365134" w:rsidRPr="00C85D5B">
          <w:rPr>
            <w:rStyle w:val="Hyperlink"/>
            <w:lang w:val="en-US"/>
          </w:rPr>
          <w:t>5.72</w:t>
        </w:r>
        <w:r w:rsidR="00365134" w:rsidRPr="00C85D5B">
          <w:rPr>
            <w:rStyle w:val="Hyperlink"/>
          </w:rPr>
          <w:t xml:space="preserve"> Use Case Description </w:t>
        </w:r>
        <w:r w:rsidR="00365134" w:rsidRPr="00C85D5B">
          <w:rPr>
            <w:rStyle w:val="Hyperlink"/>
            <w:lang w:val="en-US"/>
          </w:rPr>
          <w:t>Melihat Disposisi BKD</w:t>
        </w:r>
        <w:r w:rsidR="00365134">
          <w:rPr>
            <w:webHidden/>
          </w:rPr>
          <w:tab/>
        </w:r>
        <w:r w:rsidR="00365134">
          <w:rPr>
            <w:webHidden/>
          </w:rPr>
          <w:fldChar w:fldCharType="begin"/>
        </w:r>
        <w:r w:rsidR="00365134">
          <w:rPr>
            <w:webHidden/>
          </w:rPr>
          <w:instrText xml:space="preserve"> PAGEREF _Toc26746002 \h </w:instrText>
        </w:r>
        <w:r w:rsidR="00365134">
          <w:rPr>
            <w:webHidden/>
          </w:rPr>
        </w:r>
        <w:r w:rsidR="00365134">
          <w:rPr>
            <w:webHidden/>
          </w:rPr>
          <w:fldChar w:fldCharType="separate"/>
        </w:r>
        <w:r w:rsidR="00CE7AB4">
          <w:rPr>
            <w:webHidden/>
          </w:rPr>
          <w:t>V-53</w:t>
        </w:r>
        <w:r w:rsidR="00365134">
          <w:rPr>
            <w:webHidden/>
          </w:rPr>
          <w:fldChar w:fldCharType="end"/>
        </w:r>
      </w:hyperlink>
    </w:p>
    <w:p w14:paraId="63E15E4B" w14:textId="3AE5482C" w:rsidR="00365134" w:rsidRDefault="00870E97">
      <w:pPr>
        <w:pStyle w:val="TOC1"/>
        <w:rPr>
          <w:rFonts w:asciiTheme="minorHAnsi" w:eastAsiaTheme="minorEastAsia" w:hAnsiTheme="minorHAnsi" w:cstheme="minorBidi"/>
          <w:sz w:val="22"/>
          <w:szCs w:val="22"/>
          <w:lang w:val="en-ID" w:eastAsia="en-ID"/>
        </w:rPr>
      </w:pPr>
      <w:hyperlink w:anchor="_Toc26746003" w:history="1">
        <w:r w:rsidR="00365134" w:rsidRPr="00C85D5B">
          <w:rPr>
            <w:rStyle w:val="Hyperlink"/>
          </w:rPr>
          <w:t xml:space="preserve">Tabel </w:t>
        </w:r>
        <w:r w:rsidR="00365134" w:rsidRPr="00C85D5B">
          <w:rPr>
            <w:rStyle w:val="Hyperlink"/>
            <w:lang w:val="en-US"/>
          </w:rPr>
          <w:t>5.7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6003 \h </w:instrText>
        </w:r>
        <w:r w:rsidR="00365134">
          <w:rPr>
            <w:webHidden/>
          </w:rPr>
        </w:r>
        <w:r w:rsidR="00365134">
          <w:rPr>
            <w:webHidden/>
          </w:rPr>
          <w:fldChar w:fldCharType="separate"/>
        </w:r>
        <w:r w:rsidR="00CE7AB4">
          <w:rPr>
            <w:webHidden/>
          </w:rPr>
          <w:t>V-53</w:t>
        </w:r>
        <w:r w:rsidR="00365134">
          <w:rPr>
            <w:webHidden/>
          </w:rPr>
          <w:fldChar w:fldCharType="end"/>
        </w:r>
      </w:hyperlink>
    </w:p>
    <w:p w14:paraId="57EB513D" w14:textId="0C926EF8" w:rsidR="00365134" w:rsidRDefault="00870E97">
      <w:pPr>
        <w:pStyle w:val="TOC1"/>
        <w:rPr>
          <w:rFonts w:asciiTheme="minorHAnsi" w:eastAsiaTheme="minorEastAsia" w:hAnsiTheme="minorHAnsi" w:cstheme="minorBidi"/>
          <w:sz w:val="22"/>
          <w:szCs w:val="22"/>
          <w:lang w:val="en-ID" w:eastAsia="en-ID"/>
        </w:rPr>
      </w:pPr>
      <w:hyperlink w:anchor="_Toc26746004" w:history="1">
        <w:r w:rsidR="00365134" w:rsidRPr="00C85D5B">
          <w:rPr>
            <w:rStyle w:val="Hyperlink"/>
          </w:rPr>
          <w:t xml:space="preserve">Tabel </w:t>
        </w:r>
        <w:r w:rsidR="00365134" w:rsidRPr="00C85D5B">
          <w:rPr>
            <w:rStyle w:val="Hyperlink"/>
            <w:lang w:val="en-US"/>
          </w:rPr>
          <w:t>5.74</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6004 \h </w:instrText>
        </w:r>
        <w:r w:rsidR="00365134">
          <w:rPr>
            <w:webHidden/>
          </w:rPr>
        </w:r>
        <w:r w:rsidR="00365134">
          <w:rPr>
            <w:webHidden/>
          </w:rPr>
          <w:fldChar w:fldCharType="separate"/>
        </w:r>
        <w:r w:rsidR="00CE7AB4">
          <w:rPr>
            <w:webHidden/>
          </w:rPr>
          <w:t>V-54</w:t>
        </w:r>
        <w:r w:rsidR="00365134">
          <w:rPr>
            <w:webHidden/>
          </w:rPr>
          <w:fldChar w:fldCharType="end"/>
        </w:r>
      </w:hyperlink>
    </w:p>
    <w:p w14:paraId="799883DF" w14:textId="728F336D" w:rsidR="00365134" w:rsidRDefault="00870E97">
      <w:pPr>
        <w:pStyle w:val="TOC1"/>
        <w:rPr>
          <w:rFonts w:asciiTheme="minorHAnsi" w:eastAsiaTheme="minorEastAsia" w:hAnsiTheme="minorHAnsi" w:cstheme="minorBidi"/>
          <w:sz w:val="22"/>
          <w:szCs w:val="22"/>
          <w:lang w:val="en-ID" w:eastAsia="en-ID"/>
        </w:rPr>
      </w:pPr>
      <w:hyperlink w:anchor="_Toc26746005" w:history="1">
        <w:r w:rsidR="00365134" w:rsidRPr="00C85D5B">
          <w:rPr>
            <w:rStyle w:val="Hyperlink"/>
          </w:rPr>
          <w:t xml:space="preserve">Tabel </w:t>
        </w:r>
        <w:r w:rsidR="00365134" w:rsidRPr="00C85D5B">
          <w:rPr>
            <w:rStyle w:val="Hyperlink"/>
            <w:lang w:val="en-US"/>
          </w:rPr>
          <w:t>5.75</w:t>
        </w:r>
        <w:r w:rsidR="00365134" w:rsidRPr="00C85D5B">
          <w:rPr>
            <w:rStyle w:val="Hyperlink"/>
          </w:rPr>
          <w:t xml:space="preserve"> Use Case Description </w:t>
        </w:r>
        <w:r w:rsidR="00365134" w:rsidRPr="00C85D5B">
          <w:rPr>
            <w:rStyle w:val="Hyperlink"/>
            <w:lang w:val="en-US"/>
          </w:rPr>
          <w:t>Mengupload Persetujuan Disposisi BKD</w:t>
        </w:r>
        <w:r w:rsidR="00365134">
          <w:rPr>
            <w:webHidden/>
          </w:rPr>
          <w:tab/>
        </w:r>
        <w:r w:rsidR="00365134">
          <w:rPr>
            <w:webHidden/>
          </w:rPr>
          <w:fldChar w:fldCharType="begin"/>
        </w:r>
        <w:r w:rsidR="00365134">
          <w:rPr>
            <w:webHidden/>
          </w:rPr>
          <w:instrText xml:space="preserve"> PAGEREF _Toc26746005 \h </w:instrText>
        </w:r>
        <w:r w:rsidR="00365134">
          <w:rPr>
            <w:webHidden/>
          </w:rPr>
        </w:r>
        <w:r w:rsidR="00365134">
          <w:rPr>
            <w:webHidden/>
          </w:rPr>
          <w:fldChar w:fldCharType="separate"/>
        </w:r>
        <w:r w:rsidR="00CE7AB4">
          <w:rPr>
            <w:webHidden/>
          </w:rPr>
          <w:t>V-54</w:t>
        </w:r>
        <w:r w:rsidR="00365134">
          <w:rPr>
            <w:webHidden/>
          </w:rPr>
          <w:fldChar w:fldCharType="end"/>
        </w:r>
      </w:hyperlink>
    </w:p>
    <w:p w14:paraId="6B0805BC" w14:textId="08A1298D" w:rsidR="00365134" w:rsidRDefault="00870E97">
      <w:pPr>
        <w:pStyle w:val="TOC1"/>
        <w:rPr>
          <w:rFonts w:asciiTheme="minorHAnsi" w:eastAsiaTheme="minorEastAsia" w:hAnsiTheme="minorHAnsi" w:cstheme="minorBidi"/>
          <w:sz w:val="22"/>
          <w:szCs w:val="22"/>
          <w:lang w:val="en-ID" w:eastAsia="en-ID"/>
        </w:rPr>
      </w:pPr>
      <w:hyperlink w:anchor="_Toc26746006" w:history="1">
        <w:r w:rsidR="00365134" w:rsidRPr="00C85D5B">
          <w:rPr>
            <w:rStyle w:val="Hyperlink"/>
          </w:rPr>
          <w:t xml:space="preserve">Tabel </w:t>
        </w:r>
        <w:r w:rsidR="00365134" w:rsidRPr="00C85D5B">
          <w:rPr>
            <w:rStyle w:val="Hyperlink"/>
            <w:lang w:val="en-US"/>
          </w:rPr>
          <w:t>5.76</w:t>
        </w:r>
        <w:r w:rsidR="00365134" w:rsidRPr="00C85D5B">
          <w:rPr>
            <w:rStyle w:val="Hyperlink"/>
          </w:rPr>
          <w:t xml:space="preserve"> Use Case Description </w:t>
        </w:r>
        <w:r w:rsidR="00365134" w:rsidRPr="00C85D5B">
          <w:rPr>
            <w:rStyle w:val="Hyperlink"/>
            <w:lang w:val="en-US"/>
          </w:rPr>
          <w:t>Menyetujui Disposisi BKD</w:t>
        </w:r>
        <w:r w:rsidR="00365134">
          <w:rPr>
            <w:webHidden/>
          </w:rPr>
          <w:tab/>
        </w:r>
        <w:r w:rsidR="00365134">
          <w:rPr>
            <w:webHidden/>
          </w:rPr>
          <w:fldChar w:fldCharType="begin"/>
        </w:r>
        <w:r w:rsidR="00365134">
          <w:rPr>
            <w:webHidden/>
          </w:rPr>
          <w:instrText xml:space="preserve"> PAGEREF _Toc26746006 \h </w:instrText>
        </w:r>
        <w:r w:rsidR="00365134">
          <w:rPr>
            <w:webHidden/>
          </w:rPr>
        </w:r>
        <w:r w:rsidR="00365134">
          <w:rPr>
            <w:webHidden/>
          </w:rPr>
          <w:fldChar w:fldCharType="separate"/>
        </w:r>
        <w:r w:rsidR="00CE7AB4">
          <w:rPr>
            <w:webHidden/>
          </w:rPr>
          <w:t>V-55</w:t>
        </w:r>
        <w:r w:rsidR="00365134">
          <w:rPr>
            <w:webHidden/>
          </w:rPr>
          <w:fldChar w:fldCharType="end"/>
        </w:r>
      </w:hyperlink>
    </w:p>
    <w:p w14:paraId="2DD0E3BA" w14:textId="52ACB13C" w:rsidR="00365134" w:rsidRDefault="00870E97">
      <w:pPr>
        <w:pStyle w:val="TOC1"/>
        <w:rPr>
          <w:rFonts w:asciiTheme="minorHAnsi" w:eastAsiaTheme="minorEastAsia" w:hAnsiTheme="minorHAnsi" w:cstheme="minorBidi"/>
          <w:sz w:val="22"/>
          <w:szCs w:val="22"/>
          <w:lang w:val="en-ID" w:eastAsia="en-ID"/>
        </w:rPr>
      </w:pPr>
      <w:hyperlink w:anchor="_Toc26746007" w:history="1">
        <w:r w:rsidR="00365134" w:rsidRPr="00C85D5B">
          <w:rPr>
            <w:rStyle w:val="Hyperlink"/>
          </w:rPr>
          <w:t xml:space="preserve">Tabel </w:t>
        </w:r>
        <w:r w:rsidR="00365134" w:rsidRPr="00C85D5B">
          <w:rPr>
            <w:rStyle w:val="Hyperlink"/>
            <w:lang w:val="en-US"/>
          </w:rPr>
          <w:t>5.77</w:t>
        </w:r>
        <w:r w:rsidR="00365134" w:rsidRPr="00C85D5B">
          <w:rPr>
            <w:rStyle w:val="Hyperlink"/>
          </w:rPr>
          <w:t xml:space="preserve"> Use Case Description </w:t>
        </w:r>
        <w:r w:rsidR="00365134" w:rsidRPr="00C85D5B">
          <w:rPr>
            <w:rStyle w:val="Hyperlink"/>
            <w:lang w:val="en-US"/>
          </w:rPr>
          <w:t>Menolak Disposisi BKD</w:t>
        </w:r>
        <w:r w:rsidR="00365134">
          <w:rPr>
            <w:webHidden/>
          </w:rPr>
          <w:tab/>
        </w:r>
        <w:r w:rsidR="00365134">
          <w:rPr>
            <w:webHidden/>
          </w:rPr>
          <w:fldChar w:fldCharType="begin"/>
        </w:r>
        <w:r w:rsidR="00365134">
          <w:rPr>
            <w:webHidden/>
          </w:rPr>
          <w:instrText xml:space="preserve"> PAGEREF _Toc26746007 \h </w:instrText>
        </w:r>
        <w:r w:rsidR="00365134">
          <w:rPr>
            <w:webHidden/>
          </w:rPr>
        </w:r>
        <w:r w:rsidR="00365134">
          <w:rPr>
            <w:webHidden/>
          </w:rPr>
          <w:fldChar w:fldCharType="separate"/>
        </w:r>
        <w:r w:rsidR="00CE7AB4">
          <w:rPr>
            <w:webHidden/>
          </w:rPr>
          <w:t>V-56</w:t>
        </w:r>
        <w:r w:rsidR="00365134">
          <w:rPr>
            <w:webHidden/>
          </w:rPr>
          <w:fldChar w:fldCharType="end"/>
        </w:r>
      </w:hyperlink>
    </w:p>
    <w:p w14:paraId="41BD15BC" w14:textId="2A5BAF32" w:rsidR="00365134" w:rsidRDefault="00870E97">
      <w:pPr>
        <w:pStyle w:val="TOC1"/>
        <w:rPr>
          <w:rFonts w:asciiTheme="minorHAnsi" w:eastAsiaTheme="minorEastAsia" w:hAnsiTheme="minorHAnsi" w:cstheme="minorBidi"/>
          <w:sz w:val="22"/>
          <w:szCs w:val="22"/>
          <w:lang w:val="en-ID" w:eastAsia="en-ID"/>
        </w:rPr>
      </w:pPr>
      <w:hyperlink w:anchor="_Toc26746008" w:history="1">
        <w:r w:rsidR="00365134" w:rsidRPr="00C85D5B">
          <w:rPr>
            <w:rStyle w:val="Hyperlink"/>
          </w:rPr>
          <w:t xml:space="preserve">Tabel </w:t>
        </w:r>
        <w:r w:rsidR="00365134" w:rsidRPr="00C85D5B">
          <w:rPr>
            <w:rStyle w:val="Hyperlink"/>
            <w:lang w:val="en-US"/>
          </w:rPr>
          <w:t>5.78</w:t>
        </w:r>
        <w:r w:rsidR="00365134" w:rsidRPr="00C85D5B">
          <w:rPr>
            <w:rStyle w:val="Hyperlink"/>
          </w:rPr>
          <w:t xml:space="preserve"> Use Case Description </w:t>
        </w:r>
        <w:r w:rsidR="00365134" w:rsidRPr="00C85D5B">
          <w:rPr>
            <w:rStyle w:val="Hyperlink"/>
            <w:lang w:val="en-US"/>
          </w:rPr>
          <w:t>Melihat Disposisi BKA</w:t>
        </w:r>
        <w:r w:rsidR="00365134">
          <w:rPr>
            <w:webHidden/>
          </w:rPr>
          <w:tab/>
        </w:r>
        <w:r w:rsidR="00365134">
          <w:rPr>
            <w:webHidden/>
          </w:rPr>
          <w:fldChar w:fldCharType="begin"/>
        </w:r>
        <w:r w:rsidR="00365134">
          <w:rPr>
            <w:webHidden/>
          </w:rPr>
          <w:instrText xml:space="preserve"> PAGEREF _Toc26746008 \h </w:instrText>
        </w:r>
        <w:r w:rsidR="00365134">
          <w:rPr>
            <w:webHidden/>
          </w:rPr>
        </w:r>
        <w:r w:rsidR="00365134">
          <w:rPr>
            <w:webHidden/>
          </w:rPr>
          <w:fldChar w:fldCharType="separate"/>
        </w:r>
        <w:r w:rsidR="00CE7AB4">
          <w:rPr>
            <w:webHidden/>
          </w:rPr>
          <w:t>V-56</w:t>
        </w:r>
        <w:r w:rsidR="00365134">
          <w:rPr>
            <w:webHidden/>
          </w:rPr>
          <w:fldChar w:fldCharType="end"/>
        </w:r>
      </w:hyperlink>
    </w:p>
    <w:p w14:paraId="0DF7ABDC" w14:textId="75E4C2BF" w:rsidR="00365134" w:rsidRDefault="00870E97">
      <w:pPr>
        <w:pStyle w:val="TOC1"/>
        <w:rPr>
          <w:rFonts w:asciiTheme="minorHAnsi" w:eastAsiaTheme="minorEastAsia" w:hAnsiTheme="minorHAnsi" w:cstheme="minorBidi"/>
          <w:sz w:val="22"/>
          <w:szCs w:val="22"/>
          <w:lang w:val="en-ID" w:eastAsia="en-ID"/>
        </w:rPr>
      </w:pPr>
      <w:hyperlink w:anchor="_Toc26746009" w:history="1">
        <w:r w:rsidR="00365134" w:rsidRPr="00C85D5B">
          <w:rPr>
            <w:rStyle w:val="Hyperlink"/>
          </w:rPr>
          <w:t xml:space="preserve">Tabel </w:t>
        </w:r>
        <w:r w:rsidR="00365134" w:rsidRPr="00C85D5B">
          <w:rPr>
            <w:rStyle w:val="Hyperlink"/>
            <w:lang w:val="en-US"/>
          </w:rPr>
          <w:t>5.7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6009 \h </w:instrText>
        </w:r>
        <w:r w:rsidR="00365134">
          <w:rPr>
            <w:webHidden/>
          </w:rPr>
        </w:r>
        <w:r w:rsidR="00365134">
          <w:rPr>
            <w:webHidden/>
          </w:rPr>
          <w:fldChar w:fldCharType="separate"/>
        </w:r>
        <w:r w:rsidR="00CE7AB4">
          <w:rPr>
            <w:webHidden/>
          </w:rPr>
          <w:t>V-57</w:t>
        </w:r>
        <w:r w:rsidR="00365134">
          <w:rPr>
            <w:webHidden/>
          </w:rPr>
          <w:fldChar w:fldCharType="end"/>
        </w:r>
      </w:hyperlink>
    </w:p>
    <w:p w14:paraId="7188D33D" w14:textId="54A7B629" w:rsidR="00365134" w:rsidRDefault="00870E97">
      <w:pPr>
        <w:pStyle w:val="TOC1"/>
        <w:rPr>
          <w:rFonts w:asciiTheme="minorHAnsi" w:eastAsiaTheme="minorEastAsia" w:hAnsiTheme="minorHAnsi" w:cstheme="minorBidi"/>
          <w:sz w:val="22"/>
          <w:szCs w:val="22"/>
          <w:lang w:val="en-ID" w:eastAsia="en-ID"/>
        </w:rPr>
      </w:pPr>
      <w:hyperlink w:anchor="_Toc26746010" w:history="1">
        <w:r w:rsidR="00365134" w:rsidRPr="00C85D5B">
          <w:rPr>
            <w:rStyle w:val="Hyperlink"/>
          </w:rPr>
          <w:t xml:space="preserve">Tabel </w:t>
        </w:r>
        <w:r w:rsidR="00365134" w:rsidRPr="00C85D5B">
          <w:rPr>
            <w:rStyle w:val="Hyperlink"/>
            <w:lang w:val="en-US"/>
          </w:rPr>
          <w:t>5.80</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6010 \h </w:instrText>
        </w:r>
        <w:r w:rsidR="00365134">
          <w:rPr>
            <w:webHidden/>
          </w:rPr>
        </w:r>
        <w:r w:rsidR="00365134">
          <w:rPr>
            <w:webHidden/>
          </w:rPr>
          <w:fldChar w:fldCharType="separate"/>
        </w:r>
        <w:r w:rsidR="00CE7AB4">
          <w:rPr>
            <w:webHidden/>
          </w:rPr>
          <w:t>V-57</w:t>
        </w:r>
        <w:r w:rsidR="00365134">
          <w:rPr>
            <w:webHidden/>
          </w:rPr>
          <w:fldChar w:fldCharType="end"/>
        </w:r>
      </w:hyperlink>
    </w:p>
    <w:p w14:paraId="291CAD78" w14:textId="54E65471" w:rsidR="00365134" w:rsidRDefault="00870E97">
      <w:pPr>
        <w:pStyle w:val="TOC1"/>
        <w:rPr>
          <w:rFonts w:asciiTheme="minorHAnsi" w:eastAsiaTheme="minorEastAsia" w:hAnsiTheme="minorHAnsi" w:cstheme="minorBidi"/>
          <w:sz w:val="22"/>
          <w:szCs w:val="22"/>
          <w:lang w:val="en-ID" w:eastAsia="en-ID"/>
        </w:rPr>
      </w:pPr>
      <w:hyperlink w:anchor="_Toc26746011" w:history="1">
        <w:r w:rsidR="00365134" w:rsidRPr="00C85D5B">
          <w:rPr>
            <w:rStyle w:val="Hyperlink"/>
          </w:rPr>
          <w:t xml:space="preserve">Tabel </w:t>
        </w:r>
        <w:r w:rsidR="00365134" w:rsidRPr="00C85D5B">
          <w:rPr>
            <w:rStyle w:val="Hyperlink"/>
            <w:lang w:val="en-US"/>
          </w:rPr>
          <w:t>5.81</w:t>
        </w:r>
        <w:r w:rsidR="00365134" w:rsidRPr="00C85D5B">
          <w:rPr>
            <w:rStyle w:val="Hyperlink"/>
          </w:rPr>
          <w:t xml:space="preserve"> Use Case Description </w:t>
        </w:r>
        <w:r w:rsidR="00365134" w:rsidRPr="00C85D5B">
          <w:rPr>
            <w:rStyle w:val="Hyperlink"/>
            <w:lang w:val="en-US"/>
          </w:rPr>
          <w:t>Mengupload Persetujuan Disposisi BKA</w:t>
        </w:r>
        <w:r w:rsidR="00365134">
          <w:rPr>
            <w:webHidden/>
          </w:rPr>
          <w:tab/>
        </w:r>
        <w:r w:rsidR="00365134">
          <w:rPr>
            <w:webHidden/>
          </w:rPr>
          <w:fldChar w:fldCharType="begin"/>
        </w:r>
        <w:r w:rsidR="00365134">
          <w:rPr>
            <w:webHidden/>
          </w:rPr>
          <w:instrText xml:space="preserve"> PAGEREF _Toc26746011 \h </w:instrText>
        </w:r>
        <w:r w:rsidR="00365134">
          <w:rPr>
            <w:webHidden/>
          </w:rPr>
        </w:r>
        <w:r w:rsidR="00365134">
          <w:rPr>
            <w:webHidden/>
          </w:rPr>
          <w:fldChar w:fldCharType="separate"/>
        </w:r>
        <w:r w:rsidR="00CE7AB4">
          <w:rPr>
            <w:webHidden/>
          </w:rPr>
          <w:t>V-58</w:t>
        </w:r>
        <w:r w:rsidR="00365134">
          <w:rPr>
            <w:webHidden/>
          </w:rPr>
          <w:fldChar w:fldCharType="end"/>
        </w:r>
      </w:hyperlink>
    </w:p>
    <w:p w14:paraId="4C37940F" w14:textId="45834AD9" w:rsidR="00365134" w:rsidRDefault="00870E97">
      <w:pPr>
        <w:pStyle w:val="TOC1"/>
        <w:rPr>
          <w:rFonts w:asciiTheme="minorHAnsi" w:eastAsiaTheme="minorEastAsia" w:hAnsiTheme="minorHAnsi" w:cstheme="minorBidi"/>
          <w:sz w:val="22"/>
          <w:szCs w:val="22"/>
          <w:lang w:val="en-ID" w:eastAsia="en-ID"/>
        </w:rPr>
      </w:pPr>
      <w:hyperlink w:anchor="_Toc26746012" w:history="1">
        <w:r w:rsidR="00365134" w:rsidRPr="00C85D5B">
          <w:rPr>
            <w:rStyle w:val="Hyperlink"/>
          </w:rPr>
          <w:t xml:space="preserve">Tabel </w:t>
        </w:r>
        <w:r w:rsidR="00365134" w:rsidRPr="00C85D5B">
          <w:rPr>
            <w:rStyle w:val="Hyperlink"/>
            <w:lang w:val="en-US"/>
          </w:rPr>
          <w:t>5.82</w:t>
        </w:r>
        <w:r w:rsidR="00365134" w:rsidRPr="00C85D5B">
          <w:rPr>
            <w:rStyle w:val="Hyperlink"/>
          </w:rPr>
          <w:t xml:space="preserve"> Use Case Description </w:t>
        </w:r>
        <w:r w:rsidR="00365134" w:rsidRPr="00C85D5B">
          <w:rPr>
            <w:rStyle w:val="Hyperlink"/>
            <w:lang w:val="en-US"/>
          </w:rPr>
          <w:t>Menyetujui Disposisi BKA</w:t>
        </w:r>
        <w:r w:rsidR="00365134">
          <w:rPr>
            <w:webHidden/>
          </w:rPr>
          <w:tab/>
        </w:r>
        <w:r w:rsidR="00365134">
          <w:rPr>
            <w:webHidden/>
          </w:rPr>
          <w:fldChar w:fldCharType="begin"/>
        </w:r>
        <w:r w:rsidR="00365134">
          <w:rPr>
            <w:webHidden/>
          </w:rPr>
          <w:instrText xml:space="preserve"> PAGEREF _Toc26746012 \h </w:instrText>
        </w:r>
        <w:r w:rsidR="00365134">
          <w:rPr>
            <w:webHidden/>
          </w:rPr>
        </w:r>
        <w:r w:rsidR="00365134">
          <w:rPr>
            <w:webHidden/>
          </w:rPr>
          <w:fldChar w:fldCharType="separate"/>
        </w:r>
        <w:r w:rsidR="00CE7AB4">
          <w:rPr>
            <w:webHidden/>
          </w:rPr>
          <w:t>V-59</w:t>
        </w:r>
        <w:r w:rsidR="00365134">
          <w:rPr>
            <w:webHidden/>
          </w:rPr>
          <w:fldChar w:fldCharType="end"/>
        </w:r>
      </w:hyperlink>
    </w:p>
    <w:p w14:paraId="0B37D786" w14:textId="6EB173A1" w:rsidR="00365134" w:rsidRDefault="00870E97">
      <w:pPr>
        <w:pStyle w:val="TOC1"/>
        <w:rPr>
          <w:rFonts w:asciiTheme="minorHAnsi" w:eastAsiaTheme="minorEastAsia" w:hAnsiTheme="minorHAnsi" w:cstheme="minorBidi"/>
          <w:sz w:val="22"/>
          <w:szCs w:val="22"/>
          <w:lang w:val="en-ID" w:eastAsia="en-ID"/>
        </w:rPr>
      </w:pPr>
      <w:hyperlink w:anchor="_Toc26746013" w:history="1">
        <w:r w:rsidR="00365134" w:rsidRPr="00C85D5B">
          <w:rPr>
            <w:rStyle w:val="Hyperlink"/>
          </w:rPr>
          <w:t xml:space="preserve">Tabel </w:t>
        </w:r>
        <w:r w:rsidR="00365134" w:rsidRPr="00C85D5B">
          <w:rPr>
            <w:rStyle w:val="Hyperlink"/>
            <w:lang w:val="en-US"/>
          </w:rPr>
          <w:t>5.83</w:t>
        </w:r>
        <w:r w:rsidR="00365134" w:rsidRPr="00C85D5B">
          <w:rPr>
            <w:rStyle w:val="Hyperlink"/>
          </w:rPr>
          <w:t xml:space="preserve"> Use Case Description </w:t>
        </w:r>
        <w:r w:rsidR="00365134" w:rsidRPr="00C85D5B">
          <w:rPr>
            <w:rStyle w:val="Hyperlink"/>
            <w:lang w:val="en-US"/>
          </w:rPr>
          <w:t>Menolak Disposisi BKA</w:t>
        </w:r>
        <w:r w:rsidR="00365134">
          <w:rPr>
            <w:webHidden/>
          </w:rPr>
          <w:tab/>
        </w:r>
        <w:r w:rsidR="00365134">
          <w:rPr>
            <w:webHidden/>
          </w:rPr>
          <w:fldChar w:fldCharType="begin"/>
        </w:r>
        <w:r w:rsidR="00365134">
          <w:rPr>
            <w:webHidden/>
          </w:rPr>
          <w:instrText xml:space="preserve"> PAGEREF _Toc26746013 \h </w:instrText>
        </w:r>
        <w:r w:rsidR="00365134">
          <w:rPr>
            <w:webHidden/>
          </w:rPr>
        </w:r>
        <w:r w:rsidR="00365134">
          <w:rPr>
            <w:webHidden/>
          </w:rPr>
          <w:fldChar w:fldCharType="separate"/>
        </w:r>
        <w:r w:rsidR="00CE7AB4">
          <w:rPr>
            <w:webHidden/>
          </w:rPr>
          <w:t>V-59</w:t>
        </w:r>
        <w:r w:rsidR="00365134">
          <w:rPr>
            <w:webHidden/>
          </w:rPr>
          <w:fldChar w:fldCharType="end"/>
        </w:r>
      </w:hyperlink>
    </w:p>
    <w:p w14:paraId="7853DB82" w14:textId="2E2ED60F" w:rsidR="00365134" w:rsidRDefault="00870E97">
      <w:pPr>
        <w:pStyle w:val="TOC1"/>
        <w:rPr>
          <w:rFonts w:asciiTheme="minorHAnsi" w:eastAsiaTheme="minorEastAsia" w:hAnsiTheme="minorHAnsi" w:cstheme="minorBidi"/>
          <w:sz w:val="22"/>
          <w:szCs w:val="22"/>
          <w:lang w:val="en-ID" w:eastAsia="en-ID"/>
        </w:rPr>
      </w:pPr>
      <w:hyperlink w:anchor="_Toc26746014" w:history="1">
        <w:r w:rsidR="00365134" w:rsidRPr="00C85D5B">
          <w:rPr>
            <w:rStyle w:val="Hyperlink"/>
          </w:rPr>
          <w:t xml:space="preserve">Tabel </w:t>
        </w:r>
        <w:r w:rsidR="00365134" w:rsidRPr="00C85D5B">
          <w:rPr>
            <w:rStyle w:val="Hyperlink"/>
            <w:lang w:val="en-US"/>
          </w:rPr>
          <w:t>5.84</w:t>
        </w:r>
        <w:r w:rsidR="00365134" w:rsidRPr="00C85D5B">
          <w:rPr>
            <w:rStyle w:val="Hyperlink"/>
          </w:rPr>
          <w:t xml:space="preserve"> Use Case Description </w:t>
        </w:r>
        <w:r w:rsidR="00365134" w:rsidRPr="00C85D5B">
          <w:rPr>
            <w:rStyle w:val="Hyperlink"/>
            <w:lang w:val="en-US"/>
          </w:rPr>
          <w:t>Melihat Persetujuan SPT BKD</w:t>
        </w:r>
        <w:r w:rsidR="00365134">
          <w:rPr>
            <w:webHidden/>
          </w:rPr>
          <w:tab/>
        </w:r>
        <w:r w:rsidR="00365134">
          <w:rPr>
            <w:webHidden/>
          </w:rPr>
          <w:fldChar w:fldCharType="begin"/>
        </w:r>
        <w:r w:rsidR="00365134">
          <w:rPr>
            <w:webHidden/>
          </w:rPr>
          <w:instrText xml:space="preserve"> PAGEREF _Toc26746014 \h </w:instrText>
        </w:r>
        <w:r w:rsidR="00365134">
          <w:rPr>
            <w:webHidden/>
          </w:rPr>
        </w:r>
        <w:r w:rsidR="00365134">
          <w:rPr>
            <w:webHidden/>
          </w:rPr>
          <w:fldChar w:fldCharType="separate"/>
        </w:r>
        <w:r w:rsidR="00CE7AB4">
          <w:rPr>
            <w:webHidden/>
          </w:rPr>
          <w:t>V-60</w:t>
        </w:r>
        <w:r w:rsidR="00365134">
          <w:rPr>
            <w:webHidden/>
          </w:rPr>
          <w:fldChar w:fldCharType="end"/>
        </w:r>
      </w:hyperlink>
    </w:p>
    <w:p w14:paraId="44191465" w14:textId="2AB849F7" w:rsidR="00365134" w:rsidRDefault="00870E97">
      <w:pPr>
        <w:pStyle w:val="TOC1"/>
        <w:rPr>
          <w:rFonts w:asciiTheme="minorHAnsi" w:eastAsiaTheme="minorEastAsia" w:hAnsiTheme="minorHAnsi" w:cstheme="minorBidi"/>
          <w:sz w:val="22"/>
          <w:szCs w:val="22"/>
          <w:lang w:val="en-ID" w:eastAsia="en-ID"/>
        </w:rPr>
      </w:pPr>
      <w:hyperlink w:anchor="_Toc26746015" w:history="1">
        <w:r w:rsidR="00365134" w:rsidRPr="00C85D5B">
          <w:rPr>
            <w:rStyle w:val="Hyperlink"/>
          </w:rPr>
          <w:t xml:space="preserve">Tabel </w:t>
        </w:r>
        <w:r w:rsidR="00365134" w:rsidRPr="00C85D5B">
          <w:rPr>
            <w:rStyle w:val="Hyperlink"/>
            <w:lang w:val="en-US"/>
          </w:rPr>
          <w:t>5.85</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6015 \h </w:instrText>
        </w:r>
        <w:r w:rsidR="00365134">
          <w:rPr>
            <w:webHidden/>
          </w:rPr>
        </w:r>
        <w:r w:rsidR="00365134">
          <w:rPr>
            <w:webHidden/>
          </w:rPr>
          <w:fldChar w:fldCharType="separate"/>
        </w:r>
        <w:r w:rsidR="00CE7AB4">
          <w:rPr>
            <w:webHidden/>
          </w:rPr>
          <w:t>V-60</w:t>
        </w:r>
        <w:r w:rsidR="00365134">
          <w:rPr>
            <w:webHidden/>
          </w:rPr>
          <w:fldChar w:fldCharType="end"/>
        </w:r>
      </w:hyperlink>
    </w:p>
    <w:p w14:paraId="11303E70" w14:textId="720633D2" w:rsidR="00365134" w:rsidRDefault="00870E97">
      <w:pPr>
        <w:pStyle w:val="TOC1"/>
        <w:rPr>
          <w:rFonts w:asciiTheme="minorHAnsi" w:eastAsiaTheme="minorEastAsia" w:hAnsiTheme="minorHAnsi" w:cstheme="minorBidi"/>
          <w:sz w:val="22"/>
          <w:szCs w:val="22"/>
          <w:lang w:val="en-ID" w:eastAsia="en-ID"/>
        </w:rPr>
      </w:pPr>
      <w:hyperlink w:anchor="_Toc26746016" w:history="1">
        <w:r w:rsidR="00365134" w:rsidRPr="00C85D5B">
          <w:rPr>
            <w:rStyle w:val="Hyperlink"/>
          </w:rPr>
          <w:t xml:space="preserve">Tabel </w:t>
        </w:r>
        <w:r w:rsidR="00365134" w:rsidRPr="00C85D5B">
          <w:rPr>
            <w:rStyle w:val="Hyperlink"/>
            <w:lang w:val="en-US"/>
          </w:rPr>
          <w:t>5.8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6016 \h </w:instrText>
        </w:r>
        <w:r w:rsidR="00365134">
          <w:rPr>
            <w:webHidden/>
          </w:rPr>
        </w:r>
        <w:r w:rsidR="00365134">
          <w:rPr>
            <w:webHidden/>
          </w:rPr>
          <w:fldChar w:fldCharType="separate"/>
        </w:r>
        <w:r w:rsidR="00CE7AB4">
          <w:rPr>
            <w:webHidden/>
          </w:rPr>
          <w:t>V-61</w:t>
        </w:r>
        <w:r w:rsidR="00365134">
          <w:rPr>
            <w:webHidden/>
          </w:rPr>
          <w:fldChar w:fldCharType="end"/>
        </w:r>
      </w:hyperlink>
    </w:p>
    <w:p w14:paraId="02D7F6B4" w14:textId="3B06DD3F" w:rsidR="00365134" w:rsidRDefault="00870E97">
      <w:pPr>
        <w:pStyle w:val="TOC1"/>
        <w:rPr>
          <w:rFonts w:asciiTheme="minorHAnsi" w:eastAsiaTheme="minorEastAsia" w:hAnsiTheme="minorHAnsi" w:cstheme="minorBidi"/>
          <w:sz w:val="22"/>
          <w:szCs w:val="22"/>
          <w:lang w:val="en-ID" w:eastAsia="en-ID"/>
        </w:rPr>
      </w:pPr>
      <w:hyperlink w:anchor="_Toc26746017" w:history="1">
        <w:r w:rsidR="00365134" w:rsidRPr="00C85D5B">
          <w:rPr>
            <w:rStyle w:val="Hyperlink"/>
          </w:rPr>
          <w:t xml:space="preserve">Tabel </w:t>
        </w:r>
        <w:r w:rsidR="00365134" w:rsidRPr="00C85D5B">
          <w:rPr>
            <w:rStyle w:val="Hyperlink"/>
            <w:lang w:val="en-US"/>
          </w:rPr>
          <w:t>5.87</w:t>
        </w:r>
        <w:r w:rsidR="00365134" w:rsidRPr="00C85D5B">
          <w:rPr>
            <w:rStyle w:val="Hyperlink"/>
          </w:rPr>
          <w:t xml:space="preserve"> Use Case Description </w:t>
        </w:r>
        <w:r w:rsidR="00365134" w:rsidRPr="00C85D5B">
          <w:rPr>
            <w:rStyle w:val="Hyperlink"/>
            <w:lang w:val="en-US"/>
          </w:rPr>
          <w:t>Mengupload Persetujuan SPT BKD</w:t>
        </w:r>
        <w:r w:rsidR="00365134">
          <w:rPr>
            <w:webHidden/>
          </w:rPr>
          <w:tab/>
        </w:r>
        <w:r w:rsidR="00365134">
          <w:rPr>
            <w:webHidden/>
          </w:rPr>
          <w:fldChar w:fldCharType="begin"/>
        </w:r>
        <w:r w:rsidR="00365134">
          <w:rPr>
            <w:webHidden/>
          </w:rPr>
          <w:instrText xml:space="preserve"> PAGEREF _Toc26746017 \h </w:instrText>
        </w:r>
        <w:r w:rsidR="00365134">
          <w:rPr>
            <w:webHidden/>
          </w:rPr>
        </w:r>
        <w:r w:rsidR="00365134">
          <w:rPr>
            <w:webHidden/>
          </w:rPr>
          <w:fldChar w:fldCharType="separate"/>
        </w:r>
        <w:r w:rsidR="00CE7AB4">
          <w:rPr>
            <w:webHidden/>
          </w:rPr>
          <w:t>V-61</w:t>
        </w:r>
        <w:r w:rsidR="00365134">
          <w:rPr>
            <w:webHidden/>
          </w:rPr>
          <w:fldChar w:fldCharType="end"/>
        </w:r>
      </w:hyperlink>
    </w:p>
    <w:p w14:paraId="32200AB8" w14:textId="0C65A848" w:rsidR="00365134" w:rsidRDefault="00870E97">
      <w:pPr>
        <w:pStyle w:val="TOC1"/>
        <w:rPr>
          <w:rFonts w:asciiTheme="minorHAnsi" w:eastAsiaTheme="minorEastAsia" w:hAnsiTheme="minorHAnsi" w:cstheme="minorBidi"/>
          <w:sz w:val="22"/>
          <w:szCs w:val="22"/>
          <w:lang w:val="en-ID" w:eastAsia="en-ID"/>
        </w:rPr>
      </w:pPr>
      <w:hyperlink w:anchor="_Toc26746018" w:history="1">
        <w:r w:rsidR="00365134" w:rsidRPr="00C85D5B">
          <w:rPr>
            <w:rStyle w:val="Hyperlink"/>
          </w:rPr>
          <w:t xml:space="preserve">Tabel </w:t>
        </w:r>
        <w:r w:rsidR="00365134" w:rsidRPr="00C85D5B">
          <w:rPr>
            <w:rStyle w:val="Hyperlink"/>
            <w:lang w:val="en-US"/>
          </w:rPr>
          <w:t>5.88</w:t>
        </w:r>
        <w:r w:rsidR="00365134" w:rsidRPr="00C85D5B">
          <w:rPr>
            <w:rStyle w:val="Hyperlink"/>
          </w:rPr>
          <w:t xml:space="preserve"> Use Case Description </w:t>
        </w:r>
        <w:r w:rsidR="00365134" w:rsidRPr="00C85D5B">
          <w:rPr>
            <w:rStyle w:val="Hyperlink"/>
            <w:lang w:val="en-US"/>
          </w:rPr>
          <w:t>Menyetujui SPT BKD</w:t>
        </w:r>
        <w:r w:rsidR="00365134">
          <w:rPr>
            <w:webHidden/>
          </w:rPr>
          <w:tab/>
        </w:r>
        <w:r w:rsidR="00365134">
          <w:rPr>
            <w:webHidden/>
          </w:rPr>
          <w:fldChar w:fldCharType="begin"/>
        </w:r>
        <w:r w:rsidR="00365134">
          <w:rPr>
            <w:webHidden/>
          </w:rPr>
          <w:instrText xml:space="preserve"> PAGEREF _Toc26746018 \h </w:instrText>
        </w:r>
        <w:r w:rsidR="00365134">
          <w:rPr>
            <w:webHidden/>
          </w:rPr>
        </w:r>
        <w:r w:rsidR="00365134">
          <w:rPr>
            <w:webHidden/>
          </w:rPr>
          <w:fldChar w:fldCharType="separate"/>
        </w:r>
        <w:r w:rsidR="00CE7AB4">
          <w:rPr>
            <w:webHidden/>
          </w:rPr>
          <w:t>V-62</w:t>
        </w:r>
        <w:r w:rsidR="00365134">
          <w:rPr>
            <w:webHidden/>
          </w:rPr>
          <w:fldChar w:fldCharType="end"/>
        </w:r>
      </w:hyperlink>
    </w:p>
    <w:p w14:paraId="1247F896" w14:textId="11DA9518" w:rsidR="00365134" w:rsidRDefault="00870E97">
      <w:pPr>
        <w:pStyle w:val="TOC1"/>
        <w:rPr>
          <w:rFonts w:asciiTheme="minorHAnsi" w:eastAsiaTheme="minorEastAsia" w:hAnsiTheme="minorHAnsi" w:cstheme="minorBidi"/>
          <w:sz w:val="22"/>
          <w:szCs w:val="22"/>
          <w:lang w:val="en-ID" w:eastAsia="en-ID"/>
        </w:rPr>
      </w:pPr>
      <w:hyperlink w:anchor="_Toc26746019" w:history="1">
        <w:r w:rsidR="00365134" w:rsidRPr="00C85D5B">
          <w:rPr>
            <w:rStyle w:val="Hyperlink"/>
          </w:rPr>
          <w:t xml:space="preserve">Tabel </w:t>
        </w:r>
        <w:r w:rsidR="00365134" w:rsidRPr="00C85D5B">
          <w:rPr>
            <w:rStyle w:val="Hyperlink"/>
            <w:lang w:val="en-US"/>
          </w:rPr>
          <w:t>5.89</w:t>
        </w:r>
        <w:r w:rsidR="00365134" w:rsidRPr="00C85D5B">
          <w:rPr>
            <w:rStyle w:val="Hyperlink"/>
          </w:rPr>
          <w:t xml:space="preserve"> Use Case Description </w:t>
        </w:r>
        <w:r w:rsidR="00365134" w:rsidRPr="00C85D5B">
          <w:rPr>
            <w:rStyle w:val="Hyperlink"/>
            <w:lang w:val="en-US"/>
          </w:rPr>
          <w:t>Menolak SPT BKD</w:t>
        </w:r>
        <w:r w:rsidR="00365134">
          <w:rPr>
            <w:webHidden/>
          </w:rPr>
          <w:tab/>
        </w:r>
        <w:r w:rsidR="00365134">
          <w:rPr>
            <w:webHidden/>
          </w:rPr>
          <w:fldChar w:fldCharType="begin"/>
        </w:r>
        <w:r w:rsidR="00365134">
          <w:rPr>
            <w:webHidden/>
          </w:rPr>
          <w:instrText xml:space="preserve"> PAGEREF _Toc26746019 \h </w:instrText>
        </w:r>
        <w:r w:rsidR="00365134">
          <w:rPr>
            <w:webHidden/>
          </w:rPr>
        </w:r>
        <w:r w:rsidR="00365134">
          <w:rPr>
            <w:webHidden/>
          </w:rPr>
          <w:fldChar w:fldCharType="separate"/>
        </w:r>
        <w:r w:rsidR="00CE7AB4">
          <w:rPr>
            <w:webHidden/>
          </w:rPr>
          <w:t>V-63</w:t>
        </w:r>
        <w:r w:rsidR="00365134">
          <w:rPr>
            <w:webHidden/>
          </w:rPr>
          <w:fldChar w:fldCharType="end"/>
        </w:r>
      </w:hyperlink>
    </w:p>
    <w:p w14:paraId="6E183E66" w14:textId="6AFEE7CD" w:rsidR="00365134" w:rsidRDefault="00870E97">
      <w:pPr>
        <w:pStyle w:val="TOC1"/>
        <w:rPr>
          <w:rFonts w:asciiTheme="minorHAnsi" w:eastAsiaTheme="minorEastAsia" w:hAnsiTheme="minorHAnsi" w:cstheme="minorBidi"/>
          <w:sz w:val="22"/>
          <w:szCs w:val="22"/>
          <w:lang w:val="en-ID" w:eastAsia="en-ID"/>
        </w:rPr>
      </w:pPr>
      <w:hyperlink w:anchor="_Toc26746020" w:history="1">
        <w:r w:rsidR="00365134" w:rsidRPr="00C85D5B">
          <w:rPr>
            <w:rStyle w:val="Hyperlink"/>
          </w:rPr>
          <w:t xml:space="preserve">Tabel </w:t>
        </w:r>
        <w:r w:rsidR="00365134" w:rsidRPr="00C85D5B">
          <w:rPr>
            <w:rStyle w:val="Hyperlink"/>
            <w:lang w:val="en-US"/>
          </w:rPr>
          <w:t>5.90</w:t>
        </w:r>
        <w:r w:rsidR="00365134" w:rsidRPr="00C85D5B">
          <w:rPr>
            <w:rStyle w:val="Hyperlink"/>
          </w:rPr>
          <w:t xml:space="preserve"> Use Case Description </w:t>
        </w:r>
        <w:r w:rsidR="00365134" w:rsidRPr="00C85D5B">
          <w:rPr>
            <w:rStyle w:val="Hyperlink"/>
            <w:lang w:val="en-US"/>
          </w:rPr>
          <w:t>Melihat Persetujuan SPT BKA</w:t>
        </w:r>
        <w:r w:rsidR="00365134">
          <w:rPr>
            <w:webHidden/>
          </w:rPr>
          <w:tab/>
        </w:r>
        <w:r w:rsidR="00365134">
          <w:rPr>
            <w:webHidden/>
          </w:rPr>
          <w:fldChar w:fldCharType="begin"/>
        </w:r>
        <w:r w:rsidR="00365134">
          <w:rPr>
            <w:webHidden/>
          </w:rPr>
          <w:instrText xml:space="preserve"> PAGEREF _Toc26746020 \h </w:instrText>
        </w:r>
        <w:r w:rsidR="00365134">
          <w:rPr>
            <w:webHidden/>
          </w:rPr>
        </w:r>
        <w:r w:rsidR="00365134">
          <w:rPr>
            <w:webHidden/>
          </w:rPr>
          <w:fldChar w:fldCharType="separate"/>
        </w:r>
        <w:r w:rsidR="00CE7AB4">
          <w:rPr>
            <w:webHidden/>
          </w:rPr>
          <w:t>V-64</w:t>
        </w:r>
        <w:r w:rsidR="00365134">
          <w:rPr>
            <w:webHidden/>
          </w:rPr>
          <w:fldChar w:fldCharType="end"/>
        </w:r>
      </w:hyperlink>
    </w:p>
    <w:p w14:paraId="331EB9D4" w14:textId="7E04EF45" w:rsidR="00365134" w:rsidRDefault="00870E97">
      <w:pPr>
        <w:pStyle w:val="TOC1"/>
        <w:rPr>
          <w:rFonts w:asciiTheme="minorHAnsi" w:eastAsiaTheme="minorEastAsia" w:hAnsiTheme="minorHAnsi" w:cstheme="minorBidi"/>
          <w:sz w:val="22"/>
          <w:szCs w:val="22"/>
          <w:lang w:val="en-ID" w:eastAsia="en-ID"/>
        </w:rPr>
      </w:pPr>
      <w:hyperlink w:anchor="_Toc26746021" w:history="1">
        <w:r w:rsidR="00365134" w:rsidRPr="00C85D5B">
          <w:rPr>
            <w:rStyle w:val="Hyperlink"/>
          </w:rPr>
          <w:t xml:space="preserve">Tabel </w:t>
        </w:r>
        <w:r w:rsidR="00365134" w:rsidRPr="00C85D5B">
          <w:rPr>
            <w:rStyle w:val="Hyperlink"/>
            <w:lang w:val="en-US"/>
          </w:rPr>
          <w:t>5.91</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6021 \h </w:instrText>
        </w:r>
        <w:r w:rsidR="00365134">
          <w:rPr>
            <w:webHidden/>
          </w:rPr>
        </w:r>
        <w:r w:rsidR="00365134">
          <w:rPr>
            <w:webHidden/>
          </w:rPr>
          <w:fldChar w:fldCharType="separate"/>
        </w:r>
        <w:r w:rsidR="00CE7AB4">
          <w:rPr>
            <w:webHidden/>
          </w:rPr>
          <w:t>V-64</w:t>
        </w:r>
        <w:r w:rsidR="00365134">
          <w:rPr>
            <w:webHidden/>
          </w:rPr>
          <w:fldChar w:fldCharType="end"/>
        </w:r>
      </w:hyperlink>
    </w:p>
    <w:p w14:paraId="3CCBCDB6" w14:textId="5144456F" w:rsidR="00365134" w:rsidRDefault="00870E97">
      <w:pPr>
        <w:pStyle w:val="TOC1"/>
        <w:rPr>
          <w:rFonts w:asciiTheme="minorHAnsi" w:eastAsiaTheme="minorEastAsia" w:hAnsiTheme="minorHAnsi" w:cstheme="minorBidi"/>
          <w:sz w:val="22"/>
          <w:szCs w:val="22"/>
          <w:lang w:val="en-ID" w:eastAsia="en-ID"/>
        </w:rPr>
      </w:pPr>
      <w:hyperlink w:anchor="_Toc26746022" w:history="1">
        <w:r w:rsidR="00365134" w:rsidRPr="00C85D5B">
          <w:rPr>
            <w:rStyle w:val="Hyperlink"/>
          </w:rPr>
          <w:t xml:space="preserve">Tabel </w:t>
        </w:r>
        <w:r w:rsidR="00365134" w:rsidRPr="00C85D5B">
          <w:rPr>
            <w:rStyle w:val="Hyperlink"/>
            <w:lang w:val="en-US"/>
          </w:rPr>
          <w:t>5.9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6022 \h </w:instrText>
        </w:r>
        <w:r w:rsidR="00365134">
          <w:rPr>
            <w:webHidden/>
          </w:rPr>
        </w:r>
        <w:r w:rsidR="00365134">
          <w:rPr>
            <w:webHidden/>
          </w:rPr>
          <w:fldChar w:fldCharType="separate"/>
        </w:r>
        <w:r w:rsidR="00CE7AB4">
          <w:rPr>
            <w:webHidden/>
          </w:rPr>
          <w:t>V-65</w:t>
        </w:r>
        <w:r w:rsidR="00365134">
          <w:rPr>
            <w:webHidden/>
          </w:rPr>
          <w:fldChar w:fldCharType="end"/>
        </w:r>
      </w:hyperlink>
    </w:p>
    <w:p w14:paraId="719F94D5" w14:textId="0917CF44" w:rsidR="00365134" w:rsidRDefault="00870E97">
      <w:pPr>
        <w:pStyle w:val="TOC1"/>
        <w:rPr>
          <w:rFonts w:asciiTheme="minorHAnsi" w:eastAsiaTheme="minorEastAsia" w:hAnsiTheme="minorHAnsi" w:cstheme="minorBidi"/>
          <w:sz w:val="22"/>
          <w:szCs w:val="22"/>
          <w:lang w:val="en-ID" w:eastAsia="en-ID"/>
        </w:rPr>
      </w:pPr>
      <w:hyperlink w:anchor="_Toc26746023" w:history="1">
        <w:r w:rsidR="00365134" w:rsidRPr="00C85D5B">
          <w:rPr>
            <w:rStyle w:val="Hyperlink"/>
          </w:rPr>
          <w:t xml:space="preserve">Tabel </w:t>
        </w:r>
        <w:r w:rsidR="00365134" w:rsidRPr="00C85D5B">
          <w:rPr>
            <w:rStyle w:val="Hyperlink"/>
            <w:lang w:val="en-US"/>
          </w:rPr>
          <w:t>5.93</w:t>
        </w:r>
        <w:r w:rsidR="00365134" w:rsidRPr="00C85D5B">
          <w:rPr>
            <w:rStyle w:val="Hyperlink"/>
          </w:rPr>
          <w:t xml:space="preserve"> Use Case Description </w:t>
        </w:r>
        <w:r w:rsidR="00365134" w:rsidRPr="00C85D5B">
          <w:rPr>
            <w:rStyle w:val="Hyperlink"/>
            <w:lang w:val="en-US"/>
          </w:rPr>
          <w:t>Mengupload Persetujuan SPT BKA</w:t>
        </w:r>
        <w:r w:rsidR="00365134">
          <w:rPr>
            <w:webHidden/>
          </w:rPr>
          <w:tab/>
        </w:r>
        <w:r w:rsidR="00365134">
          <w:rPr>
            <w:webHidden/>
          </w:rPr>
          <w:fldChar w:fldCharType="begin"/>
        </w:r>
        <w:r w:rsidR="00365134">
          <w:rPr>
            <w:webHidden/>
          </w:rPr>
          <w:instrText xml:space="preserve"> PAGEREF _Toc26746023 \h </w:instrText>
        </w:r>
        <w:r w:rsidR="00365134">
          <w:rPr>
            <w:webHidden/>
          </w:rPr>
        </w:r>
        <w:r w:rsidR="00365134">
          <w:rPr>
            <w:webHidden/>
          </w:rPr>
          <w:fldChar w:fldCharType="separate"/>
        </w:r>
        <w:r w:rsidR="00CE7AB4">
          <w:rPr>
            <w:webHidden/>
          </w:rPr>
          <w:t>V-65</w:t>
        </w:r>
        <w:r w:rsidR="00365134">
          <w:rPr>
            <w:webHidden/>
          </w:rPr>
          <w:fldChar w:fldCharType="end"/>
        </w:r>
      </w:hyperlink>
    </w:p>
    <w:p w14:paraId="121DA7CB" w14:textId="00007A0D" w:rsidR="00365134" w:rsidRDefault="00870E97">
      <w:pPr>
        <w:pStyle w:val="TOC1"/>
        <w:rPr>
          <w:rFonts w:asciiTheme="minorHAnsi" w:eastAsiaTheme="minorEastAsia" w:hAnsiTheme="minorHAnsi" w:cstheme="minorBidi"/>
          <w:sz w:val="22"/>
          <w:szCs w:val="22"/>
          <w:lang w:val="en-ID" w:eastAsia="en-ID"/>
        </w:rPr>
      </w:pPr>
      <w:hyperlink w:anchor="_Toc26746024" w:history="1">
        <w:r w:rsidR="00365134" w:rsidRPr="00C85D5B">
          <w:rPr>
            <w:rStyle w:val="Hyperlink"/>
          </w:rPr>
          <w:t xml:space="preserve">Tabel </w:t>
        </w:r>
        <w:r w:rsidR="00365134" w:rsidRPr="00C85D5B">
          <w:rPr>
            <w:rStyle w:val="Hyperlink"/>
            <w:lang w:val="en-US"/>
          </w:rPr>
          <w:t>5.94</w:t>
        </w:r>
        <w:r w:rsidR="00365134" w:rsidRPr="00C85D5B">
          <w:rPr>
            <w:rStyle w:val="Hyperlink"/>
          </w:rPr>
          <w:t xml:space="preserve"> Use Case Description </w:t>
        </w:r>
        <w:r w:rsidR="00365134" w:rsidRPr="00C85D5B">
          <w:rPr>
            <w:rStyle w:val="Hyperlink"/>
            <w:lang w:val="en-US"/>
          </w:rPr>
          <w:t>Menyetujui SPT BKA</w:t>
        </w:r>
        <w:r w:rsidR="00365134">
          <w:rPr>
            <w:webHidden/>
          </w:rPr>
          <w:tab/>
        </w:r>
        <w:r w:rsidR="00365134">
          <w:rPr>
            <w:webHidden/>
          </w:rPr>
          <w:fldChar w:fldCharType="begin"/>
        </w:r>
        <w:r w:rsidR="00365134">
          <w:rPr>
            <w:webHidden/>
          </w:rPr>
          <w:instrText xml:space="preserve"> PAGEREF _Toc26746024 \h </w:instrText>
        </w:r>
        <w:r w:rsidR="00365134">
          <w:rPr>
            <w:webHidden/>
          </w:rPr>
        </w:r>
        <w:r w:rsidR="00365134">
          <w:rPr>
            <w:webHidden/>
          </w:rPr>
          <w:fldChar w:fldCharType="separate"/>
        </w:r>
        <w:r w:rsidR="00CE7AB4">
          <w:rPr>
            <w:webHidden/>
          </w:rPr>
          <w:t>V-66</w:t>
        </w:r>
        <w:r w:rsidR="00365134">
          <w:rPr>
            <w:webHidden/>
          </w:rPr>
          <w:fldChar w:fldCharType="end"/>
        </w:r>
      </w:hyperlink>
    </w:p>
    <w:p w14:paraId="16BAC654" w14:textId="7D9081C8" w:rsidR="00365134" w:rsidRDefault="00870E97">
      <w:pPr>
        <w:pStyle w:val="TOC1"/>
        <w:rPr>
          <w:rFonts w:asciiTheme="minorHAnsi" w:eastAsiaTheme="minorEastAsia" w:hAnsiTheme="minorHAnsi" w:cstheme="minorBidi"/>
          <w:sz w:val="22"/>
          <w:szCs w:val="22"/>
          <w:lang w:val="en-ID" w:eastAsia="en-ID"/>
        </w:rPr>
      </w:pPr>
      <w:hyperlink w:anchor="_Toc26746025" w:history="1">
        <w:r w:rsidR="00365134" w:rsidRPr="00C85D5B">
          <w:rPr>
            <w:rStyle w:val="Hyperlink"/>
          </w:rPr>
          <w:t xml:space="preserve">Tabel </w:t>
        </w:r>
        <w:r w:rsidR="00365134" w:rsidRPr="00C85D5B">
          <w:rPr>
            <w:rStyle w:val="Hyperlink"/>
            <w:lang w:val="en-US"/>
          </w:rPr>
          <w:t>5.95</w:t>
        </w:r>
        <w:r w:rsidR="00365134" w:rsidRPr="00C85D5B">
          <w:rPr>
            <w:rStyle w:val="Hyperlink"/>
          </w:rPr>
          <w:t xml:space="preserve"> Use Case Description </w:t>
        </w:r>
        <w:r w:rsidR="00365134" w:rsidRPr="00C85D5B">
          <w:rPr>
            <w:rStyle w:val="Hyperlink"/>
            <w:lang w:val="en-US"/>
          </w:rPr>
          <w:t>Menolak SPT BKA</w:t>
        </w:r>
        <w:r w:rsidR="00365134">
          <w:rPr>
            <w:webHidden/>
          </w:rPr>
          <w:tab/>
        </w:r>
        <w:r w:rsidR="00365134">
          <w:rPr>
            <w:webHidden/>
          </w:rPr>
          <w:fldChar w:fldCharType="begin"/>
        </w:r>
        <w:r w:rsidR="00365134">
          <w:rPr>
            <w:webHidden/>
          </w:rPr>
          <w:instrText xml:space="preserve"> PAGEREF _Toc26746025 \h </w:instrText>
        </w:r>
        <w:r w:rsidR="00365134">
          <w:rPr>
            <w:webHidden/>
          </w:rPr>
        </w:r>
        <w:r w:rsidR="00365134">
          <w:rPr>
            <w:webHidden/>
          </w:rPr>
          <w:fldChar w:fldCharType="separate"/>
        </w:r>
        <w:r w:rsidR="00CE7AB4">
          <w:rPr>
            <w:webHidden/>
          </w:rPr>
          <w:t>V-67</w:t>
        </w:r>
        <w:r w:rsidR="00365134">
          <w:rPr>
            <w:webHidden/>
          </w:rPr>
          <w:fldChar w:fldCharType="end"/>
        </w:r>
      </w:hyperlink>
    </w:p>
    <w:p w14:paraId="1657451B" w14:textId="5F7FE857" w:rsidR="00365134" w:rsidRDefault="00870E97">
      <w:pPr>
        <w:pStyle w:val="TOC1"/>
        <w:rPr>
          <w:rFonts w:asciiTheme="minorHAnsi" w:eastAsiaTheme="minorEastAsia" w:hAnsiTheme="minorHAnsi" w:cstheme="minorBidi"/>
          <w:sz w:val="22"/>
          <w:szCs w:val="22"/>
          <w:lang w:val="en-ID" w:eastAsia="en-ID"/>
        </w:rPr>
      </w:pPr>
      <w:hyperlink w:anchor="_Toc26746026" w:history="1">
        <w:r w:rsidR="00365134" w:rsidRPr="00C85D5B">
          <w:rPr>
            <w:rStyle w:val="Hyperlink"/>
          </w:rPr>
          <w:t xml:space="preserve">Tabel </w:t>
        </w:r>
        <w:r w:rsidR="00365134" w:rsidRPr="00C85D5B">
          <w:rPr>
            <w:rStyle w:val="Hyperlink"/>
            <w:lang w:val="en-US"/>
          </w:rPr>
          <w:t>5.96</w:t>
        </w:r>
        <w:r w:rsidR="00365134" w:rsidRPr="00C85D5B">
          <w:rPr>
            <w:rStyle w:val="Hyperlink"/>
          </w:rPr>
          <w:t xml:space="preserve"> Use Case Description </w:t>
        </w:r>
        <w:r w:rsidR="00365134" w:rsidRPr="00C85D5B">
          <w:rPr>
            <w:rStyle w:val="Hyperlink"/>
            <w:lang w:val="en-US"/>
          </w:rPr>
          <w:t>Mencari Persetujuan Disposisi</w:t>
        </w:r>
        <w:r w:rsidR="00365134">
          <w:rPr>
            <w:webHidden/>
          </w:rPr>
          <w:tab/>
        </w:r>
        <w:r w:rsidR="00365134">
          <w:rPr>
            <w:webHidden/>
          </w:rPr>
          <w:fldChar w:fldCharType="begin"/>
        </w:r>
        <w:r w:rsidR="00365134">
          <w:rPr>
            <w:webHidden/>
          </w:rPr>
          <w:instrText xml:space="preserve"> PAGEREF _Toc26746026 \h </w:instrText>
        </w:r>
        <w:r w:rsidR="00365134">
          <w:rPr>
            <w:webHidden/>
          </w:rPr>
        </w:r>
        <w:r w:rsidR="00365134">
          <w:rPr>
            <w:webHidden/>
          </w:rPr>
          <w:fldChar w:fldCharType="separate"/>
        </w:r>
        <w:r w:rsidR="00CE7AB4">
          <w:rPr>
            <w:webHidden/>
          </w:rPr>
          <w:t>V-67</w:t>
        </w:r>
        <w:r w:rsidR="00365134">
          <w:rPr>
            <w:webHidden/>
          </w:rPr>
          <w:fldChar w:fldCharType="end"/>
        </w:r>
      </w:hyperlink>
    </w:p>
    <w:p w14:paraId="2D02E651" w14:textId="4E485670" w:rsidR="00365134" w:rsidRDefault="00870E97">
      <w:pPr>
        <w:pStyle w:val="TOC1"/>
        <w:rPr>
          <w:rFonts w:asciiTheme="minorHAnsi" w:eastAsiaTheme="minorEastAsia" w:hAnsiTheme="minorHAnsi" w:cstheme="minorBidi"/>
          <w:sz w:val="22"/>
          <w:szCs w:val="22"/>
          <w:lang w:val="en-ID" w:eastAsia="en-ID"/>
        </w:rPr>
      </w:pPr>
      <w:hyperlink w:anchor="_Toc26746027" w:history="1">
        <w:r w:rsidR="00365134" w:rsidRPr="00C85D5B">
          <w:rPr>
            <w:rStyle w:val="Hyperlink"/>
          </w:rPr>
          <w:t xml:space="preserve">Tabel </w:t>
        </w:r>
        <w:r w:rsidR="00365134" w:rsidRPr="00C85D5B">
          <w:rPr>
            <w:rStyle w:val="Hyperlink"/>
            <w:lang w:val="en-US"/>
          </w:rPr>
          <w:t>5.97</w:t>
        </w:r>
        <w:r w:rsidR="00365134" w:rsidRPr="00C85D5B">
          <w:rPr>
            <w:rStyle w:val="Hyperlink"/>
          </w:rPr>
          <w:t xml:space="preserve"> Use Case Description </w:t>
        </w:r>
        <w:r w:rsidR="00365134" w:rsidRPr="00C85D5B">
          <w:rPr>
            <w:rStyle w:val="Hyperlink"/>
            <w:lang w:val="en-US"/>
          </w:rPr>
          <w:t>Mencari Disposisi  BKD</w:t>
        </w:r>
        <w:r w:rsidR="00365134">
          <w:rPr>
            <w:webHidden/>
          </w:rPr>
          <w:tab/>
        </w:r>
        <w:r w:rsidR="00365134">
          <w:rPr>
            <w:webHidden/>
          </w:rPr>
          <w:fldChar w:fldCharType="begin"/>
        </w:r>
        <w:r w:rsidR="00365134">
          <w:rPr>
            <w:webHidden/>
          </w:rPr>
          <w:instrText xml:space="preserve"> PAGEREF _Toc26746027 \h </w:instrText>
        </w:r>
        <w:r w:rsidR="00365134">
          <w:rPr>
            <w:webHidden/>
          </w:rPr>
        </w:r>
        <w:r w:rsidR="00365134">
          <w:rPr>
            <w:webHidden/>
          </w:rPr>
          <w:fldChar w:fldCharType="separate"/>
        </w:r>
        <w:r w:rsidR="00CE7AB4">
          <w:rPr>
            <w:webHidden/>
          </w:rPr>
          <w:t>V-68</w:t>
        </w:r>
        <w:r w:rsidR="00365134">
          <w:rPr>
            <w:webHidden/>
          </w:rPr>
          <w:fldChar w:fldCharType="end"/>
        </w:r>
      </w:hyperlink>
    </w:p>
    <w:p w14:paraId="634A6C2B" w14:textId="632C0D5C" w:rsidR="00365134" w:rsidRDefault="00870E97">
      <w:pPr>
        <w:pStyle w:val="TOC1"/>
        <w:rPr>
          <w:rFonts w:asciiTheme="minorHAnsi" w:eastAsiaTheme="minorEastAsia" w:hAnsiTheme="minorHAnsi" w:cstheme="minorBidi"/>
          <w:sz w:val="22"/>
          <w:szCs w:val="22"/>
          <w:lang w:val="en-ID" w:eastAsia="en-ID"/>
        </w:rPr>
      </w:pPr>
      <w:hyperlink w:anchor="_Toc26746028" w:history="1">
        <w:r w:rsidR="00365134" w:rsidRPr="00C85D5B">
          <w:rPr>
            <w:rStyle w:val="Hyperlink"/>
          </w:rPr>
          <w:t xml:space="preserve">Tabel </w:t>
        </w:r>
        <w:r w:rsidR="00365134" w:rsidRPr="00C85D5B">
          <w:rPr>
            <w:rStyle w:val="Hyperlink"/>
            <w:lang w:val="en-US"/>
          </w:rPr>
          <w:t>5.98</w:t>
        </w:r>
        <w:r w:rsidR="00365134" w:rsidRPr="00C85D5B">
          <w:rPr>
            <w:rStyle w:val="Hyperlink"/>
          </w:rPr>
          <w:t xml:space="preserve"> Use Case Description </w:t>
        </w:r>
        <w:r w:rsidR="00365134" w:rsidRPr="00C85D5B">
          <w:rPr>
            <w:rStyle w:val="Hyperlink"/>
            <w:lang w:val="en-US"/>
          </w:rPr>
          <w:t>Mencari Disposisi  BKA</w:t>
        </w:r>
        <w:r w:rsidR="00365134">
          <w:rPr>
            <w:webHidden/>
          </w:rPr>
          <w:tab/>
        </w:r>
        <w:r w:rsidR="00365134">
          <w:rPr>
            <w:webHidden/>
          </w:rPr>
          <w:fldChar w:fldCharType="begin"/>
        </w:r>
        <w:r w:rsidR="00365134">
          <w:rPr>
            <w:webHidden/>
          </w:rPr>
          <w:instrText xml:space="preserve"> PAGEREF _Toc26746028 \h </w:instrText>
        </w:r>
        <w:r w:rsidR="00365134">
          <w:rPr>
            <w:webHidden/>
          </w:rPr>
        </w:r>
        <w:r w:rsidR="00365134">
          <w:rPr>
            <w:webHidden/>
          </w:rPr>
          <w:fldChar w:fldCharType="separate"/>
        </w:r>
        <w:r w:rsidR="00CE7AB4">
          <w:rPr>
            <w:webHidden/>
          </w:rPr>
          <w:t>V-69</w:t>
        </w:r>
        <w:r w:rsidR="00365134">
          <w:rPr>
            <w:webHidden/>
          </w:rPr>
          <w:fldChar w:fldCharType="end"/>
        </w:r>
      </w:hyperlink>
    </w:p>
    <w:p w14:paraId="3924970C" w14:textId="012A853A" w:rsidR="00365134" w:rsidRDefault="00870E97">
      <w:pPr>
        <w:pStyle w:val="TOC1"/>
        <w:rPr>
          <w:rFonts w:asciiTheme="minorHAnsi" w:eastAsiaTheme="minorEastAsia" w:hAnsiTheme="minorHAnsi" w:cstheme="minorBidi"/>
          <w:sz w:val="22"/>
          <w:szCs w:val="22"/>
          <w:lang w:val="en-ID" w:eastAsia="en-ID"/>
        </w:rPr>
      </w:pPr>
      <w:hyperlink w:anchor="_Toc26746029" w:history="1">
        <w:r w:rsidR="00365134" w:rsidRPr="00C85D5B">
          <w:rPr>
            <w:rStyle w:val="Hyperlink"/>
          </w:rPr>
          <w:t xml:space="preserve">Tabel </w:t>
        </w:r>
        <w:r w:rsidR="00365134" w:rsidRPr="00C85D5B">
          <w:rPr>
            <w:rStyle w:val="Hyperlink"/>
            <w:lang w:val="en-US"/>
          </w:rPr>
          <w:t>5.99</w:t>
        </w:r>
        <w:r w:rsidR="00365134" w:rsidRPr="00C85D5B">
          <w:rPr>
            <w:rStyle w:val="Hyperlink"/>
          </w:rPr>
          <w:t xml:space="preserve"> Use Case Description </w:t>
        </w:r>
        <w:r w:rsidR="00365134" w:rsidRPr="00C85D5B">
          <w:rPr>
            <w:rStyle w:val="Hyperlink"/>
            <w:lang w:val="en-US"/>
          </w:rPr>
          <w:t>Mencari Persetujuan SPT BKD</w:t>
        </w:r>
        <w:r w:rsidR="00365134">
          <w:rPr>
            <w:webHidden/>
          </w:rPr>
          <w:tab/>
        </w:r>
        <w:r w:rsidR="00365134">
          <w:rPr>
            <w:webHidden/>
          </w:rPr>
          <w:fldChar w:fldCharType="begin"/>
        </w:r>
        <w:r w:rsidR="00365134">
          <w:rPr>
            <w:webHidden/>
          </w:rPr>
          <w:instrText xml:space="preserve"> PAGEREF _Toc26746029 \h </w:instrText>
        </w:r>
        <w:r w:rsidR="00365134">
          <w:rPr>
            <w:webHidden/>
          </w:rPr>
        </w:r>
        <w:r w:rsidR="00365134">
          <w:rPr>
            <w:webHidden/>
          </w:rPr>
          <w:fldChar w:fldCharType="separate"/>
        </w:r>
        <w:r w:rsidR="00CE7AB4">
          <w:rPr>
            <w:webHidden/>
          </w:rPr>
          <w:t>V-69</w:t>
        </w:r>
        <w:r w:rsidR="00365134">
          <w:rPr>
            <w:webHidden/>
          </w:rPr>
          <w:fldChar w:fldCharType="end"/>
        </w:r>
      </w:hyperlink>
    </w:p>
    <w:p w14:paraId="4BC370A4" w14:textId="28D9A775" w:rsidR="00365134" w:rsidRDefault="00870E97">
      <w:pPr>
        <w:pStyle w:val="TOC1"/>
        <w:rPr>
          <w:rFonts w:asciiTheme="minorHAnsi" w:eastAsiaTheme="minorEastAsia" w:hAnsiTheme="minorHAnsi" w:cstheme="minorBidi"/>
          <w:sz w:val="22"/>
          <w:szCs w:val="22"/>
          <w:lang w:val="en-ID" w:eastAsia="en-ID"/>
        </w:rPr>
      </w:pPr>
      <w:hyperlink w:anchor="_Toc26746030" w:history="1">
        <w:r w:rsidR="00365134" w:rsidRPr="00C85D5B">
          <w:rPr>
            <w:rStyle w:val="Hyperlink"/>
          </w:rPr>
          <w:t xml:space="preserve">Tabel </w:t>
        </w:r>
        <w:r w:rsidR="00365134" w:rsidRPr="00C85D5B">
          <w:rPr>
            <w:rStyle w:val="Hyperlink"/>
            <w:lang w:val="en-US"/>
          </w:rPr>
          <w:t>5.100</w:t>
        </w:r>
        <w:r w:rsidR="00365134" w:rsidRPr="00C85D5B">
          <w:rPr>
            <w:rStyle w:val="Hyperlink"/>
          </w:rPr>
          <w:t xml:space="preserve"> Use Case Description </w:t>
        </w:r>
        <w:r w:rsidR="00365134" w:rsidRPr="00C85D5B">
          <w:rPr>
            <w:rStyle w:val="Hyperlink"/>
            <w:lang w:val="en-US"/>
          </w:rPr>
          <w:t>Mencari Persetujuan SPT BKA</w:t>
        </w:r>
        <w:r w:rsidR="00365134">
          <w:rPr>
            <w:webHidden/>
          </w:rPr>
          <w:tab/>
        </w:r>
        <w:r w:rsidR="00365134">
          <w:rPr>
            <w:webHidden/>
          </w:rPr>
          <w:fldChar w:fldCharType="begin"/>
        </w:r>
        <w:r w:rsidR="00365134">
          <w:rPr>
            <w:webHidden/>
          </w:rPr>
          <w:instrText xml:space="preserve"> PAGEREF _Toc26746030 \h </w:instrText>
        </w:r>
        <w:r w:rsidR="00365134">
          <w:rPr>
            <w:webHidden/>
          </w:rPr>
        </w:r>
        <w:r w:rsidR="00365134">
          <w:rPr>
            <w:webHidden/>
          </w:rPr>
          <w:fldChar w:fldCharType="separate"/>
        </w:r>
        <w:r w:rsidR="00CE7AB4">
          <w:rPr>
            <w:webHidden/>
          </w:rPr>
          <w:t>V-70</w:t>
        </w:r>
        <w:r w:rsidR="00365134">
          <w:rPr>
            <w:webHidden/>
          </w:rPr>
          <w:fldChar w:fldCharType="end"/>
        </w:r>
      </w:hyperlink>
    </w:p>
    <w:p w14:paraId="23C50FC8" w14:textId="4F7DAD14" w:rsidR="00365134" w:rsidRDefault="00870E97">
      <w:pPr>
        <w:pStyle w:val="TOC1"/>
        <w:rPr>
          <w:rFonts w:asciiTheme="minorHAnsi" w:eastAsiaTheme="minorEastAsia" w:hAnsiTheme="minorHAnsi" w:cstheme="minorBidi"/>
          <w:sz w:val="22"/>
          <w:szCs w:val="22"/>
          <w:lang w:val="en-ID" w:eastAsia="en-ID"/>
        </w:rPr>
      </w:pPr>
      <w:hyperlink w:anchor="_Toc26746031" w:history="1">
        <w:r w:rsidR="00365134" w:rsidRPr="00C85D5B">
          <w:rPr>
            <w:rStyle w:val="Hyperlink"/>
          </w:rPr>
          <w:t xml:space="preserve">Tabel </w:t>
        </w:r>
        <w:r w:rsidR="00365134" w:rsidRPr="00C85D5B">
          <w:rPr>
            <w:rStyle w:val="Hyperlink"/>
            <w:lang w:val="en-US"/>
          </w:rPr>
          <w:t>5.101</w:t>
        </w:r>
        <w:r w:rsidR="00365134" w:rsidRPr="00C85D5B">
          <w:rPr>
            <w:rStyle w:val="Hyperlink"/>
          </w:rPr>
          <w:t xml:space="preserve"> Use Case Description </w:t>
        </w:r>
        <w:r w:rsidR="00365134" w:rsidRPr="00C85D5B">
          <w:rPr>
            <w:rStyle w:val="Hyperlink"/>
            <w:lang w:val="en-US"/>
          </w:rPr>
          <w:t>Melihat Pemberitahuan Surat Disposisi</w:t>
        </w:r>
        <w:r w:rsidR="00365134">
          <w:rPr>
            <w:webHidden/>
          </w:rPr>
          <w:tab/>
        </w:r>
        <w:r w:rsidR="00365134">
          <w:rPr>
            <w:webHidden/>
          </w:rPr>
          <w:fldChar w:fldCharType="begin"/>
        </w:r>
        <w:r w:rsidR="00365134">
          <w:rPr>
            <w:webHidden/>
          </w:rPr>
          <w:instrText xml:space="preserve"> PAGEREF _Toc26746031 \h </w:instrText>
        </w:r>
        <w:r w:rsidR="00365134">
          <w:rPr>
            <w:webHidden/>
          </w:rPr>
        </w:r>
        <w:r w:rsidR="00365134">
          <w:rPr>
            <w:webHidden/>
          </w:rPr>
          <w:fldChar w:fldCharType="separate"/>
        </w:r>
        <w:r w:rsidR="00CE7AB4">
          <w:rPr>
            <w:webHidden/>
          </w:rPr>
          <w:t>V-71</w:t>
        </w:r>
        <w:r w:rsidR="00365134">
          <w:rPr>
            <w:webHidden/>
          </w:rPr>
          <w:fldChar w:fldCharType="end"/>
        </w:r>
      </w:hyperlink>
    </w:p>
    <w:p w14:paraId="59FB3B14" w14:textId="0EC20F3E" w:rsidR="00365134" w:rsidRDefault="00870E97">
      <w:pPr>
        <w:pStyle w:val="TOC1"/>
        <w:rPr>
          <w:rFonts w:asciiTheme="minorHAnsi" w:eastAsiaTheme="minorEastAsia" w:hAnsiTheme="minorHAnsi" w:cstheme="minorBidi"/>
          <w:sz w:val="22"/>
          <w:szCs w:val="22"/>
          <w:lang w:val="en-ID" w:eastAsia="en-ID"/>
        </w:rPr>
      </w:pPr>
      <w:hyperlink w:anchor="_Toc26746032" w:history="1">
        <w:r w:rsidR="00365134" w:rsidRPr="00C85D5B">
          <w:rPr>
            <w:rStyle w:val="Hyperlink"/>
          </w:rPr>
          <w:t xml:space="preserve">Tabel </w:t>
        </w:r>
        <w:r w:rsidR="00365134" w:rsidRPr="00C85D5B">
          <w:rPr>
            <w:rStyle w:val="Hyperlink"/>
            <w:lang w:val="en-US"/>
          </w:rPr>
          <w:t>5. 102</w:t>
        </w:r>
        <w:r w:rsidR="00365134" w:rsidRPr="00C85D5B">
          <w:rPr>
            <w:rStyle w:val="Hyperlink"/>
          </w:rPr>
          <w:t xml:space="preserve"> Use Case Description </w:t>
        </w:r>
        <w:r w:rsidR="00365134" w:rsidRPr="00C85D5B">
          <w:rPr>
            <w:rStyle w:val="Hyperlink"/>
            <w:lang w:val="en-US"/>
          </w:rPr>
          <w:t>Melihat Pemberitahuan Surat Disposisi BKD</w:t>
        </w:r>
        <w:r w:rsidR="00365134">
          <w:rPr>
            <w:webHidden/>
          </w:rPr>
          <w:tab/>
        </w:r>
        <w:r w:rsidR="00365134">
          <w:rPr>
            <w:webHidden/>
          </w:rPr>
          <w:fldChar w:fldCharType="begin"/>
        </w:r>
        <w:r w:rsidR="00365134">
          <w:rPr>
            <w:webHidden/>
          </w:rPr>
          <w:instrText xml:space="preserve"> PAGEREF _Toc26746032 \h </w:instrText>
        </w:r>
        <w:r w:rsidR="00365134">
          <w:rPr>
            <w:webHidden/>
          </w:rPr>
        </w:r>
        <w:r w:rsidR="00365134">
          <w:rPr>
            <w:webHidden/>
          </w:rPr>
          <w:fldChar w:fldCharType="separate"/>
        </w:r>
        <w:r w:rsidR="00CE7AB4">
          <w:rPr>
            <w:webHidden/>
          </w:rPr>
          <w:t>V-71</w:t>
        </w:r>
        <w:r w:rsidR="00365134">
          <w:rPr>
            <w:webHidden/>
          </w:rPr>
          <w:fldChar w:fldCharType="end"/>
        </w:r>
      </w:hyperlink>
    </w:p>
    <w:p w14:paraId="16165CCA" w14:textId="44AD01F6" w:rsidR="00365134" w:rsidRDefault="00870E97">
      <w:pPr>
        <w:pStyle w:val="TOC1"/>
        <w:rPr>
          <w:rFonts w:asciiTheme="minorHAnsi" w:eastAsiaTheme="minorEastAsia" w:hAnsiTheme="minorHAnsi" w:cstheme="minorBidi"/>
          <w:sz w:val="22"/>
          <w:szCs w:val="22"/>
          <w:lang w:val="en-ID" w:eastAsia="en-ID"/>
        </w:rPr>
      </w:pPr>
      <w:hyperlink w:anchor="_Toc26746033" w:history="1">
        <w:r w:rsidR="00365134" w:rsidRPr="00C85D5B">
          <w:rPr>
            <w:rStyle w:val="Hyperlink"/>
          </w:rPr>
          <w:t xml:space="preserve">Tabel </w:t>
        </w:r>
        <w:r w:rsidR="00365134" w:rsidRPr="00C85D5B">
          <w:rPr>
            <w:rStyle w:val="Hyperlink"/>
            <w:lang w:val="en-US"/>
          </w:rPr>
          <w:t>5. 103</w:t>
        </w:r>
        <w:r w:rsidR="00365134" w:rsidRPr="00C85D5B">
          <w:rPr>
            <w:rStyle w:val="Hyperlink"/>
          </w:rPr>
          <w:t xml:space="preserve"> Use Case Description </w:t>
        </w:r>
        <w:r w:rsidR="00365134" w:rsidRPr="00C85D5B">
          <w:rPr>
            <w:rStyle w:val="Hyperlink"/>
            <w:lang w:val="en-US"/>
          </w:rPr>
          <w:t>Melihat Pemberitahuan Surat Disposisi BKA</w:t>
        </w:r>
        <w:r w:rsidR="00365134">
          <w:rPr>
            <w:webHidden/>
          </w:rPr>
          <w:tab/>
        </w:r>
        <w:r w:rsidR="00365134">
          <w:rPr>
            <w:webHidden/>
          </w:rPr>
          <w:fldChar w:fldCharType="begin"/>
        </w:r>
        <w:r w:rsidR="00365134">
          <w:rPr>
            <w:webHidden/>
          </w:rPr>
          <w:instrText xml:space="preserve"> PAGEREF _Toc26746033 \h </w:instrText>
        </w:r>
        <w:r w:rsidR="00365134">
          <w:rPr>
            <w:webHidden/>
          </w:rPr>
        </w:r>
        <w:r w:rsidR="00365134">
          <w:rPr>
            <w:webHidden/>
          </w:rPr>
          <w:fldChar w:fldCharType="separate"/>
        </w:r>
        <w:r w:rsidR="00CE7AB4">
          <w:rPr>
            <w:webHidden/>
          </w:rPr>
          <w:t>V-72</w:t>
        </w:r>
        <w:r w:rsidR="00365134">
          <w:rPr>
            <w:webHidden/>
          </w:rPr>
          <w:fldChar w:fldCharType="end"/>
        </w:r>
      </w:hyperlink>
    </w:p>
    <w:p w14:paraId="72F261C9" w14:textId="42AFFD9D" w:rsidR="00365134" w:rsidRDefault="00870E97">
      <w:pPr>
        <w:pStyle w:val="TOC1"/>
        <w:rPr>
          <w:rFonts w:asciiTheme="minorHAnsi" w:eastAsiaTheme="minorEastAsia" w:hAnsiTheme="minorHAnsi" w:cstheme="minorBidi"/>
          <w:sz w:val="22"/>
          <w:szCs w:val="22"/>
          <w:lang w:val="en-ID" w:eastAsia="en-ID"/>
        </w:rPr>
      </w:pPr>
      <w:hyperlink w:anchor="_Toc26746034" w:history="1">
        <w:r w:rsidR="00365134" w:rsidRPr="00C85D5B">
          <w:rPr>
            <w:rStyle w:val="Hyperlink"/>
          </w:rPr>
          <w:t xml:space="preserve">Tabel </w:t>
        </w:r>
        <w:r w:rsidR="00365134" w:rsidRPr="00C85D5B">
          <w:rPr>
            <w:rStyle w:val="Hyperlink"/>
            <w:lang w:val="en-US"/>
          </w:rPr>
          <w:t>5.104</w:t>
        </w:r>
        <w:r w:rsidR="00365134" w:rsidRPr="00C85D5B">
          <w:rPr>
            <w:rStyle w:val="Hyperlink"/>
          </w:rPr>
          <w:t xml:space="preserve"> Use Case Description </w:t>
        </w:r>
        <w:r w:rsidR="00365134" w:rsidRPr="00C85D5B">
          <w:rPr>
            <w:rStyle w:val="Hyperlink"/>
            <w:lang w:val="en-US"/>
          </w:rPr>
          <w:t>Melihat Pemberitahuan Persetujuan SPT BKD</w:t>
        </w:r>
        <w:r w:rsidR="00365134">
          <w:rPr>
            <w:webHidden/>
          </w:rPr>
          <w:tab/>
        </w:r>
        <w:r w:rsidR="00365134">
          <w:rPr>
            <w:webHidden/>
          </w:rPr>
          <w:fldChar w:fldCharType="begin"/>
        </w:r>
        <w:r w:rsidR="00365134">
          <w:rPr>
            <w:webHidden/>
          </w:rPr>
          <w:instrText xml:space="preserve"> PAGEREF _Toc26746034 \h </w:instrText>
        </w:r>
        <w:r w:rsidR="00365134">
          <w:rPr>
            <w:webHidden/>
          </w:rPr>
        </w:r>
        <w:r w:rsidR="00365134">
          <w:rPr>
            <w:webHidden/>
          </w:rPr>
          <w:fldChar w:fldCharType="separate"/>
        </w:r>
        <w:r w:rsidR="00CE7AB4">
          <w:rPr>
            <w:webHidden/>
          </w:rPr>
          <w:t>V-72</w:t>
        </w:r>
        <w:r w:rsidR="00365134">
          <w:rPr>
            <w:webHidden/>
          </w:rPr>
          <w:fldChar w:fldCharType="end"/>
        </w:r>
      </w:hyperlink>
    </w:p>
    <w:p w14:paraId="579E42E5" w14:textId="6C11973B" w:rsidR="00365134" w:rsidRDefault="00870E97">
      <w:pPr>
        <w:pStyle w:val="TOC1"/>
        <w:rPr>
          <w:rFonts w:asciiTheme="minorHAnsi" w:eastAsiaTheme="minorEastAsia" w:hAnsiTheme="minorHAnsi" w:cstheme="minorBidi"/>
          <w:sz w:val="22"/>
          <w:szCs w:val="22"/>
          <w:lang w:val="en-ID" w:eastAsia="en-ID"/>
        </w:rPr>
      </w:pPr>
      <w:hyperlink w:anchor="_Toc26746035" w:history="1">
        <w:r w:rsidR="00365134" w:rsidRPr="00C85D5B">
          <w:rPr>
            <w:rStyle w:val="Hyperlink"/>
          </w:rPr>
          <w:t xml:space="preserve">Tabel </w:t>
        </w:r>
        <w:r w:rsidR="00365134" w:rsidRPr="00C85D5B">
          <w:rPr>
            <w:rStyle w:val="Hyperlink"/>
            <w:lang w:val="en-US"/>
          </w:rPr>
          <w:t>5.105</w:t>
        </w:r>
        <w:r w:rsidR="00365134" w:rsidRPr="00C85D5B">
          <w:rPr>
            <w:rStyle w:val="Hyperlink"/>
          </w:rPr>
          <w:t xml:space="preserve"> Use Case Description </w:t>
        </w:r>
        <w:r w:rsidR="00365134" w:rsidRPr="00C85D5B">
          <w:rPr>
            <w:rStyle w:val="Hyperlink"/>
            <w:lang w:val="en-US"/>
          </w:rPr>
          <w:t>Melihat Pemberitahuan Persetujuan SPT BKA</w:t>
        </w:r>
        <w:r w:rsidR="00365134">
          <w:rPr>
            <w:webHidden/>
          </w:rPr>
          <w:tab/>
        </w:r>
        <w:r w:rsidR="00365134">
          <w:rPr>
            <w:webHidden/>
          </w:rPr>
          <w:fldChar w:fldCharType="begin"/>
        </w:r>
        <w:r w:rsidR="00365134">
          <w:rPr>
            <w:webHidden/>
          </w:rPr>
          <w:instrText xml:space="preserve"> PAGEREF _Toc26746035 \h </w:instrText>
        </w:r>
        <w:r w:rsidR="00365134">
          <w:rPr>
            <w:webHidden/>
          </w:rPr>
        </w:r>
        <w:r w:rsidR="00365134">
          <w:rPr>
            <w:webHidden/>
          </w:rPr>
          <w:fldChar w:fldCharType="separate"/>
        </w:r>
        <w:r w:rsidR="00CE7AB4">
          <w:rPr>
            <w:webHidden/>
          </w:rPr>
          <w:t>V-73</w:t>
        </w:r>
        <w:r w:rsidR="00365134">
          <w:rPr>
            <w:webHidden/>
          </w:rPr>
          <w:fldChar w:fldCharType="end"/>
        </w:r>
      </w:hyperlink>
    </w:p>
    <w:p w14:paraId="6D79342A" w14:textId="2F6B6769" w:rsidR="00365134" w:rsidRDefault="00870E97">
      <w:pPr>
        <w:pStyle w:val="TOC1"/>
        <w:rPr>
          <w:rFonts w:asciiTheme="minorHAnsi" w:eastAsiaTheme="minorEastAsia" w:hAnsiTheme="minorHAnsi" w:cstheme="minorBidi"/>
          <w:sz w:val="22"/>
          <w:szCs w:val="22"/>
          <w:lang w:val="en-ID" w:eastAsia="en-ID"/>
        </w:rPr>
      </w:pPr>
      <w:hyperlink w:anchor="_Toc26746036" w:history="1">
        <w:r w:rsidR="00365134" w:rsidRPr="00C85D5B">
          <w:rPr>
            <w:rStyle w:val="Hyperlink"/>
          </w:rPr>
          <w:t xml:space="preserve">Tabel </w:t>
        </w:r>
        <w:r w:rsidR="00365134" w:rsidRPr="00C85D5B">
          <w:rPr>
            <w:rStyle w:val="Hyperlink"/>
            <w:lang w:val="en-US"/>
          </w:rPr>
          <w:t>5.106</w:t>
        </w:r>
        <w:r w:rsidR="00365134" w:rsidRPr="00C85D5B">
          <w:rPr>
            <w:rStyle w:val="Hyperlink"/>
          </w:rPr>
          <w:t xml:space="preserve"> Use Case Description </w:t>
        </w:r>
        <w:r w:rsidR="00365134" w:rsidRPr="00C85D5B">
          <w:rPr>
            <w:rStyle w:val="Hyperlink"/>
            <w:lang w:val="en-US"/>
          </w:rPr>
          <w:t>Melihat Surat BKD</w:t>
        </w:r>
        <w:r w:rsidR="00365134">
          <w:rPr>
            <w:webHidden/>
          </w:rPr>
          <w:tab/>
        </w:r>
        <w:r w:rsidR="00365134">
          <w:rPr>
            <w:webHidden/>
          </w:rPr>
          <w:fldChar w:fldCharType="begin"/>
        </w:r>
        <w:r w:rsidR="00365134">
          <w:rPr>
            <w:webHidden/>
          </w:rPr>
          <w:instrText xml:space="preserve"> PAGEREF _Toc26746036 \h </w:instrText>
        </w:r>
        <w:r w:rsidR="00365134">
          <w:rPr>
            <w:webHidden/>
          </w:rPr>
        </w:r>
        <w:r w:rsidR="00365134">
          <w:rPr>
            <w:webHidden/>
          </w:rPr>
          <w:fldChar w:fldCharType="separate"/>
        </w:r>
        <w:r w:rsidR="00CE7AB4">
          <w:rPr>
            <w:webHidden/>
          </w:rPr>
          <w:t>V-74</w:t>
        </w:r>
        <w:r w:rsidR="00365134">
          <w:rPr>
            <w:webHidden/>
          </w:rPr>
          <w:fldChar w:fldCharType="end"/>
        </w:r>
      </w:hyperlink>
    </w:p>
    <w:p w14:paraId="5DD31B74" w14:textId="11651CFB" w:rsidR="00365134" w:rsidRDefault="00870E97">
      <w:pPr>
        <w:pStyle w:val="TOC1"/>
        <w:rPr>
          <w:rFonts w:asciiTheme="minorHAnsi" w:eastAsiaTheme="minorEastAsia" w:hAnsiTheme="minorHAnsi" w:cstheme="minorBidi"/>
          <w:sz w:val="22"/>
          <w:szCs w:val="22"/>
          <w:lang w:val="en-ID" w:eastAsia="en-ID"/>
        </w:rPr>
      </w:pPr>
      <w:hyperlink w:anchor="_Toc26746037" w:history="1">
        <w:r w:rsidR="00365134" w:rsidRPr="00C85D5B">
          <w:rPr>
            <w:rStyle w:val="Hyperlink"/>
          </w:rPr>
          <w:t xml:space="preserve">Tabel </w:t>
        </w:r>
        <w:r w:rsidR="00365134" w:rsidRPr="00C85D5B">
          <w:rPr>
            <w:rStyle w:val="Hyperlink"/>
            <w:lang w:val="en-US"/>
          </w:rPr>
          <w:t>5.107</w:t>
        </w:r>
        <w:r w:rsidR="00365134" w:rsidRPr="00C85D5B">
          <w:rPr>
            <w:rStyle w:val="Hyperlink"/>
          </w:rPr>
          <w:t xml:space="preserve"> Use Case Description </w:t>
        </w:r>
        <w:r w:rsidR="00365134" w:rsidRPr="00C85D5B">
          <w:rPr>
            <w:rStyle w:val="Hyperlink"/>
            <w:lang w:val="en-US"/>
          </w:rPr>
          <w:t>Melihat Persetujuan  Disposisi BKD</w:t>
        </w:r>
        <w:r w:rsidR="00365134">
          <w:rPr>
            <w:webHidden/>
          </w:rPr>
          <w:tab/>
        </w:r>
        <w:r w:rsidR="00365134">
          <w:rPr>
            <w:webHidden/>
          </w:rPr>
          <w:fldChar w:fldCharType="begin"/>
        </w:r>
        <w:r w:rsidR="00365134">
          <w:rPr>
            <w:webHidden/>
          </w:rPr>
          <w:instrText xml:space="preserve"> PAGEREF _Toc26746037 \h </w:instrText>
        </w:r>
        <w:r w:rsidR="00365134">
          <w:rPr>
            <w:webHidden/>
          </w:rPr>
        </w:r>
        <w:r w:rsidR="00365134">
          <w:rPr>
            <w:webHidden/>
          </w:rPr>
          <w:fldChar w:fldCharType="separate"/>
        </w:r>
        <w:r w:rsidR="00CE7AB4">
          <w:rPr>
            <w:webHidden/>
          </w:rPr>
          <w:t>V-74</w:t>
        </w:r>
        <w:r w:rsidR="00365134">
          <w:rPr>
            <w:webHidden/>
          </w:rPr>
          <w:fldChar w:fldCharType="end"/>
        </w:r>
      </w:hyperlink>
    </w:p>
    <w:p w14:paraId="06D11613" w14:textId="28DA545C" w:rsidR="00365134" w:rsidRDefault="00870E97">
      <w:pPr>
        <w:pStyle w:val="TOC1"/>
        <w:rPr>
          <w:rFonts w:asciiTheme="minorHAnsi" w:eastAsiaTheme="minorEastAsia" w:hAnsiTheme="minorHAnsi" w:cstheme="minorBidi"/>
          <w:sz w:val="22"/>
          <w:szCs w:val="22"/>
          <w:lang w:val="en-ID" w:eastAsia="en-ID"/>
        </w:rPr>
      </w:pPr>
      <w:hyperlink w:anchor="_Toc26746038" w:history="1">
        <w:r w:rsidR="00365134" w:rsidRPr="00C85D5B">
          <w:rPr>
            <w:rStyle w:val="Hyperlink"/>
          </w:rPr>
          <w:t xml:space="preserve">Tabel </w:t>
        </w:r>
        <w:r w:rsidR="00365134" w:rsidRPr="00C85D5B">
          <w:rPr>
            <w:rStyle w:val="Hyperlink"/>
            <w:lang w:val="en-US"/>
          </w:rPr>
          <w:t>5.108</w:t>
        </w:r>
        <w:r w:rsidR="00365134" w:rsidRPr="00C85D5B">
          <w:rPr>
            <w:rStyle w:val="Hyperlink"/>
          </w:rPr>
          <w:t xml:space="preserve"> Use Case Description </w:t>
        </w:r>
        <w:r w:rsidR="00365134" w:rsidRPr="00C85D5B">
          <w:rPr>
            <w:rStyle w:val="Hyperlink"/>
            <w:lang w:val="en-US"/>
          </w:rPr>
          <w:t>Menambah SPT BKD</w:t>
        </w:r>
        <w:r w:rsidR="00365134">
          <w:rPr>
            <w:webHidden/>
          </w:rPr>
          <w:tab/>
        </w:r>
        <w:r w:rsidR="00365134">
          <w:rPr>
            <w:webHidden/>
          </w:rPr>
          <w:fldChar w:fldCharType="begin"/>
        </w:r>
        <w:r w:rsidR="00365134">
          <w:rPr>
            <w:webHidden/>
          </w:rPr>
          <w:instrText xml:space="preserve"> PAGEREF _Toc26746038 \h </w:instrText>
        </w:r>
        <w:r w:rsidR="00365134">
          <w:rPr>
            <w:webHidden/>
          </w:rPr>
        </w:r>
        <w:r w:rsidR="00365134">
          <w:rPr>
            <w:webHidden/>
          </w:rPr>
          <w:fldChar w:fldCharType="separate"/>
        </w:r>
        <w:r w:rsidR="00CE7AB4">
          <w:rPr>
            <w:webHidden/>
          </w:rPr>
          <w:t>V-75</w:t>
        </w:r>
        <w:r w:rsidR="00365134">
          <w:rPr>
            <w:webHidden/>
          </w:rPr>
          <w:fldChar w:fldCharType="end"/>
        </w:r>
      </w:hyperlink>
    </w:p>
    <w:p w14:paraId="1E487DB8" w14:textId="52753FEA" w:rsidR="00365134" w:rsidRDefault="00870E97">
      <w:pPr>
        <w:pStyle w:val="TOC1"/>
        <w:rPr>
          <w:rFonts w:asciiTheme="minorHAnsi" w:eastAsiaTheme="minorEastAsia" w:hAnsiTheme="minorHAnsi" w:cstheme="minorBidi"/>
          <w:sz w:val="22"/>
          <w:szCs w:val="22"/>
          <w:lang w:val="en-ID" w:eastAsia="en-ID"/>
        </w:rPr>
      </w:pPr>
      <w:hyperlink w:anchor="_Toc26746039" w:history="1">
        <w:r w:rsidR="00365134" w:rsidRPr="00C85D5B">
          <w:rPr>
            <w:rStyle w:val="Hyperlink"/>
          </w:rPr>
          <w:t xml:space="preserve">Tabel </w:t>
        </w:r>
        <w:r w:rsidR="00365134" w:rsidRPr="00C85D5B">
          <w:rPr>
            <w:rStyle w:val="Hyperlink"/>
            <w:lang w:val="en-US"/>
          </w:rPr>
          <w:t>5.109</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6039 \h </w:instrText>
        </w:r>
        <w:r w:rsidR="00365134">
          <w:rPr>
            <w:webHidden/>
          </w:rPr>
        </w:r>
        <w:r w:rsidR="00365134">
          <w:rPr>
            <w:webHidden/>
          </w:rPr>
          <w:fldChar w:fldCharType="separate"/>
        </w:r>
        <w:r w:rsidR="00CE7AB4">
          <w:rPr>
            <w:webHidden/>
          </w:rPr>
          <w:t>V-75</w:t>
        </w:r>
        <w:r w:rsidR="00365134">
          <w:rPr>
            <w:webHidden/>
          </w:rPr>
          <w:fldChar w:fldCharType="end"/>
        </w:r>
      </w:hyperlink>
    </w:p>
    <w:p w14:paraId="5E0BB2C4" w14:textId="68587EB0" w:rsidR="00365134" w:rsidRDefault="00870E97">
      <w:pPr>
        <w:pStyle w:val="TOC1"/>
        <w:rPr>
          <w:rFonts w:asciiTheme="minorHAnsi" w:eastAsiaTheme="minorEastAsia" w:hAnsiTheme="minorHAnsi" w:cstheme="minorBidi"/>
          <w:sz w:val="22"/>
          <w:szCs w:val="22"/>
          <w:lang w:val="en-ID" w:eastAsia="en-ID"/>
        </w:rPr>
      </w:pPr>
      <w:hyperlink w:anchor="_Toc26746040" w:history="1">
        <w:r w:rsidR="00365134" w:rsidRPr="00C85D5B">
          <w:rPr>
            <w:rStyle w:val="Hyperlink"/>
          </w:rPr>
          <w:t xml:space="preserve">Tabel </w:t>
        </w:r>
        <w:r w:rsidR="00365134" w:rsidRPr="00C85D5B">
          <w:rPr>
            <w:rStyle w:val="Hyperlink"/>
            <w:lang w:val="en-US"/>
          </w:rPr>
          <w:t>5.110</w:t>
        </w:r>
        <w:r w:rsidR="00365134" w:rsidRPr="00C85D5B">
          <w:rPr>
            <w:rStyle w:val="Hyperlink"/>
          </w:rPr>
          <w:t xml:space="preserve"> Use Case Description </w:t>
        </w:r>
        <w:r w:rsidR="00365134" w:rsidRPr="00C85D5B">
          <w:rPr>
            <w:rStyle w:val="Hyperlink"/>
            <w:lang w:val="en-US"/>
          </w:rPr>
          <w:t>Mengajukan SPT BKD</w:t>
        </w:r>
        <w:r w:rsidR="00365134">
          <w:rPr>
            <w:webHidden/>
          </w:rPr>
          <w:tab/>
        </w:r>
        <w:r w:rsidR="00365134">
          <w:rPr>
            <w:webHidden/>
          </w:rPr>
          <w:fldChar w:fldCharType="begin"/>
        </w:r>
        <w:r w:rsidR="00365134">
          <w:rPr>
            <w:webHidden/>
          </w:rPr>
          <w:instrText xml:space="preserve"> PAGEREF _Toc26746040 \h </w:instrText>
        </w:r>
        <w:r w:rsidR="00365134">
          <w:rPr>
            <w:webHidden/>
          </w:rPr>
        </w:r>
        <w:r w:rsidR="00365134">
          <w:rPr>
            <w:webHidden/>
          </w:rPr>
          <w:fldChar w:fldCharType="separate"/>
        </w:r>
        <w:r w:rsidR="00CE7AB4">
          <w:rPr>
            <w:webHidden/>
          </w:rPr>
          <w:t>V-76</w:t>
        </w:r>
        <w:r w:rsidR="00365134">
          <w:rPr>
            <w:webHidden/>
          </w:rPr>
          <w:fldChar w:fldCharType="end"/>
        </w:r>
      </w:hyperlink>
    </w:p>
    <w:p w14:paraId="01D5E884" w14:textId="15438333" w:rsidR="00365134" w:rsidRDefault="00870E97">
      <w:pPr>
        <w:pStyle w:val="TOC1"/>
        <w:rPr>
          <w:rFonts w:asciiTheme="minorHAnsi" w:eastAsiaTheme="minorEastAsia" w:hAnsiTheme="minorHAnsi" w:cstheme="minorBidi"/>
          <w:sz w:val="22"/>
          <w:szCs w:val="22"/>
          <w:lang w:val="en-ID" w:eastAsia="en-ID"/>
        </w:rPr>
      </w:pPr>
      <w:hyperlink w:anchor="_Toc26746041" w:history="1">
        <w:r w:rsidR="00365134" w:rsidRPr="00C85D5B">
          <w:rPr>
            <w:rStyle w:val="Hyperlink"/>
          </w:rPr>
          <w:t xml:space="preserve">Tabel </w:t>
        </w:r>
        <w:r w:rsidR="00365134" w:rsidRPr="00C85D5B">
          <w:rPr>
            <w:rStyle w:val="Hyperlink"/>
            <w:lang w:val="en-US"/>
          </w:rPr>
          <w:t>5.111</w:t>
        </w:r>
        <w:r w:rsidR="00365134" w:rsidRPr="00C85D5B">
          <w:rPr>
            <w:rStyle w:val="Hyperlink"/>
          </w:rPr>
          <w:t xml:space="preserve"> Use Case Description </w:t>
        </w:r>
        <w:r w:rsidR="00365134" w:rsidRPr="00C85D5B">
          <w:rPr>
            <w:rStyle w:val="Hyperlink"/>
            <w:lang w:val="en-US"/>
          </w:rPr>
          <w:t>Mencari Surat BKD</w:t>
        </w:r>
        <w:r w:rsidR="00365134">
          <w:rPr>
            <w:webHidden/>
          </w:rPr>
          <w:tab/>
        </w:r>
        <w:r w:rsidR="00365134">
          <w:rPr>
            <w:webHidden/>
          </w:rPr>
          <w:fldChar w:fldCharType="begin"/>
        </w:r>
        <w:r w:rsidR="00365134">
          <w:rPr>
            <w:webHidden/>
          </w:rPr>
          <w:instrText xml:space="preserve"> PAGEREF _Toc26746041 \h </w:instrText>
        </w:r>
        <w:r w:rsidR="00365134">
          <w:rPr>
            <w:webHidden/>
          </w:rPr>
        </w:r>
        <w:r w:rsidR="00365134">
          <w:rPr>
            <w:webHidden/>
          </w:rPr>
          <w:fldChar w:fldCharType="separate"/>
        </w:r>
        <w:r w:rsidR="00CE7AB4">
          <w:rPr>
            <w:webHidden/>
          </w:rPr>
          <w:t>V-77</w:t>
        </w:r>
        <w:r w:rsidR="00365134">
          <w:rPr>
            <w:webHidden/>
          </w:rPr>
          <w:fldChar w:fldCharType="end"/>
        </w:r>
      </w:hyperlink>
    </w:p>
    <w:p w14:paraId="0645C53B" w14:textId="413EDCBD" w:rsidR="00365134" w:rsidRDefault="00870E97">
      <w:pPr>
        <w:pStyle w:val="TOC1"/>
        <w:rPr>
          <w:rFonts w:asciiTheme="minorHAnsi" w:eastAsiaTheme="minorEastAsia" w:hAnsiTheme="minorHAnsi" w:cstheme="minorBidi"/>
          <w:sz w:val="22"/>
          <w:szCs w:val="22"/>
          <w:lang w:val="en-ID" w:eastAsia="en-ID"/>
        </w:rPr>
      </w:pPr>
      <w:hyperlink w:anchor="_Toc26746042" w:history="1">
        <w:r w:rsidR="00365134" w:rsidRPr="00C85D5B">
          <w:rPr>
            <w:rStyle w:val="Hyperlink"/>
          </w:rPr>
          <w:t xml:space="preserve">Tabel </w:t>
        </w:r>
        <w:r w:rsidR="00365134" w:rsidRPr="00C85D5B">
          <w:rPr>
            <w:rStyle w:val="Hyperlink"/>
            <w:lang w:val="en-US"/>
          </w:rPr>
          <w:t>5.112</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6042 \h </w:instrText>
        </w:r>
        <w:r w:rsidR="00365134">
          <w:rPr>
            <w:webHidden/>
          </w:rPr>
        </w:r>
        <w:r w:rsidR="00365134">
          <w:rPr>
            <w:webHidden/>
          </w:rPr>
          <w:fldChar w:fldCharType="separate"/>
        </w:r>
        <w:r w:rsidR="00CE7AB4">
          <w:rPr>
            <w:webHidden/>
          </w:rPr>
          <w:t>V-77</w:t>
        </w:r>
        <w:r w:rsidR="00365134">
          <w:rPr>
            <w:webHidden/>
          </w:rPr>
          <w:fldChar w:fldCharType="end"/>
        </w:r>
      </w:hyperlink>
    </w:p>
    <w:p w14:paraId="3DAC2188" w14:textId="59B1D735" w:rsidR="00365134" w:rsidRDefault="00870E97">
      <w:pPr>
        <w:pStyle w:val="TOC1"/>
        <w:rPr>
          <w:rFonts w:asciiTheme="minorHAnsi" w:eastAsiaTheme="minorEastAsia" w:hAnsiTheme="minorHAnsi" w:cstheme="minorBidi"/>
          <w:sz w:val="22"/>
          <w:szCs w:val="22"/>
          <w:lang w:val="en-ID" w:eastAsia="en-ID"/>
        </w:rPr>
      </w:pPr>
      <w:hyperlink w:anchor="_Toc26746043" w:history="1">
        <w:r w:rsidR="00365134" w:rsidRPr="00C85D5B">
          <w:rPr>
            <w:rStyle w:val="Hyperlink"/>
          </w:rPr>
          <w:t xml:space="preserve">Tabel </w:t>
        </w:r>
        <w:r w:rsidR="00365134" w:rsidRPr="00C85D5B">
          <w:rPr>
            <w:rStyle w:val="Hyperlink"/>
            <w:lang w:val="en-US"/>
          </w:rPr>
          <w:t>5.113</w:t>
        </w:r>
        <w:r w:rsidR="00365134" w:rsidRPr="00C85D5B">
          <w:rPr>
            <w:rStyle w:val="Hyperlink"/>
          </w:rPr>
          <w:t xml:space="preserve"> Use Case Description </w:t>
        </w:r>
        <w:r w:rsidR="00365134" w:rsidRPr="00C85D5B">
          <w:rPr>
            <w:rStyle w:val="Hyperlink"/>
            <w:lang w:val="en-US"/>
          </w:rPr>
          <w:t>Melihat Pemberitahuan Surat BKD</w:t>
        </w:r>
        <w:r w:rsidR="00365134">
          <w:rPr>
            <w:webHidden/>
          </w:rPr>
          <w:tab/>
        </w:r>
        <w:r w:rsidR="00365134">
          <w:rPr>
            <w:webHidden/>
          </w:rPr>
          <w:fldChar w:fldCharType="begin"/>
        </w:r>
        <w:r w:rsidR="00365134">
          <w:rPr>
            <w:webHidden/>
          </w:rPr>
          <w:instrText xml:space="preserve"> PAGEREF _Toc26746043 \h </w:instrText>
        </w:r>
        <w:r w:rsidR="00365134">
          <w:rPr>
            <w:webHidden/>
          </w:rPr>
        </w:r>
        <w:r w:rsidR="00365134">
          <w:rPr>
            <w:webHidden/>
          </w:rPr>
          <w:fldChar w:fldCharType="separate"/>
        </w:r>
        <w:r w:rsidR="00CE7AB4">
          <w:rPr>
            <w:webHidden/>
          </w:rPr>
          <w:t>V-78</w:t>
        </w:r>
        <w:r w:rsidR="00365134">
          <w:rPr>
            <w:webHidden/>
          </w:rPr>
          <w:fldChar w:fldCharType="end"/>
        </w:r>
      </w:hyperlink>
    </w:p>
    <w:p w14:paraId="0F8F389D" w14:textId="2D898570" w:rsidR="00365134" w:rsidRDefault="00870E97">
      <w:pPr>
        <w:pStyle w:val="TOC1"/>
        <w:rPr>
          <w:rFonts w:asciiTheme="minorHAnsi" w:eastAsiaTheme="minorEastAsia" w:hAnsiTheme="minorHAnsi" w:cstheme="minorBidi"/>
          <w:sz w:val="22"/>
          <w:szCs w:val="22"/>
          <w:lang w:val="en-ID" w:eastAsia="en-ID"/>
        </w:rPr>
      </w:pPr>
      <w:hyperlink w:anchor="_Toc26746044" w:history="1">
        <w:r w:rsidR="00365134" w:rsidRPr="00C85D5B">
          <w:rPr>
            <w:rStyle w:val="Hyperlink"/>
          </w:rPr>
          <w:t xml:space="preserve">Tabel </w:t>
        </w:r>
        <w:r w:rsidR="00365134" w:rsidRPr="00C85D5B">
          <w:rPr>
            <w:rStyle w:val="Hyperlink"/>
            <w:lang w:val="en-US"/>
          </w:rPr>
          <w:t>5.114</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6044 \h </w:instrText>
        </w:r>
        <w:r w:rsidR="00365134">
          <w:rPr>
            <w:webHidden/>
          </w:rPr>
        </w:r>
        <w:r w:rsidR="00365134">
          <w:rPr>
            <w:webHidden/>
          </w:rPr>
          <w:fldChar w:fldCharType="separate"/>
        </w:r>
        <w:r w:rsidR="00CE7AB4">
          <w:rPr>
            <w:webHidden/>
          </w:rPr>
          <w:t>V-79</w:t>
        </w:r>
        <w:r w:rsidR="00365134">
          <w:rPr>
            <w:webHidden/>
          </w:rPr>
          <w:fldChar w:fldCharType="end"/>
        </w:r>
      </w:hyperlink>
    </w:p>
    <w:p w14:paraId="047B9DE7" w14:textId="5C2CE9F5" w:rsidR="00365134" w:rsidRDefault="00870E97">
      <w:pPr>
        <w:pStyle w:val="TOC1"/>
        <w:rPr>
          <w:rFonts w:asciiTheme="minorHAnsi" w:eastAsiaTheme="minorEastAsia" w:hAnsiTheme="minorHAnsi" w:cstheme="minorBidi"/>
          <w:sz w:val="22"/>
          <w:szCs w:val="22"/>
          <w:lang w:val="en-ID" w:eastAsia="en-ID"/>
        </w:rPr>
      </w:pPr>
      <w:hyperlink w:anchor="_Toc26746045" w:history="1">
        <w:r w:rsidR="00365134" w:rsidRPr="00C85D5B">
          <w:rPr>
            <w:rStyle w:val="Hyperlink"/>
          </w:rPr>
          <w:t xml:space="preserve">Tabel </w:t>
        </w:r>
        <w:r w:rsidR="00365134" w:rsidRPr="00C85D5B">
          <w:rPr>
            <w:rStyle w:val="Hyperlink"/>
            <w:lang w:val="en-US"/>
          </w:rPr>
          <w:t>5.115</w:t>
        </w:r>
        <w:r w:rsidR="00365134" w:rsidRPr="00C85D5B">
          <w:rPr>
            <w:rStyle w:val="Hyperlink"/>
          </w:rPr>
          <w:t xml:space="preserve"> Use Case Description </w:t>
        </w:r>
        <w:r w:rsidR="00365134" w:rsidRPr="00C85D5B">
          <w:rPr>
            <w:rStyle w:val="Hyperlink"/>
            <w:lang w:val="en-US"/>
          </w:rPr>
          <w:t>Melihat Surat BKA</w:t>
        </w:r>
        <w:r w:rsidR="00365134">
          <w:rPr>
            <w:webHidden/>
          </w:rPr>
          <w:tab/>
        </w:r>
        <w:r w:rsidR="00365134">
          <w:rPr>
            <w:webHidden/>
          </w:rPr>
          <w:fldChar w:fldCharType="begin"/>
        </w:r>
        <w:r w:rsidR="00365134">
          <w:rPr>
            <w:webHidden/>
          </w:rPr>
          <w:instrText xml:space="preserve"> PAGEREF _Toc26746045 \h </w:instrText>
        </w:r>
        <w:r w:rsidR="00365134">
          <w:rPr>
            <w:webHidden/>
          </w:rPr>
        </w:r>
        <w:r w:rsidR="00365134">
          <w:rPr>
            <w:webHidden/>
          </w:rPr>
          <w:fldChar w:fldCharType="separate"/>
        </w:r>
        <w:r w:rsidR="00CE7AB4">
          <w:rPr>
            <w:webHidden/>
          </w:rPr>
          <w:t>V-79</w:t>
        </w:r>
        <w:r w:rsidR="00365134">
          <w:rPr>
            <w:webHidden/>
          </w:rPr>
          <w:fldChar w:fldCharType="end"/>
        </w:r>
      </w:hyperlink>
    </w:p>
    <w:p w14:paraId="1565699B" w14:textId="3882925D" w:rsidR="00365134" w:rsidRDefault="00870E97">
      <w:pPr>
        <w:pStyle w:val="TOC1"/>
        <w:rPr>
          <w:rFonts w:asciiTheme="minorHAnsi" w:eastAsiaTheme="minorEastAsia" w:hAnsiTheme="minorHAnsi" w:cstheme="minorBidi"/>
          <w:sz w:val="22"/>
          <w:szCs w:val="22"/>
          <w:lang w:val="en-ID" w:eastAsia="en-ID"/>
        </w:rPr>
      </w:pPr>
      <w:hyperlink w:anchor="_Toc26746046" w:history="1">
        <w:r w:rsidR="00365134" w:rsidRPr="00C85D5B">
          <w:rPr>
            <w:rStyle w:val="Hyperlink"/>
          </w:rPr>
          <w:t xml:space="preserve">Tabel </w:t>
        </w:r>
        <w:r w:rsidR="00365134" w:rsidRPr="00C85D5B">
          <w:rPr>
            <w:rStyle w:val="Hyperlink"/>
            <w:lang w:val="en-US"/>
          </w:rPr>
          <w:t>5.116</w:t>
        </w:r>
        <w:r w:rsidR="00365134" w:rsidRPr="00C85D5B">
          <w:rPr>
            <w:rStyle w:val="Hyperlink"/>
          </w:rPr>
          <w:t xml:space="preserve"> Use Case Description </w:t>
        </w:r>
        <w:r w:rsidR="00365134" w:rsidRPr="00C85D5B">
          <w:rPr>
            <w:rStyle w:val="Hyperlink"/>
            <w:lang w:val="en-US"/>
          </w:rPr>
          <w:t>Melihat Persetujuan Disposisi BKA</w:t>
        </w:r>
        <w:r w:rsidR="00365134">
          <w:rPr>
            <w:webHidden/>
          </w:rPr>
          <w:tab/>
        </w:r>
        <w:r w:rsidR="00365134">
          <w:rPr>
            <w:webHidden/>
          </w:rPr>
          <w:fldChar w:fldCharType="begin"/>
        </w:r>
        <w:r w:rsidR="00365134">
          <w:rPr>
            <w:webHidden/>
          </w:rPr>
          <w:instrText xml:space="preserve"> PAGEREF _Toc26746046 \h </w:instrText>
        </w:r>
        <w:r w:rsidR="00365134">
          <w:rPr>
            <w:webHidden/>
          </w:rPr>
        </w:r>
        <w:r w:rsidR="00365134">
          <w:rPr>
            <w:webHidden/>
          </w:rPr>
          <w:fldChar w:fldCharType="separate"/>
        </w:r>
        <w:r w:rsidR="00CE7AB4">
          <w:rPr>
            <w:webHidden/>
          </w:rPr>
          <w:t>V-80</w:t>
        </w:r>
        <w:r w:rsidR="00365134">
          <w:rPr>
            <w:webHidden/>
          </w:rPr>
          <w:fldChar w:fldCharType="end"/>
        </w:r>
      </w:hyperlink>
    </w:p>
    <w:p w14:paraId="6E912C1C" w14:textId="1CB19914" w:rsidR="00365134" w:rsidRDefault="00870E97">
      <w:pPr>
        <w:pStyle w:val="TOC1"/>
        <w:rPr>
          <w:rFonts w:asciiTheme="minorHAnsi" w:eastAsiaTheme="minorEastAsia" w:hAnsiTheme="minorHAnsi" w:cstheme="minorBidi"/>
          <w:sz w:val="22"/>
          <w:szCs w:val="22"/>
          <w:lang w:val="en-ID" w:eastAsia="en-ID"/>
        </w:rPr>
      </w:pPr>
      <w:hyperlink w:anchor="_Toc26746047" w:history="1">
        <w:r w:rsidR="00365134" w:rsidRPr="00C85D5B">
          <w:rPr>
            <w:rStyle w:val="Hyperlink"/>
          </w:rPr>
          <w:t xml:space="preserve">Tabel </w:t>
        </w:r>
        <w:r w:rsidR="00365134" w:rsidRPr="00C85D5B">
          <w:rPr>
            <w:rStyle w:val="Hyperlink"/>
            <w:lang w:val="en-US"/>
          </w:rPr>
          <w:t>5.117</w:t>
        </w:r>
        <w:r w:rsidR="00365134" w:rsidRPr="00C85D5B">
          <w:rPr>
            <w:rStyle w:val="Hyperlink"/>
          </w:rPr>
          <w:t xml:space="preserve"> Use Case Description </w:t>
        </w:r>
        <w:r w:rsidR="00365134" w:rsidRPr="00C85D5B">
          <w:rPr>
            <w:rStyle w:val="Hyperlink"/>
            <w:lang w:val="en-US"/>
          </w:rPr>
          <w:t>Menambah SPT BKA</w:t>
        </w:r>
        <w:r w:rsidR="00365134">
          <w:rPr>
            <w:webHidden/>
          </w:rPr>
          <w:tab/>
        </w:r>
        <w:r w:rsidR="00365134">
          <w:rPr>
            <w:webHidden/>
          </w:rPr>
          <w:fldChar w:fldCharType="begin"/>
        </w:r>
        <w:r w:rsidR="00365134">
          <w:rPr>
            <w:webHidden/>
          </w:rPr>
          <w:instrText xml:space="preserve"> PAGEREF _Toc26746047 \h </w:instrText>
        </w:r>
        <w:r w:rsidR="00365134">
          <w:rPr>
            <w:webHidden/>
          </w:rPr>
        </w:r>
        <w:r w:rsidR="00365134">
          <w:rPr>
            <w:webHidden/>
          </w:rPr>
          <w:fldChar w:fldCharType="separate"/>
        </w:r>
        <w:r w:rsidR="00CE7AB4">
          <w:rPr>
            <w:webHidden/>
          </w:rPr>
          <w:t>V-80</w:t>
        </w:r>
        <w:r w:rsidR="00365134">
          <w:rPr>
            <w:webHidden/>
          </w:rPr>
          <w:fldChar w:fldCharType="end"/>
        </w:r>
      </w:hyperlink>
    </w:p>
    <w:p w14:paraId="52560EFA" w14:textId="1532A1B6" w:rsidR="00365134" w:rsidRDefault="00870E97">
      <w:pPr>
        <w:pStyle w:val="TOC1"/>
        <w:rPr>
          <w:rFonts w:asciiTheme="minorHAnsi" w:eastAsiaTheme="minorEastAsia" w:hAnsiTheme="minorHAnsi" w:cstheme="minorBidi"/>
          <w:sz w:val="22"/>
          <w:szCs w:val="22"/>
          <w:lang w:val="en-ID" w:eastAsia="en-ID"/>
        </w:rPr>
      </w:pPr>
      <w:hyperlink w:anchor="_Toc26746048" w:history="1">
        <w:r w:rsidR="00365134" w:rsidRPr="00C85D5B">
          <w:rPr>
            <w:rStyle w:val="Hyperlink"/>
          </w:rPr>
          <w:t xml:space="preserve">Tabel </w:t>
        </w:r>
        <w:r w:rsidR="00365134" w:rsidRPr="00C85D5B">
          <w:rPr>
            <w:rStyle w:val="Hyperlink"/>
            <w:lang w:val="en-US"/>
          </w:rPr>
          <w:t>5.118</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6048 \h </w:instrText>
        </w:r>
        <w:r w:rsidR="00365134">
          <w:rPr>
            <w:webHidden/>
          </w:rPr>
        </w:r>
        <w:r w:rsidR="00365134">
          <w:rPr>
            <w:webHidden/>
          </w:rPr>
          <w:fldChar w:fldCharType="separate"/>
        </w:r>
        <w:r w:rsidR="00CE7AB4">
          <w:rPr>
            <w:webHidden/>
          </w:rPr>
          <w:t>V-81</w:t>
        </w:r>
        <w:r w:rsidR="00365134">
          <w:rPr>
            <w:webHidden/>
          </w:rPr>
          <w:fldChar w:fldCharType="end"/>
        </w:r>
      </w:hyperlink>
    </w:p>
    <w:p w14:paraId="4A8980BC" w14:textId="0B1D03D4" w:rsidR="00365134" w:rsidRDefault="00870E97">
      <w:pPr>
        <w:pStyle w:val="TOC1"/>
        <w:rPr>
          <w:rFonts w:asciiTheme="minorHAnsi" w:eastAsiaTheme="minorEastAsia" w:hAnsiTheme="minorHAnsi" w:cstheme="minorBidi"/>
          <w:sz w:val="22"/>
          <w:szCs w:val="22"/>
          <w:lang w:val="en-ID" w:eastAsia="en-ID"/>
        </w:rPr>
      </w:pPr>
      <w:hyperlink w:anchor="_Toc26746049" w:history="1">
        <w:r w:rsidR="00365134" w:rsidRPr="00C85D5B">
          <w:rPr>
            <w:rStyle w:val="Hyperlink"/>
          </w:rPr>
          <w:t xml:space="preserve">Tabel </w:t>
        </w:r>
        <w:r w:rsidR="00365134" w:rsidRPr="00C85D5B">
          <w:rPr>
            <w:rStyle w:val="Hyperlink"/>
            <w:lang w:val="en-US"/>
          </w:rPr>
          <w:t>5.119</w:t>
        </w:r>
        <w:r w:rsidR="00365134" w:rsidRPr="00C85D5B">
          <w:rPr>
            <w:rStyle w:val="Hyperlink"/>
          </w:rPr>
          <w:t xml:space="preserve"> Use Case Description </w:t>
        </w:r>
        <w:r w:rsidR="00365134" w:rsidRPr="00C85D5B">
          <w:rPr>
            <w:rStyle w:val="Hyperlink"/>
            <w:lang w:val="en-US"/>
          </w:rPr>
          <w:t>Ajukan SPT BKA</w:t>
        </w:r>
        <w:r w:rsidR="00365134">
          <w:rPr>
            <w:webHidden/>
          </w:rPr>
          <w:tab/>
        </w:r>
        <w:r w:rsidR="00365134">
          <w:rPr>
            <w:webHidden/>
          </w:rPr>
          <w:fldChar w:fldCharType="begin"/>
        </w:r>
        <w:r w:rsidR="00365134">
          <w:rPr>
            <w:webHidden/>
          </w:rPr>
          <w:instrText xml:space="preserve"> PAGEREF _Toc26746049 \h </w:instrText>
        </w:r>
        <w:r w:rsidR="00365134">
          <w:rPr>
            <w:webHidden/>
          </w:rPr>
        </w:r>
        <w:r w:rsidR="00365134">
          <w:rPr>
            <w:webHidden/>
          </w:rPr>
          <w:fldChar w:fldCharType="separate"/>
        </w:r>
        <w:r w:rsidR="00CE7AB4">
          <w:rPr>
            <w:webHidden/>
          </w:rPr>
          <w:t>V-81</w:t>
        </w:r>
        <w:r w:rsidR="00365134">
          <w:rPr>
            <w:webHidden/>
          </w:rPr>
          <w:fldChar w:fldCharType="end"/>
        </w:r>
      </w:hyperlink>
    </w:p>
    <w:p w14:paraId="181C8610" w14:textId="7488F84A" w:rsidR="00365134" w:rsidRDefault="00870E97">
      <w:pPr>
        <w:pStyle w:val="TOC1"/>
        <w:rPr>
          <w:rFonts w:asciiTheme="minorHAnsi" w:eastAsiaTheme="minorEastAsia" w:hAnsiTheme="minorHAnsi" w:cstheme="minorBidi"/>
          <w:sz w:val="22"/>
          <w:szCs w:val="22"/>
          <w:lang w:val="en-ID" w:eastAsia="en-ID"/>
        </w:rPr>
      </w:pPr>
      <w:hyperlink w:anchor="_Toc26746050" w:history="1">
        <w:r w:rsidR="00365134" w:rsidRPr="00C85D5B">
          <w:rPr>
            <w:rStyle w:val="Hyperlink"/>
          </w:rPr>
          <w:t xml:space="preserve">Tabel </w:t>
        </w:r>
        <w:r w:rsidR="00365134" w:rsidRPr="00C85D5B">
          <w:rPr>
            <w:rStyle w:val="Hyperlink"/>
            <w:lang w:val="en-US"/>
          </w:rPr>
          <w:t>5.120</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0 \h </w:instrText>
        </w:r>
        <w:r w:rsidR="00365134">
          <w:rPr>
            <w:webHidden/>
          </w:rPr>
        </w:r>
        <w:r w:rsidR="00365134">
          <w:rPr>
            <w:webHidden/>
          </w:rPr>
          <w:fldChar w:fldCharType="separate"/>
        </w:r>
        <w:r w:rsidR="00CE7AB4">
          <w:rPr>
            <w:webHidden/>
          </w:rPr>
          <w:t>V-82</w:t>
        </w:r>
        <w:r w:rsidR="00365134">
          <w:rPr>
            <w:webHidden/>
          </w:rPr>
          <w:fldChar w:fldCharType="end"/>
        </w:r>
      </w:hyperlink>
    </w:p>
    <w:p w14:paraId="194FDE85" w14:textId="2BC93D28" w:rsidR="00365134" w:rsidRDefault="00870E97">
      <w:pPr>
        <w:pStyle w:val="TOC1"/>
        <w:rPr>
          <w:rFonts w:asciiTheme="minorHAnsi" w:eastAsiaTheme="minorEastAsia" w:hAnsiTheme="minorHAnsi" w:cstheme="minorBidi"/>
          <w:sz w:val="22"/>
          <w:szCs w:val="22"/>
          <w:lang w:val="en-ID" w:eastAsia="en-ID"/>
        </w:rPr>
      </w:pPr>
      <w:hyperlink w:anchor="_Toc26746051" w:history="1">
        <w:r w:rsidR="00365134" w:rsidRPr="00C85D5B">
          <w:rPr>
            <w:rStyle w:val="Hyperlink"/>
          </w:rPr>
          <w:t xml:space="preserve">Tabel </w:t>
        </w:r>
        <w:r w:rsidR="00365134" w:rsidRPr="00C85D5B">
          <w:rPr>
            <w:rStyle w:val="Hyperlink"/>
            <w:lang w:val="en-US"/>
          </w:rPr>
          <w:t>5.121</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1 \h </w:instrText>
        </w:r>
        <w:r w:rsidR="00365134">
          <w:rPr>
            <w:webHidden/>
          </w:rPr>
        </w:r>
        <w:r w:rsidR="00365134">
          <w:rPr>
            <w:webHidden/>
          </w:rPr>
          <w:fldChar w:fldCharType="separate"/>
        </w:r>
        <w:r w:rsidR="00CE7AB4">
          <w:rPr>
            <w:webHidden/>
          </w:rPr>
          <w:t>V-83</w:t>
        </w:r>
        <w:r w:rsidR="00365134">
          <w:rPr>
            <w:webHidden/>
          </w:rPr>
          <w:fldChar w:fldCharType="end"/>
        </w:r>
      </w:hyperlink>
    </w:p>
    <w:p w14:paraId="28184B77" w14:textId="3013AD75" w:rsidR="00365134" w:rsidRDefault="00870E97">
      <w:pPr>
        <w:pStyle w:val="TOC1"/>
        <w:rPr>
          <w:rFonts w:asciiTheme="minorHAnsi" w:eastAsiaTheme="minorEastAsia" w:hAnsiTheme="minorHAnsi" w:cstheme="minorBidi"/>
          <w:sz w:val="22"/>
          <w:szCs w:val="22"/>
          <w:lang w:val="en-ID" w:eastAsia="en-ID"/>
        </w:rPr>
      </w:pPr>
      <w:hyperlink w:anchor="_Toc26746052" w:history="1">
        <w:r w:rsidR="00365134" w:rsidRPr="00C85D5B">
          <w:rPr>
            <w:rStyle w:val="Hyperlink"/>
          </w:rPr>
          <w:t xml:space="preserve">Tabel </w:t>
        </w:r>
        <w:r w:rsidR="00365134" w:rsidRPr="00C85D5B">
          <w:rPr>
            <w:rStyle w:val="Hyperlink"/>
            <w:lang w:val="en-US"/>
          </w:rPr>
          <w:t>5.122</w:t>
        </w:r>
        <w:r w:rsidR="00365134" w:rsidRPr="00C85D5B">
          <w:rPr>
            <w:rStyle w:val="Hyperlink"/>
          </w:rPr>
          <w:t xml:space="preserve"> Use Case Description </w:t>
        </w:r>
        <w:r w:rsidR="00365134" w:rsidRPr="00C85D5B">
          <w:rPr>
            <w:rStyle w:val="Hyperlink"/>
            <w:lang w:val="en-US"/>
          </w:rPr>
          <w:t>Melihat Pemberitahuan Surat BKA</w:t>
        </w:r>
        <w:r w:rsidR="00365134">
          <w:rPr>
            <w:webHidden/>
          </w:rPr>
          <w:tab/>
        </w:r>
        <w:r w:rsidR="00365134">
          <w:rPr>
            <w:webHidden/>
          </w:rPr>
          <w:fldChar w:fldCharType="begin"/>
        </w:r>
        <w:r w:rsidR="00365134">
          <w:rPr>
            <w:webHidden/>
          </w:rPr>
          <w:instrText xml:space="preserve"> PAGEREF _Toc26746052 \h </w:instrText>
        </w:r>
        <w:r w:rsidR="00365134">
          <w:rPr>
            <w:webHidden/>
          </w:rPr>
        </w:r>
        <w:r w:rsidR="00365134">
          <w:rPr>
            <w:webHidden/>
          </w:rPr>
          <w:fldChar w:fldCharType="separate"/>
        </w:r>
        <w:r w:rsidR="00CE7AB4">
          <w:rPr>
            <w:webHidden/>
          </w:rPr>
          <w:t>V-83</w:t>
        </w:r>
        <w:r w:rsidR="00365134">
          <w:rPr>
            <w:webHidden/>
          </w:rPr>
          <w:fldChar w:fldCharType="end"/>
        </w:r>
      </w:hyperlink>
    </w:p>
    <w:p w14:paraId="4713E215" w14:textId="4DB974B9" w:rsidR="00365134" w:rsidRDefault="00870E97">
      <w:pPr>
        <w:pStyle w:val="TOC1"/>
        <w:rPr>
          <w:rFonts w:asciiTheme="minorHAnsi" w:eastAsiaTheme="minorEastAsia" w:hAnsiTheme="minorHAnsi" w:cstheme="minorBidi"/>
          <w:sz w:val="22"/>
          <w:szCs w:val="22"/>
          <w:lang w:val="en-ID" w:eastAsia="en-ID"/>
        </w:rPr>
      </w:pPr>
      <w:hyperlink w:anchor="_Toc26746053" w:history="1">
        <w:r w:rsidR="00365134" w:rsidRPr="00C85D5B">
          <w:rPr>
            <w:rStyle w:val="Hyperlink"/>
          </w:rPr>
          <w:t xml:space="preserve">Tabel </w:t>
        </w:r>
        <w:r w:rsidR="00365134" w:rsidRPr="00C85D5B">
          <w:rPr>
            <w:rStyle w:val="Hyperlink"/>
            <w:lang w:val="en-US"/>
          </w:rPr>
          <w:t>5. 123</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6053 \h </w:instrText>
        </w:r>
        <w:r w:rsidR="00365134">
          <w:rPr>
            <w:webHidden/>
          </w:rPr>
        </w:r>
        <w:r w:rsidR="00365134">
          <w:rPr>
            <w:webHidden/>
          </w:rPr>
          <w:fldChar w:fldCharType="separate"/>
        </w:r>
        <w:r w:rsidR="00CE7AB4">
          <w:rPr>
            <w:webHidden/>
          </w:rPr>
          <w:t>V-84</w:t>
        </w:r>
        <w:r w:rsidR="00365134">
          <w:rPr>
            <w:webHidden/>
          </w:rPr>
          <w:fldChar w:fldCharType="end"/>
        </w:r>
      </w:hyperlink>
    </w:p>
    <w:p w14:paraId="60D50EE7" w14:textId="7BA49B9D" w:rsidR="00365134" w:rsidRDefault="00870E97">
      <w:pPr>
        <w:pStyle w:val="TOC1"/>
        <w:rPr>
          <w:rFonts w:asciiTheme="minorHAnsi" w:eastAsiaTheme="minorEastAsia" w:hAnsiTheme="minorHAnsi" w:cstheme="minorBidi"/>
          <w:sz w:val="22"/>
          <w:szCs w:val="22"/>
          <w:lang w:val="en-ID" w:eastAsia="en-ID"/>
        </w:rPr>
      </w:pPr>
      <w:hyperlink w:anchor="_Toc26746054" w:history="1">
        <w:r w:rsidR="00365134" w:rsidRPr="00C85D5B">
          <w:rPr>
            <w:rStyle w:val="Hyperlink"/>
          </w:rPr>
          <w:t xml:space="preserve">Tabel 6.1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4 \h </w:instrText>
        </w:r>
        <w:r w:rsidR="00365134">
          <w:rPr>
            <w:webHidden/>
          </w:rPr>
        </w:r>
        <w:r w:rsidR="00365134">
          <w:rPr>
            <w:webHidden/>
          </w:rPr>
          <w:fldChar w:fldCharType="separate"/>
        </w:r>
        <w:r w:rsidR="00CE7AB4">
          <w:rPr>
            <w:webHidden/>
          </w:rPr>
          <w:t>VI-11</w:t>
        </w:r>
        <w:r w:rsidR="00365134">
          <w:rPr>
            <w:webHidden/>
          </w:rPr>
          <w:fldChar w:fldCharType="end"/>
        </w:r>
      </w:hyperlink>
    </w:p>
    <w:p w14:paraId="68A99480" w14:textId="23DAEADB" w:rsidR="00365134" w:rsidRDefault="00870E97">
      <w:pPr>
        <w:pStyle w:val="TOC1"/>
        <w:rPr>
          <w:rFonts w:asciiTheme="minorHAnsi" w:eastAsiaTheme="minorEastAsia" w:hAnsiTheme="minorHAnsi" w:cstheme="minorBidi"/>
          <w:sz w:val="22"/>
          <w:szCs w:val="22"/>
          <w:lang w:val="en-ID" w:eastAsia="en-ID"/>
        </w:rPr>
      </w:pPr>
      <w:hyperlink w:anchor="_Toc26746055" w:history="1">
        <w:r w:rsidR="00365134" w:rsidRPr="00C85D5B">
          <w:rPr>
            <w:rStyle w:val="Hyperlink"/>
          </w:rPr>
          <w:t xml:space="preserve">Tabel 6.2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5 \h </w:instrText>
        </w:r>
        <w:r w:rsidR="00365134">
          <w:rPr>
            <w:webHidden/>
          </w:rPr>
        </w:r>
        <w:r w:rsidR="00365134">
          <w:rPr>
            <w:webHidden/>
          </w:rPr>
          <w:fldChar w:fldCharType="separate"/>
        </w:r>
        <w:r w:rsidR="00CE7AB4">
          <w:rPr>
            <w:webHidden/>
          </w:rPr>
          <w:t>VI-11</w:t>
        </w:r>
        <w:r w:rsidR="00365134">
          <w:rPr>
            <w:webHidden/>
          </w:rPr>
          <w:fldChar w:fldCharType="end"/>
        </w:r>
      </w:hyperlink>
    </w:p>
    <w:p w14:paraId="4CB2D182" w14:textId="1BB94AC0" w:rsidR="00365134" w:rsidRDefault="00870E97">
      <w:pPr>
        <w:pStyle w:val="TOC1"/>
        <w:rPr>
          <w:rFonts w:asciiTheme="minorHAnsi" w:eastAsiaTheme="minorEastAsia" w:hAnsiTheme="minorHAnsi" w:cstheme="minorBidi"/>
          <w:sz w:val="22"/>
          <w:szCs w:val="22"/>
          <w:lang w:val="en-ID" w:eastAsia="en-ID"/>
        </w:rPr>
      </w:pPr>
      <w:hyperlink w:anchor="_Toc26746056" w:history="1">
        <w:r w:rsidR="00365134" w:rsidRPr="00C85D5B">
          <w:rPr>
            <w:rStyle w:val="Hyperlink"/>
          </w:rPr>
          <w:t xml:space="preserve">Tabel 6.3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6 \h </w:instrText>
        </w:r>
        <w:r w:rsidR="00365134">
          <w:rPr>
            <w:webHidden/>
          </w:rPr>
        </w:r>
        <w:r w:rsidR="00365134">
          <w:rPr>
            <w:webHidden/>
          </w:rPr>
          <w:fldChar w:fldCharType="separate"/>
        </w:r>
        <w:r w:rsidR="00CE7AB4">
          <w:rPr>
            <w:webHidden/>
          </w:rPr>
          <w:t>VI-12</w:t>
        </w:r>
        <w:r w:rsidR="00365134">
          <w:rPr>
            <w:webHidden/>
          </w:rPr>
          <w:fldChar w:fldCharType="end"/>
        </w:r>
      </w:hyperlink>
    </w:p>
    <w:p w14:paraId="031C4E5C" w14:textId="67DA8A7F" w:rsidR="00365134" w:rsidRDefault="00870E97">
      <w:pPr>
        <w:pStyle w:val="TOC1"/>
        <w:rPr>
          <w:rFonts w:asciiTheme="minorHAnsi" w:eastAsiaTheme="minorEastAsia" w:hAnsiTheme="minorHAnsi" w:cstheme="minorBidi"/>
          <w:sz w:val="22"/>
          <w:szCs w:val="22"/>
          <w:lang w:val="en-ID" w:eastAsia="en-ID"/>
        </w:rPr>
      </w:pPr>
      <w:hyperlink w:anchor="_Toc26746057" w:history="1">
        <w:r w:rsidR="00365134" w:rsidRPr="00C85D5B">
          <w:rPr>
            <w:rStyle w:val="Hyperlink"/>
          </w:rPr>
          <w:t>Tabel 6.4 Pengujian Mengelola Role</w:t>
        </w:r>
        <w:r w:rsidR="00365134">
          <w:rPr>
            <w:webHidden/>
          </w:rPr>
          <w:tab/>
        </w:r>
        <w:r w:rsidR="00365134">
          <w:rPr>
            <w:webHidden/>
          </w:rPr>
          <w:fldChar w:fldCharType="begin"/>
        </w:r>
        <w:r w:rsidR="00365134">
          <w:rPr>
            <w:webHidden/>
          </w:rPr>
          <w:instrText xml:space="preserve"> PAGEREF _Toc26746057 \h </w:instrText>
        </w:r>
        <w:r w:rsidR="00365134">
          <w:rPr>
            <w:webHidden/>
          </w:rPr>
        </w:r>
        <w:r w:rsidR="00365134">
          <w:rPr>
            <w:webHidden/>
          </w:rPr>
          <w:fldChar w:fldCharType="separate"/>
        </w:r>
        <w:r w:rsidR="00CE7AB4">
          <w:rPr>
            <w:webHidden/>
          </w:rPr>
          <w:t>VI-12</w:t>
        </w:r>
        <w:r w:rsidR="00365134">
          <w:rPr>
            <w:webHidden/>
          </w:rPr>
          <w:fldChar w:fldCharType="end"/>
        </w:r>
      </w:hyperlink>
    </w:p>
    <w:p w14:paraId="6FF6C2A3" w14:textId="0F3CDF17" w:rsidR="00365134" w:rsidRDefault="00870E97">
      <w:pPr>
        <w:pStyle w:val="TOC1"/>
        <w:rPr>
          <w:rFonts w:asciiTheme="minorHAnsi" w:eastAsiaTheme="minorEastAsia" w:hAnsiTheme="minorHAnsi" w:cstheme="minorBidi"/>
          <w:sz w:val="22"/>
          <w:szCs w:val="22"/>
          <w:lang w:val="en-ID" w:eastAsia="en-ID"/>
        </w:rPr>
      </w:pPr>
      <w:hyperlink w:anchor="_Toc26746058" w:history="1">
        <w:r w:rsidR="00365134" w:rsidRPr="00C85D5B">
          <w:rPr>
            <w:rStyle w:val="Hyperlink"/>
          </w:rPr>
          <w:t>Tabel 6.5 Pengujian Mengelola Menu Management</w:t>
        </w:r>
        <w:r w:rsidR="00365134">
          <w:rPr>
            <w:webHidden/>
          </w:rPr>
          <w:tab/>
        </w:r>
        <w:r w:rsidR="00365134">
          <w:rPr>
            <w:webHidden/>
          </w:rPr>
          <w:fldChar w:fldCharType="begin"/>
        </w:r>
        <w:r w:rsidR="00365134">
          <w:rPr>
            <w:webHidden/>
          </w:rPr>
          <w:instrText xml:space="preserve"> PAGEREF _Toc26746058 \h </w:instrText>
        </w:r>
        <w:r w:rsidR="00365134">
          <w:rPr>
            <w:webHidden/>
          </w:rPr>
        </w:r>
        <w:r w:rsidR="00365134">
          <w:rPr>
            <w:webHidden/>
          </w:rPr>
          <w:fldChar w:fldCharType="separate"/>
        </w:r>
        <w:r w:rsidR="00CE7AB4">
          <w:rPr>
            <w:webHidden/>
          </w:rPr>
          <w:t>VI-13</w:t>
        </w:r>
        <w:r w:rsidR="00365134">
          <w:rPr>
            <w:webHidden/>
          </w:rPr>
          <w:fldChar w:fldCharType="end"/>
        </w:r>
      </w:hyperlink>
    </w:p>
    <w:p w14:paraId="6895CF4A" w14:textId="20CAA476" w:rsidR="00365134" w:rsidRDefault="00870E97">
      <w:pPr>
        <w:pStyle w:val="TOC1"/>
        <w:rPr>
          <w:rFonts w:asciiTheme="minorHAnsi" w:eastAsiaTheme="minorEastAsia" w:hAnsiTheme="minorHAnsi" w:cstheme="minorBidi"/>
          <w:sz w:val="22"/>
          <w:szCs w:val="22"/>
          <w:lang w:val="en-ID" w:eastAsia="en-ID"/>
        </w:rPr>
      </w:pPr>
      <w:hyperlink w:anchor="_Toc26746059" w:history="1">
        <w:r w:rsidR="00365134" w:rsidRPr="00C85D5B">
          <w:rPr>
            <w:rStyle w:val="Hyperlink"/>
          </w:rPr>
          <w:t>Tabel 6.6 Pengujian Mengelola Submenu Management</w:t>
        </w:r>
        <w:r w:rsidR="00365134">
          <w:rPr>
            <w:webHidden/>
          </w:rPr>
          <w:tab/>
        </w:r>
        <w:r w:rsidR="00365134">
          <w:rPr>
            <w:webHidden/>
          </w:rPr>
          <w:fldChar w:fldCharType="begin"/>
        </w:r>
        <w:r w:rsidR="00365134">
          <w:rPr>
            <w:webHidden/>
          </w:rPr>
          <w:instrText xml:space="preserve"> PAGEREF _Toc26746059 \h </w:instrText>
        </w:r>
        <w:r w:rsidR="00365134">
          <w:rPr>
            <w:webHidden/>
          </w:rPr>
        </w:r>
        <w:r w:rsidR="00365134">
          <w:rPr>
            <w:webHidden/>
          </w:rPr>
          <w:fldChar w:fldCharType="separate"/>
        </w:r>
        <w:r w:rsidR="00CE7AB4">
          <w:rPr>
            <w:webHidden/>
          </w:rPr>
          <w:t>VI-13</w:t>
        </w:r>
        <w:r w:rsidR="00365134">
          <w:rPr>
            <w:webHidden/>
          </w:rPr>
          <w:fldChar w:fldCharType="end"/>
        </w:r>
      </w:hyperlink>
    </w:p>
    <w:p w14:paraId="563E4630" w14:textId="332562DC" w:rsidR="00365134" w:rsidRDefault="00870E97">
      <w:pPr>
        <w:pStyle w:val="TOC1"/>
        <w:rPr>
          <w:rFonts w:asciiTheme="minorHAnsi" w:eastAsiaTheme="minorEastAsia" w:hAnsiTheme="minorHAnsi" w:cstheme="minorBidi"/>
          <w:sz w:val="22"/>
          <w:szCs w:val="22"/>
          <w:lang w:val="en-ID" w:eastAsia="en-ID"/>
        </w:rPr>
      </w:pPr>
      <w:hyperlink w:anchor="_Toc26746060" w:history="1">
        <w:r w:rsidR="00365134" w:rsidRPr="00C85D5B">
          <w:rPr>
            <w:rStyle w:val="Hyperlink"/>
          </w:rPr>
          <w:t>Tabel 6.7 Pengujian Mengelola Pegawai</w:t>
        </w:r>
        <w:r w:rsidR="00365134">
          <w:rPr>
            <w:webHidden/>
          </w:rPr>
          <w:tab/>
        </w:r>
        <w:r w:rsidR="00365134">
          <w:rPr>
            <w:webHidden/>
          </w:rPr>
          <w:fldChar w:fldCharType="begin"/>
        </w:r>
        <w:r w:rsidR="00365134">
          <w:rPr>
            <w:webHidden/>
          </w:rPr>
          <w:instrText xml:space="preserve"> PAGEREF _Toc26746060 \h </w:instrText>
        </w:r>
        <w:r w:rsidR="00365134">
          <w:rPr>
            <w:webHidden/>
          </w:rPr>
        </w:r>
        <w:r w:rsidR="00365134">
          <w:rPr>
            <w:webHidden/>
          </w:rPr>
          <w:fldChar w:fldCharType="separate"/>
        </w:r>
        <w:r w:rsidR="00CE7AB4">
          <w:rPr>
            <w:webHidden/>
          </w:rPr>
          <w:t>VI-14</w:t>
        </w:r>
        <w:r w:rsidR="00365134">
          <w:rPr>
            <w:webHidden/>
          </w:rPr>
          <w:fldChar w:fldCharType="end"/>
        </w:r>
      </w:hyperlink>
    </w:p>
    <w:p w14:paraId="2E178664" w14:textId="24A90A9F" w:rsidR="00365134" w:rsidRDefault="00870E97">
      <w:pPr>
        <w:pStyle w:val="TOC1"/>
        <w:rPr>
          <w:rFonts w:asciiTheme="minorHAnsi" w:eastAsiaTheme="minorEastAsia" w:hAnsiTheme="minorHAnsi" w:cstheme="minorBidi"/>
          <w:sz w:val="22"/>
          <w:szCs w:val="22"/>
          <w:lang w:val="en-ID" w:eastAsia="en-ID"/>
        </w:rPr>
      </w:pPr>
      <w:hyperlink w:anchor="_Toc26746061" w:history="1">
        <w:r w:rsidR="00365134" w:rsidRPr="00C85D5B">
          <w:rPr>
            <w:rStyle w:val="Hyperlink"/>
          </w:rPr>
          <w:t>Tabel 6.8 Pengujian Mengelola Surat Masuk</w:t>
        </w:r>
        <w:r w:rsidR="00365134">
          <w:rPr>
            <w:webHidden/>
          </w:rPr>
          <w:tab/>
        </w:r>
        <w:r w:rsidR="00365134">
          <w:rPr>
            <w:webHidden/>
          </w:rPr>
          <w:fldChar w:fldCharType="begin"/>
        </w:r>
        <w:r w:rsidR="00365134">
          <w:rPr>
            <w:webHidden/>
          </w:rPr>
          <w:instrText xml:space="preserve"> PAGEREF _Toc26746061 \h </w:instrText>
        </w:r>
        <w:r w:rsidR="00365134">
          <w:rPr>
            <w:webHidden/>
          </w:rPr>
        </w:r>
        <w:r w:rsidR="00365134">
          <w:rPr>
            <w:webHidden/>
          </w:rPr>
          <w:fldChar w:fldCharType="separate"/>
        </w:r>
        <w:r w:rsidR="00CE7AB4">
          <w:rPr>
            <w:webHidden/>
          </w:rPr>
          <w:t>VI-14</w:t>
        </w:r>
        <w:r w:rsidR="00365134">
          <w:rPr>
            <w:webHidden/>
          </w:rPr>
          <w:fldChar w:fldCharType="end"/>
        </w:r>
      </w:hyperlink>
    </w:p>
    <w:p w14:paraId="578B73D5" w14:textId="714E7A7F" w:rsidR="00365134" w:rsidRDefault="00870E97">
      <w:pPr>
        <w:pStyle w:val="TOC1"/>
        <w:rPr>
          <w:rFonts w:asciiTheme="minorHAnsi" w:eastAsiaTheme="minorEastAsia" w:hAnsiTheme="minorHAnsi" w:cstheme="minorBidi"/>
          <w:sz w:val="22"/>
          <w:szCs w:val="22"/>
          <w:lang w:val="en-ID" w:eastAsia="en-ID"/>
        </w:rPr>
      </w:pPr>
      <w:hyperlink w:anchor="_Toc26746062" w:history="1">
        <w:r w:rsidR="00365134" w:rsidRPr="00C85D5B">
          <w:rPr>
            <w:rStyle w:val="Hyperlink"/>
          </w:rPr>
          <w:t>Tabel 6.9 Pengujian Mengelola Surat Disposisi</w:t>
        </w:r>
        <w:r w:rsidR="00365134">
          <w:rPr>
            <w:webHidden/>
          </w:rPr>
          <w:tab/>
        </w:r>
        <w:r w:rsidR="00365134">
          <w:rPr>
            <w:webHidden/>
          </w:rPr>
          <w:fldChar w:fldCharType="begin"/>
        </w:r>
        <w:r w:rsidR="00365134">
          <w:rPr>
            <w:webHidden/>
          </w:rPr>
          <w:instrText xml:space="preserve"> PAGEREF _Toc26746062 \h </w:instrText>
        </w:r>
        <w:r w:rsidR="00365134">
          <w:rPr>
            <w:webHidden/>
          </w:rPr>
        </w:r>
        <w:r w:rsidR="00365134">
          <w:rPr>
            <w:webHidden/>
          </w:rPr>
          <w:fldChar w:fldCharType="separate"/>
        </w:r>
        <w:r w:rsidR="00CE7AB4">
          <w:rPr>
            <w:webHidden/>
          </w:rPr>
          <w:t>VI-15</w:t>
        </w:r>
        <w:r w:rsidR="00365134">
          <w:rPr>
            <w:webHidden/>
          </w:rPr>
          <w:fldChar w:fldCharType="end"/>
        </w:r>
      </w:hyperlink>
    </w:p>
    <w:p w14:paraId="1BE7937D" w14:textId="2460048F" w:rsidR="00365134" w:rsidRDefault="00870E97">
      <w:pPr>
        <w:pStyle w:val="TOC1"/>
        <w:rPr>
          <w:rFonts w:asciiTheme="minorHAnsi" w:eastAsiaTheme="minorEastAsia" w:hAnsiTheme="minorHAnsi" w:cstheme="minorBidi"/>
          <w:sz w:val="22"/>
          <w:szCs w:val="22"/>
          <w:lang w:val="en-ID" w:eastAsia="en-ID"/>
        </w:rPr>
      </w:pPr>
      <w:hyperlink w:anchor="_Toc26746063" w:history="1">
        <w:r w:rsidR="00365134" w:rsidRPr="00C85D5B">
          <w:rPr>
            <w:rStyle w:val="Hyperlink"/>
          </w:rPr>
          <w:t>Tabel 6.9 Pengujian Mengelola SPT</w:t>
        </w:r>
        <w:r w:rsidR="00365134">
          <w:rPr>
            <w:webHidden/>
          </w:rPr>
          <w:tab/>
        </w:r>
        <w:r w:rsidR="00365134">
          <w:rPr>
            <w:webHidden/>
          </w:rPr>
          <w:fldChar w:fldCharType="begin"/>
        </w:r>
        <w:r w:rsidR="00365134">
          <w:rPr>
            <w:webHidden/>
          </w:rPr>
          <w:instrText xml:space="preserve"> PAGEREF _Toc26746063 \h </w:instrText>
        </w:r>
        <w:r w:rsidR="00365134">
          <w:rPr>
            <w:webHidden/>
          </w:rPr>
        </w:r>
        <w:r w:rsidR="00365134">
          <w:rPr>
            <w:webHidden/>
          </w:rPr>
          <w:fldChar w:fldCharType="separate"/>
        </w:r>
        <w:r w:rsidR="00CE7AB4">
          <w:rPr>
            <w:webHidden/>
          </w:rPr>
          <w:t>VI-16</w:t>
        </w:r>
        <w:r w:rsidR="00365134">
          <w:rPr>
            <w:webHidden/>
          </w:rPr>
          <w:fldChar w:fldCharType="end"/>
        </w:r>
      </w:hyperlink>
    </w:p>
    <w:p w14:paraId="1E11E579" w14:textId="7AB9AEFA" w:rsidR="00365134" w:rsidRDefault="00870E97">
      <w:pPr>
        <w:pStyle w:val="TOC1"/>
        <w:rPr>
          <w:rFonts w:asciiTheme="minorHAnsi" w:eastAsiaTheme="minorEastAsia" w:hAnsiTheme="minorHAnsi" w:cstheme="minorBidi"/>
          <w:sz w:val="22"/>
          <w:szCs w:val="22"/>
          <w:lang w:val="en-ID" w:eastAsia="en-ID"/>
        </w:rPr>
      </w:pPr>
      <w:hyperlink w:anchor="_Toc26746064" w:history="1">
        <w:r w:rsidR="00365134" w:rsidRPr="00C85D5B">
          <w:rPr>
            <w:rStyle w:val="Hyperlink"/>
          </w:rPr>
          <w:t>Tabel 6.11 Pengujian Mengelola SPT</w:t>
        </w:r>
        <w:r w:rsidR="00365134">
          <w:rPr>
            <w:webHidden/>
          </w:rPr>
          <w:tab/>
        </w:r>
        <w:r w:rsidR="00365134">
          <w:rPr>
            <w:webHidden/>
          </w:rPr>
          <w:fldChar w:fldCharType="begin"/>
        </w:r>
        <w:r w:rsidR="00365134">
          <w:rPr>
            <w:webHidden/>
          </w:rPr>
          <w:instrText xml:space="preserve"> PAGEREF _Toc26746064 \h </w:instrText>
        </w:r>
        <w:r w:rsidR="00365134">
          <w:rPr>
            <w:webHidden/>
          </w:rPr>
        </w:r>
        <w:r w:rsidR="00365134">
          <w:rPr>
            <w:webHidden/>
          </w:rPr>
          <w:fldChar w:fldCharType="separate"/>
        </w:r>
        <w:r w:rsidR="00CE7AB4">
          <w:rPr>
            <w:webHidden/>
          </w:rPr>
          <w:t>VI-17</w:t>
        </w:r>
        <w:r w:rsidR="00365134">
          <w:rPr>
            <w:webHidden/>
          </w:rPr>
          <w:fldChar w:fldCharType="end"/>
        </w:r>
      </w:hyperlink>
    </w:p>
    <w:p w14:paraId="2F9D1C3D" w14:textId="39DA188E" w:rsidR="00365134" w:rsidRDefault="00870E97">
      <w:pPr>
        <w:pStyle w:val="TOC1"/>
        <w:rPr>
          <w:rFonts w:asciiTheme="minorHAnsi" w:eastAsiaTheme="minorEastAsia" w:hAnsiTheme="minorHAnsi" w:cstheme="minorBidi"/>
          <w:sz w:val="22"/>
          <w:szCs w:val="22"/>
          <w:lang w:val="en-ID" w:eastAsia="en-ID"/>
        </w:rPr>
      </w:pPr>
      <w:hyperlink w:anchor="_Toc26746065" w:history="1">
        <w:r w:rsidR="00365134" w:rsidRPr="00C85D5B">
          <w:rPr>
            <w:rStyle w:val="Hyperlink"/>
          </w:rPr>
          <w:t xml:space="preserve">Tabel 6.12 Hasil Pengujian User </w:t>
        </w:r>
        <w:r w:rsidR="00022712" w:rsidRPr="00022712">
          <w:rPr>
            <w:rStyle w:val="Hyperlink"/>
            <w:i/>
            <w:iCs/>
          </w:rPr>
          <w:t>Accept</w:t>
        </w:r>
        <w:r w:rsidR="00365134" w:rsidRPr="00C85D5B">
          <w:rPr>
            <w:rStyle w:val="Hyperlink"/>
          </w:rPr>
          <w:t>ance Test Saksi 1</w:t>
        </w:r>
        <w:r w:rsidR="00365134">
          <w:rPr>
            <w:webHidden/>
          </w:rPr>
          <w:tab/>
        </w:r>
        <w:r w:rsidR="00365134">
          <w:rPr>
            <w:webHidden/>
          </w:rPr>
          <w:fldChar w:fldCharType="begin"/>
        </w:r>
        <w:r w:rsidR="00365134">
          <w:rPr>
            <w:webHidden/>
          </w:rPr>
          <w:instrText xml:space="preserve"> PAGEREF _Toc26746065 \h </w:instrText>
        </w:r>
        <w:r w:rsidR="00365134">
          <w:rPr>
            <w:webHidden/>
          </w:rPr>
        </w:r>
        <w:r w:rsidR="00365134">
          <w:rPr>
            <w:webHidden/>
          </w:rPr>
          <w:fldChar w:fldCharType="separate"/>
        </w:r>
        <w:r w:rsidR="00CE7AB4">
          <w:rPr>
            <w:webHidden/>
          </w:rPr>
          <w:t>VI-18</w:t>
        </w:r>
        <w:r w:rsidR="00365134">
          <w:rPr>
            <w:webHidden/>
          </w:rPr>
          <w:fldChar w:fldCharType="end"/>
        </w:r>
      </w:hyperlink>
    </w:p>
    <w:p w14:paraId="39511C5D" w14:textId="5F2D1E77" w:rsidR="00365134" w:rsidRDefault="00870E97">
      <w:pPr>
        <w:pStyle w:val="TOC1"/>
        <w:rPr>
          <w:rFonts w:asciiTheme="minorHAnsi" w:eastAsiaTheme="minorEastAsia" w:hAnsiTheme="minorHAnsi" w:cstheme="minorBidi"/>
          <w:sz w:val="22"/>
          <w:szCs w:val="22"/>
          <w:lang w:val="en-ID" w:eastAsia="en-ID"/>
        </w:rPr>
      </w:pPr>
      <w:hyperlink w:anchor="_Toc26746066" w:history="1">
        <w:r w:rsidR="00365134" w:rsidRPr="00C85D5B">
          <w:rPr>
            <w:rStyle w:val="Hyperlink"/>
          </w:rPr>
          <w:t xml:space="preserve">Tabel 6.13 Hasil Pengujian User </w:t>
        </w:r>
        <w:r w:rsidR="00022712" w:rsidRPr="00022712">
          <w:rPr>
            <w:rStyle w:val="Hyperlink"/>
            <w:i/>
            <w:iCs/>
          </w:rPr>
          <w:t>Accept</w:t>
        </w:r>
        <w:r w:rsidR="00365134" w:rsidRPr="00C85D5B">
          <w:rPr>
            <w:rStyle w:val="Hyperlink"/>
          </w:rPr>
          <w:t>ance Test Saksi 2</w:t>
        </w:r>
        <w:r w:rsidR="00365134">
          <w:rPr>
            <w:webHidden/>
          </w:rPr>
          <w:tab/>
        </w:r>
        <w:r w:rsidR="00365134">
          <w:rPr>
            <w:webHidden/>
          </w:rPr>
          <w:fldChar w:fldCharType="begin"/>
        </w:r>
        <w:r w:rsidR="00365134">
          <w:rPr>
            <w:webHidden/>
          </w:rPr>
          <w:instrText xml:space="preserve"> PAGEREF _Toc26746066 \h </w:instrText>
        </w:r>
        <w:r w:rsidR="00365134">
          <w:rPr>
            <w:webHidden/>
          </w:rPr>
        </w:r>
        <w:r w:rsidR="00365134">
          <w:rPr>
            <w:webHidden/>
          </w:rPr>
          <w:fldChar w:fldCharType="separate"/>
        </w:r>
        <w:r w:rsidR="00CE7AB4">
          <w:rPr>
            <w:webHidden/>
          </w:rPr>
          <w:t>VI-18</w:t>
        </w:r>
        <w:r w:rsidR="00365134">
          <w:rPr>
            <w:webHidden/>
          </w:rPr>
          <w:fldChar w:fldCharType="end"/>
        </w:r>
      </w:hyperlink>
    </w:p>
    <w:p w14:paraId="77B9EB35" w14:textId="73732F26" w:rsidR="00365134" w:rsidRDefault="00870E97">
      <w:pPr>
        <w:pStyle w:val="TOC1"/>
        <w:rPr>
          <w:rFonts w:asciiTheme="minorHAnsi" w:eastAsiaTheme="minorEastAsia" w:hAnsiTheme="minorHAnsi" w:cstheme="minorBidi"/>
          <w:sz w:val="22"/>
          <w:szCs w:val="22"/>
          <w:lang w:val="en-ID" w:eastAsia="en-ID"/>
        </w:rPr>
      </w:pPr>
      <w:hyperlink w:anchor="_Toc26746067" w:history="1">
        <w:r w:rsidR="00365134" w:rsidRPr="00C85D5B">
          <w:rPr>
            <w:rStyle w:val="Hyperlink"/>
          </w:rPr>
          <w:t xml:space="preserve">Tabel 6.14 Hasil Pengujian User </w:t>
        </w:r>
        <w:r w:rsidR="00022712" w:rsidRPr="00022712">
          <w:rPr>
            <w:rStyle w:val="Hyperlink"/>
            <w:i/>
            <w:iCs/>
          </w:rPr>
          <w:t>Accept</w:t>
        </w:r>
        <w:r w:rsidR="00365134" w:rsidRPr="00C85D5B">
          <w:rPr>
            <w:rStyle w:val="Hyperlink"/>
          </w:rPr>
          <w:t>ance Test Saksi 3</w:t>
        </w:r>
        <w:r w:rsidR="00365134">
          <w:rPr>
            <w:webHidden/>
          </w:rPr>
          <w:tab/>
        </w:r>
        <w:r w:rsidR="00365134">
          <w:rPr>
            <w:webHidden/>
          </w:rPr>
          <w:fldChar w:fldCharType="begin"/>
        </w:r>
        <w:r w:rsidR="00365134">
          <w:rPr>
            <w:webHidden/>
          </w:rPr>
          <w:instrText xml:space="preserve"> PAGEREF _Toc26746067 \h </w:instrText>
        </w:r>
        <w:r w:rsidR="00365134">
          <w:rPr>
            <w:webHidden/>
          </w:rPr>
        </w:r>
        <w:r w:rsidR="00365134">
          <w:rPr>
            <w:webHidden/>
          </w:rPr>
          <w:fldChar w:fldCharType="separate"/>
        </w:r>
        <w:r w:rsidR="00CE7AB4">
          <w:rPr>
            <w:webHidden/>
          </w:rPr>
          <w:t>VI-18</w:t>
        </w:r>
        <w:r w:rsidR="00365134">
          <w:rPr>
            <w:webHidden/>
          </w:rPr>
          <w:fldChar w:fldCharType="end"/>
        </w:r>
      </w:hyperlink>
    </w:p>
    <w:p w14:paraId="32813EC6" w14:textId="77E529C8" w:rsidR="00365134" w:rsidRDefault="00870E97">
      <w:pPr>
        <w:pStyle w:val="TOC1"/>
        <w:rPr>
          <w:rFonts w:asciiTheme="minorHAnsi" w:eastAsiaTheme="minorEastAsia" w:hAnsiTheme="minorHAnsi" w:cstheme="minorBidi"/>
          <w:sz w:val="22"/>
          <w:szCs w:val="22"/>
          <w:lang w:val="en-ID" w:eastAsia="en-ID"/>
        </w:rPr>
      </w:pPr>
      <w:hyperlink w:anchor="_Toc26746068" w:history="1">
        <w:r w:rsidR="00365134" w:rsidRPr="00C85D5B">
          <w:rPr>
            <w:rStyle w:val="Hyperlink"/>
          </w:rPr>
          <w:t xml:space="preserve">Tabel 6.15 Hasil Pengujian User </w:t>
        </w:r>
        <w:r w:rsidR="00022712" w:rsidRPr="00022712">
          <w:rPr>
            <w:rStyle w:val="Hyperlink"/>
            <w:i/>
            <w:iCs/>
          </w:rPr>
          <w:t>Accept</w:t>
        </w:r>
        <w:r w:rsidR="00365134" w:rsidRPr="00C85D5B">
          <w:rPr>
            <w:rStyle w:val="Hyperlink"/>
          </w:rPr>
          <w:t>ance Test Saksi 4</w:t>
        </w:r>
        <w:r w:rsidR="00365134">
          <w:rPr>
            <w:webHidden/>
          </w:rPr>
          <w:tab/>
        </w:r>
        <w:r w:rsidR="00365134">
          <w:rPr>
            <w:webHidden/>
          </w:rPr>
          <w:fldChar w:fldCharType="begin"/>
        </w:r>
        <w:r w:rsidR="00365134">
          <w:rPr>
            <w:webHidden/>
          </w:rPr>
          <w:instrText xml:space="preserve"> PAGEREF _Toc26746068 \h </w:instrText>
        </w:r>
        <w:r w:rsidR="00365134">
          <w:rPr>
            <w:webHidden/>
          </w:rPr>
        </w:r>
        <w:r w:rsidR="00365134">
          <w:rPr>
            <w:webHidden/>
          </w:rPr>
          <w:fldChar w:fldCharType="separate"/>
        </w:r>
        <w:r w:rsidR="00CE7AB4">
          <w:rPr>
            <w:webHidden/>
          </w:rPr>
          <w:t>VI-19</w:t>
        </w:r>
        <w:r w:rsidR="00365134">
          <w:rPr>
            <w:webHidden/>
          </w:rPr>
          <w:fldChar w:fldCharType="end"/>
        </w:r>
      </w:hyperlink>
    </w:p>
    <w:p w14:paraId="235208C6" w14:textId="4098D79A" w:rsidR="00365134" w:rsidRDefault="00870E97">
      <w:pPr>
        <w:pStyle w:val="TOC1"/>
        <w:rPr>
          <w:rFonts w:asciiTheme="minorHAnsi" w:eastAsiaTheme="minorEastAsia" w:hAnsiTheme="minorHAnsi" w:cstheme="minorBidi"/>
          <w:sz w:val="22"/>
          <w:szCs w:val="22"/>
          <w:lang w:val="en-ID" w:eastAsia="en-ID"/>
        </w:rPr>
      </w:pPr>
      <w:hyperlink w:anchor="_Toc26746069" w:history="1">
        <w:r w:rsidR="00365134" w:rsidRPr="00C85D5B">
          <w:rPr>
            <w:rStyle w:val="Hyperlink"/>
          </w:rPr>
          <w:t xml:space="preserve">Tabel 6.16 Hasil Pengujian User </w:t>
        </w:r>
        <w:r w:rsidR="00022712" w:rsidRPr="00022712">
          <w:rPr>
            <w:rStyle w:val="Hyperlink"/>
            <w:i/>
            <w:iCs/>
          </w:rPr>
          <w:t>Accept</w:t>
        </w:r>
        <w:r w:rsidR="00365134" w:rsidRPr="00C85D5B">
          <w:rPr>
            <w:rStyle w:val="Hyperlink"/>
          </w:rPr>
          <w:t>ance Test Saksi 5</w:t>
        </w:r>
        <w:r w:rsidR="00365134">
          <w:rPr>
            <w:webHidden/>
          </w:rPr>
          <w:tab/>
        </w:r>
        <w:r w:rsidR="00365134">
          <w:rPr>
            <w:webHidden/>
          </w:rPr>
          <w:fldChar w:fldCharType="begin"/>
        </w:r>
        <w:r w:rsidR="00365134">
          <w:rPr>
            <w:webHidden/>
          </w:rPr>
          <w:instrText xml:space="preserve"> PAGEREF _Toc26746069 \h </w:instrText>
        </w:r>
        <w:r w:rsidR="00365134">
          <w:rPr>
            <w:webHidden/>
          </w:rPr>
        </w:r>
        <w:r w:rsidR="00365134">
          <w:rPr>
            <w:webHidden/>
          </w:rPr>
          <w:fldChar w:fldCharType="separate"/>
        </w:r>
        <w:r w:rsidR="00CE7AB4">
          <w:rPr>
            <w:webHidden/>
          </w:rPr>
          <w:t>VI-19</w:t>
        </w:r>
        <w:r w:rsidR="00365134">
          <w:rPr>
            <w:webHidden/>
          </w:rPr>
          <w:fldChar w:fldCharType="end"/>
        </w:r>
      </w:hyperlink>
    </w:p>
    <w:p w14:paraId="1D275B6A" w14:textId="43F0FAE4" w:rsidR="00365134" w:rsidRDefault="00870E97">
      <w:pPr>
        <w:pStyle w:val="TOC1"/>
        <w:rPr>
          <w:rFonts w:asciiTheme="minorHAnsi" w:eastAsiaTheme="minorEastAsia" w:hAnsiTheme="minorHAnsi" w:cstheme="minorBidi"/>
          <w:sz w:val="22"/>
          <w:szCs w:val="22"/>
          <w:lang w:val="en-ID" w:eastAsia="en-ID"/>
        </w:rPr>
      </w:pPr>
      <w:hyperlink w:anchor="_Toc26746070" w:history="1">
        <w:r w:rsidR="00365134" w:rsidRPr="00C85D5B">
          <w:rPr>
            <w:rStyle w:val="Hyperlink"/>
          </w:rPr>
          <w:t xml:space="preserve">Tabel 6.17 Hasil Pengujian User </w:t>
        </w:r>
        <w:r w:rsidR="00022712" w:rsidRPr="00022712">
          <w:rPr>
            <w:rStyle w:val="Hyperlink"/>
            <w:i/>
            <w:iCs/>
          </w:rPr>
          <w:t>Accept</w:t>
        </w:r>
        <w:r w:rsidR="00365134" w:rsidRPr="00C85D5B">
          <w:rPr>
            <w:rStyle w:val="Hyperlink"/>
          </w:rPr>
          <w:t>ance Test Saksi 6</w:t>
        </w:r>
        <w:r w:rsidR="00365134">
          <w:rPr>
            <w:webHidden/>
          </w:rPr>
          <w:tab/>
        </w:r>
        <w:r w:rsidR="00365134">
          <w:rPr>
            <w:webHidden/>
          </w:rPr>
          <w:fldChar w:fldCharType="begin"/>
        </w:r>
        <w:r w:rsidR="00365134">
          <w:rPr>
            <w:webHidden/>
          </w:rPr>
          <w:instrText xml:space="preserve"> PAGEREF _Toc26746070 \h </w:instrText>
        </w:r>
        <w:r w:rsidR="00365134">
          <w:rPr>
            <w:webHidden/>
          </w:rPr>
        </w:r>
        <w:r w:rsidR="00365134">
          <w:rPr>
            <w:webHidden/>
          </w:rPr>
          <w:fldChar w:fldCharType="separate"/>
        </w:r>
        <w:r w:rsidR="00CE7AB4">
          <w:rPr>
            <w:webHidden/>
          </w:rPr>
          <w:t>VI-19</w:t>
        </w:r>
        <w:r w:rsidR="00365134">
          <w:rPr>
            <w:webHidden/>
          </w:rPr>
          <w:fldChar w:fldCharType="end"/>
        </w:r>
      </w:hyperlink>
    </w:p>
    <w:p w14:paraId="40E91380" w14:textId="09EAAFE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7" w:name="_Toc11637771"/>
      <w:bookmarkStart w:id="28" w:name="_Toc13164798"/>
      <w:bookmarkStart w:id="29" w:name="_Toc26745613"/>
      <w:r w:rsidRPr="0032555B">
        <w:rPr>
          <w:rFonts w:cs="Times New Roman"/>
          <w:lang w:val="id-ID"/>
        </w:rPr>
        <w:lastRenderedPageBreak/>
        <w:t>DAFTAR SIMBOL</w:t>
      </w:r>
      <w:bookmarkEnd w:id="27"/>
      <w:bookmarkEnd w:id="28"/>
      <w:bookmarkEnd w:id="29"/>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4469E6BE" w:rsidR="00B11A4E" w:rsidRPr="003C4BF0" w:rsidRDefault="00B11A4E" w:rsidP="00100AE4">
      <w:pPr>
        <w:spacing w:line="360" w:lineRule="auto"/>
        <w:rPr>
          <w:rFonts w:ascii="Times New Roman" w:hAnsi="Times New Roman" w:cs="Times New Roman"/>
          <w:i/>
          <w:sz w:val="24"/>
          <w:szCs w:val="24"/>
          <w:lang w:val="en-US"/>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5CD9280B"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29CCB189"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656E1DA0"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022C711D"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bl>
    <w:p w14:paraId="6F36FB5A"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48337DFA"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19B01ED1"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00B36B4A" w:rsidRPr="00B36B4A">
              <w:rPr>
                <w:rFonts w:ascii="Times New Roman" w:hAnsi="Times New Roman" w:cs="Times New Roman"/>
                <w:i/>
                <w:iCs/>
                <w:sz w:val="24"/>
                <w:szCs w:val="24"/>
              </w:rPr>
              <w:t>form</w:t>
            </w:r>
            <w:r w:rsidRPr="0032555B">
              <w:rPr>
                <w:rFonts w:ascii="Times New Roman" w:hAnsi="Times New Roman" w:cs="Times New Roman"/>
                <w:i/>
                <w:sz w:val="24"/>
                <w:szCs w:val="24"/>
              </w:rPr>
              <w:t>.</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870E97" w:rsidRPr="006350D1" w:rsidRDefault="00870E97"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870E97" w:rsidRPr="006350D1" w:rsidRDefault="00870E97"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16134310" w:rsidR="00B55967" w:rsidRDefault="00B55967" w:rsidP="00100AE4">
      <w:pPr>
        <w:spacing w:line="360" w:lineRule="auto"/>
        <w:rPr>
          <w:rFonts w:ascii="Times New Roman" w:hAnsi="Times New Roman" w:cs="Times New Roman"/>
          <w:sz w:val="24"/>
          <w:szCs w:val="24"/>
        </w:rPr>
      </w:pPr>
    </w:p>
    <w:p w14:paraId="7C008C02" w14:textId="3C0828B4" w:rsidR="004B42A8" w:rsidRDefault="004B42A8" w:rsidP="00100AE4">
      <w:pPr>
        <w:spacing w:line="360" w:lineRule="auto"/>
        <w:rPr>
          <w:rFonts w:ascii="Times New Roman" w:hAnsi="Times New Roman" w:cs="Times New Roman"/>
          <w:sz w:val="24"/>
          <w:szCs w:val="24"/>
        </w:rPr>
      </w:pPr>
    </w:p>
    <w:p w14:paraId="200E6486" w14:textId="63332811" w:rsidR="004B42A8" w:rsidRDefault="004B42A8" w:rsidP="00100AE4">
      <w:pPr>
        <w:spacing w:line="360" w:lineRule="auto"/>
        <w:rPr>
          <w:rFonts w:ascii="Times New Roman" w:hAnsi="Times New Roman" w:cs="Times New Roman"/>
          <w:sz w:val="24"/>
          <w:szCs w:val="24"/>
        </w:rPr>
      </w:pPr>
    </w:p>
    <w:p w14:paraId="3C9507A4" w14:textId="3C52F4E5" w:rsidR="004B42A8" w:rsidRDefault="004B42A8" w:rsidP="00100AE4">
      <w:pPr>
        <w:spacing w:line="360" w:lineRule="auto"/>
        <w:rPr>
          <w:rFonts w:ascii="Times New Roman" w:hAnsi="Times New Roman" w:cs="Times New Roman"/>
          <w:sz w:val="24"/>
          <w:szCs w:val="24"/>
        </w:rPr>
      </w:pPr>
    </w:p>
    <w:p w14:paraId="5589D89F" w14:textId="77777777" w:rsidR="004B42A8" w:rsidRPr="0032555B" w:rsidRDefault="004B42A8"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870E97" w:rsidRPr="00D77520" w:rsidRDefault="00870E97"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870E97" w:rsidRPr="00D77520" w:rsidRDefault="00870E97"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870E97" w:rsidRPr="00D77520" w:rsidRDefault="00870E97" w:rsidP="00B11A4E">
                                    <w:pPr>
                                      <w:rPr>
                                        <w:sz w:val="16"/>
                                        <w:szCs w:val="16"/>
                                        <w:lang w:val="en-US"/>
                                      </w:rPr>
                                    </w:pPr>
                                    <w:r w:rsidRPr="00D77520">
                                      <w:rPr>
                                        <w:sz w:val="16"/>
                                        <w:szCs w:val="16"/>
                                        <w:lang w:val="en-US"/>
                                      </w:rPr>
                                      <w:t>name</w:t>
                                    </w:r>
                                  </w:p>
                                  <w:p w14:paraId="7489D954" w14:textId="77777777" w:rsidR="00870E97" w:rsidRPr="00D77520" w:rsidRDefault="00870E97"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870E97" w:rsidRPr="00D77520" w:rsidRDefault="00870E97"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870E97" w:rsidRPr="00D77520" w:rsidRDefault="00870E97"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870E97" w:rsidRPr="00D77520" w:rsidRDefault="00870E97" w:rsidP="00B11A4E">
                                    <w:pPr>
                                      <w:spacing w:after="0" w:line="240" w:lineRule="auto"/>
                                      <w:rPr>
                                        <w:sz w:val="16"/>
                                        <w:szCs w:val="16"/>
                                        <w:lang w:val="en-US"/>
                                      </w:rPr>
                                    </w:pPr>
                                    <w:r w:rsidRPr="00D77520">
                                      <w:rPr>
                                        <w:sz w:val="16"/>
                                        <w:szCs w:val="16"/>
                                        <w:lang w:val="en-US"/>
                                      </w:rPr>
                                      <w:t>move()</w:t>
                                    </w:r>
                                  </w:p>
                                  <w:p w14:paraId="1B29A66B" w14:textId="77777777" w:rsidR="00870E97" w:rsidRPr="00D77520" w:rsidRDefault="00870E97" w:rsidP="00B11A4E">
                                    <w:pPr>
                                      <w:spacing w:after="0" w:line="240" w:lineRule="auto"/>
                                      <w:rPr>
                                        <w:sz w:val="16"/>
                                        <w:szCs w:val="16"/>
                                        <w:lang w:val="en-US"/>
                                      </w:rPr>
                                    </w:pPr>
                                    <w:r w:rsidRPr="00D77520">
                                      <w:rPr>
                                        <w:sz w:val="16"/>
                                        <w:szCs w:val="16"/>
                                        <w:lang w:val="en-US"/>
                                      </w:rPr>
                                      <w:t>resize()</w:t>
                                    </w:r>
                                  </w:p>
                                  <w:p w14:paraId="27E22A6B" w14:textId="77777777" w:rsidR="00870E97" w:rsidRPr="00D77520" w:rsidRDefault="00870E97"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870E97" w:rsidRPr="00D77520" w:rsidRDefault="00870E97"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870E97" w:rsidRPr="00D77520" w:rsidRDefault="00870E97"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870E97" w:rsidRPr="00D77520" w:rsidRDefault="00870E97" w:rsidP="00B11A4E">
                              <w:pPr>
                                <w:rPr>
                                  <w:sz w:val="16"/>
                                  <w:szCs w:val="16"/>
                                  <w:lang w:val="en-US"/>
                                </w:rPr>
                              </w:pPr>
                              <w:r w:rsidRPr="00D77520">
                                <w:rPr>
                                  <w:sz w:val="16"/>
                                  <w:szCs w:val="16"/>
                                  <w:lang w:val="en-US"/>
                                </w:rPr>
                                <w:t>name</w:t>
                              </w:r>
                            </w:p>
                            <w:p w14:paraId="7489D954" w14:textId="77777777" w:rsidR="00870E97" w:rsidRPr="00D77520" w:rsidRDefault="00870E97"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870E97" w:rsidRPr="00D77520" w:rsidRDefault="00870E97"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870E97" w:rsidRPr="00D77520" w:rsidRDefault="00870E97"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870E97" w:rsidRPr="00D77520" w:rsidRDefault="00870E97" w:rsidP="00B11A4E">
                              <w:pPr>
                                <w:spacing w:after="0" w:line="240" w:lineRule="auto"/>
                                <w:rPr>
                                  <w:sz w:val="16"/>
                                  <w:szCs w:val="16"/>
                                  <w:lang w:val="en-US"/>
                                </w:rPr>
                              </w:pPr>
                              <w:r w:rsidRPr="00D77520">
                                <w:rPr>
                                  <w:sz w:val="16"/>
                                  <w:szCs w:val="16"/>
                                  <w:lang w:val="en-US"/>
                                </w:rPr>
                                <w:t>move()</w:t>
                              </w:r>
                            </w:p>
                            <w:p w14:paraId="1B29A66B" w14:textId="77777777" w:rsidR="00870E97" w:rsidRPr="00D77520" w:rsidRDefault="00870E97" w:rsidP="00B11A4E">
                              <w:pPr>
                                <w:spacing w:after="0" w:line="240" w:lineRule="auto"/>
                                <w:rPr>
                                  <w:sz w:val="16"/>
                                  <w:szCs w:val="16"/>
                                  <w:lang w:val="en-US"/>
                                </w:rPr>
                              </w:pPr>
                              <w:r w:rsidRPr="00D77520">
                                <w:rPr>
                                  <w:sz w:val="16"/>
                                  <w:szCs w:val="16"/>
                                  <w:lang w:val="en-US"/>
                                </w:rPr>
                                <w:t>resize()</w:t>
                              </w:r>
                            </w:p>
                            <w:p w14:paraId="27E22A6B" w14:textId="77777777" w:rsidR="00870E97" w:rsidRPr="00D77520" w:rsidRDefault="00870E97"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5F8F2B72"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Bagian tengah mendefinisikan propert</w:t>
            </w:r>
            <w:r w:rsidR="00B53D80">
              <w:rPr>
                <w:rFonts w:ascii="Times New Roman" w:hAnsi="Times New Roman" w:cs="Times New Roman"/>
                <w:sz w:val="24"/>
                <w:szCs w:val="24"/>
                <w:lang w:val="en-US"/>
              </w:rPr>
              <w:t>i</w:t>
            </w:r>
            <w:r w:rsidRPr="0032555B">
              <w:rPr>
                <w:rFonts w:ascii="Times New Roman" w:hAnsi="Times New Roman" w:cs="Times New Roman"/>
                <w:sz w:val="24"/>
                <w:szCs w:val="24"/>
              </w:rPr>
              <w:t xml:space="preserve">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5AB21AA8"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870E97" w:rsidRPr="004E6ED5" w:rsidRDefault="00870E97"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870E97" w:rsidRPr="004E6ED5" w:rsidRDefault="00870E97"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30" w:name="_Toc503513212"/>
      <w:r w:rsidRPr="0032555B">
        <w:lastRenderedPageBreak/>
        <w:br/>
      </w:r>
      <w:bookmarkStart w:id="31" w:name="_Toc511593463"/>
      <w:bookmarkStart w:id="32" w:name="_Toc11637772"/>
      <w:bookmarkStart w:id="33" w:name="_Toc13164799"/>
      <w:bookmarkStart w:id="34" w:name="_Toc26745614"/>
      <w:r w:rsidRPr="0032555B">
        <w:t>PENDAHULUAN</w:t>
      </w:r>
      <w:bookmarkEnd w:id="30"/>
      <w:bookmarkEnd w:id="31"/>
      <w:bookmarkEnd w:id="32"/>
      <w:bookmarkEnd w:id="33"/>
      <w:bookmarkEnd w:id="34"/>
    </w:p>
    <w:p w14:paraId="0C34BA28" w14:textId="05AA0D50" w:rsidR="00B11A4E" w:rsidRDefault="00B11A4E" w:rsidP="00AE0EA3">
      <w:pPr>
        <w:pStyle w:val="Heading2"/>
        <w:numPr>
          <w:ilvl w:val="1"/>
          <w:numId w:val="3"/>
        </w:numPr>
        <w:spacing w:before="0" w:line="360" w:lineRule="auto"/>
        <w:rPr>
          <w:rFonts w:cs="Times New Roman"/>
        </w:rPr>
      </w:pPr>
      <w:bookmarkStart w:id="35" w:name="_Toc511629636"/>
      <w:bookmarkStart w:id="36" w:name="_Toc11637773"/>
      <w:bookmarkStart w:id="37" w:name="_Toc13164800"/>
      <w:bookmarkStart w:id="38" w:name="_Toc26745615"/>
      <w:r w:rsidRPr="0032555B">
        <w:rPr>
          <w:rFonts w:cs="Times New Roman"/>
        </w:rPr>
        <w:t>Latar Belakang</w:t>
      </w:r>
      <w:bookmarkEnd w:id="35"/>
      <w:bookmarkEnd w:id="36"/>
      <w:bookmarkEnd w:id="37"/>
      <w:bookmarkEnd w:id="38"/>
    </w:p>
    <w:p w14:paraId="2A8F1BCE" w14:textId="197E9AFA"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518F36C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Penggunaan perangkat komputer sebagai perangkat pendukung manajemen dan pengolahan data sangat tepat dengan mempertimbangkan kuantitas dan kualitas data, dengan demikian penggunaan perangkat komputer dalam setiap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 xml:space="preserve">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terlebih lagi perusahaan atau instansi besar yang sangat membutuhkan pengambilan keputusan agar perusahaan atau intansi menjadi lebih baik lagi kedepannya</w:t>
      </w:r>
      <w:r w:rsidRPr="005D2311">
        <w:rPr>
          <w:rFonts w:ascii="Times New Roman" w:hAnsi="Times New Roman" w:cs="Times New Roman"/>
          <w:sz w:val="24"/>
          <w:szCs w:val="24"/>
        </w:rPr>
        <w:t>.</w:t>
      </w:r>
    </w:p>
    <w:p w14:paraId="0D7D900B" w14:textId="1CE0D0FB" w:rsidR="004E2FC9" w:rsidRDefault="004B42A8" w:rsidP="00100AE4">
      <w:pPr>
        <w:spacing w:line="360" w:lineRule="auto"/>
        <w:ind w:firstLine="589"/>
        <w:jc w:val="both"/>
        <w:rPr>
          <w:rFonts w:ascii="Times New Roman" w:hAnsi="Times New Roman" w:cs="Times New Roman"/>
          <w:sz w:val="24"/>
          <w:szCs w:val="24"/>
          <w:lang w:val="en-US"/>
        </w:rPr>
      </w:pPr>
      <w:r>
        <w:rPr>
          <w:rFonts w:ascii="Times New Roman" w:hAnsi="Times New Roman" w:cs="Times New Roman"/>
          <w:sz w:val="24"/>
          <w:szCs w:val="24"/>
          <w:lang w:val="en-US"/>
        </w:rPr>
        <w:t>Balai</w:t>
      </w:r>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Pemasyarakatan</w:t>
      </w:r>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BAPAS</w:t>
      </w:r>
      <w:r w:rsidR="000A535A"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sidR="000A535A">
        <w:rPr>
          <w:rFonts w:ascii="Times New Roman" w:hAnsi="Times New Roman" w:cs="Times New Roman"/>
          <w:sz w:val="24"/>
          <w:szCs w:val="24"/>
          <w:lang w:val="en-US"/>
        </w:rPr>
        <w:t>Provinsi Riau</w:t>
      </w:r>
      <w:r w:rsidR="000A535A" w:rsidRPr="000A535A">
        <w:rPr>
          <w:rFonts w:ascii="Times New Roman" w:hAnsi="Times New Roman" w:cs="Times New Roman"/>
          <w:sz w:val="24"/>
          <w:szCs w:val="24"/>
        </w:rPr>
        <w:t xml:space="preserve"> merupakan instansi pemerintah yang bertugas </w:t>
      </w:r>
      <w:r w:rsidR="000A535A">
        <w:rPr>
          <w:rFonts w:ascii="Times New Roman" w:hAnsi="Times New Roman" w:cs="Times New Roman"/>
          <w:sz w:val="24"/>
          <w:szCs w:val="24"/>
          <w:lang w:val="en-US"/>
        </w:rPr>
        <w:t>melaksananakan bimbingan klien pemasyarakatam di daerah Riau</w:t>
      </w:r>
      <w:r w:rsidR="000A535A" w:rsidRPr="000A535A">
        <w:rPr>
          <w:rFonts w:ascii="Times New Roman" w:hAnsi="Times New Roman" w:cs="Times New Roman"/>
          <w:sz w:val="24"/>
          <w:szCs w:val="24"/>
        </w:rPr>
        <w:t>,</w:t>
      </w:r>
      <w:r w:rsidR="000A535A">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sidR="000A535A">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sidR="000A535A">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sidR="000A535A">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sidR="000A535A">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alam aktifitasnya</w:t>
      </w:r>
      <w:r w:rsidR="00BD00C2">
        <w:rPr>
          <w:rFonts w:ascii="Times New Roman" w:hAnsi="Times New Roman" w:cs="Times New Roman"/>
          <w:sz w:val="24"/>
          <w:szCs w:val="24"/>
          <w:lang w:val="en-US"/>
        </w:rPr>
        <w:t xml:space="preserve"> 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C82BFF">
        <w:rPr>
          <w:rFonts w:ascii="Times New Roman" w:hAnsi="Times New Roman" w:cs="Times New Roman"/>
          <w:sz w:val="24"/>
          <w:szCs w:val="24"/>
          <w:lang w:val="en-US"/>
        </w:rPr>
        <w:t xml:space="preserve">surat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Pr>
          <w:rFonts w:ascii="Times New Roman" w:hAnsi="Times New Roman" w:cs="Times New Roman"/>
          <w:sz w:val="24"/>
          <w:szCs w:val="24"/>
          <w:lang w:val="en-US"/>
        </w:rPr>
        <w:t xml:space="preserve"> yang</w:t>
      </w:r>
      <w:r w:rsidR="00354432" w:rsidRPr="000A535A">
        <w:rPr>
          <w:rFonts w:ascii="Times New Roman" w:hAnsi="Times New Roman" w:cs="Times New Roman"/>
          <w:sz w:val="24"/>
          <w:szCs w:val="24"/>
        </w:rPr>
        <w:t xml:space="preserve">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w:t>
      </w:r>
      <w:r>
        <w:rPr>
          <w:rFonts w:ascii="Times New Roman" w:hAnsi="Times New Roman" w:cs="Times New Roman"/>
          <w:sz w:val="24"/>
          <w:szCs w:val="24"/>
          <w:lang w:val="en-US"/>
        </w:rPr>
        <w:t>konsisten</w:t>
      </w:r>
      <w:r w:rsidR="00354432" w:rsidRPr="000A535A">
        <w:rPr>
          <w:rFonts w:ascii="Times New Roman" w:hAnsi="Times New Roman" w:cs="Times New Roman"/>
          <w:sz w:val="24"/>
          <w:szCs w:val="24"/>
        </w:rPr>
        <w:t xml:space="preserve"> dan </w:t>
      </w:r>
      <w:r w:rsidR="00C82BFF">
        <w:rPr>
          <w:rFonts w:ascii="Times New Roman" w:hAnsi="Times New Roman" w:cs="Times New Roman"/>
          <w:sz w:val="24"/>
          <w:szCs w:val="24"/>
          <w:lang w:val="en-US"/>
        </w:rPr>
        <w:t xml:space="preserve">juga waktu pengerjaan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670B3B33"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dan laporan bagi pegawai. Sehingga dibutuhkan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yang dapat diandalkan untuk mengolah data menjadi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yang bermanfaat dalam mengambil keputusan manajemen </w:t>
      </w:r>
      <w:r w:rsidRPr="004E2FC9">
        <w:rPr>
          <w:rFonts w:ascii="Times New Roman" w:hAnsi="Times New Roman" w:cs="Times New Roman"/>
          <w:sz w:val="24"/>
          <w:szCs w:val="24"/>
        </w:rPr>
        <w:lastRenderedPageBreak/>
        <w:t>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Keadaan ini mendorong suatu usaha untuk merancang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C82BFF">
        <w:rPr>
          <w:rFonts w:ascii="Times New Roman" w:hAnsi="Times New Roman" w:cs="Times New Roman"/>
          <w:sz w:val="24"/>
          <w:szCs w:val="24"/>
          <w:lang w:val="en-US"/>
        </w:rPr>
        <w:t>manajemen</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surat </w:t>
      </w:r>
      <w:r w:rsidR="00C82BFF">
        <w:rPr>
          <w:rFonts w:ascii="Times New Roman" w:hAnsi="Times New Roman" w:cs="Times New Roman"/>
          <w:sz w:val="24"/>
          <w:szCs w:val="24"/>
          <w:lang w:val="en-US"/>
        </w:rPr>
        <w:t xml:space="preserve">perintah tugas </w:t>
      </w:r>
      <w:r w:rsidR="00B66CCD">
        <w:rPr>
          <w:rFonts w:ascii="Times New Roman" w:hAnsi="Times New Roman" w:cs="Times New Roman"/>
          <w:sz w:val="24"/>
          <w:szCs w:val="24"/>
          <w:lang w:val="en-US"/>
        </w:rPr>
        <w:t>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9" w:name="_Toc9365030"/>
      <w:bookmarkStart w:id="40" w:name="_Toc11637774"/>
      <w:bookmarkStart w:id="41" w:name="_Toc13164801"/>
      <w:bookmarkStart w:id="42" w:name="_Toc26745616"/>
      <w:r w:rsidRPr="0032555B">
        <w:rPr>
          <w:rFonts w:cs="Times New Roman"/>
          <w:szCs w:val="24"/>
        </w:rPr>
        <w:t>Rumusan Masalah</w:t>
      </w:r>
      <w:bookmarkEnd w:id="39"/>
      <w:bookmarkEnd w:id="40"/>
      <w:bookmarkEnd w:id="41"/>
      <w:bookmarkEnd w:id="42"/>
    </w:p>
    <w:p w14:paraId="0650068B" w14:textId="349275F5"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membangun sistem in</w:t>
      </w:r>
      <w:r w:rsidR="00B36B4A" w:rsidRPr="00B36B4A">
        <w:rPr>
          <w:rFonts w:ascii="Times New Roman" w:hAnsi="Times New Roman" w:cs="Times New Roman"/>
          <w:i/>
          <w:iCs/>
          <w:sz w:val="24"/>
          <w:szCs w:val="24"/>
        </w:rPr>
        <w:t>form</w:t>
      </w:r>
      <w:r w:rsidRPr="0058769F">
        <w:rPr>
          <w:rFonts w:ascii="Times New Roman" w:hAnsi="Times New Roman" w:cs="Times New Roman"/>
          <w:sz w:val="24"/>
          <w:szCs w:val="24"/>
        </w:rPr>
        <w:t xml:space="preserve">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3" w:name="_Toc9365031"/>
      <w:bookmarkStart w:id="44" w:name="_Toc11637775"/>
      <w:bookmarkStart w:id="45" w:name="_Toc13164802"/>
      <w:bookmarkStart w:id="46" w:name="_Toc26745617"/>
      <w:r w:rsidRPr="0032555B">
        <w:rPr>
          <w:rFonts w:cs="Times New Roman"/>
          <w:szCs w:val="24"/>
        </w:rPr>
        <w:t>Batasan Masalah</w:t>
      </w:r>
      <w:bookmarkEnd w:id="43"/>
      <w:bookmarkEnd w:id="44"/>
      <w:bookmarkEnd w:id="45"/>
      <w:bookmarkEnd w:id="46"/>
    </w:p>
    <w:p w14:paraId="15A83CF6" w14:textId="09B99F79"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Pelaksanaan dalam perancangan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w:t>
      </w:r>
      <w:r w:rsidR="003F69FE">
        <w:rPr>
          <w:rFonts w:ascii="Times New Roman" w:hAnsi="Times New Roman" w:cs="Times New Roman"/>
          <w:sz w:val="24"/>
          <w:szCs w:val="24"/>
          <w:lang w:val="en-US"/>
        </w:rPr>
        <w:t>untuk</w:t>
      </w:r>
      <w:r w:rsidRPr="0032555B">
        <w:rPr>
          <w:rFonts w:ascii="Times New Roman" w:hAnsi="Times New Roman" w:cs="Times New Roman"/>
          <w:sz w:val="24"/>
          <w:szCs w:val="24"/>
          <w:lang w:val="en-US"/>
        </w:rPr>
        <w:t xml:space="preserve"> </w:t>
      </w:r>
      <w:r w:rsidR="003F69FE">
        <w:rPr>
          <w:rFonts w:ascii="Times New Roman" w:hAnsi="Times New Roman" w:cs="Times New Roman"/>
          <w:sz w:val="24"/>
          <w:szCs w:val="24"/>
          <w:lang w:val="en-US"/>
        </w:rPr>
        <w:t xml:space="preserve">memanajemen </w:t>
      </w:r>
      <w:r>
        <w:rPr>
          <w:rFonts w:ascii="Times New Roman" w:hAnsi="Times New Roman" w:cs="Times New Roman"/>
          <w:sz w:val="24"/>
          <w:szCs w:val="24"/>
          <w:lang w:val="en-US"/>
        </w:rPr>
        <w:t>surat perintah tugas</w:t>
      </w:r>
    </w:p>
    <w:p w14:paraId="34404608" w14:textId="1CD2D038" w:rsidR="00B11A4E" w:rsidRDefault="00B11A4E" w:rsidP="00AE0EA3">
      <w:pPr>
        <w:pStyle w:val="Heading2"/>
        <w:numPr>
          <w:ilvl w:val="1"/>
          <w:numId w:val="3"/>
        </w:numPr>
        <w:spacing w:before="0" w:line="360" w:lineRule="auto"/>
        <w:rPr>
          <w:rFonts w:cs="Times New Roman"/>
          <w:szCs w:val="24"/>
        </w:rPr>
      </w:pPr>
      <w:bookmarkStart w:id="47" w:name="_Toc9365032"/>
      <w:bookmarkStart w:id="48" w:name="_Toc11637776"/>
      <w:bookmarkStart w:id="49" w:name="_Toc13164803"/>
      <w:bookmarkStart w:id="50" w:name="_Toc26745618"/>
      <w:r w:rsidRPr="0032555B">
        <w:rPr>
          <w:rFonts w:cs="Times New Roman"/>
          <w:szCs w:val="24"/>
        </w:rPr>
        <w:t>Tujuan</w:t>
      </w:r>
      <w:bookmarkEnd w:id="47"/>
      <w:bookmarkEnd w:id="48"/>
      <w:bookmarkEnd w:id="49"/>
      <w:bookmarkEnd w:id="50"/>
    </w:p>
    <w:p w14:paraId="5E8AB036" w14:textId="569CB12B"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3F69FE">
        <w:rPr>
          <w:rFonts w:ascii="Times New Roman" w:hAnsi="Times New Roman" w:cs="Times New Roman"/>
          <w:sz w:val="24"/>
          <w:szCs w:val="24"/>
          <w:lang w:val="en-US"/>
        </w:rPr>
        <w:t>manajemen</w:t>
      </w:r>
      <w:r w:rsidR="00A97895">
        <w:rPr>
          <w:rFonts w:ascii="Times New Roman" w:hAnsi="Times New Roman" w:cs="Times New Roman"/>
          <w:sz w:val="24"/>
          <w:szCs w:val="24"/>
          <w:lang w:val="en-US"/>
        </w:rPr>
        <w:t xml:space="preserve">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1" w:name="_Toc9365033"/>
      <w:bookmarkStart w:id="52" w:name="_Toc11637777"/>
      <w:bookmarkStart w:id="53" w:name="_Toc13164804"/>
      <w:bookmarkStart w:id="54" w:name="_Toc26745619"/>
      <w:r w:rsidRPr="00833730">
        <w:rPr>
          <w:rFonts w:cs="Times New Roman"/>
          <w:szCs w:val="24"/>
        </w:rPr>
        <w:t>Waktu dan Tempat Kerja Praktek</w:t>
      </w:r>
      <w:bookmarkEnd w:id="51"/>
      <w:bookmarkEnd w:id="52"/>
      <w:bookmarkEnd w:id="53"/>
      <w:bookmarkEnd w:id="54"/>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594B199C"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w:t>
      </w:r>
      <w:r w:rsidR="00344402">
        <w:rPr>
          <w:rFonts w:ascii="Times New Roman" w:hAnsi="Times New Roman" w:cs="Times New Roman"/>
          <w:sz w:val="24"/>
          <w:szCs w:val="24"/>
          <w:lang w:val="en-US"/>
        </w:rPr>
        <w:t>Kelas</w:t>
      </w:r>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5" w:name="_Toc9365034"/>
      <w:bookmarkStart w:id="56" w:name="_Toc11637778"/>
      <w:bookmarkStart w:id="57" w:name="_Toc13164805"/>
      <w:bookmarkStart w:id="58" w:name="_Toc26745620"/>
      <w:r w:rsidRPr="0032555B">
        <w:rPr>
          <w:rFonts w:cs="Times New Roman"/>
          <w:szCs w:val="24"/>
        </w:rPr>
        <w:t>Sistematika Penulisan</w:t>
      </w:r>
      <w:bookmarkEnd w:id="55"/>
      <w:bookmarkEnd w:id="56"/>
      <w:bookmarkEnd w:id="57"/>
      <w:bookmarkEnd w:id="58"/>
    </w:p>
    <w:p w14:paraId="718F234D" w14:textId="3ACBF403" w:rsidR="00B11A4E"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3D5CEF5B" w14:textId="1C1F4BFE"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77B31853" w14:textId="2CB92C2D"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56E09649" w14:textId="77777777" w:rsidR="00AD3692" w:rsidRPr="0032555B" w:rsidRDefault="00AD3692" w:rsidP="00100AE4">
      <w:pPr>
        <w:spacing w:line="360" w:lineRule="auto"/>
        <w:ind w:firstLine="709"/>
        <w:jc w:val="both"/>
        <w:rPr>
          <w:rFonts w:ascii="Times New Roman" w:hAnsi="Times New Roman" w:cs="Times New Roman"/>
          <w:color w:val="000000" w:themeColor="text1"/>
          <w:sz w:val="24"/>
          <w:szCs w:val="24"/>
        </w:rPr>
      </w:pP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r w:rsidR="0074708C">
        <w:rPr>
          <w:rFonts w:ascii="Times New Roman" w:hAnsi="Times New Roman" w:cs="Times New Roman"/>
          <w:spacing w:val="2"/>
          <w:sz w:val="24"/>
          <w:szCs w:val="24"/>
          <w:lang w:val="en-US"/>
        </w:rPr>
        <w:t>balai pemasyarakatan</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0E9A65A9" w:rsidR="00B11A4E"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74708C">
        <w:rPr>
          <w:rFonts w:ascii="Times New Roman" w:hAnsi="Times New Roman" w:cs="Times New Roman"/>
          <w:sz w:val="24"/>
          <w:szCs w:val="24"/>
          <w:lang w:val="en-US"/>
        </w:rPr>
        <w:t>Manajemen Surat Perintah Tugas</w:t>
      </w:r>
      <w:r w:rsidRPr="0032555B">
        <w:rPr>
          <w:rFonts w:ascii="Times New Roman" w:hAnsi="Times New Roman" w:cs="Times New Roman"/>
          <w:sz w:val="24"/>
          <w:szCs w:val="24"/>
        </w:rPr>
        <w:t>, dan pengujian sistem.</w:t>
      </w:r>
    </w:p>
    <w:p w14:paraId="6913EB7F" w14:textId="77777777" w:rsidR="00AD3692" w:rsidRPr="0032555B" w:rsidRDefault="00AD3692" w:rsidP="00100AE4">
      <w:pPr>
        <w:spacing w:line="360" w:lineRule="auto"/>
        <w:ind w:left="1440"/>
        <w:jc w:val="both"/>
        <w:rPr>
          <w:rFonts w:ascii="Times New Roman" w:hAnsi="Times New Roman" w:cs="Times New Roman"/>
          <w:sz w:val="24"/>
          <w:szCs w:val="24"/>
        </w:rPr>
      </w:pP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6D6D2382"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w:t>
      </w:r>
      <w:r w:rsidR="00B36B4A" w:rsidRPr="00B36B4A">
        <w:rPr>
          <w:rFonts w:ascii="Times New Roman" w:hAnsi="Times New Roman" w:cs="Times New Roman"/>
          <w:i/>
          <w:iCs/>
          <w:spacing w:val="-4"/>
          <w:sz w:val="24"/>
          <w:szCs w:val="24"/>
        </w:rPr>
        <w:t>form</w:t>
      </w:r>
      <w:r w:rsidRPr="0032555B">
        <w:rPr>
          <w:rFonts w:ascii="Times New Roman" w:hAnsi="Times New Roman" w:cs="Times New Roman"/>
          <w:spacing w:val="-4"/>
          <w:sz w:val="24"/>
          <w:szCs w:val="24"/>
        </w:rPr>
        <w:t xml:space="preserve">asi </w:t>
      </w:r>
      <w:r w:rsidR="008B2230">
        <w:rPr>
          <w:rFonts w:ascii="Times New Roman" w:hAnsi="Times New Roman" w:cs="Times New Roman"/>
          <w:sz w:val="24"/>
          <w:szCs w:val="24"/>
          <w:lang w:val="en-US"/>
        </w:rPr>
        <w:t>Manajemen Surat Perintah Tugas</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745621"/>
      <w:r w:rsidRPr="0032555B">
        <w:rPr>
          <w:rFonts w:cs="Times New Roman"/>
          <w:lang w:val="id-ID"/>
        </w:rPr>
        <w:t>PROFIL INSTANSI</w:t>
      </w:r>
      <w:bookmarkEnd w:id="59"/>
      <w:bookmarkEnd w:id="60"/>
      <w:bookmarkEnd w:id="61"/>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Start w:id="90" w:name="_Toc26433603"/>
      <w:bookmarkStart w:id="91" w:name="_Toc26439413"/>
      <w:bookmarkStart w:id="92" w:name="_Toc26669199"/>
      <w:bookmarkStart w:id="93" w:name="_Toc26745622"/>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4" w:name="_Toc512869879"/>
      <w:bookmarkStart w:id="95" w:name="_Toc513120397"/>
      <w:bookmarkStart w:id="96" w:name="_Toc513174165"/>
      <w:bookmarkStart w:id="97" w:name="_Toc513174295"/>
      <w:bookmarkStart w:id="98" w:name="_Toc513439522"/>
      <w:bookmarkStart w:id="99" w:name="_Toc513441457"/>
      <w:bookmarkStart w:id="100" w:name="_Toc516135856"/>
      <w:bookmarkStart w:id="101" w:name="_Toc516135989"/>
      <w:bookmarkStart w:id="102" w:name="_Toc517463327"/>
      <w:bookmarkStart w:id="103" w:name="_Toc517463458"/>
      <w:bookmarkStart w:id="104" w:name="_Toc517475816"/>
      <w:bookmarkStart w:id="105" w:name="_Toc517475947"/>
      <w:bookmarkStart w:id="106" w:name="_Toc11615961"/>
      <w:bookmarkStart w:id="107" w:name="_Toc11616123"/>
      <w:bookmarkStart w:id="108" w:name="_Toc11637781"/>
      <w:bookmarkStart w:id="109" w:name="_Toc11640249"/>
      <w:bookmarkStart w:id="110" w:name="_Toc12749155"/>
      <w:bookmarkStart w:id="111" w:name="_Toc13096769"/>
      <w:bookmarkStart w:id="112" w:name="_Toc13154368"/>
      <w:bookmarkStart w:id="113" w:name="_Toc13164042"/>
      <w:bookmarkStart w:id="114" w:name="_Toc13164200"/>
      <w:bookmarkStart w:id="115" w:name="_Toc13164808"/>
      <w:bookmarkStart w:id="116" w:name="_Toc26101807"/>
      <w:bookmarkStart w:id="117" w:name="_Toc26168090"/>
      <w:bookmarkStart w:id="118" w:name="_Toc26168215"/>
      <w:bookmarkStart w:id="119" w:name="_Toc26383733"/>
      <w:bookmarkStart w:id="120" w:name="_Toc26402551"/>
      <w:bookmarkStart w:id="121" w:name="_Toc26405687"/>
      <w:bookmarkStart w:id="122" w:name="_Toc26433604"/>
      <w:bookmarkStart w:id="123" w:name="_Toc26439414"/>
      <w:bookmarkStart w:id="124" w:name="_Toc26669200"/>
      <w:bookmarkStart w:id="125" w:name="_Toc2674562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91B3177" w14:textId="1E6A16B1" w:rsidR="00410DDD" w:rsidRDefault="00410DDD" w:rsidP="00AE0EA3">
      <w:pPr>
        <w:pStyle w:val="Heading2"/>
        <w:numPr>
          <w:ilvl w:val="0"/>
          <w:numId w:val="8"/>
        </w:numPr>
        <w:spacing w:before="240" w:line="360" w:lineRule="auto"/>
        <w:ind w:left="567"/>
        <w:rPr>
          <w:rFonts w:cs="Times New Roman"/>
        </w:rPr>
      </w:pPr>
      <w:bookmarkStart w:id="126" w:name="_Toc9365037"/>
      <w:bookmarkStart w:id="127" w:name="_Toc11637782"/>
      <w:bookmarkStart w:id="128" w:name="_Toc13164809"/>
      <w:bookmarkStart w:id="129" w:name="_Toc26745624"/>
      <w:r w:rsidRPr="0032555B">
        <w:rPr>
          <w:rFonts w:cs="Times New Roman"/>
        </w:rPr>
        <w:t>Sejarah Umum Instansi</w:t>
      </w:r>
      <w:bookmarkEnd w:id="126"/>
      <w:bookmarkEnd w:id="127"/>
      <w:bookmarkEnd w:id="128"/>
      <w:bookmarkEnd w:id="129"/>
    </w:p>
    <w:p w14:paraId="66F54CFB" w14:textId="1044F8BE"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 xml:space="preserve">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w:t>
      </w:r>
      <w:r w:rsidR="00344402">
        <w:rPr>
          <w:rFonts w:ascii="Times New Roman" w:hAnsi="Times New Roman" w:cs="Times New Roman"/>
          <w:sz w:val="24"/>
          <w:szCs w:val="24"/>
        </w:rPr>
        <w:t>Kelas</w:t>
      </w:r>
      <w:r w:rsidRPr="005E78AA">
        <w:rPr>
          <w:rFonts w:ascii="Times New Roman" w:hAnsi="Times New Roman" w:cs="Times New Roman"/>
          <w:sz w:val="24"/>
          <w:szCs w:val="24"/>
        </w:rPr>
        <w:t xml:space="preserve">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30" w:name="_Toc9365038"/>
      <w:bookmarkStart w:id="131" w:name="_Toc11637783"/>
      <w:bookmarkStart w:id="132" w:name="_Toc13164810"/>
      <w:bookmarkStart w:id="133" w:name="_Toc26745625"/>
      <w:r w:rsidRPr="0032555B">
        <w:rPr>
          <w:rFonts w:cs="Times New Roman"/>
        </w:rPr>
        <w:t>Visi dan Misi</w:t>
      </w:r>
      <w:bookmarkEnd w:id="130"/>
      <w:bookmarkEnd w:id="131"/>
      <w:bookmarkEnd w:id="132"/>
      <w:bookmarkEnd w:id="133"/>
    </w:p>
    <w:p w14:paraId="3D50982A" w14:textId="1282918E"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Balai Pemasyarakatan K</w:t>
      </w:r>
      <w:r w:rsidR="00B53D80">
        <w:rPr>
          <w:rFonts w:ascii="Times New Roman" w:hAnsi="Times New Roman" w:cs="Times New Roman"/>
          <w:sz w:val="24"/>
          <w:szCs w:val="24"/>
          <w:lang w:val="en-US"/>
        </w:rPr>
        <w:t>e</w:t>
      </w:r>
      <w:r w:rsidR="005E78AA">
        <w:rPr>
          <w:rFonts w:ascii="Times New Roman" w:hAnsi="Times New Roman" w:cs="Times New Roman"/>
          <w:sz w:val="24"/>
          <w:szCs w:val="24"/>
          <w:lang w:val="en-US"/>
        </w:rPr>
        <w:t xml:space="preserve">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4" w:name="_Toc9365039"/>
      <w:bookmarkStart w:id="135" w:name="_Toc11637784"/>
      <w:bookmarkStart w:id="136" w:name="_Toc13164811"/>
      <w:bookmarkStart w:id="137" w:name="_Toc26745626"/>
      <w:r w:rsidRPr="0032555B">
        <w:rPr>
          <w:rFonts w:cs="Times New Roman"/>
        </w:rPr>
        <w:t>Visi</w:t>
      </w:r>
      <w:bookmarkEnd w:id="134"/>
      <w:bookmarkEnd w:id="135"/>
      <w:bookmarkEnd w:id="136"/>
      <w:bookmarkEnd w:id="137"/>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8" w:name="_Toc9365040"/>
      <w:bookmarkStart w:id="139" w:name="_Toc11637785"/>
      <w:bookmarkStart w:id="140" w:name="_Toc13164812"/>
      <w:bookmarkStart w:id="141" w:name="_Toc26745627"/>
      <w:r w:rsidRPr="00623BCB">
        <w:rPr>
          <w:rFonts w:cs="Times New Roman"/>
        </w:rPr>
        <w:t>Misi</w:t>
      </w:r>
      <w:bookmarkEnd w:id="138"/>
      <w:bookmarkEnd w:id="139"/>
      <w:bookmarkEnd w:id="140"/>
      <w:bookmarkEnd w:id="141"/>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42" w:name="_Toc9365041"/>
      <w:bookmarkStart w:id="143" w:name="_Toc11637786"/>
      <w:bookmarkStart w:id="144" w:name="_Toc13164813"/>
      <w:bookmarkStart w:id="145" w:name="_Toc26745628"/>
      <w:r w:rsidRPr="0032555B">
        <w:rPr>
          <w:rFonts w:cs="Times New Roman"/>
        </w:rPr>
        <w:lastRenderedPageBreak/>
        <w:t>Struktur Organisasi</w:t>
      </w:r>
      <w:bookmarkEnd w:id="142"/>
      <w:bookmarkEnd w:id="143"/>
      <w:bookmarkEnd w:id="144"/>
      <w:bookmarkEnd w:id="145"/>
    </w:p>
    <w:p w14:paraId="68467DDD" w14:textId="4FDE6888"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w:t>
      </w:r>
      <w:r w:rsidR="00344402">
        <w:rPr>
          <w:rFonts w:ascii="Times New Roman" w:hAnsi="Times New Roman" w:cs="Times New Roman"/>
          <w:color w:val="252A2C"/>
          <w:sz w:val="24"/>
          <w:szCs w:val="24"/>
          <w:shd w:val="clear" w:color="auto" w:fill="FFFFFF"/>
        </w:rPr>
        <w:t>kelas</w:t>
      </w:r>
      <w:r w:rsidRPr="00340227">
        <w:rPr>
          <w:rFonts w:ascii="Times New Roman" w:hAnsi="Times New Roman" w:cs="Times New Roman"/>
          <w:color w:val="252A2C"/>
          <w:sz w:val="24"/>
          <w:szCs w:val="24"/>
          <w:shd w:val="clear" w:color="auto" w:fill="FFFFFF"/>
        </w:rPr>
        <w:t>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 xml:space="preserve">Patta Helena, </w:t>
      </w:r>
      <w:proofErr w:type="gramStart"/>
      <w:r w:rsidRPr="00340227">
        <w:rPr>
          <w:rFonts w:ascii="Times New Roman" w:hAnsi="Times New Roman" w:cs="Times New Roman"/>
          <w:color w:val="252A2C"/>
          <w:sz w:val="24"/>
          <w:szCs w:val="24"/>
        </w:rPr>
        <w:t>S.Sos</w:t>
      </w:r>
      <w:proofErr w:type="gramEnd"/>
      <w:r w:rsidRPr="00340227">
        <w:rPr>
          <w:rFonts w:ascii="Times New Roman" w:hAnsi="Times New Roman" w:cs="Times New Roman"/>
          <w:color w:val="252A2C"/>
          <w:sz w:val="24"/>
          <w:szCs w:val="24"/>
        </w:rPr>
        <w:t>,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Refnidar Joni, </w:t>
      </w:r>
      <w:proofErr w:type="gramStart"/>
      <w:r>
        <w:rPr>
          <w:rFonts w:ascii="Times New Roman" w:hAnsi="Times New Roman" w:cs="Times New Roman"/>
          <w:sz w:val="24"/>
          <w:szCs w:val="24"/>
          <w:lang w:val="en-US"/>
        </w:rPr>
        <w:t>Sm.Hk</w:t>
      </w:r>
      <w:proofErr w:type="gramEnd"/>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6729C459"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 xml:space="preserve">Balai Pemasyarakatan </w:t>
      </w:r>
      <w:r w:rsidR="00344402">
        <w:rPr>
          <w:rFonts w:ascii="Times New Roman" w:hAnsi="Times New Roman" w:cs="Times New Roman"/>
          <w:sz w:val="24"/>
          <w:szCs w:val="24"/>
          <w:lang w:val="en-US" w:eastAsia="id-ID"/>
        </w:rPr>
        <w:t>Kelas</w:t>
      </w:r>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6A57E515" w:rsidR="00340227" w:rsidRDefault="00410DDD" w:rsidP="00ED2891">
      <w:pPr>
        <w:pStyle w:val="Caption"/>
        <w:spacing w:after="0" w:line="360" w:lineRule="auto"/>
        <w:ind w:left="567"/>
        <w:jc w:val="left"/>
        <w:rPr>
          <w:rFonts w:cs="Times New Roman"/>
          <w:b w:val="0"/>
          <w:szCs w:val="24"/>
          <w:lang w:val="en-US"/>
        </w:rPr>
      </w:pPr>
      <w:bookmarkStart w:id="146" w:name="_Toc13154503"/>
      <w:bookmarkStart w:id="147" w:name="_Toc27694397"/>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sidR="00CE7AB4">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6"/>
      <w:r w:rsidR="00AB1227">
        <w:rPr>
          <w:rFonts w:cs="Times New Roman"/>
          <w:b w:val="0"/>
          <w:szCs w:val="24"/>
          <w:lang w:val="en-US"/>
        </w:rPr>
        <w:t xml:space="preserve">Balai Pemasyarakatan </w:t>
      </w:r>
      <w:r w:rsidR="00344402">
        <w:rPr>
          <w:rFonts w:cs="Times New Roman"/>
          <w:b w:val="0"/>
          <w:szCs w:val="24"/>
          <w:lang w:val="en-US"/>
        </w:rPr>
        <w:t>Kelas</w:t>
      </w:r>
      <w:r w:rsidR="00AB1227">
        <w:rPr>
          <w:rFonts w:cs="Times New Roman"/>
          <w:b w:val="0"/>
          <w:szCs w:val="24"/>
          <w:lang w:val="en-US"/>
        </w:rPr>
        <w:t xml:space="preserve"> II Pekanbaru</w:t>
      </w:r>
      <w:bookmarkEnd w:id="147"/>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8" w:name="_Toc11637787"/>
      <w:bookmarkStart w:id="149" w:name="_Toc13164814"/>
      <w:bookmarkStart w:id="150" w:name="_Toc26745629"/>
      <w:r w:rsidRPr="0032555B">
        <w:rPr>
          <w:rFonts w:cs="Times New Roman"/>
          <w:lang w:val="id-ID"/>
        </w:rPr>
        <w:t>TUGAS KERJA PRAKTEK</w:t>
      </w:r>
      <w:bookmarkEnd w:id="148"/>
      <w:bookmarkEnd w:id="149"/>
      <w:bookmarkEnd w:id="150"/>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51" w:name="_Toc512869882"/>
      <w:bookmarkStart w:id="152" w:name="_Toc513120400"/>
      <w:bookmarkStart w:id="153" w:name="_Toc513174170"/>
      <w:bookmarkStart w:id="154" w:name="_Toc513174300"/>
      <w:bookmarkStart w:id="155" w:name="_Toc513439527"/>
      <w:bookmarkStart w:id="156" w:name="_Toc513441462"/>
      <w:bookmarkStart w:id="157" w:name="_Toc516135861"/>
      <w:bookmarkStart w:id="158" w:name="_Toc516135994"/>
      <w:bookmarkStart w:id="159" w:name="_Toc517463332"/>
      <w:bookmarkStart w:id="160" w:name="_Toc517463463"/>
      <w:bookmarkStart w:id="161" w:name="_Toc517475821"/>
      <w:bookmarkStart w:id="162" w:name="_Toc517475952"/>
      <w:bookmarkStart w:id="163" w:name="_Toc11615968"/>
      <w:bookmarkStart w:id="164" w:name="_Toc11616130"/>
      <w:bookmarkStart w:id="165" w:name="_Toc11637788"/>
      <w:bookmarkStart w:id="166" w:name="_Toc11640256"/>
      <w:bookmarkStart w:id="167" w:name="_Toc12749162"/>
      <w:bookmarkStart w:id="168" w:name="_Toc13096776"/>
      <w:bookmarkStart w:id="169" w:name="_Toc13154375"/>
      <w:bookmarkStart w:id="170" w:name="_Toc13164049"/>
      <w:bookmarkStart w:id="171" w:name="_Toc13164207"/>
      <w:bookmarkStart w:id="172" w:name="_Toc13164815"/>
      <w:bookmarkStart w:id="173" w:name="_Toc26101814"/>
      <w:bookmarkStart w:id="174" w:name="_Toc26168097"/>
      <w:bookmarkStart w:id="175" w:name="_Toc26168222"/>
      <w:bookmarkStart w:id="176" w:name="_Toc26383740"/>
      <w:bookmarkStart w:id="177" w:name="_Toc26402558"/>
      <w:bookmarkStart w:id="178" w:name="_Toc26405694"/>
      <w:bookmarkStart w:id="179" w:name="_Toc26433611"/>
      <w:bookmarkStart w:id="180" w:name="_Toc26439421"/>
      <w:bookmarkStart w:id="181" w:name="_Toc26669207"/>
      <w:bookmarkStart w:id="182" w:name="_Toc26745630"/>
      <w:bookmarkStart w:id="183" w:name="_Toc511629656"/>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4" w:name="_Toc512869883"/>
      <w:bookmarkStart w:id="185" w:name="_Toc513120401"/>
      <w:bookmarkStart w:id="186" w:name="_Toc513174171"/>
      <w:bookmarkStart w:id="187" w:name="_Toc513174301"/>
      <w:bookmarkStart w:id="188" w:name="_Toc513439528"/>
      <w:bookmarkStart w:id="189" w:name="_Toc513441463"/>
      <w:bookmarkStart w:id="190" w:name="_Toc516135862"/>
      <w:bookmarkStart w:id="191" w:name="_Toc516135995"/>
      <w:bookmarkStart w:id="192" w:name="_Toc517463333"/>
      <w:bookmarkStart w:id="193" w:name="_Toc517463464"/>
      <w:bookmarkStart w:id="194" w:name="_Toc517475822"/>
      <w:bookmarkStart w:id="195" w:name="_Toc517475953"/>
      <w:bookmarkStart w:id="196" w:name="_Toc11615969"/>
      <w:bookmarkStart w:id="197" w:name="_Toc11616131"/>
      <w:bookmarkStart w:id="198" w:name="_Toc11637789"/>
      <w:bookmarkStart w:id="199" w:name="_Toc11640257"/>
      <w:bookmarkStart w:id="200" w:name="_Toc12749163"/>
      <w:bookmarkStart w:id="201" w:name="_Toc13096777"/>
      <w:bookmarkStart w:id="202" w:name="_Toc13154376"/>
      <w:bookmarkStart w:id="203" w:name="_Toc13164050"/>
      <w:bookmarkStart w:id="204" w:name="_Toc13164208"/>
      <w:bookmarkStart w:id="205" w:name="_Toc13164816"/>
      <w:bookmarkStart w:id="206" w:name="_Toc26101815"/>
      <w:bookmarkStart w:id="207" w:name="_Toc26168098"/>
      <w:bookmarkStart w:id="208" w:name="_Toc26168223"/>
      <w:bookmarkStart w:id="209" w:name="_Toc26383741"/>
      <w:bookmarkStart w:id="210" w:name="_Toc26402559"/>
      <w:bookmarkStart w:id="211" w:name="_Toc26405695"/>
      <w:bookmarkStart w:id="212" w:name="_Toc26433612"/>
      <w:bookmarkStart w:id="213" w:name="_Toc26439422"/>
      <w:bookmarkStart w:id="214" w:name="_Toc26669208"/>
      <w:bookmarkStart w:id="215" w:name="_Toc26745631"/>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16" w:name="_Toc512869884"/>
      <w:bookmarkStart w:id="217" w:name="_Toc513120402"/>
      <w:bookmarkStart w:id="218" w:name="_Toc513174172"/>
      <w:bookmarkStart w:id="219" w:name="_Toc513174302"/>
      <w:bookmarkStart w:id="220" w:name="_Toc513439529"/>
      <w:bookmarkStart w:id="221" w:name="_Toc513441464"/>
      <w:bookmarkStart w:id="222" w:name="_Toc516135863"/>
      <w:bookmarkStart w:id="223" w:name="_Toc516135996"/>
      <w:bookmarkStart w:id="224" w:name="_Toc517463334"/>
      <w:bookmarkStart w:id="225" w:name="_Toc517463465"/>
      <w:bookmarkStart w:id="226" w:name="_Toc517475823"/>
      <w:bookmarkStart w:id="227" w:name="_Toc517475954"/>
      <w:bookmarkStart w:id="228" w:name="_Toc11615970"/>
      <w:bookmarkStart w:id="229" w:name="_Toc11616132"/>
      <w:bookmarkStart w:id="230" w:name="_Toc11637790"/>
      <w:bookmarkStart w:id="231" w:name="_Toc11640258"/>
      <w:bookmarkStart w:id="232" w:name="_Toc12749164"/>
      <w:bookmarkStart w:id="233" w:name="_Toc13096778"/>
      <w:bookmarkStart w:id="234" w:name="_Toc13154377"/>
      <w:bookmarkStart w:id="235" w:name="_Toc13164051"/>
      <w:bookmarkStart w:id="236" w:name="_Toc13164209"/>
      <w:bookmarkStart w:id="237" w:name="_Toc13164817"/>
      <w:bookmarkStart w:id="238" w:name="_Toc26101816"/>
      <w:bookmarkStart w:id="239" w:name="_Toc26168099"/>
      <w:bookmarkStart w:id="240" w:name="_Toc26168224"/>
      <w:bookmarkStart w:id="241" w:name="_Toc26383742"/>
      <w:bookmarkStart w:id="242" w:name="_Toc26402560"/>
      <w:bookmarkStart w:id="243" w:name="_Toc26405696"/>
      <w:bookmarkStart w:id="244" w:name="_Toc26433613"/>
      <w:bookmarkStart w:id="245" w:name="_Toc26439423"/>
      <w:bookmarkStart w:id="246" w:name="_Toc26669209"/>
      <w:bookmarkStart w:id="247" w:name="_Toc26745632"/>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53FF9F8C" w14:textId="17E3AE4F" w:rsidR="006E3836" w:rsidRPr="0032555B" w:rsidRDefault="006E3836" w:rsidP="00AE0EA3">
      <w:pPr>
        <w:pStyle w:val="Heading2"/>
        <w:numPr>
          <w:ilvl w:val="0"/>
          <w:numId w:val="11"/>
        </w:numPr>
        <w:spacing w:before="120" w:line="360" w:lineRule="auto"/>
        <w:ind w:left="0" w:firstLine="0"/>
        <w:jc w:val="both"/>
        <w:rPr>
          <w:rFonts w:cs="Times New Roman"/>
        </w:rPr>
      </w:pPr>
      <w:bookmarkStart w:id="248" w:name="_Toc525074822"/>
      <w:bookmarkStart w:id="249" w:name="_Toc9365044"/>
      <w:bookmarkStart w:id="250" w:name="_Toc11637791"/>
      <w:bookmarkStart w:id="251" w:name="_Toc13164818"/>
      <w:bookmarkStart w:id="252" w:name="_Toc26745633"/>
      <w:bookmarkEnd w:id="183"/>
      <w:r w:rsidRPr="0032555B">
        <w:rPr>
          <w:rFonts w:cs="Times New Roman"/>
        </w:rPr>
        <w:t>Uraian Tugas Kerja Praktek</w:t>
      </w:r>
      <w:bookmarkEnd w:id="248"/>
      <w:bookmarkEnd w:id="249"/>
      <w:bookmarkEnd w:id="250"/>
      <w:bookmarkEnd w:id="251"/>
      <w:bookmarkEnd w:id="252"/>
    </w:p>
    <w:p w14:paraId="1098A9D6" w14:textId="36169F99"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w:t>
      </w:r>
      <w:r w:rsidR="00B53D80">
        <w:rPr>
          <w:rFonts w:ascii="Times New Roman" w:hAnsi="Times New Roman" w:cs="Times New Roman"/>
          <w:sz w:val="24"/>
          <w:lang w:val="en-US"/>
        </w:rPr>
        <w:t>e</w:t>
      </w:r>
      <w:r w:rsidR="00525EBA">
        <w:rPr>
          <w:rFonts w:ascii="Times New Roman" w:hAnsi="Times New Roman" w:cs="Times New Roman"/>
          <w:sz w:val="24"/>
          <w:lang w:val="en-US"/>
        </w:rPr>
        <w:t>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53" w:name="_Toc26136574"/>
            <w:bookmarkStart w:id="254"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3AB85CA" w:rsidR="00387107" w:rsidRPr="00AB48B5"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Mengelola</w:t>
            </w:r>
            <w:r w:rsidRPr="00B53D80">
              <w:rPr>
                <w:rFonts w:ascii="Times New Roman" w:hAnsi="Times New Roman" w:cs="Times New Roman"/>
                <w:i/>
                <w:iCs/>
                <w:szCs w:val="24"/>
                <w:lang w:val="en-US"/>
              </w:rPr>
              <w:t xml:space="preserve"> </w:t>
            </w:r>
            <w:r w:rsidR="00B53D80">
              <w:rPr>
                <w:rFonts w:ascii="Times New Roman" w:hAnsi="Times New Roman" w:cs="Times New Roman"/>
                <w:i/>
                <w:iCs/>
                <w:szCs w:val="24"/>
                <w:lang w:val="en-US"/>
              </w:rPr>
              <w:t>e-</w:t>
            </w:r>
            <w:r w:rsidRPr="00B53D80">
              <w:rPr>
                <w:rFonts w:ascii="Times New Roman" w:hAnsi="Times New Roman" w:cs="Times New Roman"/>
                <w:i/>
                <w:iCs/>
                <w:szCs w:val="24"/>
                <w:lang w:val="en-US"/>
              </w:rPr>
              <w:t>mail</w:t>
            </w:r>
            <w:r>
              <w:rPr>
                <w:rFonts w:ascii="Times New Roman" w:hAnsi="Times New Roman" w:cs="Times New Roman"/>
                <w:szCs w:val="24"/>
                <w:lang w:val="en-US"/>
              </w:rPr>
              <w:t xml:space="preserve"> masuk dan </w:t>
            </w:r>
            <w:r w:rsidR="00B53D80">
              <w:rPr>
                <w:rFonts w:ascii="Times New Roman" w:hAnsi="Times New Roman" w:cs="Times New Roman"/>
                <w:i/>
                <w:iCs/>
                <w:szCs w:val="24"/>
                <w:lang w:val="en-US"/>
              </w:rPr>
              <w:t>e-mail</w:t>
            </w:r>
            <w:r>
              <w:rPr>
                <w:rFonts w:ascii="Times New Roman" w:hAnsi="Times New Roman" w:cs="Times New Roman"/>
                <w:szCs w:val="24"/>
                <w:lang w:val="en-US"/>
              </w:rPr>
              <w:t xml:space="preserve"> keluar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1002AEAD" w:rsidR="00F904B8" w:rsidRDefault="006E3836" w:rsidP="00691816">
      <w:pPr>
        <w:pStyle w:val="Tabel"/>
        <w:rPr>
          <w:rFonts w:cs="Times New Roman"/>
        </w:rPr>
      </w:pPr>
      <w:bookmarkStart w:id="255" w:name="_Toc26745929"/>
      <w:r w:rsidRPr="00E87521">
        <w:t xml:space="preserve">Tabel 3. </w:t>
      </w:r>
      <w:r w:rsidRPr="00E87521">
        <w:fldChar w:fldCharType="begin"/>
      </w:r>
      <w:r w:rsidRPr="00E87521">
        <w:instrText xml:space="preserve"> SEQ Tabel_3. \* ARABIC </w:instrText>
      </w:r>
      <w:r w:rsidRPr="00E87521">
        <w:fldChar w:fldCharType="separate"/>
      </w:r>
      <w:r w:rsidR="00CE7AB4">
        <w:t>1</w:t>
      </w:r>
      <w:r w:rsidRPr="00E87521">
        <w:fldChar w:fldCharType="end"/>
      </w:r>
      <w:r w:rsidRPr="00E87521">
        <w:t xml:space="preserve"> Tugas </w:t>
      </w:r>
      <w:r w:rsidRPr="00665697">
        <w:t>dan</w:t>
      </w:r>
      <w:r w:rsidRPr="00E87521">
        <w:t xml:space="preserve"> Kegiatan Selama Melaksanakan Kerja Praktek</w:t>
      </w:r>
      <w:bookmarkStart w:id="256" w:name="_Toc9365045"/>
      <w:bookmarkStart w:id="257" w:name="_Toc11637792"/>
      <w:bookmarkStart w:id="258" w:name="_Toc13164819"/>
      <w:bookmarkEnd w:id="253"/>
      <w:bookmarkEnd w:id="254"/>
      <w:bookmarkEnd w:id="25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59" w:name="_Toc26745634"/>
      <w:r w:rsidRPr="0032555B">
        <w:rPr>
          <w:rFonts w:cs="Times New Roman"/>
        </w:rPr>
        <w:lastRenderedPageBreak/>
        <w:t>Metode Pengerjaan Kerja Praktek</w:t>
      </w:r>
      <w:bookmarkEnd w:id="256"/>
      <w:bookmarkEnd w:id="257"/>
      <w:bookmarkEnd w:id="258"/>
      <w:bookmarkEnd w:id="25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A7764D">
        <w:rPr>
          <w:rFonts w:ascii="Times New Roman" w:hAnsi="Times New Roman" w:cs="Times New Roman"/>
          <w:sz w:val="24"/>
          <w:szCs w:val="24"/>
          <w:lang w:val="en-US"/>
        </w:rPr>
        <w:t>manajemen</w:t>
      </w:r>
      <w:r w:rsidR="00510A0C">
        <w:rPr>
          <w:rFonts w:ascii="Times New Roman" w:hAnsi="Times New Roman" w:cs="Times New Roman"/>
          <w:sz w:val="24"/>
          <w:szCs w:val="24"/>
          <w:lang w:val="en-US"/>
        </w:rPr>
        <w:t xml:space="preserve">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A7764D">
        <w:rPr>
          <w:rFonts w:ascii="Times New Roman" w:hAnsi="Times New Roman" w:cs="Times New Roman"/>
          <w:sz w:val="24"/>
          <w:szCs w:val="24"/>
          <w:lang w:val="en-US"/>
        </w:rPr>
        <w:t>memanajemen</w:t>
      </w:r>
      <w:r w:rsidR="00BA7353">
        <w:rPr>
          <w:rFonts w:ascii="Times New Roman" w:hAnsi="Times New Roman" w:cs="Times New Roman"/>
          <w:sz w:val="24"/>
          <w:szCs w:val="24"/>
          <w:lang w:val="en-US"/>
        </w:rPr>
        <w:t xml:space="preserve">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7B5207C"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w:t>
      </w:r>
      <w:r w:rsidR="00344402">
        <w:rPr>
          <w:rFonts w:ascii="Times New Roman" w:hAnsi="Times New Roman" w:cs="Times New Roman"/>
          <w:color w:val="000000" w:themeColor="text1"/>
          <w:sz w:val="24"/>
          <w:szCs w:val="24"/>
          <w:lang w:val="en-US"/>
        </w:rPr>
        <w:t>Kelas</w:t>
      </w:r>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60" w:name="_Toc9365046"/>
      <w:bookmarkStart w:id="261" w:name="_Toc11637793"/>
      <w:bookmarkStart w:id="262" w:name="_Toc13164820"/>
      <w:bookmarkStart w:id="263" w:name="_Toc26745635"/>
      <w:r w:rsidRPr="0032555B">
        <w:rPr>
          <w:rFonts w:cs="Times New Roman"/>
          <w:szCs w:val="24"/>
        </w:rPr>
        <w:t>Jadwal Pengerjaan</w:t>
      </w:r>
      <w:bookmarkEnd w:id="260"/>
      <w:bookmarkEnd w:id="261"/>
      <w:bookmarkEnd w:id="262"/>
      <w:bookmarkEnd w:id="26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057D96" w:rsidRPr="0032555B" w14:paraId="22B5C05D" w14:textId="77777777" w:rsidTr="00691816">
        <w:trPr>
          <w:trHeight w:val="494"/>
        </w:trPr>
        <w:tc>
          <w:tcPr>
            <w:tcW w:w="529" w:type="dxa"/>
            <w:vMerge w:val="restart"/>
            <w:vAlign w:val="center"/>
          </w:tcPr>
          <w:p w14:paraId="5E6C8CC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64" w:name="_Toc519201996"/>
            <w:bookmarkStart w:id="265" w:name="_Toc524635925"/>
            <w:bookmarkStart w:id="266" w:name="_Toc525070155"/>
            <w:bookmarkStart w:id="267" w:name="_Toc525074825"/>
            <w:bookmarkStart w:id="268" w:name="_Toc26136575"/>
            <w:bookmarkStart w:id="269" w:name="_Toc26168400"/>
            <w:r w:rsidRPr="0032555B">
              <w:rPr>
                <w:rFonts w:ascii="Times New Roman" w:hAnsi="Times New Roman" w:cs="Times New Roman"/>
                <w:sz w:val="24"/>
                <w:szCs w:val="24"/>
                <w:lang w:eastAsia="id-ID"/>
              </w:rPr>
              <w:t>No</w:t>
            </w:r>
            <w:bookmarkEnd w:id="264"/>
            <w:bookmarkEnd w:id="265"/>
            <w:bookmarkEnd w:id="266"/>
            <w:bookmarkEnd w:id="267"/>
          </w:p>
        </w:tc>
        <w:tc>
          <w:tcPr>
            <w:tcW w:w="2338" w:type="dxa"/>
            <w:vMerge w:val="restart"/>
            <w:vAlign w:val="center"/>
          </w:tcPr>
          <w:p w14:paraId="0562CC6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0" w:name="_Toc519201997"/>
            <w:bookmarkStart w:id="271" w:name="_Toc524635926"/>
            <w:bookmarkStart w:id="272" w:name="_Toc525070156"/>
            <w:bookmarkStart w:id="273" w:name="_Toc525074826"/>
            <w:r w:rsidRPr="0032555B">
              <w:rPr>
                <w:rFonts w:ascii="Times New Roman" w:hAnsi="Times New Roman" w:cs="Times New Roman"/>
                <w:sz w:val="24"/>
                <w:szCs w:val="24"/>
                <w:lang w:eastAsia="id-ID"/>
              </w:rPr>
              <w:t>Kegiatan</w:t>
            </w:r>
            <w:bookmarkEnd w:id="270"/>
            <w:bookmarkEnd w:id="271"/>
            <w:bookmarkEnd w:id="272"/>
            <w:bookmarkEnd w:id="273"/>
          </w:p>
        </w:tc>
        <w:tc>
          <w:tcPr>
            <w:tcW w:w="3224" w:type="dxa"/>
            <w:gridSpan w:val="6"/>
            <w:vAlign w:val="center"/>
          </w:tcPr>
          <w:p w14:paraId="3A49224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4" w:name="_Toc519201998"/>
            <w:bookmarkStart w:id="275" w:name="_Toc524635927"/>
            <w:bookmarkStart w:id="276" w:name="_Toc525070157"/>
            <w:bookmarkStart w:id="277" w:name="_Toc525074827"/>
            <w:r w:rsidRPr="0032555B">
              <w:rPr>
                <w:rFonts w:ascii="Times New Roman" w:hAnsi="Times New Roman" w:cs="Times New Roman"/>
                <w:sz w:val="24"/>
                <w:szCs w:val="24"/>
                <w:lang w:eastAsia="id-ID"/>
              </w:rPr>
              <w:t>Pengerjaan dalam hitungan bulan dan minggu</w:t>
            </w:r>
            <w:bookmarkEnd w:id="274"/>
            <w:bookmarkEnd w:id="275"/>
            <w:bookmarkEnd w:id="276"/>
            <w:bookmarkEnd w:id="277"/>
          </w:p>
        </w:tc>
      </w:tr>
      <w:tr w:rsidR="00057D96" w:rsidRPr="0032555B" w14:paraId="67F65162" w14:textId="77777777" w:rsidTr="00691816">
        <w:trPr>
          <w:trHeight w:val="452"/>
        </w:trPr>
        <w:tc>
          <w:tcPr>
            <w:tcW w:w="529" w:type="dxa"/>
            <w:vMerge/>
            <w:vAlign w:val="center"/>
          </w:tcPr>
          <w:p w14:paraId="31A161D7"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17333579"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r>
      <w:tr w:rsidR="00057D96" w:rsidRPr="0032555B" w14:paraId="474DA571" w14:textId="77777777" w:rsidTr="00691816">
        <w:trPr>
          <w:trHeight w:val="494"/>
        </w:trPr>
        <w:tc>
          <w:tcPr>
            <w:tcW w:w="529" w:type="dxa"/>
            <w:vMerge/>
            <w:vAlign w:val="center"/>
          </w:tcPr>
          <w:p w14:paraId="6F9D16CF"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7880E6DA"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8" w:name="_Toc519202004"/>
            <w:bookmarkStart w:id="279" w:name="_Toc524635933"/>
            <w:bookmarkStart w:id="280" w:name="_Toc525070163"/>
            <w:bookmarkStart w:id="281" w:name="_Toc525074833"/>
            <w:r w:rsidRPr="0032555B">
              <w:rPr>
                <w:rFonts w:ascii="Times New Roman" w:hAnsi="Times New Roman" w:cs="Times New Roman"/>
                <w:sz w:val="24"/>
                <w:szCs w:val="24"/>
                <w:lang w:eastAsia="id-ID"/>
              </w:rPr>
              <w:t>I</w:t>
            </w:r>
            <w:bookmarkEnd w:id="278"/>
            <w:bookmarkEnd w:id="279"/>
            <w:bookmarkEnd w:id="280"/>
            <w:bookmarkEnd w:id="281"/>
          </w:p>
        </w:tc>
        <w:tc>
          <w:tcPr>
            <w:tcW w:w="413" w:type="dxa"/>
            <w:vAlign w:val="center"/>
          </w:tcPr>
          <w:p w14:paraId="20B66B39"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2" w:name="_Toc519202005"/>
            <w:bookmarkStart w:id="283" w:name="_Toc524635934"/>
            <w:bookmarkStart w:id="284" w:name="_Toc525070164"/>
            <w:bookmarkStart w:id="285" w:name="_Toc525074834"/>
            <w:r w:rsidRPr="0032555B">
              <w:rPr>
                <w:rFonts w:ascii="Times New Roman" w:hAnsi="Times New Roman" w:cs="Times New Roman"/>
                <w:sz w:val="24"/>
                <w:szCs w:val="24"/>
                <w:lang w:eastAsia="id-ID"/>
              </w:rPr>
              <w:t>II</w:t>
            </w:r>
            <w:bookmarkEnd w:id="282"/>
            <w:bookmarkEnd w:id="283"/>
            <w:bookmarkEnd w:id="284"/>
            <w:bookmarkEnd w:id="285"/>
          </w:p>
        </w:tc>
        <w:tc>
          <w:tcPr>
            <w:tcW w:w="503" w:type="dxa"/>
            <w:vAlign w:val="center"/>
          </w:tcPr>
          <w:p w14:paraId="113C1B03"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6" w:name="_Toc519202006"/>
            <w:bookmarkStart w:id="287" w:name="_Toc524635935"/>
            <w:bookmarkStart w:id="288" w:name="_Toc525070165"/>
            <w:bookmarkStart w:id="289" w:name="_Toc525074835"/>
            <w:r w:rsidRPr="0032555B">
              <w:rPr>
                <w:rFonts w:ascii="Times New Roman" w:hAnsi="Times New Roman" w:cs="Times New Roman"/>
                <w:sz w:val="24"/>
                <w:szCs w:val="24"/>
                <w:lang w:eastAsia="id-ID"/>
              </w:rPr>
              <w:t>III</w:t>
            </w:r>
            <w:bookmarkEnd w:id="286"/>
            <w:bookmarkEnd w:id="287"/>
            <w:bookmarkEnd w:id="288"/>
            <w:bookmarkEnd w:id="289"/>
          </w:p>
        </w:tc>
        <w:tc>
          <w:tcPr>
            <w:tcW w:w="656" w:type="dxa"/>
            <w:vAlign w:val="center"/>
          </w:tcPr>
          <w:p w14:paraId="49E5097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0" w:name="_Toc519202007"/>
            <w:bookmarkStart w:id="291" w:name="_Toc524635936"/>
            <w:bookmarkStart w:id="292" w:name="_Toc525070166"/>
            <w:bookmarkStart w:id="293" w:name="_Toc525074836"/>
            <w:r w:rsidRPr="0032555B">
              <w:rPr>
                <w:rFonts w:ascii="Times New Roman" w:hAnsi="Times New Roman" w:cs="Times New Roman"/>
                <w:sz w:val="24"/>
                <w:szCs w:val="24"/>
                <w:lang w:eastAsia="id-ID"/>
              </w:rPr>
              <w:t>IV</w:t>
            </w:r>
            <w:bookmarkEnd w:id="290"/>
            <w:bookmarkEnd w:id="291"/>
            <w:bookmarkEnd w:id="292"/>
            <w:bookmarkEnd w:id="293"/>
          </w:p>
        </w:tc>
        <w:tc>
          <w:tcPr>
            <w:tcW w:w="594" w:type="dxa"/>
            <w:vAlign w:val="center"/>
          </w:tcPr>
          <w:p w14:paraId="72AA2AF2"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4" w:name="_Toc519202008"/>
            <w:bookmarkStart w:id="295" w:name="_Toc524635937"/>
            <w:bookmarkStart w:id="296" w:name="_Toc525070167"/>
            <w:bookmarkStart w:id="297" w:name="_Toc525074837"/>
            <w:r w:rsidRPr="0032555B">
              <w:rPr>
                <w:rFonts w:ascii="Times New Roman" w:hAnsi="Times New Roman" w:cs="Times New Roman"/>
                <w:sz w:val="24"/>
                <w:szCs w:val="24"/>
                <w:lang w:eastAsia="id-ID"/>
              </w:rPr>
              <w:t>I</w:t>
            </w:r>
            <w:bookmarkEnd w:id="294"/>
            <w:bookmarkEnd w:id="295"/>
            <w:bookmarkEnd w:id="296"/>
            <w:bookmarkEnd w:id="297"/>
          </w:p>
        </w:tc>
        <w:tc>
          <w:tcPr>
            <w:tcW w:w="649" w:type="dxa"/>
            <w:vAlign w:val="center"/>
          </w:tcPr>
          <w:p w14:paraId="053E6FA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8" w:name="_Toc519202009"/>
            <w:bookmarkStart w:id="299" w:name="_Toc524635938"/>
            <w:bookmarkStart w:id="300" w:name="_Toc525070168"/>
            <w:bookmarkStart w:id="301" w:name="_Toc525074838"/>
            <w:r w:rsidRPr="0032555B">
              <w:rPr>
                <w:rFonts w:ascii="Times New Roman" w:hAnsi="Times New Roman" w:cs="Times New Roman"/>
                <w:sz w:val="24"/>
                <w:szCs w:val="24"/>
                <w:lang w:eastAsia="id-ID"/>
              </w:rPr>
              <w:t>II</w:t>
            </w:r>
            <w:bookmarkEnd w:id="298"/>
            <w:bookmarkEnd w:id="299"/>
            <w:bookmarkEnd w:id="300"/>
            <w:bookmarkEnd w:id="30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302" w:name="_Toc26745930"/>
      <w:r w:rsidRPr="00E87521">
        <w:t xml:space="preserve">Tabel 3. </w:t>
      </w:r>
      <w:r w:rsidRPr="00E87521">
        <w:rPr>
          <w:lang w:val="en-US"/>
        </w:rPr>
        <w:t xml:space="preserve">2 </w:t>
      </w:r>
      <w:r w:rsidRPr="00E87521">
        <w:t>Jadwal Pengerjaan Kerja Praktek</w:t>
      </w:r>
      <w:bookmarkEnd w:id="268"/>
      <w:bookmarkEnd w:id="269"/>
      <w:bookmarkEnd w:id="30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303" w:name="_Toc11637794"/>
      <w:bookmarkStart w:id="304" w:name="_Toc13164821"/>
      <w:bookmarkStart w:id="305" w:name="_Toc26745636"/>
      <w:r w:rsidRPr="0032555B">
        <w:rPr>
          <w:rFonts w:cs="Times New Roman"/>
          <w:lang w:val="id-ID"/>
        </w:rPr>
        <w:t>LANDASAN TEORI</w:t>
      </w:r>
      <w:bookmarkEnd w:id="303"/>
      <w:bookmarkEnd w:id="304"/>
      <w:bookmarkEnd w:id="305"/>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06" w:name="_Toc513120408"/>
      <w:bookmarkStart w:id="307" w:name="_Toc513174178"/>
      <w:bookmarkStart w:id="308" w:name="_Toc513174308"/>
      <w:bookmarkStart w:id="309" w:name="_Toc513439535"/>
      <w:bookmarkStart w:id="310" w:name="_Toc513441470"/>
      <w:bookmarkStart w:id="311" w:name="_Toc516135869"/>
      <w:bookmarkStart w:id="312" w:name="_Toc516136002"/>
      <w:bookmarkStart w:id="313" w:name="_Toc517463340"/>
      <w:bookmarkStart w:id="314" w:name="_Toc517463471"/>
      <w:bookmarkStart w:id="315" w:name="_Toc517475829"/>
      <w:bookmarkStart w:id="316" w:name="_Toc517475960"/>
      <w:bookmarkStart w:id="317" w:name="_Toc11615975"/>
      <w:bookmarkStart w:id="318" w:name="_Toc11616137"/>
      <w:bookmarkStart w:id="319" w:name="_Toc11637795"/>
      <w:bookmarkStart w:id="320" w:name="_Toc11640263"/>
      <w:bookmarkStart w:id="321" w:name="_Toc12749169"/>
      <w:bookmarkStart w:id="322" w:name="_Toc13096783"/>
      <w:bookmarkStart w:id="323" w:name="_Toc13154382"/>
      <w:bookmarkStart w:id="324" w:name="_Toc13164056"/>
      <w:bookmarkStart w:id="325" w:name="_Toc13164214"/>
      <w:bookmarkStart w:id="326" w:name="_Toc13164822"/>
      <w:bookmarkStart w:id="327" w:name="_Toc26101821"/>
      <w:bookmarkStart w:id="328" w:name="_Toc26168104"/>
      <w:bookmarkStart w:id="329" w:name="_Toc26168229"/>
      <w:bookmarkStart w:id="330" w:name="_Toc26383747"/>
      <w:bookmarkStart w:id="331" w:name="_Toc26402565"/>
      <w:bookmarkStart w:id="332" w:name="_Toc26405701"/>
      <w:bookmarkStart w:id="333" w:name="_Toc26433618"/>
      <w:bookmarkStart w:id="334" w:name="_Toc26439428"/>
      <w:bookmarkStart w:id="335" w:name="_Toc26669214"/>
      <w:bookmarkStart w:id="336" w:name="_Toc26745637"/>
      <w:bookmarkStart w:id="337" w:name="_Toc511629663"/>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38" w:name="_Toc513120409"/>
      <w:bookmarkStart w:id="339" w:name="_Toc513174179"/>
      <w:bookmarkStart w:id="340" w:name="_Toc513174309"/>
      <w:bookmarkStart w:id="341" w:name="_Toc513439536"/>
      <w:bookmarkStart w:id="342" w:name="_Toc513441471"/>
      <w:bookmarkStart w:id="343" w:name="_Toc516135870"/>
      <w:bookmarkStart w:id="344" w:name="_Toc516136003"/>
      <w:bookmarkStart w:id="345" w:name="_Toc517463341"/>
      <w:bookmarkStart w:id="346" w:name="_Toc517463472"/>
      <w:bookmarkStart w:id="347" w:name="_Toc517475830"/>
      <w:bookmarkStart w:id="348" w:name="_Toc517475961"/>
      <w:bookmarkStart w:id="349" w:name="_Toc11615976"/>
      <w:bookmarkStart w:id="350" w:name="_Toc11616138"/>
      <w:bookmarkStart w:id="351" w:name="_Toc11637796"/>
      <w:bookmarkStart w:id="352" w:name="_Toc11640264"/>
      <w:bookmarkStart w:id="353" w:name="_Toc12749170"/>
      <w:bookmarkStart w:id="354" w:name="_Toc13096784"/>
      <w:bookmarkStart w:id="355" w:name="_Toc13154383"/>
      <w:bookmarkStart w:id="356" w:name="_Toc13164057"/>
      <w:bookmarkStart w:id="357" w:name="_Toc13164215"/>
      <w:bookmarkStart w:id="358" w:name="_Toc13164823"/>
      <w:bookmarkStart w:id="359" w:name="_Toc26101822"/>
      <w:bookmarkStart w:id="360" w:name="_Toc26168105"/>
      <w:bookmarkStart w:id="361" w:name="_Toc26168230"/>
      <w:bookmarkStart w:id="362" w:name="_Toc26383748"/>
      <w:bookmarkStart w:id="363" w:name="_Toc26402566"/>
      <w:bookmarkStart w:id="364" w:name="_Toc26405702"/>
      <w:bookmarkStart w:id="365" w:name="_Toc26433619"/>
      <w:bookmarkStart w:id="366" w:name="_Toc26439429"/>
      <w:bookmarkStart w:id="367" w:name="_Toc26669215"/>
      <w:bookmarkStart w:id="368" w:name="_Toc26745638"/>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9" w:name="_Toc513120410"/>
      <w:bookmarkStart w:id="370" w:name="_Toc513174180"/>
      <w:bookmarkStart w:id="371" w:name="_Toc513174310"/>
      <w:bookmarkStart w:id="372" w:name="_Toc513439537"/>
      <w:bookmarkStart w:id="373" w:name="_Toc513441472"/>
      <w:bookmarkStart w:id="374" w:name="_Toc516135871"/>
      <w:bookmarkStart w:id="375" w:name="_Toc516136004"/>
      <w:bookmarkStart w:id="376" w:name="_Toc517463342"/>
      <w:bookmarkStart w:id="377" w:name="_Toc517463473"/>
      <w:bookmarkStart w:id="378" w:name="_Toc517475831"/>
      <w:bookmarkStart w:id="379" w:name="_Toc517475962"/>
      <w:bookmarkStart w:id="380" w:name="_Toc11615977"/>
      <w:bookmarkStart w:id="381" w:name="_Toc11616139"/>
      <w:bookmarkStart w:id="382" w:name="_Toc11637797"/>
      <w:bookmarkStart w:id="383" w:name="_Toc11640265"/>
      <w:bookmarkStart w:id="384" w:name="_Toc12749171"/>
      <w:bookmarkStart w:id="385" w:name="_Toc13096785"/>
      <w:bookmarkStart w:id="386" w:name="_Toc13154384"/>
      <w:bookmarkStart w:id="387" w:name="_Toc13164058"/>
      <w:bookmarkStart w:id="388" w:name="_Toc13164216"/>
      <w:bookmarkStart w:id="389" w:name="_Toc13164824"/>
      <w:bookmarkStart w:id="390" w:name="_Toc26101823"/>
      <w:bookmarkStart w:id="391" w:name="_Toc26168106"/>
      <w:bookmarkStart w:id="392" w:name="_Toc26168231"/>
      <w:bookmarkStart w:id="393" w:name="_Toc26383749"/>
      <w:bookmarkStart w:id="394" w:name="_Toc26402567"/>
      <w:bookmarkStart w:id="395" w:name="_Toc26405703"/>
      <w:bookmarkStart w:id="396" w:name="_Toc26433620"/>
      <w:bookmarkStart w:id="397" w:name="_Toc26439430"/>
      <w:bookmarkStart w:id="398" w:name="_Toc26669216"/>
      <w:bookmarkStart w:id="399" w:name="_Toc26745639"/>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400" w:name="_Toc513120411"/>
      <w:bookmarkStart w:id="401" w:name="_Toc513174181"/>
      <w:bookmarkStart w:id="402" w:name="_Toc513174311"/>
      <w:bookmarkStart w:id="403" w:name="_Toc513439538"/>
      <w:bookmarkStart w:id="404" w:name="_Toc513441473"/>
      <w:bookmarkStart w:id="405" w:name="_Toc516135872"/>
      <w:bookmarkStart w:id="406" w:name="_Toc516136005"/>
      <w:bookmarkStart w:id="407" w:name="_Toc517463343"/>
      <w:bookmarkStart w:id="408" w:name="_Toc517463474"/>
      <w:bookmarkStart w:id="409" w:name="_Toc517475832"/>
      <w:bookmarkStart w:id="410" w:name="_Toc517475963"/>
      <w:bookmarkStart w:id="411" w:name="_Toc11615978"/>
      <w:bookmarkStart w:id="412" w:name="_Toc11616140"/>
      <w:bookmarkStart w:id="413" w:name="_Toc11637798"/>
      <w:bookmarkStart w:id="414" w:name="_Toc11640266"/>
      <w:bookmarkStart w:id="415" w:name="_Toc12749172"/>
      <w:bookmarkStart w:id="416" w:name="_Toc13096786"/>
      <w:bookmarkStart w:id="417" w:name="_Toc13154385"/>
      <w:bookmarkStart w:id="418" w:name="_Toc13164059"/>
      <w:bookmarkStart w:id="419" w:name="_Toc13164217"/>
      <w:bookmarkStart w:id="420" w:name="_Toc13164825"/>
      <w:bookmarkStart w:id="421" w:name="_Toc26101824"/>
      <w:bookmarkStart w:id="422" w:name="_Toc26168107"/>
      <w:bookmarkStart w:id="423" w:name="_Toc26168232"/>
      <w:bookmarkStart w:id="424" w:name="_Toc26383750"/>
      <w:bookmarkStart w:id="425" w:name="_Toc26402568"/>
      <w:bookmarkStart w:id="426" w:name="_Toc26405704"/>
      <w:bookmarkStart w:id="427" w:name="_Toc26433621"/>
      <w:bookmarkStart w:id="428" w:name="_Toc26439431"/>
      <w:bookmarkStart w:id="429" w:name="_Toc26669217"/>
      <w:bookmarkStart w:id="430" w:name="_Toc26745640"/>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61F62FF3" w14:textId="5E46EAA9" w:rsidR="00382C04" w:rsidRDefault="00382C04" w:rsidP="00AE0EA3">
      <w:pPr>
        <w:pStyle w:val="Heading2"/>
        <w:numPr>
          <w:ilvl w:val="1"/>
          <w:numId w:val="14"/>
        </w:numPr>
        <w:spacing w:before="0" w:after="240" w:line="360" w:lineRule="auto"/>
        <w:jc w:val="both"/>
        <w:rPr>
          <w:rFonts w:cs="Times New Roman"/>
          <w:lang w:val="en-US"/>
        </w:rPr>
      </w:pPr>
      <w:bookmarkStart w:id="431" w:name="_Toc26745641"/>
      <w:bookmarkStart w:id="432" w:name="_Toc11637799"/>
      <w:bookmarkStart w:id="433" w:name="_Toc13164826"/>
      <w:r>
        <w:rPr>
          <w:rFonts w:cs="Times New Roman"/>
          <w:lang w:val="en-US"/>
        </w:rPr>
        <w:t>Konsep Dasar Sistem</w:t>
      </w:r>
      <w:r w:rsidR="004376D8">
        <w:rPr>
          <w:rFonts w:cs="Times New Roman"/>
          <w:lang w:val="en-US"/>
        </w:rPr>
        <w:t xml:space="preserve"> In</w:t>
      </w:r>
      <w:r w:rsidR="00B36B4A" w:rsidRPr="00B36B4A">
        <w:rPr>
          <w:rFonts w:cs="Times New Roman"/>
          <w:i/>
          <w:iCs/>
          <w:lang w:val="en-US"/>
        </w:rPr>
        <w:t>form</w:t>
      </w:r>
      <w:r w:rsidR="004376D8">
        <w:rPr>
          <w:rFonts w:cs="Times New Roman"/>
          <w:lang w:val="en-US"/>
        </w:rPr>
        <w:t>asi</w:t>
      </w:r>
      <w:bookmarkEnd w:id="431"/>
    </w:p>
    <w:p w14:paraId="52448F7A" w14:textId="1BE921C0"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3E8E826A"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Definisi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 xml:space="preserve">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kumpulan dari subsistem apapun baik phisik ataupun non phisik yang saling berhubungan satu sama lain dan bekerja sama secara harmonis untuk mencapai satu tujuan yaitu mengolah data menjadi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0F5D66FE"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22F91264"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9717E73"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Leitch Davis yang dikutip oleh Minarni dan Saputra (2011),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 xml:space="preserve">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34" w:name="_Toc26745642"/>
      <w:r>
        <w:rPr>
          <w:rFonts w:cs="Times New Roman"/>
          <w:lang w:val="en-US"/>
        </w:rPr>
        <w:lastRenderedPageBreak/>
        <w:t>Konsep Dasar Sistem</w:t>
      </w:r>
      <w:bookmarkEnd w:id="434"/>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4FF2ED14"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w:t>
      </w:r>
      <w:r w:rsidR="003512BF">
        <w:rPr>
          <w:rFonts w:ascii="Times New Roman" w:hAnsi="Times New Roman" w:cs="Times New Roman"/>
          <w:sz w:val="24"/>
          <w:szCs w:val="24"/>
          <w:lang w:val="en-US"/>
        </w:rPr>
        <w:t>-</w:t>
      </w:r>
      <w:r w:rsidRPr="00CB1E68">
        <w:rPr>
          <w:rFonts w:ascii="Times New Roman" w:hAnsi="Times New Roman" w:cs="Times New Roman"/>
          <w:sz w:val="24"/>
          <w:szCs w:val="24"/>
          <w:lang w:val="en-US"/>
        </w:rPr>
        <w:t>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McLeod yang dikutip oleh Machmud adalah sebagai berikut: </w:t>
      </w:r>
      <w:r w:rsidRPr="003512BF">
        <w:rPr>
          <w:rFonts w:ascii="Times New Roman" w:hAnsi="Times New Roman" w:cs="Times New Roman"/>
          <w:i/>
          <w:iCs/>
          <w:sz w:val="24"/>
          <w:szCs w:val="24"/>
          <w:lang w:val="en-US"/>
        </w:rPr>
        <w:t>“A sistem is a group of elements that are integrated with the common porpose of achieving an objective</w:t>
      </w:r>
      <w:r w:rsidRPr="00CB1E68">
        <w:rPr>
          <w:rFonts w:ascii="Times New Roman" w:hAnsi="Times New Roman" w:cs="Times New Roman"/>
          <w:sz w:val="24"/>
          <w:szCs w:val="24"/>
          <w:lang w:val="en-US"/>
        </w:rPr>
        <w:t>”.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7576E9DB" w:rsidR="00EB5E63" w:rsidRDefault="00EB5E63" w:rsidP="00AE0EA3">
      <w:pPr>
        <w:pStyle w:val="Heading2"/>
        <w:numPr>
          <w:ilvl w:val="0"/>
          <w:numId w:val="302"/>
        </w:numPr>
        <w:spacing w:before="0" w:line="360" w:lineRule="auto"/>
        <w:ind w:left="993" w:hanging="709"/>
        <w:jc w:val="both"/>
        <w:rPr>
          <w:rFonts w:cs="Times New Roman"/>
          <w:lang w:val="en-US"/>
        </w:rPr>
      </w:pPr>
      <w:bookmarkStart w:id="435" w:name="_Toc26745643"/>
      <w:r>
        <w:rPr>
          <w:rFonts w:cs="Times New Roman"/>
          <w:lang w:val="en-US"/>
        </w:rPr>
        <w:t>Konsep Dasar In</w:t>
      </w:r>
      <w:r w:rsidR="00B36B4A" w:rsidRPr="00B36B4A">
        <w:rPr>
          <w:rFonts w:cs="Times New Roman"/>
          <w:i/>
          <w:iCs/>
          <w:lang w:val="en-US"/>
        </w:rPr>
        <w:t>form</w:t>
      </w:r>
      <w:r>
        <w:rPr>
          <w:rFonts w:cs="Times New Roman"/>
          <w:lang w:val="en-US"/>
        </w:rPr>
        <w:t>asi</w:t>
      </w:r>
      <w:bookmarkEnd w:id="435"/>
    </w:p>
    <w:p w14:paraId="715F157C" w14:textId="6CAA663F"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 xml:space="preserve">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w:t>
      </w:r>
      <w:r w:rsidRPr="003512BF">
        <w:rPr>
          <w:rFonts w:ascii="Times New Roman" w:hAnsi="Times New Roman" w:cs="Times New Roman"/>
          <w:i/>
          <w:iCs/>
          <w:sz w:val="24"/>
          <w:szCs w:val="24"/>
          <w:lang w:val="en-US"/>
        </w:rPr>
        <w:t>event</w:t>
      </w:r>
      <w:r w:rsidRPr="00C151C1">
        <w:rPr>
          <w:rFonts w:ascii="Times New Roman" w:hAnsi="Times New Roman" w:cs="Times New Roman"/>
          <w:sz w:val="24"/>
          <w:szCs w:val="24"/>
          <w:lang w:val="en-US"/>
        </w:rPr>
        <w:t>) adalah kejadian yang terjadi pada saat tertentu</w:t>
      </w:r>
      <w:r w:rsidR="00E379E9">
        <w:rPr>
          <w:rFonts w:ascii="Times New Roman" w:hAnsi="Times New Roman" w:cs="Times New Roman"/>
          <w:sz w:val="24"/>
          <w:szCs w:val="24"/>
          <w:lang w:val="en-US"/>
        </w:rPr>
        <w:t xml:space="preserve">. </w:t>
      </w:r>
    </w:p>
    <w:p w14:paraId="67C82144" w14:textId="7DA2C34B"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5D233236"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Pengertian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 xml:space="preserve">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yang sudah diolah menjadi sebuah bentuk yang berguna bagi pengguna yang bermanfaat dalam pengambilan keputusan saat ini atau mendukung sumber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E495B08"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 xml:space="preserve">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diartikan sebagai data yang diolah menjadi bentuk yang lebih berguna dan lebih berarti bagi yang menerimanya”. Jadi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454154B2" w:rsidR="00EB5E63" w:rsidRDefault="00EB5E63" w:rsidP="00AE0EA3">
      <w:pPr>
        <w:pStyle w:val="Heading2"/>
        <w:numPr>
          <w:ilvl w:val="0"/>
          <w:numId w:val="302"/>
        </w:numPr>
        <w:spacing w:before="0" w:line="360" w:lineRule="auto"/>
        <w:ind w:left="1134" w:hanging="785"/>
        <w:jc w:val="both"/>
        <w:rPr>
          <w:rFonts w:cs="Times New Roman"/>
          <w:lang w:val="en-US"/>
        </w:rPr>
      </w:pPr>
      <w:bookmarkStart w:id="436" w:name="_Toc26745644"/>
      <w:r>
        <w:rPr>
          <w:rFonts w:cs="Times New Roman"/>
          <w:lang w:val="en-US"/>
        </w:rPr>
        <w:t>Pengertian Sistem In</w:t>
      </w:r>
      <w:r w:rsidR="00B36B4A" w:rsidRPr="00B36B4A">
        <w:rPr>
          <w:rFonts w:cs="Times New Roman"/>
          <w:i/>
          <w:iCs/>
          <w:lang w:val="en-US"/>
        </w:rPr>
        <w:t>form</w:t>
      </w:r>
      <w:r>
        <w:rPr>
          <w:rFonts w:cs="Times New Roman"/>
          <w:lang w:val="en-US"/>
        </w:rPr>
        <w:t>asi</w:t>
      </w:r>
      <w:bookmarkEnd w:id="436"/>
    </w:p>
    <w:p w14:paraId="5685071A" w14:textId="296C765B"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yaitu suatu sistem yang menyediakan in</w:t>
      </w:r>
      <w:r w:rsidR="00B36B4A" w:rsidRPr="00B36B4A">
        <w:rPr>
          <w:rFonts w:ascii="Times New Roman" w:hAnsi="Times New Roman" w:cs="Times New Roman"/>
          <w:i/>
          <w:iCs/>
          <w:sz w:val="24"/>
        </w:rPr>
        <w:t>form</w:t>
      </w:r>
      <w:r w:rsidRPr="0032555B">
        <w:rPr>
          <w:rFonts w:ascii="Times New Roman" w:hAnsi="Times New Roman" w:cs="Times New Roman"/>
          <w:sz w:val="24"/>
        </w:rPr>
        <w:t xml:space="preserve">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w:t>
      </w:r>
      <w:r w:rsidR="00B36B4A" w:rsidRPr="00B36B4A">
        <w:rPr>
          <w:rFonts w:ascii="Times New Roman" w:hAnsi="Times New Roman" w:cs="Times New Roman"/>
          <w:i/>
          <w:iCs/>
          <w:sz w:val="24"/>
        </w:rPr>
        <w:t>form</w:t>
      </w:r>
      <w:r w:rsidRPr="0032555B">
        <w:rPr>
          <w:rFonts w:ascii="Times New Roman" w:hAnsi="Times New Roman" w:cs="Times New Roman"/>
          <w:sz w:val="24"/>
        </w:rPr>
        <w:t>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menurut Anggraeni &amp; Irviani adalah sebagai berikut:</w:t>
      </w:r>
    </w:p>
    <w:p w14:paraId="486E4903" w14:textId="003BB7C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65B1332"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secara kritis.</w:t>
      </w:r>
    </w:p>
    <w:p w14:paraId="58776394" w14:textId="539AE2F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5AC0299D"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37" w:name="_Toc26745645"/>
      <w:r>
        <w:rPr>
          <w:rFonts w:cs="Times New Roman"/>
          <w:lang w:val="en-US"/>
        </w:rPr>
        <w:lastRenderedPageBreak/>
        <w:t>Pengertian Sistem</w:t>
      </w:r>
      <w:bookmarkEnd w:id="437"/>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 sistem is a group of elements that are integrated with the common porpose of achieving an objective</w:t>
      </w:r>
      <w:r w:rsidRPr="00C151C1">
        <w:rPr>
          <w:rFonts w:ascii="Times New Roman" w:hAnsi="Times New Roman" w:cs="Times New Roman"/>
          <w:sz w:val="24"/>
          <w:szCs w:val="24"/>
          <w:lang w:val="en-US"/>
        </w:rPr>
        <w:t>”.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14882B84" w:rsidR="004376D8" w:rsidRDefault="004376D8" w:rsidP="00AE0EA3">
      <w:pPr>
        <w:pStyle w:val="Heading2"/>
        <w:numPr>
          <w:ilvl w:val="0"/>
          <w:numId w:val="302"/>
        </w:numPr>
        <w:spacing w:before="0" w:line="360" w:lineRule="auto"/>
        <w:ind w:left="1276" w:hanging="850"/>
        <w:jc w:val="both"/>
        <w:rPr>
          <w:rFonts w:cs="Times New Roman"/>
          <w:lang w:val="en-US"/>
        </w:rPr>
      </w:pPr>
      <w:bookmarkStart w:id="438" w:name="_Toc26745646"/>
      <w:r>
        <w:rPr>
          <w:rFonts w:cs="Times New Roman"/>
          <w:lang w:val="en-US"/>
        </w:rPr>
        <w:t>Pengertian In</w:t>
      </w:r>
      <w:r w:rsidR="00B36B4A" w:rsidRPr="00B36B4A">
        <w:rPr>
          <w:rFonts w:cs="Times New Roman"/>
          <w:i/>
          <w:iCs/>
          <w:lang w:val="en-US"/>
        </w:rPr>
        <w:t>form</w:t>
      </w:r>
      <w:r>
        <w:rPr>
          <w:rFonts w:cs="Times New Roman"/>
          <w:lang w:val="en-US"/>
        </w:rPr>
        <w:t>asi</w:t>
      </w:r>
      <w:bookmarkEnd w:id="438"/>
    </w:p>
    <w:p w14:paraId="616DE091" w14:textId="6A5CD4BA"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Kata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 xml:space="preserve">asi ini berasal dari kata bahasa </w:t>
      </w:r>
      <w:r w:rsidRPr="00C151C1">
        <w:rPr>
          <w:rFonts w:ascii="Times New Roman" w:eastAsia="Times New Roman" w:hAnsi="Times New Roman" w:cs="Times New Roman"/>
          <w:i/>
          <w:sz w:val="24"/>
          <w:szCs w:val="24"/>
          <w:lang w:eastAsia="id-ID"/>
        </w:rPr>
        <w:t>Perancis kuno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 xml:space="preserve">ationem </w:t>
      </w:r>
      <w:r w:rsidRPr="00C151C1">
        <w:rPr>
          <w:rFonts w:ascii="Times New Roman" w:eastAsia="Times New Roman" w:hAnsi="Times New Roman" w:cs="Times New Roman"/>
          <w:sz w:val="24"/>
          <w:szCs w:val="24"/>
          <w:lang w:eastAsia="id-ID"/>
        </w:rPr>
        <w:t>yang berarti “konsep, ide atau garis besar,”.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ini merupakan kata benda dar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yang berarti aktivitas. Aktivitas dalam “pengetahuan yang dikomunikasikan”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bisa menjadi fungsi penting  dalam membantu mengurangi rasa cemas pada seseorang. Menurut pendapat Notoatmodjo bahwa semakin banyak memilik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39" w:name="_Toc26745647"/>
      <w:bookmarkEnd w:id="337"/>
      <w:bookmarkEnd w:id="432"/>
      <w:bookmarkEnd w:id="433"/>
      <w:r>
        <w:rPr>
          <w:rFonts w:cs="Times New Roman"/>
          <w:lang w:val="en-US"/>
        </w:rPr>
        <w:t>Pengertian Manajemen</w:t>
      </w:r>
      <w:bookmarkEnd w:id="439"/>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w:t>
      </w:r>
      <w:r w:rsidRPr="003512BF">
        <w:rPr>
          <w:rFonts w:ascii="Times New Roman" w:hAnsi="Times New Roman" w:cs="Times New Roman"/>
          <w:i/>
          <w:iCs/>
          <w:sz w:val="24"/>
          <w:szCs w:val="24"/>
          <w:lang w:val="en-US"/>
        </w:rPr>
        <w:t>output</w:t>
      </w:r>
      <w:r w:rsidRPr="000279F9">
        <w:rPr>
          <w:rFonts w:ascii="Times New Roman" w:hAnsi="Times New Roman" w:cs="Times New Roman"/>
          <w:sz w:val="24"/>
          <w:szCs w:val="24"/>
          <w:lang w:val="en-US"/>
        </w:rPr>
        <w: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w:t>
      </w:r>
      <w:r w:rsidRPr="003512BF">
        <w:rPr>
          <w:rFonts w:ascii="Times New Roman" w:hAnsi="Times New Roman" w:cs="Times New Roman"/>
          <w:i/>
          <w:iCs/>
          <w:sz w:val="24"/>
          <w:szCs w:val="24"/>
          <w:lang w:val="en-US"/>
        </w:rPr>
        <w:t>Planning</w:t>
      </w:r>
      <w:r w:rsidRPr="00102BD4">
        <w:rPr>
          <w:rFonts w:ascii="Times New Roman" w:hAnsi="Times New Roman" w:cs="Times New Roman"/>
          <w:sz w:val="24"/>
          <w:szCs w:val="24"/>
          <w:lang w:val="en-US"/>
        </w:rPr>
        <w:t>).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w:t>
      </w:r>
      <w:r w:rsidRPr="003512BF">
        <w:rPr>
          <w:rFonts w:ascii="Times New Roman" w:hAnsi="Times New Roman" w:cs="Times New Roman"/>
          <w:i/>
          <w:iCs/>
          <w:sz w:val="24"/>
          <w:szCs w:val="24"/>
          <w:lang w:val="en-US"/>
        </w:rPr>
        <w:t>Organizing</w:t>
      </w:r>
      <w:r w:rsidRPr="000279F9">
        <w:rPr>
          <w:rFonts w:ascii="Times New Roman" w:hAnsi="Times New Roman" w:cs="Times New Roman"/>
          <w:sz w:val="24"/>
          <w:szCs w:val="24"/>
          <w:lang w:val="en-US"/>
        </w:rPr>
        <w:t>).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w:t>
      </w:r>
      <w:r w:rsidRPr="003512BF">
        <w:rPr>
          <w:rFonts w:ascii="Times New Roman" w:hAnsi="Times New Roman" w:cs="Times New Roman"/>
          <w:i/>
          <w:iCs/>
          <w:sz w:val="24"/>
          <w:szCs w:val="24"/>
          <w:lang w:val="en-US"/>
        </w:rPr>
        <w:t>Actuating</w:t>
      </w:r>
      <w:r w:rsidRPr="007D0887">
        <w:rPr>
          <w:rFonts w:ascii="Times New Roman" w:hAnsi="Times New Roman" w:cs="Times New Roman"/>
          <w:sz w:val="24"/>
          <w:szCs w:val="24"/>
          <w:lang w:val="en-US"/>
        </w:rPr>
        <w:t>).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w:t>
      </w:r>
      <w:r w:rsidRPr="003512BF">
        <w:rPr>
          <w:rFonts w:ascii="Times New Roman" w:hAnsi="Times New Roman" w:cs="Times New Roman"/>
          <w:i/>
          <w:iCs/>
          <w:sz w:val="24"/>
          <w:szCs w:val="24"/>
          <w:lang w:val="en-US"/>
        </w:rPr>
        <w:t>Leading</w:t>
      </w:r>
      <w:r w:rsidRPr="000279F9">
        <w:rPr>
          <w:rFonts w:ascii="Times New Roman" w:hAnsi="Times New Roman" w:cs="Times New Roman"/>
          <w:sz w:val="24"/>
          <w:szCs w:val="24"/>
          <w:lang w:val="en-US"/>
        </w:rPr>
        <w:t>).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CBB6BB2" w:rsidR="00172B5E" w:rsidRDefault="00172B5E" w:rsidP="00AE0EA3">
      <w:pPr>
        <w:pStyle w:val="Heading2"/>
        <w:numPr>
          <w:ilvl w:val="0"/>
          <w:numId w:val="304"/>
        </w:numPr>
        <w:spacing w:before="0" w:line="360" w:lineRule="auto"/>
        <w:ind w:left="1276" w:hanging="850"/>
        <w:jc w:val="both"/>
        <w:rPr>
          <w:rFonts w:cs="Times New Roman"/>
          <w:lang w:val="en-US"/>
        </w:rPr>
      </w:pPr>
      <w:bookmarkStart w:id="440" w:name="_Toc26745648"/>
      <w:bookmarkStart w:id="441" w:name="_Toc511629667"/>
      <w:bookmarkStart w:id="442" w:name="_Toc11637807"/>
      <w:bookmarkStart w:id="443" w:name="_Toc13164834"/>
      <w:r>
        <w:rPr>
          <w:rFonts w:cs="Times New Roman"/>
          <w:lang w:val="en-US"/>
        </w:rPr>
        <w:t>Pengertian Manajemen Sistem In</w:t>
      </w:r>
      <w:r w:rsidR="00B36B4A" w:rsidRPr="00B36B4A">
        <w:rPr>
          <w:rFonts w:cs="Times New Roman"/>
          <w:i/>
          <w:iCs/>
          <w:lang w:val="en-US"/>
        </w:rPr>
        <w:t>form</w:t>
      </w:r>
      <w:r>
        <w:rPr>
          <w:rFonts w:cs="Times New Roman"/>
          <w:lang w:val="en-US"/>
        </w:rPr>
        <w:t>asi</w:t>
      </w:r>
      <w:bookmarkEnd w:id="440"/>
    </w:p>
    <w:p w14:paraId="72958A99" w14:textId="4C6E92BE"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ada. Para pemakai biasanya membentuk suatu entitas organisasi</w:t>
      </w:r>
      <w:r w:rsidR="00583DCF">
        <w:rPr>
          <w:rFonts w:ascii="Times New Roman" w:hAnsi="Times New Roman" w:cs="Times New Roman"/>
          <w:sz w:val="24"/>
          <w:szCs w:val="24"/>
          <w:lang w:val="en-US"/>
        </w:rPr>
        <w:t xml:space="preserve"> </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l instansi atau sub-unit di bawahnya.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47B08C2B"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lastRenderedPageBreak/>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emukakan bahwa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manajemen adalah jenis awal dari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manajemen menyediak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645EFE7A"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w:t>
      </w:r>
      <w:r w:rsidRPr="003512BF">
        <w:rPr>
          <w:rFonts w:ascii="Times New Roman" w:hAnsi="Times New Roman" w:cs="Times New Roman"/>
          <w:i/>
          <w:iCs/>
          <w:sz w:val="24"/>
          <w:szCs w:val="24"/>
          <w:lang w:val="en-US"/>
        </w:rPr>
        <w:t>elements</w:t>
      </w:r>
      <w:r w:rsidRPr="00583DCF">
        <w:rPr>
          <w:rFonts w:ascii="Times New Roman" w:hAnsi="Times New Roman" w:cs="Times New Roman"/>
          <w:sz w:val="24"/>
          <w:szCs w:val="24"/>
          <w:lang w:val="en-US"/>
        </w:rPr>
        <w:t>), mempunyai suatu batass (</w:t>
      </w:r>
      <w:r w:rsidRPr="003512BF">
        <w:rPr>
          <w:rFonts w:ascii="Times New Roman" w:hAnsi="Times New Roman" w:cs="Times New Roman"/>
          <w:i/>
          <w:iCs/>
          <w:sz w:val="24"/>
          <w:szCs w:val="24"/>
          <w:lang w:val="en-US"/>
        </w:rPr>
        <w:t>boundary</w:t>
      </w:r>
      <w:r w:rsidRPr="00583DCF">
        <w:rPr>
          <w:rFonts w:ascii="Times New Roman" w:hAnsi="Times New Roman" w:cs="Times New Roman"/>
          <w:sz w:val="24"/>
          <w:szCs w:val="24"/>
          <w:lang w:val="en-US"/>
        </w:rPr>
        <w:t>),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w:t>
      </w:r>
      <w:r w:rsidRPr="003512BF">
        <w:rPr>
          <w:rFonts w:ascii="Times New Roman" w:hAnsi="Times New Roman" w:cs="Times New Roman"/>
          <w:i/>
          <w:iCs/>
          <w:sz w:val="24"/>
          <w:szCs w:val="24"/>
          <w:lang w:val="en-US"/>
        </w:rPr>
        <w:t>environment</w:t>
      </w:r>
      <w:r w:rsidRPr="00583DCF">
        <w:rPr>
          <w:rFonts w:ascii="Times New Roman" w:hAnsi="Times New Roman" w:cs="Times New Roman"/>
          <w:sz w:val="24"/>
          <w:szCs w:val="24"/>
          <w:lang w:val="en-US"/>
        </w:rPr>
        <w:t>), memiliki penghubung (</w:t>
      </w:r>
      <w:r w:rsidRPr="003512BF">
        <w:rPr>
          <w:rFonts w:ascii="Times New Roman" w:hAnsi="Times New Roman" w:cs="Times New Roman"/>
          <w:i/>
          <w:iCs/>
          <w:sz w:val="24"/>
          <w:szCs w:val="24"/>
          <w:lang w:val="en-US"/>
        </w:rPr>
        <w:t>interface</w:t>
      </w:r>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w:t>
      </w:r>
      <w:r w:rsidRPr="003512BF">
        <w:rPr>
          <w:rFonts w:ascii="Times New Roman" w:hAnsi="Times New Roman" w:cs="Times New Roman"/>
          <w:i/>
          <w:iCs/>
          <w:sz w:val="24"/>
          <w:szCs w:val="24"/>
          <w:lang w:val="en-US"/>
        </w:rPr>
        <w:t>input</w:t>
      </w:r>
      <w:r w:rsidRPr="00583DCF">
        <w:rPr>
          <w:rFonts w:ascii="Times New Roman" w:hAnsi="Times New Roman" w:cs="Times New Roman"/>
          <w:sz w:val="24"/>
          <w:szCs w:val="24"/>
          <w:lang w:val="en-US"/>
        </w:rPr>
        <w: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w:t>
      </w:r>
      <w:r w:rsidRPr="003512BF">
        <w:rPr>
          <w:rFonts w:ascii="Times New Roman" w:hAnsi="Times New Roman" w:cs="Times New Roman"/>
          <w:i/>
          <w:iCs/>
          <w:sz w:val="24"/>
          <w:szCs w:val="24"/>
          <w:lang w:val="en-US"/>
        </w:rPr>
        <w:t>output</w:t>
      </w:r>
      <w:r w:rsidRPr="00583DCF">
        <w:rPr>
          <w:rFonts w:ascii="Times New Roman" w:hAnsi="Times New Roman" w:cs="Times New Roman"/>
          <w:sz w:val="24"/>
          <w:szCs w:val="24"/>
          <w:lang w:val="en-US"/>
        </w:rPr>
        <w:t>), mempunyai pengolahan suatu proses (</w:t>
      </w:r>
      <w:r w:rsidRPr="003512BF">
        <w:rPr>
          <w:rFonts w:ascii="Times New Roman" w:hAnsi="Times New Roman" w:cs="Times New Roman"/>
          <w:i/>
          <w:iCs/>
          <w:sz w:val="24"/>
          <w:szCs w:val="24"/>
          <w:lang w:val="en-US"/>
        </w:rPr>
        <w:t>process</w:t>
      </w:r>
      <w:r w:rsidRPr="00583DCF">
        <w:rPr>
          <w:rFonts w:ascii="Times New Roman" w:hAnsi="Times New Roman" w:cs="Times New Roman"/>
          <w:sz w:val="24"/>
          <w:szCs w:val="24"/>
          <w:lang w:val="en-US"/>
        </w:rPr>
        <w:t>),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w:t>
      </w:r>
      <w:r w:rsidRPr="003512BF">
        <w:rPr>
          <w:rFonts w:ascii="Times New Roman" w:hAnsi="Times New Roman" w:cs="Times New Roman"/>
          <w:i/>
          <w:iCs/>
          <w:sz w:val="24"/>
          <w:szCs w:val="24"/>
          <w:lang w:val="en-US"/>
        </w:rPr>
        <w:t>objectives</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nd</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goals</w:t>
      </w:r>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86051D1"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si yang </w:t>
      </w:r>
      <w:r w:rsidRPr="00583DCF">
        <w:rPr>
          <w:rFonts w:ascii="Times New Roman" w:hAnsi="Times New Roman" w:cs="Times New Roman"/>
          <w:sz w:val="24"/>
          <w:szCs w:val="24"/>
          <w:lang w:val="en-US"/>
        </w:rPr>
        <w:lastRenderedPageBreak/>
        <w:t>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si dibutuhkan kembali oleh pengguna dapat diakses secara </w:t>
      </w:r>
      <w:r w:rsidRPr="003512BF">
        <w:rPr>
          <w:rFonts w:ascii="Times New Roman" w:hAnsi="Times New Roman" w:cs="Times New Roman"/>
          <w:i/>
          <w:iCs/>
          <w:sz w:val="24"/>
          <w:szCs w:val="24"/>
          <w:lang w:val="en-US"/>
        </w:rPr>
        <w:t>real-time</w:t>
      </w:r>
      <w:r w:rsidRPr="00583DCF">
        <w:rPr>
          <w:rFonts w:ascii="Times New Roman" w:hAnsi="Times New Roman" w:cs="Times New Roman"/>
          <w:sz w:val="24"/>
          <w:szCs w:val="24"/>
          <w:lang w:val="en-US"/>
        </w:rPr>
        <w:t>.</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44" w:name="_Toc26745649"/>
      <w:r>
        <w:rPr>
          <w:rFonts w:cs="Times New Roman"/>
          <w:lang w:val="en-US"/>
        </w:rPr>
        <w:t>Pengertian Surat</w:t>
      </w:r>
      <w:bookmarkEnd w:id="444"/>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194BEEC6"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w:t>
      </w:r>
      <w:r w:rsidR="00B36B4A" w:rsidRPr="00B36B4A">
        <w:rPr>
          <w:rFonts w:ascii="Times New Roman" w:hAnsi="Times New Roman" w:cs="Times New Roman"/>
          <w:i/>
          <w:iCs/>
          <w:sz w:val="24"/>
          <w:szCs w:val="24"/>
          <w:lang w:val="en-US"/>
        </w:rPr>
        <w:t>form</w:t>
      </w:r>
      <w:r w:rsidR="00172B5E" w:rsidRPr="00B268A9">
        <w:rPr>
          <w:rFonts w:ascii="Times New Roman" w:hAnsi="Times New Roman" w:cs="Times New Roman"/>
          <w:sz w:val="24"/>
          <w:szCs w:val="24"/>
          <w:lang w:val="en-US"/>
        </w:rPr>
        <w:t>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072D0F35"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secara tertulis dari pihak satu kepada pihak lainnya.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45" w:name="_Toc26745650"/>
      <w:r>
        <w:rPr>
          <w:rFonts w:cs="Times New Roman"/>
          <w:lang w:val="en-US"/>
        </w:rPr>
        <w:lastRenderedPageBreak/>
        <w:t>Penggolongan Surat</w:t>
      </w:r>
      <w:bookmarkEnd w:id="445"/>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Kartu Pos, yaitu surat yang ditulis pada selembar kertas sejenis karton yang berukuran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1993D12F"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pemberitahuan, yaitu surat yang isinya memberitahukan sesuatu in</w:t>
      </w:r>
      <w:r w:rsidR="00B36B4A" w:rsidRPr="00B36B4A">
        <w:rPr>
          <w:rFonts w:ascii="Times New Roman" w:hAnsi="Times New Roman" w:cs="Times New Roman"/>
          <w:i/>
          <w:iCs/>
          <w:sz w:val="24"/>
          <w:szCs w:val="24"/>
          <w:lang w:val="en-US"/>
        </w:rPr>
        <w:t>form</w:t>
      </w:r>
      <w:r w:rsidRPr="000754F3">
        <w:rPr>
          <w:rFonts w:ascii="Times New Roman" w:hAnsi="Times New Roman" w:cs="Times New Roman"/>
          <w:sz w:val="24"/>
          <w:szCs w:val="24"/>
          <w:lang w:val="en-US"/>
        </w:rPr>
        <w:t xml:space="preserve">asi agar diketahui oleh penerima surat.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teguran/peringatan, yaitu surat yang isinya mengingatkan atau menegur atas suatu tindakan yang dilakukan oleh penerima surat.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3C3E6638"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40E433AE" w14:textId="0D9F830A"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3B72CE88" w14:textId="3E69FE3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034A5069" w14:textId="7777777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Penggolongan surat berdasarkan keamanan isinya: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pada umumnya yang dapat dilakukan dengan menggunakan Kartu Pos, Warkat Pos atau surat tertutup yang 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46" w:name="_Toc26745651"/>
      <w:r>
        <w:rPr>
          <w:rFonts w:cs="Times New Roman"/>
          <w:lang w:val="en-US"/>
        </w:rPr>
        <w:t>Pengertian Surat Perintah Tugas</w:t>
      </w:r>
      <w:bookmarkEnd w:id="446"/>
    </w:p>
    <w:p w14:paraId="692893F1" w14:textId="04A5BEED"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w:t>
      </w:r>
      <w:r w:rsidR="00B23CE0">
        <w:rPr>
          <w:rFonts w:ascii="Times New Roman" w:hAnsi="Times New Roman" w:cs="Times New Roman"/>
          <w:sz w:val="24"/>
          <w:szCs w:val="24"/>
          <w:shd w:val="clear" w:color="auto" w:fill="FFFFFF"/>
          <w:lang w:val="en-US"/>
        </w:rPr>
        <w:t>dan harus</w:t>
      </w:r>
      <w:r w:rsidR="00B612AE" w:rsidRPr="00FD1F87">
        <w:rPr>
          <w:rFonts w:ascii="Times New Roman" w:hAnsi="Times New Roman" w:cs="Times New Roman"/>
          <w:sz w:val="24"/>
          <w:szCs w:val="24"/>
          <w:shd w:val="clear" w:color="auto" w:fill="FFFFFF"/>
        </w:rPr>
        <w:t xml:space="preserve"> menuliskan kalimat ‘Surat Perintah’ di bagian bawah </w:t>
      </w:r>
      <w:r w:rsidR="00B612AE" w:rsidRPr="00FD1F87">
        <w:rPr>
          <w:rFonts w:ascii="Times New Roman" w:hAnsi="Times New Roman" w:cs="Times New Roman"/>
          <w:sz w:val="24"/>
          <w:szCs w:val="24"/>
          <w:shd w:val="clear" w:color="auto" w:fill="FFFFFF"/>
        </w:rPr>
        <w:lastRenderedPageBreak/>
        <w:t>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47" w:name="_Toc26745652"/>
      <w:r w:rsidRPr="0032555B">
        <w:rPr>
          <w:rFonts w:cs="Times New Roman"/>
        </w:rPr>
        <w:t>Perangkat Analisa Sistem</w:t>
      </w:r>
      <w:bookmarkEnd w:id="441"/>
      <w:bookmarkEnd w:id="442"/>
      <w:bookmarkEnd w:id="443"/>
      <w:bookmarkEnd w:id="447"/>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48" w:name="_Toc511629669"/>
      <w:bookmarkStart w:id="449" w:name="_Toc11637808"/>
      <w:bookmarkStart w:id="450" w:name="_Toc13164835"/>
      <w:bookmarkStart w:id="451" w:name="_Toc26745653"/>
      <w:r w:rsidRPr="0032555B">
        <w:rPr>
          <w:rFonts w:cs="Times New Roman"/>
          <w:i/>
        </w:rPr>
        <w:t>Use Case Diagram</w:t>
      </w:r>
      <w:bookmarkEnd w:id="448"/>
      <w:bookmarkEnd w:id="449"/>
      <w:bookmarkEnd w:id="450"/>
      <w:bookmarkEnd w:id="451"/>
    </w:p>
    <w:p w14:paraId="67C65B24" w14:textId="420C72E1"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52"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w:t>
      </w:r>
      <w:r w:rsidR="00B36B4A" w:rsidRPr="00B36B4A">
        <w:rPr>
          <w:rFonts w:ascii="Times New Roman" w:hAnsi="Times New Roman" w:cs="Times New Roman"/>
          <w:i/>
          <w:iCs/>
          <w:sz w:val="24"/>
          <w:szCs w:val="24"/>
        </w:rPr>
        <w:t>Actor</w:t>
      </w:r>
      <w:r w:rsidRPr="001C0F53">
        <w:rPr>
          <w:rFonts w:ascii="Times New Roman" w:hAnsi="Times New Roman" w:cs="Times New Roman"/>
          <w:sz w:val="24"/>
          <w:szCs w:val="24"/>
        </w:rPr>
        <w:t xml:space="preserve"> dan usecase dengan tujuan mengenali interaksi mereka dalam suatu siste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menggambarkan fungsionalitas yang diharapkan dari sebuah sistem, yang ditekankan adalah adalah “apa” yang diperbuat sistem, dan bukan “bagaimana”. Sebuah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mpresentasikan sebuah interaksi antara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xml:space="preserve"> </w:t>
      </w:r>
      <w:r w:rsidRPr="001C0F53">
        <w:rPr>
          <w:rFonts w:ascii="Times New Roman" w:hAnsi="Times New Roman" w:cs="Times New Roman"/>
          <w:sz w:val="24"/>
          <w:szCs w:val="24"/>
        </w:rPr>
        <w:t xml:space="preserve">dengan sistem.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nggambarkan kata kerja seperti </w:t>
      </w:r>
      <w:r w:rsidR="008A5919" w:rsidRPr="008A5919">
        <w:rPr>
          <w:rFonts w:ascii="Times New Roman" w:hAnsi="Times New Roman" w:cs="Times New Roman"/>
          <w:i/>
          <w:iCs/>
          <w:sz w:val="24"/>
          <w:szCs w:val="24"/>
        </w:rPr>
        <w:t>login</w:t>
      </w:r>
      <w:r w:rsidRPr="001C0F53">
        <w:rPr>
          <w:rFonts w:ascii="Times New Roman" w:hAnsi="Times New Roman" w:cs="Times New Roman"/>
          <w:sz w:val="24"/>
          <w:szCs w:val="24"/>
        </w:rPr>
        <w:t xml:space="preserve"> ke sistem, maintenance user dan sebagainya. Oleh karena itu,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dapat membantu menganalisa kebutuhan suatu sistem. Dala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terdapat istilah seperti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use case</w:t>
      </w:r>
      <w:r w:rsidRPr="001C0F53">
        <w:rPr>
          <w:rFonts w:ascii="Times New Roman" w:hAnsi="Times New Roman" w:cs="Times New Roman"/>
          <w:sz w:val="24"/>
          <w:szCs w:val="24"/>
        </w:rPr>
        <w:t xml:space="preserve"> dan </w:t>
      </w:r>
      <w:r w:rsidRPr="00B23CE0">
        <w:rPr>
          <w:rFonts w:ascii="Times New Roman" w:hAnsi="Times New Roman" w:cs="Times New Roman"/>
          <w:i/>
          <w:iCs/>
          <w:sz w:val="24"/>
          <w:szCs w:val="24"/>
        </w:rPr>
        <w:t>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53" w:name="_Toc11637809"/>
      <w:bookmarkStart w:id="454" w:name="_Toc13164836"/>
      <w:bookmarkStart w:id="455" w:name="_Toc26745654"/>
      <w:r w:rsidRPr="0032555B">
        <w:rPr>
          <w:rFonts w:cs="Times New Roman"/>
          <w:i/>
        </w:rPr>
        <w:t>Class Diagram</w:t>
      </w:r>
      <w:bookmarkEnd w:id="452"/>
      <w:bookmarkEnd w:id="453"/>
      <w:bookmarkEnd w:id="454"/>
      <w:bookmarkEnd w:id="455"/>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6" w:name="_Toc511629671"/>
      <w:bookmarkStart w:id="457" w:name="_Toc11637810"/>
      <w:bookmarkStart w:id="458" w:name="_Toc13164837"/>
      <w:bookmarkStart w:id="459" w:name="_Toc26745655"/>
      <w:r w:rsidRPr="0032555B">
        <w:rPr>
          <w:rFonts w:cs="Times New Roman"/>
          <w:i/>
        </w:rPr>
        <w:lastRenderedPageBreak/>
        <w:t>Sequence Diagram</w:t>
      </w:r>
      <w:bookmarkEnd w:id="456"/>
      <w:bookmarkEnd w:id="457"/>
      <w:bookmarkEnd w:id="458"/>
      <w:bookmarkEnd w:id="459"/>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60" w:name="_Toc11637811"/>
      <w:bookmarkStart w:id="461" w:name="_Toc13164838"/>
      <w:bookmarkStart w:id="462" w:name="_Toc26745656"/>
      <w:r w:rsidRPr="0032555B">
        <w:rPr>
          <w:rFonts w:cs="Times New Roman"/>
          <w:i/>
        </w:rPr>
        <w:t>Deployment Diagram</w:t>
      </w:r>
      <w:bookmarkEnd w:id="460"/>
      <w:bookmarkEnd w:id="461"/>
      <w:bookmarkEnd w:id="462"/>
    </w:p>
    <w:p w14:paraId="44FBC7F2" w14:textId="3AA242E7"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digunakan untuk merepresentasikan hubungan antara komponen perangkat keras yang digunakan dalam infrastruktur fisik dari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Misalnya, kapan merancang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juga dapat digunakan untuk mewakili komponen perangkat lunak dan bagaimana komponen tersebut dikerahkan atas arsitektur fisik atau infrastruktur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63" w:name="_Toc511629675"/>
      <w:bookmarkStart w:id="464" w:name="_Toc11637812"/>
      <w:bookmarkStart w:id="465" w:name="_Toc13164839"/>
      <w:bookmarkStart w:id="466" w:name="_Toc26745657"/>
      <w:r w:rsidRPr="0032555B">
        <w:rPr>
          <w:rFonts w:cs="Times New Roman"/>
          <w:i/>
        </w:rPr>
        <w:t>MySQL</w:t>
      </w:r>
      <w:bookmarkEnd w:id="463"/>
      <w:bookmarkEnd w:id="464"/>
      <w:bookmarkEnd w:id="465"/>
      <w:bookmarkEnd w:id="466"/>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67" w:name="_Toc511629676"/>
      <w:bookmarkStart w:id="468" w:name="_Toc11637813"/>
      <w:bookmarkStart w:id="469" w:name="_Toc13164840"/>
      <w:bookmarkStart w:id="470" w:name="_Toc26745658"/>
      <w:r w:rsidRPr="0032555B">
        <w:rPr>
          <w:rFonts w:cs="Times New Roman"/>
          <w:i/>
        </w:rPr>
        <w:lastRenderedPageBreak/>
        <w:t xml:space="preserve">Hypertext Markup Language </w:t>
      </w:r>
      <w:r w:rsidRPr="0032555B">
        <w:rPr>
          <w:rFonts w:cs="Times New Roman"/>
        </w:rPr>
        <w:t>(HTML)</w:t>
      </w:r>
      <w:bookmarkEnd w:id="467"/>
      <w:bookmarkEnd w:id="468"/>
      <w:bookmarkEnd w:id="469"/>
      <w:bookmarkEnd w:id="470"/>
    </w:p>
    <w:p w14:paraId="48E61771" w14:textId="078E9914"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di dunia internet dan bagaimana membawa pengguna dari satu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ke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71" w:name="_Toc511629677"/>
      <w:bookmarkStart w:id="472" w:name="_Toc11637814"/>
      <w:bookmarkStart w:id="473" w:name="_Toc13164841"/>
      <w:bookmarkStart w:id="474" w:name="_Toc26745659"/>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71"/>
      <w:bookmarkEnd w:id="472"/>
      <w:bookmarkEnd w:id="473"/>
      <w:bookmarkEnd w:id="474"/>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 xml:space="preserve">r adalah sebuah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php yang bersifat </w:t>
      </w:r>
      <w:r w:rsidRPr="00B23CE0">
        <w:rPr>
          <w:rFonts w:ascii="Times New Roman" w:hAnsi="Times New Roman" w:cs="Times New Roman"/>
          <w:i/>
          <w:iCs/>
          <w:sz w:val="24"/>
          <w:szCs w:val="30"/>
          <w:lang w:val="en-US"/>
        </w:rPr>
        <w:t>open source</w:t>
      </w:r>
      <w:r>
        <w:rPr>
          <w:rFonts w:ascii="Times New Roman" w:hAnsi="Times New Roman" w:cs="Times New Roman"/>
          <w:sz w:val="24"/>
          <w:szCs w:val="30"/>
          <w:lang w:val="en-US"/>
        </w:rPr>
        <w:t xml:space="preserve"> dan menggunakan metode MVC (</w:t>
      </w:r>
      <w:r w:rsidRPr="00B23CE0">
        <w:rPr>
          <w:rFonts w:ascii="Times New Roman" w:hAnsi="Times New Roman" w:cs="Times New Roman"/>
          <w:i/>
          <w:iCs/>
          <w:sz w:val="24"/>
          <w:szCs w:val="30"/>
          <w:lang w:val="en-US"/>
        </w:rPr>
        <w:t>Model, View, Controller</w:t>
      </w:r>
      <w:r>
        <w:rPr>
          <w:rFonts w:ascii="Times New Roman" w:hAnsi="Times New Roman" w:cs="Times New Roman"/>
          <w:sz w:val="24"/>
          <w:szCs w:val="30"/>
          <w:lang w:val="en-US"/>
        </w:rPr>
        <w:t xml:space="preserve">). Codeigniter adalah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gratis jika ingin menggunakannya. </w:t>
      </w:r>
      <w:r w:rsidRPr="00B23CE0">
        <w:rPr>
          <w:rFonts w:ascii="Times New Roman" w:hAnsi="Times New Roman" w:cs="Times New Roman"/>
          <w:i/>
          <w:iCs/>
          <w:sz w:val="24"/>
          <w:szCs w:val="30"/>
          <w:lang w:val="en-US"/>
        </w:rPr>
        <w:t>Framework codeigniter</w:t>
      </w:r>
      <w:r>
        <w:rPr>
          <w:rFonts w:ascii="Times New Roman" w:hAnsi="Times New Roman" w:cs="Times New Roman"/>
          <w:sz w:val="24"/>
          <w:szCs w:val="30"/>
          <w:lang w:val="en-US"/>
        </w:rPr>
        <w:t xml:space="preserve"> dibuat dengan tujuan sama seperti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lainnya yaitu untuk memudahkan developer atau </w:t>
      </w:r>
      <w:r w:rsidRPr="00B23CE0">
        <w:rPr>
          <w:rFonts w:ascii="Times New Roman" w:hAnsi="Times New Roman" w:cs="Times New Roman"/>
          <w:i/>
          <w:iCs/>
          <w:sz w:val="24"/>
          <w:szCs w:val="30"/>
          <w:lang w:val="en-US"/>
        </w:rPr>
        <w:t>programmer</w:t>
      </w:r>
      <w:r>
        <w:rPr>
          <w:rFonts w:ascii="Times New Roman" w:hAnsi="Times New Roman" w:cs="Times New Roman"/>
          <w:sz w:val="24"/>
          <w:szCs w:val="30"/>
          <w:lang w:val="en-US"/>
        </w:rPr>
        <w:t xml:space="preserve">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75" w:name="_Toc11637815"/>
      <w:bookmarkStart w:id="476" w:name="_Toc11640283"/>
      <w:bookmarkStart w:id="477" w:name="_Toc13164842"/>
      <w:bookmarkStart w:id="478" w:name="_Toc26745660"/>
      <w:r w:rsidRPr="0032555B">
        <w:rPr>
          <w:rFonts w:cs="Times New Roman"/>
          <w:lang w:val="id-ID"/>
        </w:rPr>
        <w:t>ANALISA DAN PERANCANGAN</w:t>
      </w:r>
      <w:bookmarkEnd w:id="475"/>
      <w:bookmarkEnd w:id="476"/>
      <w:bookmarkEnd w:id="477"/>
      <w:bookmarkEnd w:id="478"/>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79" w:name="_Toc513120426"/>
      <w:bookmarkStart w:id="480" w:name="_Toc513174196"/>
      <w:bookmarkStart w:id="481" w:name="_Toc513174326"/>
      <w:bookmarkStart w:id="482" w:name="_Toc513439553"/>
      <w:bookmarkStart w:id="483" w:name="_Toc513441488"/>
      <w:bookmarkStart w:id="484" w:name="_Toc516135887"/>
      <w:bookmarkStart w:id="485" w:name="_Toc516136020"/>
      <w:bookmarkStart w:id="486" w:name="_Toc517463357"/>
      <w:bookmarkStart w:id="487" w:name="_Toc517463488"/>
      <w:bookmarkStart w:id="488" w:name="_Toc517475847"/>
      <w:bookmarkStart w:id="489" w:name="_Toc517475978"/>
      <w:bookmarkStart w:id="490" w:name="_Toc11615995"/>
      <w:bookmarkStart w:id="491" w:name="_Toc11616157"/>
      <w:bookmarkStart w:id="492" w:name="_Toc11637816"/>
      <w:bookmarkStart w:id="493" w:name="_Toc11640284"/>
      <w:bookmarkStart w:id="494" w:name="_Toc12749190"/>
      <w:bookmarkStart w:id="495" w:name="_Toc13096804"/>
      <w:bookmarkStart w:id="496" w:name="_Toc13154403"/>
      <w:bookmarkStart w:id="497" w:name="_Toc13164077"/>
      <w:bookmarkStart w:id="498" w:name="_Toc13164235"/>
      <w:bookmarkStart w:id="499" w:name="_Toc13164843"/>
      <w:bookmarkStart w:id="500" w:name="_Toc26101845"/>
      <w:bookmarkStart w:id="501" w:name="_Toc26168128"/>
      <w:bookmarkStart w:id="502" w:name="_Toc26168253"/>
      <w:bookmarkStart w:id="503" w:name="_Toc26383771"/>
      <w:bookmarkStart w:id="504" w:name="_Toc26402589"/>
      <w:bookmarkStart w:id="505" w:name="_Toc26405725"/>
      <w:bookmarkStart w:id="506" w:name="_Toc26433642"/>
      <w:bookmarkStart w:id="507" w:name="_Toc26439452"/>
      <w:bookmarkStart w:id="508" w:name="_Toc26669238"/>
      <w:bookmarkStart w:id="509" w:name="_Toc26745661"/>
      <w:bookmarkStart w:id="510" w:name="_Toc511629681"/>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1" w:name="_Toc513120427"/>
      <w:bookmarkStart w:id="512" w:name="_Toc513174197"/>
      <w:bookmarkStart w:id="513" w:name="_Toc513174327"/>
      <w:bookmarkStart w:id="514" w:name="_Toc513439554"/>
      <w:bookmarkStart w:id="515" w:name="_Toc513441489"/>
      <w:bookmarkStart w:id="516" w:name="_Toc516135888"/>
      <w:bookmarkStart w:id="517" w:name="_Toc516136021"/>
      <w:bookmarkStart w:id="518" w:name="_Toc517463358"/>
      <w:bookmarkStart w:id="519" w:name="_Toc517463489"/>
      <w:bookmarkStart w:id="520" w:name="_Toc517475848"/>
      <w:bookmarkStart w:id="521" w:name="_Toc517475979"/>
      <w:bookmarkStart w:id="522" w:name="_Toc11615996"/>
      <w:bookmarkStart w:id="523" w:name="_Toc11616158"/>
      <w:bookmarkStart w:id="524" w:name="_Toc11637817"/>
      <w:bookmarkStart w:id="525" w:name="_Toc11640285"/>
      <w:bookmarkStart w:id="526" w:name="_Toc12749191"/>
      <w:bookmarkStart w:id="527" w:name="_Toc13096805"/>
      <w:bookmarkStart w:id="528" w:name="_Toc13154404"/>
      <w:bookmarkStart w:id="529" w:name="_Toc13164078"/>
      <w:bookmarkStart w:id="530" w:name="_Toc13164236"/>
      <w:bookmarkStart w:id="531" w:name="_Toc13164844"/>
      <w:bookmarkStart w:id="532" w:name="_Toc26101846"/>
      <w:bookmarkStart w:id="533" w:name="_Toc26168129"/>
      <w:bookmarkStart w:id="534" w:name="_Toc26168254"/>
      <w:bookmarkStart w:id="535" w:name="_Toc26383772"/>
      <w:bookmarkStart w:id="536" w:name="_Toc26402590"/>
      <w:bookmarkStart w:id="537" w:name="_Toc26405726"/>
      <w:bookmarkStart w:id="538" w:name="_Toc26433643"/>
      <w:bookmarkStart w:id="539" w:name="_Toc26439453"/>
      <w:bookmarkStart w:id="540" w:name="_Toc26669239"/>
      <w:bookmarkStart w:id="541" w:name="_Toc26745662"/>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2" w:name="_Toc513120428"/>
      <w:bookmarkStart w:id="543" w:name="_Toc513174198"/>
      <w:bookmarkStart w:id="544" w:name="_Toc513174328"/>
      <w:bookmarkStart w:id="545" w:name="_Toc513439555"/>
      <w:bookmarkStart w:id="546" w:name="_Toc513441490"/>
      <w:bookmarkStart w:id="547" w:name="_Toc516135889"/>
      <w:bookmarkStart w:id="548" w:name="_Toc516136022"/>
      <w:bookmarkStart w:id="549" w:name="_Toc517463359"/>
      <w:bookmarkStart w:id="550" w:name="_Toc517463490"/>
      <w:bookmarkStart w:id="551" w:name="_Toc517475849"/>
      <w:bookmarkStart w:id="552" w:name="_Toc517475980"/>
      <w:bookmarkStart w:id="553" w:name="_Toc11615997"/>
      <w:bookmarkStart w:id="554" w:name="_Toc11616159"/>
      <w:bookmarkStart w:id="555" w:name="_Toc11637818"/>
      <w:bookmarkStart w:id="556" w:name="_Toc11640286"/>
      <w:bookmarkStart w:id="557" w:name="_Toc12749192"/>
      <w:bookmarkStart w:id="558" w:name="_Toc13096806"/>
      <w:bookmarkStart w:id="559" w:name="_Toc13154405"/>
      <w:bookmarkStart w:id="560" w:name="_Toc13164079"/>
      <w:bookmarkStart w:id="561" w:name="_Toc13164237"/>
      <w:bookmarkStart w:id="562" w:name="_Toc13164845"/>
      <w:bookmarkStart w:id="563" w:name="_Toc26101847"/>
      <w:bookmarkStart w:id="564" w:name="_Toc26168130"/>
      <w:bookmarkStart w:id="565" w:name="_Toc26168255"/>
      <w:bookmarkStart w:id="566" w:name="_Toc26383773"/>
      <w:bookmarkStart w:id="567" w:name="_Toc26402591"/>
      <w:bookmarkStart w:id="568" w:name="_Toc26405727"/>
      <w:bookmarkStart w:id="569" w:name="_Toc26433644"/>
      <w:bookmarkStart w:id="570" w:name="_Toc26439454"/>
      <w:bookmarkStart w:id="571" w:name="_Toc26669240"/>
      <w:bookmarkStart w:id="572" w:name="_Toc26745663"/>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3" w:name="_Toc513120429"/>
      <w:bookmarkStart w:id="574" w:name="_Toc513174199"/>
      <w:bookmarkStart w:id="575" w:name="_Toc513174329"/>
      <w:bookmarkStart w:id="576" w:name="_Toc513439556"/>
      <w:bookmarkStart w:id="577" w:name="_Toc513441491"/>
      <w:bookmarkStart w:id="578" w:name="_Toc516135890"/>
      <w:bookmarkStart w:id="579" w:name="_Toc516136023"/>
      <w:bookmarkStart w:id="580" w:name="_Toc517463360"/>
      <w:bookmarkStart w:id="581" w:name="_Toc517463491"/>
      <w:bookmarkStart w:id="582" w:name="_Toc517475850"/>
      <w:bookmarkStart w:id="583" w:name="_Toc517475981"/>
      <w:bookmarkStart w:id="584" w:name="_Toc11615998"/>
      <w:bookmarkStart w:id="585" w:name="_Toc11616160"/>
      <w:bookmarkStart w:id="586" w:name="_Toc11637819"/>
      <w:bookmarkStart w:id="587" w:name="_Toc11640287"/>
      <w:bookmarkStart w:id="588" w:name="_Toc12749193"/>
      <w:bookmarkStart w:id="589" w:name="_Toc13096807"/>
      <w:bookmarkStart w:id="590" w:name="_Toc13154406"/>
      <w:bookmarkStart w:id="591" w:name="_Toc13164080"/>
      <w:bookmarkStart w:id="592" w:name="_Toc13164238"/>
      <w:bookmarkStart w:id="593" w:name="_Toc13164846"/>
      <w:bookmarkStart w:id="594" w:name="_Toc26101848"/>
      <w:bookmarkStart w:id="595" w:name="_Toc26168131"/>
      <w:bookmarkStart w:id="596" w:name="_Toc26168256"/>
      <w:bookmarkStart w:id="597" w:name="_Toc26383774"/>
      <w:bookmarkStart w:id="598" w:name="_Toc26402592"/>
      <w:bookmarkStart w:id="599" w:name="_Toc26405728"/>
      <w:bookmarkStart w:id="600" w:name="_Toc26433645"/>
      <w:bookmarkStart w:id="601" w:name="_Toc26439455"/>
      <w:bookmarkStart w:id="602" w:name="_Toc26669241"/>
      <w:bookmarkStart w:id="603" w:name="_Toc26745664"/>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604" w:name="_Toc513120430"/>
      <w:bookmarkStart w:id="605" w:name="_Toc513174200"/>
      <w:bookmarkStart w:id="606" w:name="_Toc513174330"/>
      <w:bookmarkStart w:id="607" w:name="_Toc513439557"/>
      <w:bookmarkStart w:id="608" w:name="_Toc513441492"/>
      <w:bookmarkStart w:id="609" w:name="_Toc516135891"/>
      <w:bookmarkStart w:id="610" w:name="_Toc516136024"/>
      <w:bookmarkStart w:id="611" w:name="_Toc517463361"/>
      <w:bookmarkStart w:id="612" w:name="_Toc517463492"/>
      <w:bookmarkStart w:id="613" w:name="_Toc517475851"/>
      <w:bookmarkStart w:id="614" w:name="_Toc517475982"/>
      <w:bookmarkStart w:id="615" w:name="_Toc11615999"/>
      <w:bookmarkStart w:id="616" w:name="_Toc11616161"/>
      <w:bookmarkStart w:id="617" w:name="_Toc11637820"/>
      <w:bookmarkStart w:id="618" w:name="_Toc11640288"/>
      <w:bookmarkStart w:id="619" w:name="_Toc12749194"/>
      <w:bookmarkStart w:id="620" w:name="_Toc13096808"/>
      <w:bookmarkStart w:id="621" w:name="_Toc13154407"/>
      <w:bookmarkStart w:id="622" w:name="_Toc13164081"/>
      <w:bookmarkStart w:id="623" w:name="_Toc13164239"/>
      <w:bookmarkStart w:id="624" w:name="_Toc13164847"/>
      <w:bookmarkStart w:id="625" w:name="_Toc26101849"/>
      <w:bookmarkStart w:id="626" w:name="_Toc26168132"/>
      <w:bookmarkStart w:id="627" w:name="_Toc26168257"/>
      <w:bookmarkStart w:id="628" w:name="_Toc26383775"/>
      <w:bookmarkStart w:id="629" w:name="_Toc26402593"/>
      <w:bookmarkStart w:id="630" w:name="_Toc26405729"/>
      <w:bookmarkStart w:id="631" w:name="_Toc26433646"/>
      <w:bookmarkStart w:id="632" w:name="_Toc26439456"/>
      <w:bookmarkStart w:id="633" w:name="_Toc26669242"/>
      <w:bookmarkStart w:id="634" w:name="_Toc26745665"/>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35" w:name="_Toc11637821"/>
      <w:bookmarkStart w:id="636" w:name="_Toc11640289"/>
      <w:bookmarkStart w:id="637" w:name="_Toc13164848"/>
      <w:bookmarkStart w:id="638" w:name="_Toc26745666"/>
      <w:r w:rsidRPr="0032555B">
        <w:rPr>
          <w:rFonts w:cs="Times New Roman"/>
        </w:rPr>
        <w:t>Analisa Sistem Lama</w:t>
      </w:r>
      <w:bookmarkEnd w:id="510"/>
      <w:bookmarkEnd w:id="635"/>
      <w:bookmarkEnd w:id="636"/>
      <w:bookmarkEnd w:id="637"/>
      <w:bookmarkEnd w:id="638"/>
    </w:p>
    <w:p w14:paraId="0618BC9A" w14:textId="22823C6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asi tentang sistem yang sedang berjalan. Dari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 xml:space="preserve">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 xml:space="preserve">bagian TU, bagian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bagian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dan Kepala</w:t>
      </w:r>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w:t>
      </w:r>
      <w:r w:rsidR="005769F9">
        <w:rPr>
          <w:rFonts w:ascii="Times New Roman" w:hAnsi="Times New Roman" w:cs="Times New Roman"/>
          <w:sz w:val="24"/>
          <w:szCs w:val="24"/>
          <w:lang w:val="en-US"/>
        </w:rPr>
        <w:t>l</w:t>
      </w:r>
      <w:r w:rsidR="00CB5363">
        <w:rPr>
          <w:rFonts w:ascii="Times New Roman" w:hAnsi="Times New Roman" w:cs="Times New Roman"/>
          <w:sz w:val="24"/>
          <w:szCs w:val="24"/>
          <w:lang w:val="en-US"/>
        </w:rPr>
        <w:t>,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 xml:space="preserve">alai </w:t>
      </w:r>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r w:rsidR="005769F9">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meiliki dua bagian yaitu BKD dan BKA, BKD adalah </w:t>
      </w:r>
      <w:r w:rsidR="002A432F">
        <w:rPr>
          <w:rFonts w:ascii="Times New Roman" w:hAnsi="Times New Roman" w:cs="Times New Roman"/>
          <w:sz w:val="24"/>
          <w:szCs w:val="24"/>
          <w:lang w:val="en-US"/>
        </w:rPr>
        <w:t xml:space="preserve">singkatan dari bimbingan klien dewasa, yang mengurus klien yang dalam kategori dewasa, </w:t>
      </w:r>
      <w:r w:rsidR="00CB5363">
        <w:rPr>
          <w:rFonts w:ascii="Times New Roman" w:hAnsi="Times New Roman" w:cs="Times New Roman"/>
          <w:sz w:val="24"/>
          <w:szCs w:val="24"/>
          <w:lang w:val="en-US"/>
        </w:rPr>
        <w:t xml:space="preserve">sedangkan BKA </w:t>
      </w:r>
      <w:r w:rsidR="002A432F">
        <w:rPr>
          <w:rFonts w:ascii="Times New Roman" w:hAnsi="Times New Roman" w:cs="Times New Roman"/>
          <w:sz w:val="24"/>
          <w:szCs w:val="24"/>
          <w:lang w:val="en-US"/>
        </w:rPr>
        <w:t>adalah singkatan dari bimbingan klien anak</w:t>
      </w:r>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 xml:space="preserve">yang mengurus klien yang masih dalam kategori anak-anak, </w:t>
      </w:r>
      <w:r w:rsidR="00CB5363">
        <w:rPr>
          <w:rFonts w:ascii="Times New Roman" w:hAnsi="Times New Roman" w:cs="Times New Roman"/>
          <w:sz w:val="24"/>
          <w:szCs w:val="24"/>
          <w:lang w:val="en-US"/>
        </w:rPr>
        <w:t>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w:t>
      </w:r>
      <w:r w:rsidR="002A432F">
        <w:rPr>
          <w:rFonts w:ascii="Times New Roman" w:hAnsi="Times New Roman" w:cs="Times New Roman"/>
          <w:sz w:val="24"/>
          <w:szCs w:val="24"/>
          <w:lang w:val="en-US"/>
        </w:rPr>
        <w:t xml:space="preserve">perintah tugas </w:t>
      </w:r>
      <w:r w:rsidR="002A432F">
        <w:rPr>
          <w:rFonts w:ascii="Times New Roman" w:hAnsi="Times New Roman" w:cs="Times New Roman"/>
          <w:sz w:val="24"/>
          <w:szCs w:val="24"/>
          <w:lang w:val="en-US"/>
        </w:rPr>
        <w:lastRenderedPageBreak/>
        <w:t>berdasarkan data surat masuk yang didisposisi</w:t>
      </w:r>
      <w:r w:rsidR="000E0D2B">
        <w:rPr>
          <w:rFonts w:ascii="Times New Roman" w:hAnsi="Times New Roman" w:cs="Times New Roman"/>
          <w:sz w:val="24"/>
          <w:szCs w:val="24"/>
          <w:lang w:val="en-US"/>
        </w:rPr>
        <w:t xml:space="preserve"> dan pegawai dari masing-masing bagian yang dipilih untuk menangani perihal dari surat tersebut, setelah selesai 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w:t>
      </w:r>
      <w:r w:rsidR="002A432F">
        <w:rPr>
          <w:rFonts w:ascii="Times New Roman" w:hAnsi="Times New Roman" w:cs="Times New Roman"/>
          <w:sz w:val="24"/>
          <w:szCs w:val="24"/>
          <w:lang w:val="en-US"/>
        </w:rPr>
        <w:t>tiga</w:t>
      </w:r>
      <w:r w:rsidR="000E0D2B">
        <w:rPr>
          <w:rFonts w:ascii="Times New Roman" w:hAnsi="Times New Roman" w:cs="Times New Roman"/>
          <w:sz w:val="24"/>
          <w:szCs w:val="24"/>
          <w:lang w:val="en-US"/>
        </w:rPr>
        <w:t xml:space="preserve"> hari</w:t>
      </w:r>
      <w:r w:rsidR="002A432F">
        <w:rPr>
          <w:rFonts w:ascii="Times New Roman" w:hAnsi="Times New Roman" w:cs="Times New Roman"/>
          <w:sz w:val="24"/>
          <w:szCs w:val="24"/>
          <w:lang w:val="en-US"/>
        </w:rPr>
        <w:t xml:space="preserve"> untuk penyelesaian kasusnya</w:t>
      </w:r>
      <w:r w:rsidR="000E0D2B">
        <w:rPr>
          <w:rFonts w:ascii="Times New Roman" w:hAnsi="Times New Roman" w:cs="Times New Roman"/>
          <w:sz w:val="24"/>
          <w:szCs w:val="24"/>
          <w:lang w:val="en-US"/>
        </w:rPr>
        <w:t xml:space="preserve">,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16DADE0D"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163BED07">
                <wp:extent cx="5153025" cy="4039237"/>
                <wp:effectExtent l="0" t="0" r="9525" b="1841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25"/>
                            <a:ext cx="256309" cy="3986412"/>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870E97" w:rsidRPr="005D0BFC" w:rsidRDefault="00870E97" w:rsidP="008A17CC">
                              <w:pPr>
                                <w:jc w:val="center"/>
                              </w:pPr>
                            </w:p>
                            <w:p w14:paraId="617C6A33" w14:textId="77777777" w:rsidR="00870E97" w:rsidRPr="005D0BFC" w:rsidRDefault="00870E97" w:rsidP="008A17CC">
                              <w:pPr>
                                <w:jc w:val="center"/>
                              </w:pPr>
                            </w:p>
                            <w:p w14:paraId="7D0302E9" w14:textId="77777777" w:rsidR="00870E97" w:rsidRPr="005D0BFC" w:rsidRDefault="00870E97" w:rsidP="008A17CC">
                              <w:pPr>
                                <w:jc w:val="center"/>
                              </w:pPr>
                            </w:p>
                            <w:p w14:paraId="7793A36C" w14:textId="04590CD5" w:rsidR="00870E97" w:rsidRDefault="00870E97" w:rsidP="008A17CC">
                              <w:pPr>
                                <w:jc w:val="center"/>
                              </w:pPr>
                            </w:p>
                            <w:p w14:paraId="674E0BF0" w14:textId="77777777" w:rsidR="00870E97" w:rsidRPr="005D0BFC" w:rsidRDefault="00870E97" w:rsidP="008A17CC">
                              <w:pPr>
                                <w:jc w:val="center"/>
                              </w:pPr>
                            </w:p>
                            <w:p w14:paraId="510CE7EE" w14:textId="33DF939A" w:rsidR="00870E97" w:rsidRPr="005D0BFC" w:rsidRDefault="00870E97"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870E97" w:rsidRDefault="00870E9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870E97" w:rsidRPr="005D0BFC" w:rsidRDefault="00870E97"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870E97" w:rsidRPr="005E7AB4" w:rsidRDefault="00870E9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730"/>
                            <a:ext cx="1454728" cy="355718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728"/>
                            <a:ext cx="1690253" cy="3563509"/>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870E97" w:rsidRDefault="00870E97"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870E97" w:rsidRPr="006A020E" w:rsidRDefault="00870E9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488"/>
                            <a:ext cx="914400" cy="49051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0617C216" w:rsidR="00870E97" w:rsidRPr="00775C07" w:rsidRDefault="00870E9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 ke buku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65" y="1796809"/>
                            <a:ext cx="914400" cy="60257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21D7886E" w:rsidR="00870E97" w:rsidRPr="00775C07" w:rsidRDefault="00870E9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 data surat masuk utuk dibuat disposisi sur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04"/>
                            <a:ext cx="6927" cy="2007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23565" y="2151655"/>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a:off x="966365" y="1524000"/>
                            <a:ext cx="0" cy="27280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870E97" w:rsidRDefault="00870E97"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870E97" w:rsidRDefault="00870E97"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718"/>
                            <a:ext cx="1689735" cy="356252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88948" y="1900052"/>
                            <a:ext cx="913765" cy="522213"/>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7A48A108" w:rsidR="00870E97" w:rsidRDefault="00870E97" w:rsidP="005A52CE">
                              <w:pPr>
                                <w:spacing w:line="256" w:lineRule="auto"/>
                                <w:jc w:val="center"/>
                                <w:rPr>
                                  <w:sz w:val="24"/>
                                  <w:szCs w:val="24"/>
                                </w:rPr>
                              </w:pPr>
                              <w:r>
                                <w:rPr>
                                  <w:rFonts w:eastAsia="Calibri"/>
                                  <w:sz w:val="16"/>
                                  <w:szCs w:val="16"/>
                                  <w:lang w:val="en-US"/>
                                </w:rPr>
                                <w:t xml:space="preserve">Meminta persetujuan </w:t>
                              </w:r>
                              <w:r w:rsidR="00B61B70">
                                <w:rPr>
                                  <w:rFonts w:eastAsia="Calibri"/>
                                  <w:sz w:val="16"/>
                                  <w:szCs w:val="16"/>
                                  <w:lang w:val="en-US"/>
                                </w:rPr>
                                <w:t xml:space="preserve">disposisi kepada </w:t>
                              </w:r>
                              <w:r>
                                <w:rPr>
                                  <w:rFonts w:eastAsia="Calibri"/>
                                  <w:sz w:val="16"/>
                                  <w:szCs w:val="16"/>
                                  <w:lang w:val="en-US"/>
                                </w:rPr>
                                <w:t>kepal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2990838" y="2200199"/>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55683" y="1983603"/>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870E97" w:rsidRDefault="00870E97"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5029" y="2641768"/>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870E97" w:rsidRDefault="00870E97"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107531" y="2406744"/>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19849" y="2874149"/>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1101" y="2621696"/>
                            <a:ext cx="958748" cy="667769"/>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D10D9D0" w14:textId="30225484" w:rsidR="00B61B70" w:rsidRDefault="00B61B70" w:rsidP="00B61B70">
                              <w:pPr>
                                <w:spacing w:line="256" w:lineRule="auto"/>
                                <w:jc w:val="center"/>
                                <w:rPr>
                                  <w:sz w:val="24"/>
                                  <w:szCs w:val="24"/>
                                </w:rPr>
                              </w:pPr>
                              <w:r>
                                <w:rPr>
                                  <w:rFonts w:eastAsia="Calibri"/>
                                  <w:sz w:val="16"/>
                                  <w:szCs w:val="16"/>
                                  <w:lang w:val="en-US"/>
                                </w:rPr>
                                <w:t xml:space="preserve">Meminta persetujuan </w:t>
                              </w:r>
                              <w:r>
                                <w:rPr>
                                  <w:rFonts w:eastAsia="Calibri"/>
                                  <w:sz w:val="16"/>
                                  <w:szCs w:val="16"/>
                                  <w:lang w:val="en-US"/>
                                </w:rPr>
                                <w:t xml:space="preserve">surat perintah tugas kepada </w:t>
                              </w:r>
                              <w:r>
                                <w:rPr>
                                  <w:rFonts w:eastAsia="Calibri"/>
                                  <w:sz w:val="16"/>
                                  <w:szCs w:val="16"/>
                                  <w:lang w:val="en-US"/>
                                </w:rPr>
                                <w:t>kepala</w:t>
                              </w:r>
                            </w:p>
                            <w:p w14:paraId="2405ADAA" w14:textId="1F6ABE3C" w:rsidR="00870E97" w:rsidRDefault="00870E97" w:rsidP="005A52CE">
                              <w:pPr>
                                <w:spacing w:line="252" w:lineRule="auto"/>
                                <w:jc w:val="center"/>
                                <w:rPr>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23275" y="2934723"/>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09165" y="2733758"/>
                            <a:ext cx="911225" cy="50226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4D225F34" w:rsidR="00870E97" w:rsidRPr="00B61B70" w:rsidRDefault="00B61B70" w:rsidP="005A52CE">
                              <w:pPr>
                                <w:spacing w:line="252" w:lineRule="auto"/>
                                <w:jc w:val="center"/>
                                <w:rPr>
                                  <w:sz w:val="24"/>
                                  <w:szCs w:val="24"/>
                                </w:rPr>
                              </w:pPr>
                              <w:r w:rsidRPr="00B61B70">
                                <w:rPr>
                                  <w:rFonts w:eastAsia="Calibri"/>
                                  <w:sz w:val="16"/>
                                  <w:szCs w:val="16"/>
                                  <w:lang w:val="en-US"/>
                                </w:rPr>
                                <w:t>Menulis data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42463" y="3471055"/>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870E97" w:rsidRDefault="00870E97"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48541" y="3236067"/>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318.05pt;mso-position-horizontal-relative:char;mso-position-vertical-relative:line" coordsize="51530,40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">
                <v:shape id="_x0000_s1048" type="#_x0000_t75" style="position:absolute;width:51530;height:40392;visibility:visible;mso-wrap-style:square">
                  <v:fill o:detectmouseclick="t"/>
                  <v:path o:connecttype="none"/>
                </v:shape>
                <v:shape id="Text Box 37" o:spid="_x0000_s1049" type="#_x0000_t202" style="position:absolute;top:533;width:2563;height:39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870E97" w:rsidRPr="005D0BFC" w:rsidRDefault="00870E97" w:rsidP="008A17CC">
                        <w:pPr>
                          <w:jc w:val="center"/>
                        </w:pPr>
                      </w:p>
                      <w:p w14:paraId="617C6A33" w14:textId="77777777" w:rsidR="00870E97" w:rsidRPr="005D0BFC" w:rsidRDefault="00870E97" w:rsidP="008A17CC">
                        <w:pPr>
                          <w:jc w:val="center"/>
                        </w:pPr>
                      </w:p>
                      <w:p w14:paraId="7D0302E9" w14:textId="77777777" w:rsidR="00870E97" w:rsidRPr="005D0BFC" w:rsidRDefault="00870E97" w:rsidP="008A17CC">
                        <w:pPr>
                          <w:jc w:val="center"/>
                        </w:pPr>
                      </w:p>
                      <w:p w14:paraId="7793A36C" w14:textId="04590CD5" w:rsidR="00870E97" w:rsidRDefault="00870E97" w:rsidP="008A17CC">
                        <w:pPr>
                          <w:jc w:val="center"/>
                        </w:pPr>
                      </w:p>
                      <w:p w14:paraId="674E0BF0" w14:textId="77777777" w:rsidR="00870E97" w:rsidRPr="005D0BFC" w:rsidRDefault="00870E97" w:rsidP="008A17CC">
                        <w:pPr>
                          <w:jc w:val="center"/>
                        </w:pPr>
                      </w:p>
                      <w:p w14:paraId="510CE7EE" w14:textId="33DF939A" w:rsidR="00870E97" w:rsidRPr="005D0BFC" w:rsidRDefault="00870E97"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870E97" w:rsidRDefault="00870E9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870E97" w:rsidRPr="005D0BFC" w:rsidRDefault="00870E97"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870E97" w:rsidRPr="005E7AB4" w:rsidRDefault="00870E9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7;width:14547;height:35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7;width:16902;height:35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870E97" w:rsidRDefault="00870E97"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870E97" w:rsidRPr="006A020E" w:rsidRDefault="00870E9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4;width:9144;height:4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0617C216" w:rsidR="00870E97" w:rsidRPr="00775C07" w:rsidRDefault="00870E9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 ke buku surat masuk</w:t>
                        </w:r>
                      </w:p>
                    </w:txbxContent>
                  </v:textbox>
                </v:shape>
                <v:shape id="Flowchart: Process 47" o:spid="_x0000_s1056" type="#_x0000_t109" style="position:absolute;left:5091;top:17968;width:9144;height:60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21D7886E" w:rsidR="00870E97" w:rsidRPr="00775C07" w:rsidRDefault="00870E9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 data surat masuk utuk dibuat disposisi surat</w:t>
                        </w:r>
                      </w:p>
                    </w:txbxContent>
                  </v:textbox>
                </v:shape>
                <v:shape id="Straight Arrow Connector 49" o:spid="_x0000_s1057" type="#_x0000_t32" style="position:absolute;left:9594;top:8327;width:69;height:20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235;top:21516;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5240;width:0;height:27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870E97" w:rsidRDefault="00870E97"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870E97" w:rsidRDefault="00870E97"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7;width:16898;height:35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889;top:19000;width:9138;height:5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7A48A108" w:rsidR="00870E97" w:rsidRDefault="00870E97" w:rsidP="005A52CE">
                        <w:pPr>
                          <w:spacing w:line="256" w:lineRule="auto"/>
                          <w:jc w:val="center"/>
                          <w:rPr>
                            <w:sz w:val="24"/>
                            <w:szCs w:val="24"/>
                          </w:rPr>
                        </w:pPr>
                        <w:r>
                          <w:rPr>
                            <w:rFonts w:eastAsia="Calibri"/>
                            <w:sz w:val="16"/>
                            <w:szCs w:val="16"/>
                            <w:lang w:val="en-US"/>
                          </w:rPr>
                          <w:t xml:space="preserve">Meminta persetujuan </w:t>
                        </w:r>
                        <w:r w:rsidR="00B61B70">
                          <w:rPr>
                            <w:rFonts w:eastAsia="Calibri"/>
                            <w:sz w:val="16"/>
                            <w:szCs w:val="16"/>
                            <w:lang w:val="en-US"/>
                          </w:rPr>
                          <w:t xml:space="preserve">disposisi kepada </w:t>
                        </w:r>
                        <w:r>
                          <w:rPr>
                            <w:rFonts w:eastAsia="Calibri"/>
                            <w:sz w:val="16"/>
                            <w:szCs w:val="16"/>
                            <w:lang w:val="en-US"/>
                          </w:rPr>
                          <w:t>kepala</w:t>
                        </w:r>
                      </w:p>
                    </w:txbxContent>
                  </v:textbox>
                </v:shape>
                <v:shape id="Straight Arrow Connector 136" o:spid="_x0000_s1064" type="#_x0000_t32" style="position:absolute;left:29908;top:22001;width:6648;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556;top:19836;width:913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870E97" w:rsidRDefault="00870E97"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50;top:26417;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870E97" w:rsidRDefault="00870E97"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1075;top:24067;width:0;height:23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198;top:28741;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11;top:26216;width:9587;height:6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5D10D9D0" w14:textId="30225484" w:rsidR="00B61B70" w:rsidRDefault="00B61B70" w:rsidP="00B61B70">
                        <w:pPr>
                          <w:spacing w:line="256" w:lineRule="auto"/>
                          <w:jc w:val="center"/>
                          <w:rPr>
                            <w:sz w:val="24"/>
                            <w:szCs w:val="24"/>
                          </w:rPr>
                        </w:pPr>
                        <w:r>
                          <w:rPr>
                            <w:rFonts w:eastAsia="Calibri"/>
                            <w:sz w:val="16"/>
                            <w:szCs w:val="16"/>
                            <w:lang w:val="en-US"/>
                          </w:rPr>
                          <w:t xml:space="preserve">Meminta persetujuan </w:t>
                        </w:r>
                        <w:r>
                          <w:rPr>
                            <w:rFonts w:eastAsia="Calibri"/>
                            <w:sz w:val="16"/>
                            <w:szCs w:val="16"/>
                            <w:lang w:val="en-US"/>
                          </w:rPr>
                          <w:t xml:space="preserve">surat perintah tugas kepada </w:t>
                        </w:r>
                        <w:r>
                          <w:rPr>
                            <w:rFonts w:eastAsia="Calibri"/>
                            <w:sz w:val="16"/>
                            <w:szCs w:val="16"/>
                            <w:lang w:val="en-US"/>
                          </w:rPr>
                          <w:t>kepala</w:t>
                        </w:r>
                      </w:p>
                      <w:p w14:paraId="2405ADAA" w14:textId="1F6ABE3C" w:rsidR="00870E97" w:rsidRDefault="00870E97" w:rsidP="005A52CE">
                        <w:pPr>
                          <w:spacing w:line="252" w:lineRule="auto"/>
                          <w:jc w:val="center"/>
                          <w:rPr>
                            <w:sz w:val="24"/>
                            <w:szCs w:val="24"/>
                          </w:rPr>
                        </w:pPr>
                      </w:p>
                    </w:txbxContent>
                  </v:textbox>
                </v:shape>
                <v:shape id="Straight Arrow Connector 143" o:spid="_x0000_s1070" type="#_x0000_t32" style="position:absolute;left:14232;top:29347;width:6249;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091;top:27337;width:9112;height:5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4D225F34" w:rsidR="00870E97" w:rsidRPr="00B61B70" w:rsidRDefault="00B61B70" w:rsidP="005A52CE">
                        <w:pPr>
                          <w:spacing w:line="252" w:lineRule="auto"/>
                          <w:jc w:val="center"/>
                          <w:rPr>
                            <w:sz w:val="24"/>
                            <w:szCs w:val="24"/>
                          </w:rPr>
                        </w:pPr>
                        <w:r w:rsidRPr="00B61B70">
                          <w:rPr>
                            <w:rFonts w:eastAsia="Calibri"/>
                            <w:sz w:val="16"/>
                            <w:szCs w:val="16"/>
                            <w:lang w:val="en-US"/>
                          </w:rPr>
                          <w:t>Menulis data surat perintah tugas</w:t>
                        </w:r>
                      </w:p>
                    </w:txbxContent>
                  </v:textbox>
                </v:shape>
                <v:shape id="Flowchart: Terminator 146" o:spid="_x0000_s1072" type="#_x0000_t116" style="position:absolute;left:5424;top:34710;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870E97" w:rsidRDefault="00870E97"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485;top:32360;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0FEA5D37" w:rsidR="008A17CC" w:rsidRDefault="00F720DB" w:rsidP="004E51E1">
      <w:pPr>
        <w:pStyle w:val="Caption"/>
        <w:spacing w:line="360" w:lineRule="auto"/>
        <w:ind w:firstLine="90"/>
      </w:pPr>
      <w:bookmarkStart w:id="639" w:name="_Toc13160188"/>
      <w:bookmarkStart w:id="640" w:name="_Toc27694398"/>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CE7AB4">
        <w:rPr>
          <w:noProof/>
        </w:rPr>
        <w:t>1</w:t>
      </w:r>
      <w:r w:rsidR="008A17CC">
        <w:rPr>
          <w:noProof/>
        </w:rPr>
        <w:fldChar w:fldCharType="end"/>
      </w:r>
      <w:r w:rsidR="008A17CC" w:rsidRPr="005C76A8">
        <w:t xml:space="preserve"> Flowchart Analisa Sistem Lama</w:t>
      </w:r>
      <w:bookmarkEnd w:id="639"/>
      <w:bookmarkEnd w:id="640"/>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41" w:name="_Toc511629682"/>
      <w:bookmarkStart w:id="642" w:name="_Toc11637822"/>
      <w:bookmarkStart w:id="643" w:name="_Toc11640290"/>
      <w:bookmarkStart w:id="644" w:name="_Toc13164849"/>
      <w:bookmarkStart w:id="645" w:name="_Toc26745667"/>
      <w:r w:rsidRPr="0032555B">
        <w:rPr>
          <w:rFonts w:cs="Times New Roman"/>
        </w:rPr>
        <w:t>Analisa Sistem Baru</w:t>
      </w:r>
      <w:bookmarkEnd w:id="641"/>
      <w:bookmarkEnd w:id="642"/>
      <w:bookmarkEnd w:id="643"/>
      <w:bookmarkEnd w:id="644"/>
      <w:bookmarkEnd w:id="645"/>
    </w:p>
    <w:p w14:paraId="744BD8EB" w14:textId="38FB2755" w:rsidR="00870E97"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 bagian lainnya</w:t>
      </w:r>
      <w:r w:rsidRPr="0032555B">
        <w:rPr>
          <w:rFonts w:ascii="Times New Roman" w:hAnsi="Times New Roman" w:cs="Times New Roman"/>
          <w:color w:val="000000" w:themeColor="text1"/>
          <w:sz w:val="24"/>
          <w:szCs w:val="24"/>
        </w:rPr>
        <w:t xml:space="preserve">. Pada sistem ini, </w:t>
      </w:r>
      <w:r w:rsidR="008A5919" w:rsidRPr="008A5919">
        <w:rPr>
          <w:rFonts w:ascii="Times New Roman" w:hAnsi="Times New Roman" w:cs="Times New Roman"/>
          <w:i/>
          <w:iCs/>
          <w:color w:val="000000" w:themeColor="text1"/>
          <w:sz w:val="24"/>
          <w:szCs w:val="24"/>
        </w:rPr>
        <w:t>login</w:t>
      </w:r>
      <w:r w:rsidRPr="0032555B">
        <w:rPr>
          <w:rFonts w:ascii="Times New Roman" w:hAnsi="Times New Roman" w:cs="Times New Roman"/>
          <w:color w:val="000000" w:themeColor="text1"/>
          <w:sz w:val="24"/>
          <w:szCs w:val="24"/>
        </w:rPr>
        <w:t xml:space="preserve"> yang dilakukan oleh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w:t>
      </w:r>
      <w:r w:rsidR="00057D96">
        <w:rPr>
          <w:rFonts w:ascii="Times New Roman" w:hAnsi="Times New Roman" w:cs="Times New Roman"/>
          <w:i/>
          <w:color w:val="000000" w:themeColor="text1"/>
          <w:sz w:val="24"/>
          <w:szCs w:val="24"/>
          <w:lang w:val="en-US"/>
        </w:rPr>
        <w:t>-</w:t>
      </w:r>
      <w:r w:rsidR="009805CD">
        <w:rPr>
          <w:rFonts w:ascii="Times New Roman" w:hAnsi="Times New Roman" w:cs="Times New Roman"/>
          <w:i/>
          <w:color w:val="000000" w:themeColor="text1"/>
          <w:sz w:val="24"/>
          <w:szCs w:val="24"/>
          <w:lang w:val="en-US"/>
        </w:rPr>
        <w:t>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 xml:space="preserve">Tugas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pada sistem ini yaitu mengelola hak akses untuk setiap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004E208E">
        <w:rPr>
          <w:rFonts w:ascii="Times New Roman" w:hAnsi="Times New Roman" w:cs="Times New Roman"/>
          <w:color w:val="000000" w:themeColor="text1"/>
          <w:sz w:val="24"/>
          <w:szCs w:val="24"/>
        </w:rPr>
        <w:t>Administrator</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2A432F">
        <w:rPr>
          <w:rFonts w:ascii="Times New Roman" w:hAnsi="Times New Roman" w:cs="Times New Roman"/>
          <w:color w:val="000000" w:themeColor="text1"/>
          <w:sz w:val="24"/>
          <w:szCs w:val="24"/>
          <w:lang w:val="en-US"/>
        </w:rPr>
        <w:t xml:space="preserve"> </w:t>
      </w:r>
      <w:r w:rsidR="00456B23">
        <w:rPr>
          <w:rFonts w:ascii="Times New Roman" w:hAnsi="Times New Roman" w:cs="Times New Roman"/>
          <w:color w:val="000000" w:themeColor="text1"/>
          <w:sz w:val="24"/>
          <w:szCs w:val="24"/>
          <w:lang w:val="en-US"/>
        </w:rPr>
        <w:t xml:space="preserve">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w:t>
      </w:r>
      <w:r w:rsidR="004E208E">
        <w:rPr>
          <w:rFonts w:ascii="Times New Roman" w:hAnsi="Times New Roman" w:cs="Times New Roman"/>
          <w:color w:val="000000" w:themeColor="text1"/>
          <w:sz w:val="24"/>
          <w:szCs w:val="24"/>
          <w:lang w:val="en-US"/>
        </w:rPr>
        <w:t>administrator</w:t>
      </w:r>
      <w:r w:rsidR="00456B23">
        <w:rPr>
          <w:rFonts w:ascii="Times New Roman" w:hAnsi="Times New Roman" w:cs="Times New Roman"/>
          <w:color w:val="000000" w:themeColor="text1"/>
          <w:sz w:val="24"/>
          <w:szCs w:val="24"/>
          <w:lang w:val="en-US"/>
        </w:rPr>
        <w:t xml:space="preserve"> tata usaha bisa mengetahui mana surat perintah tugas yang telat dan yang tidak </w:t>
      </w:r>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w:t>
      </w:r>
      <w:r w:rsidR="00456B23">
        <w:rPr>
          <w:rFonts w:ascii="Times New Roman" w:hAnsi="Times New Roman" w:cs="Times New Roman"/>
          <w:color w:val="000000" w:themeColor="text1"/>
          <w:sz w:val="24"/>
          <w:szCs w:val="24"/>
          <w:lang w:val="en-US"/>
        </w:rPr>
        <w:lastRenderedPageBreak/>
        <w:t xml:space="preserve">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D pada sistem untuk mengelola surat perintah tugas bagian BKD</w:t>
      </w:r>
      <w:r w:rsidR="004A47B1">
        <w:rPr>
          <w:rFonts w:ascii="Times New Roman" w:hAnsi="Times New Roman" w:cs="Times New Roman"/>
          <w:color w:val="000000" w:themeColor="text1"/>
          <w:sz w:val="24"/>
          <w:szCs w:val="24"/>
          <w:lang w:val="en-US"/>
        </w:rPr>
        <w:t xml:space="preserve">, pada saat membuat surat perintah tugas akan ada satu pegawai dari BKD yang ditunjuk untuk menjadi penanggung jawab dalam menyelesaikan </w:t>
      </w:r>
      <w:r w:rsidR="00E23C1E">
        <w:rPr>
          <w:rFonts w:ascii="Times New Roman" w:hAnsi="Times New Roman" w:cs="Times New Roman"/>
          <w:color w:val="000000" w:themeColor="text1"/>
          <w:sz w:val="24"/>
          <w:szCs w:val="24"/>
          <w:lang w:val="en-US"/>
        </w:rPr>
        <w:t>kasus</w:t>
      </w:r>
      <w:r w:rsidR="004A47B1">
        <w:rPr>
          <w:rFonts w:ascii="Times New Roman" w:hAnsi="Times New Roman" w:cs="Times New Roman"/>
          <w:color w:val="000000" w:themeColor="text1"/>
          <w:sz w:val="24"/>
          <w:szCs w:val="24"/>
          <w:lang w:val="en-US"/>
        </w:rPr>
        <w:t xml:space="preserve"> yang dibuat disurat perintah</w:t>
      </w:r>
      <w:r w:rsidR="00E23C1E">
        <w:rPr>
          <w:rFonts w:ascii="Times New Roman" w:hAnsi="Times New Roman" w:cs="Times New Roman"/>
          <w:color w:val="000000" w:themeColor="text1"/>
          <w:sz w:val="24"/>
          <w:szCs w:val="24"/>
          <w:lang w:val="en-US"/>
        </w:rPr>
        <w:t xml:space="preserve"> tugas</w:t>
      </w:r>
      <w:r w:rsidR="004A47B1">
        <w:rPr>
          <w:rFonts w:ascii="Times New Roman" w:hAnsi="Times New Roman" w:cs="Times New Roman"/>
          <w:color w:val="000000" w:themeColor="text1"/>
          <w:sz w:val="24"/>
          <w:szCs w:val="24"/>
          <w:lang w:val="en-US"/>
        </w:rPr>
        <w:t xml:space="preserve">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xml:space="preserve">. Tugas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w:t>
      </w:r>
      <w:r w:rsidR="004E208E">
        <w:rPr>
          <w:rFonts w:ascii="Times New Roman" w:hAnsi="Times New Roman" w:cs="Times New Roman"/>
          <w:color w:val="000000" w:themeColor="text1"/>
          <w:sz w:val="24"/>
          <w:szCs w:val="24"/>
          <w:lang w:val="en-US"/>
        </w:rPr>
        <w:t>Administrator</w:t>
      </w:r>
      <w:r w:rsidR="004A47B1">
        <w:rPr>
          <w:rFonts w:ascii="Times New Roman" w:hAnsi="Times New Roman" w:cs="Times New Roman"/>
          <w:color w:val="000000" w:themeColor="text1"/>
          <w:sz w:val="24"/>
          <w:szCs w:val="24"/>
          <w:lang w:val="en-US"/>
        </w:rPr>
        <w:t xml:space="preserve">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75B249B3" w14:textId="77777777" w:rsidR="00870E97" w:rsidRPr="0032555B" w:rsidRDefault="00870E97" w:rsidP="00870E97">
      <w:pPr>
        <w:keepNext/>
        <w:spacing w:after="0" w:line="360" w:lineRule="auto"/>
        <w:ind w:firstLine="90"/>
        <w:jc w:val="center"/>
        <w:rPr>
          <w:rFonts w:ascii="Times New Roman" w:hAnsi="Times New Roman" w:cs="Times New Roman"/>
        </w:rPr>
      </w:pPr>
      <w:r>
        <w:rPr>
          <w:rFonts w:ascii="Times New Roman" w:hAnsi="Times New Roman" w:cs="Times New Roman"/>
          <w:color w:val="000000" w:themeColor="text1"/>
          <w:sz w:val="24"/>
          <w:szCs w:val="24"/>
          <w:lang w:val="en-US"/>
        </w:rPr>
        <w:br w:type="page"/>
      </w:r>
      <w:r w:rsidRPr="0032555B">
        <w:rPr>
          <w:rFonts w:ascii="Times New Roman" w:hAnsi="Times New Roman" w:cs="Times New Roman"/>
          <w:noProof/>
          <w:lang w:val="en-US"/>
        </w:rPr>
        <w:lastRenderedPageBreak/>
        <mc:AlternateContent>
          <mc:Choice Requires="wpc">
            <w:drawing>
              <wp:inline distT="0" distB="0" distL="0" distR="0" wp14:anchorId="618EC374" wp14:editId="3CED19CC">
                <wp:extent cx="5153025" cy="3538331"/>
                <wp:effectExtent l="0" t="0" r="9525" b="5080"/>
                <wp:docPr id="482" name="Canvas 4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Text Box 1"/>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37CBE858" w14:textId="77777777" w:rsidR="00870E97" w:rsidRPr="005D0BFC" w:rsidRDefault="00870E97" w:rsidP="00870E97">
                              <w:pPr>
                                <w:jc w:val="center"/>
                              </w:pPr>
                            </w:p>
                            <w:p w14:paraId="249D4107" w14:textId="77777777" w:rsidR="00870E97" w:rsidRPr="005D0BFC" w:rsidRDefault="00870E97" w:rsidP="00870E97">
                              <w:pPr>
                                <w:jc w:val="center"/>
                              </w:pPr>
                            </w:p>
                            <w:p w14:paraId="3FD460D7" w14:textId="77777777" w:rsidR="00870E97" w:rsidRPr="005D0BFC" w:rsidRDefault="00870E97" w:rsidP="00870E97">
                              <w:pPr>
                                <w:jc w:val="center"/>
                              </w:pPr>
                            </w:p>
                            <w:p w14:paraId="5193F3E4" w14:textId="77777777" w:rsidR="00870E97" w:rsidRDefault="00870E97" w:rsidP="00870E97">
                              <w:pPr>
                                <w:jc w:val="center"/>
                              </w:pPr>
                            </w:p>
                            <w:p w14:paraId="34005F39" w14:textId="77777777" w:rsidR="00870E97" w:rsidRPr="005D0BFC" w:rsidRDefault="00870E97" w:rsidP="00870E97">
                              <w:pPr>
                                <w:jc w:val="center"/>
                              </w:pPr>
                            </w:p>
                            <w:p w14:paraId="0D51EF0B" w14:textId="77777777" w:rsidR="00870E97" w:rsidRPr="005D0BFC" w:rsidRDefault="00870E97" w:rsidP="00870E97">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540B12DC" w14:textId="77777777" w:rsidR="00870E97" w:rsidRDefault="00870E97" w:rsidP="00870E97">
                              <w:pPr>
                                <w:jc w:val="center"/>
                                <w:rPr>
                                  <w:rFonts w:ascii="Times New Roman" w:hAnsi="Times New Roman" w:cs="Times New Roman"/>
                                  <w:lang w:val="en-US"/>
                                </w:rPr>
                              </w:pPr>
                              <w:r>
                                <w:rPr>
                                  <w:rFonts w:ascii="Times New Roman" w:hAnsi="Times New Roman" w:cs="Times New Roman"/>
                                  <w:lang w:val="en-US"/>
                                </w:rPr>
                                <w:t>PROSES BISNIS</w:t>
                              </w:r>
                            </w:p>
                            <w:p w14:paraId="47DF759C" w14:textId="77777777" w:rsidR="00870E97" w:rsidRPr="005D0BFC" w:rsidRDefault="00870E97" w:rsidP="00870E97">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0D544443" w14:textId="77777777" w:rsidR="00870E97" w:rsidRPr="005E7AB4" w:rsidRDefault="00870E97" w:rsidP="00870E97">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Rectangle 13"/>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3C3BEC33" w14:textId="77777777" w:rsidR="00870E97" w:rsidRDefault="00870E97" w:rsidP="00870E9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owchart: Terminator 15"/>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1A776394" w14:textId="77777777" w:rsidR="00870E97" w:rsidRPr="006A020E" w:rsidRDefault="00870E97" w:rsidP="00870E97">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Flowchart: Process 18"/>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FECB24F" w14:textId="43ACD43A" w:rsidR="00870E97" w:rsidRPr="00775C07" w:rsidRDefault="00B61B70" w:rsidP="00870E97">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ginputkan</w:t>
                              </w:r>
                              <w:r w:rsidR="00870E97">
                                <w:rPr>
                                  <w:rFonts w:ascii="Times New Roman" w:hAnsi="Times New Roman" w:cs="Times New Roman"/>
                                  <w:sz w:val="16"/>
                                  <w:szCs w:val="16"/>
                                  <w:lang w:val="en-US"/>
                                </w:rPr>
                                <w:t xml:space="preserve">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owchart: Process 21"/>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54FA04" w14:textId="77777777" w:rsidR="00870E97" w:rsidRPr="00775C07" w:rsidRDefault="00870E97" w:rsidP="00870E97">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8" name="Straight Arrow Connector 28"/>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 name="Straight Arrow Connector 29"/>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2"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7C3B91C7" w14:textId="77777777" w:rsidR="00870E97" w:rsidRDefault="00870E97" w:rsidP="00870E97">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0897DDB8" w14:textId="77777777" w:rsidR="00870E97" w:rsidRDefault="00870E97" w:rsidP="00870E97">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Rectangle 3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Flowchart: Process 39"/>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205BFAA" w14:textId="77777777" w:rsidR="00870E97" w:rsidRDefault="00870E97" w:rsidP="00870E97">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4" name="Flowchart: Process 54"/>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9BD6D3C" w14:textId="77777777" w:rsidR="00870E97" w:rsidRDefault="00870E97" w:rsidP="00870E97">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Flowchart: Process 61"/>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149195D" w14:textId="77777777" w:rsidR="00870E97" w:rsidRDefault="00870E97" w:rsidP="00870E97">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55" name="Straight Arrow Connector 455"/>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56" name="Flowchart: Process 456"/>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CC6665C" w14:textId="77777777" w:rsidR="00870E97" w:rsidRDefault="00870E97" w:rsidP="00870E97">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2" name="Straight Arrow Connector 462"/>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70" name="Flowchart: Process 470"/>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36EC47D" w14:textId="77777777" w:rsidR="00870E97" w:rsidRDefault="00870E97" w:rsidP="00870E97">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3" name="Flowchart: Terminator 473"/>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5EA0101" w14:textId="77777777" w:rsidR="00870E97" w:rsidRDefault="00870E97" w:rsidP="00870E97">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5" name="Straight Arrow Connector 475"/>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18EC374" id="Canvas 482" o:spid="_x0000_s1074"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">
                <v:shape id="_x0000_s1075" type="#_x0000_t75" style="position:absolute;width:51530;height:35382;visibility:visible;mso-wrap-style:square">
                  <v:fill o:detectmouseclick="t"/>
                  <v:path o:connecttype="none"/>
                </v:shape>
                <v:shape id="Text Box 1" o:spid="_x0000_s1076"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" fillcolor="white [3201]" strokecolor="black [3200]" strokeweight="1pt">
                  <v:textbox>
                    <w:txbxContent>
                      <w:p w14:paraId="37CBE858" w14:textId="77777777" w:rsidR="00870E97" w:rsidRPr="005D0BFC" w:rsidRDefault="00870E97" w:rsidP="00870E97">
                        <w:pPr>
                          <w:jc w:val="center"/>
                        </w:pPr>
                      </w:p>
                      <w:p w14:paraId="249D4107" w14:textId="77777777" w:rsidR="00870E97" w:rsidRPr="005D0BFC" w:rsidRDefault="00870E97" w:rsidP="00870E97">
                        <w:pPr>
                          <w:jc w:val="center"/>
                        </w:pPr>
                      </w:p>
                      <w:p w14:paraId="3FD460D7" w14:textId="77777777" w:rsidR="00870E97" w:rsidRPr="005D0BFC" w:rsidRDefault="00870E97" w:rsidP="00870E97">
                        <w:pPr>
                          <w:jc w:val="center"/>
                        </w:pPr>
                      </w:p>
                      <w:p w14:paraId="5193F3E4" w14:textId="77777777" w:rsidR="00870E97" w:rsidRDefault="00870E97" w:rsidP="00870E97">
                        <w:pPr>
                          <w:jc w:val="center"/>
                        </w:pPr>
                      </w:p>
                      <w:p w14:paraId="34005F39" w14:textId="77777777" w:rsidR="00870E97" w:rsidRPr="005D0BFC" w:rsidRDefault="00870E97" w:rsidP="00870E97">
                        <w:pPr>
                          <w:jc w:val="center"/>
                        </w:pPr>
                      </w:p>
                      <w:p w14:paraId="0D51EF0B" w14:textId="77777777" w:rsidR="00870E97" w:rsidRPr="005D0BFC" w:rsidRDefault="00870E97" w:rsidP="00870E97">
                        <w:pPr>
                          <w:jc w:val="center"/>
                          <w:rPr>
                            <w:rFonts w:ascii="Times New Roman" w:hAnsi="Times New Roman" w:cs="Times New Roman"/>
                          </w:rPr>
                        </w:pPr>
                        <w:r>
                          <w:rPr>
                            <w:rFonts w:ascii="Times New Roman" w:hAnsi="Times New Roman" w:cs="Times New Roman"/>
                          </w:rPr>
                          <w:t>TAHAP</w:t>
                        </w:r>
                      </w:p>
                    </w:txbxContent>
                  </v:textbox>
                </v:shape>
                <v:shape id="Text Box 7" o:spid="_x0000_s1077"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" fillcolor="white [3201]" strokecolor="black [3200]" strokeweight="1pt">
                  <v:textbox>
                    <w:txbxContent>
                      <w:p w14:paraId="540B12DC" w14:textId="77777777" w:rsidR="00870E97" w:rsidRDefault="00870E97" w:rsidP="00870E97">
                        <w:pPr>
                          <w:jc w:val="center"/>
                          <w:rPr>
                            <w:rFonts w:ascii="Times New Roman" w:hAnsi="Times New Roman" w:cs="Times New Roman"/>
                            <w:lang w:val="en-US"/>
                          </w:rPr>
                        </w:pPr>
                        <w:r>
                          <w:rPr>
                            <w:rFonts w:ascii="Times New Roman" w:hAnsi="Times New Roman" w:cs="Times New Roman"/>
                            <w:lang w:val="en-US"/>
                          </w:rPr>
                          <w:t>PROSES BISNIS</w:t>
                        </w:r>
                      </w:p>
                      <w:p w14:paraId="47DF759C" w14:textId="77777777" w:rsidR="00870E97" w:rsidRPr="005D0BFC" w:rsidRDefault="00870E97" w:rsidP="00870E97">
                        <w:pPr>
                          <w:jc w:val="center"/>
                          <w:rPr>
                            <w:rFonts w:ascii="Times New Roman" w:hAnsi="Times New Roman" w:cs="Times New Roman"/>
                            <w:lang w:val="en-US"/>
                          </w:rPr>
                        </w:pPr>
                      </w:p>
                    </w:txbxContent>
                  </v:textbox>
                </v:shape>
                <v:shape id="Text Box 39" o:spid="_x0000_s1078"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" fillcolor="white [3201]" strokecolor="black [3200]" strokeweight="1pt">
                  <v:textbox>
                    <w:txbxContent>
                      <w:p w14:paraId="0D544443" w14:textId="77777777" w:rsidR="00870E97" w:rsidRPr="005E7AB4" w:rsidRDefault="00870E97" w:rsidP="00870E97">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13" o:spid="_x0000_s1079"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rect id="Rectangle 14" o:spid="_x0000_s1080"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3C3BEC33" w14:textId="77777777" w:rsidR="00870E97" w:rsidRDefault="00870E97" w:rsidP="00870E97">
                        <w:pPr>
                          <w:jc w:val="center"/>
                        </w:pPr>
                      </w:p>
                    </w:txbxContent>
                  </v:textbox>
                </v:rect>
                <v:shape id="Flowchart: Terminator 15" o:spid="_x0000_s1081"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" fillcolor="white [3201]" strokecolor="black [3200]" strokeweight="1pt">
                  <v:textbox>
                    <w:txbxContent>
                      <w:p w14:paraId="1A776394" w14:textId="77777777" w:rsidR="00870E97" w:rsidRPr="006A020E" w:rsidRDefault="00870E97" w:rsidP="00870E97">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 id="Flowchart: Process 18" o:spid="_x0000_s1082"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" fillcolor="white [3201]" strokecolor="black [3200]" strokeweight="1pt">
                  <v:textbox>
                    <w:txbxContent>
                      <w:p w14:paraId="6FECB24F" w14:textId="43ACD43A" w:rsidR="00870E97" w:rsidRPr="00775C07" w:rsidRDefault="00B61B70" w:rsidP="00870E97">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ginputkan</w:t>
                        </w:r>
                        <w:r w:rsidR="00870E97">
                          <w:rPr>
                            <w:rFonts w:ascii="Times New Roman" w:hAnsi="Times New Roman" w:cs="Times New Roman"/>
                            <w:sz w:val="16"/>
                            <w:szCs w:val="16"/>
                            <w:lang w:val="en-US"/>
                          </w:rPr>
                          <w:t xml:space="preserve"> data surat masuk</w:t>
                        </w:r>
                      </w:p>
                    </w:txbxContent>
                  </v:textbox>
                </v:shape>
                <v:shape id="Flowchart: Process 21" o:spid="_x0000_s1083"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" fillcolor="white [3201]" strokecolor="black [3200]" strokeweight="1pt">
                  <v:textbox>
                    <w:txbxContent>
                      <w:p w14:paraId="1054FA04" w14:textId="77777777" w:rsidR="00870E97" w:rsidRPr="00775C07" w:rsidRDefault="00870E97" w:rsidP="00870E97">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22" o:spid="_x0000_s1084"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" strokecolor="black [3200]" strokeweight="1pt">
                  <v:stroke endarrow="block" joinstyle="miter"/>
                </v:shape>
                <v:shape id="Straight Arrow Connector 28" o:spid="_x0000_s1085"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" strokecolor="black [3200]" strokeweight="1pt">
                  <v:stroke endarrow="block" joinstyle="miter"/>
                </v:shape>
                <v:shape id="Straight Arrow Connector 29" o:spid="_x0000_s1086"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" strokecolor="black [3200]" strokeweight="1pt">
                  <v:stroke endarrow="block" joinstyle="miter"/>
                </v:shape>
                <v:shape id="Text Box 39" o:spid="_x0000_s1087"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" fillcolor="white [3201]" strokecolor="black [3200]" strokeweight="1pt">
                  <v:textbox>
                    <w:txbxContent>
                      <w:p w14:paraId="7C3B91C7" w14:textId="77777777" w:rsidR="00870E97" w:rsidRDefault="00870E97" w:rsidP="00870E97">
                        <w:pPr>
                          <w:spacing w:line="254" w:lineRule="auto"/>
                          <w:jc w:val="center"/>
                          <w:rPr>
                            <w:sz w:val="24"/>
                            <w:szCs w:val="24"/>
                          </w:rPr>
                        </w:pPr>
                        <w:r>
                          <w:rPr>
                            <w:rFonts w:eastAsia="Times New Roman"/>
                            <w:sz w:val="16"/>
                            <w:szCs w:val="16"/>
                            <w:lang w:val="en-US"/>
                          </w:rPr>
                          <w:t>TATA USAHA</w:t>
                        </w:r>
                      </w:p>
                    </w:txbxContent>
                  </v:textbox>
                </v:shape>
                <v:shape id="Text Box 39" o:spid="_x0000_s1088"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" fillcolor="white [3201]" strokecolor="black [3200]" strokeweight="1pt">
                  <v:textbox>
                    <w:txbxContent>
                      <w:p w14:paraId="0897DDB8" w14:textId="77777777" w:rsidR="00870E97" w:rsidRDefault="00870E97" w:rsidP="00870E97">
                        <w:pPr>
                          <w:spacing w:line="254" w:lineRule="auto"/>
                          <w:jc w:val="center"/>
                          <w:rPr>
                            <w:sz w:val="24"/>
                            <w:szCs w:val="24"/>
                          </w:rPr>
                        </w:pPr>
                        <w:r>
                          <w:rPr>
                            <w:rFonts w:eastAsia="Times New Roman"/>
                            <w:sz w:val="16"/>
                            <w:szCs w:val="16"/>
                            <w:lang w:val="en-US"/>
                          </w:rPr>
                          <w:t>BKA/BKD</w:t>
                        </w:r>
                      </w:p>
                    </w:txbxContent>
                  </v:textbox>
                </v:shape>
                <v:rect id="Rectangle 36" o:spid="_x0000_s1089"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lJTwwAAANsAAAAPAAAAZHJzL2Rvd25yZXYueG1sRI9Ba8JA&#10;FITvBf/D8oTe6kYL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1KJSU8MAAADbAAAADwAA&#10;AAAAAAAAAAAAAAAHAgAAZHJzL2Rvd25yZXYueG1sUEsFBgAAAAADAAMAtwAAAPcCAAAAAA==&#10;" fillcolor="white [3201]" strokecolor="black [3200]" strokeweight="1pt"/>
                <v:shape id="Flowchart: Process 39" o:spid="_x0000_s1090"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" fillcolor="white [3201]" strokecolor="black [3200]" strokeweight="1pt">
                  <v:textbox>
                    <w:txbxContent>
                      <w:p w14:paraId="3205BFAA" w14:textId="77777777" w:rsidR="00870E97" w:rsidRDefault="00870E97" w:rsidP="00870E97">
                        <w:pPr>
                          <w:spacing w:line="256" w:lineRule="auto"/>
                          <w:jc w:val="center"/>
                          <w:rPr>
                            <w:sz w:val="24"/>
                            <w:szCs w:val="24"/>
                          </w:rPr>
                        </w:pPr>
                        <w:r>
                          <w:rPr>
                            <w:rFonts w:eastAsia="Calibri"/>
                            <w:sz w:val="16"/>
                            <w:szCs w:val="16"/>
                            <w:lang w:val="en-US"/>
                          </w:rPr>
                          <w:t>Persetujuan disposisi</w:t>
                        </w:r>
                      </w:p>
                    </w:txbxContent>
                  </v:textbox>
                </v:shape>
                <v:shape id="Straight Arrow Connector 53" o:spid="_x0000_s1091"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" strokecolor="black [3200]" strokeweight="1pt">
                  <v:stroke endarrow="block" joinstyle="miter"/>
                </v:shape>
                <v:shape id="Flowchart: Process 54" o:spid="_x0000_s1092"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" fillcolor="white [3201]" strokecolor="black [3200]" strokeweight="1pt">
                  <v:textbox>
                    <w:txbxContent>
                      <w:p w14:paraId="29BD6D3C" w14:textId="77777777" w:rsidR="00870E97" w:rsidRDefault="00870E97" w:rsidP="00870E97">
                        <w:pPr>
                          <w:spacing w:line="254" w:lineRule="auto"/>
                          <w:jc w:val="center"/>
                          <w:rPr>
                            <w:sz w:val="24"/>
                            <w:szCs w:val="24"/>
                          </w:rPr>
                        </w:pPr>
                        <w:r>
                          <w:rPr>
                            <w:rFonts w:eastAsia="Calibri"/>
                            <w:sz w:val="16"/>
                            <w:szCs w:val="16"/>
                            <w:lang w:val="en-US"/>
                          </w:rPr>
                          <w:t>Membuat surat perintah tugas</w:t>
                        </w:r>
                      </w:p>
                    </w:txbxContent>
                  </v:textbox>
                </v:shape>
                <v:shape id="Flowchart: Process 61" o:spid="_x0000_s1093"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" fillcolor="white [3201]" strokecolor="black [3200]" strokeweight="1pt">
                  <v:textbox>
                    <w:txbxContent>
                      <w:p w14:paraId="2149195D" w14:textId="77777777" w:rsidR="00870E97" w:rsidRDefault="00870E97" w:rsidP="00870E97">
                        <w:pPr>
                          <w:spacing w:line="252" w:lineRule="auto"/>
                          <w:jc w:val="center"/>
                          <w:rPr>
                            <w:sz w:val="24"/>
                            <w:szCs w:val="24"/>
                          </w:rPr>
                        </w:pPr>
                        <w:r>
                          <w:rPr>
                            <w:rFonts w:eastAsia="Calibri"/>
                            <w:sz w:val="16"/>
                            <w:szCs w:val="16"/>
                            <w:lang w:val="en-US"/>
                          </w:rPr>
                          <w:t>Mengajukan surat perintah tugas</w:t>
                        </w:r>
                      </w:p>
                    </w:txbxContent>
                  </v:textbox>
                </v:shape>
                <v:shape id="Straight Arrow Connector 62" o:spid="_x0000_s1094"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" strokecolor="black [3200]" strokeweight="1pt">
                  <v:stroke endarrow="block" joinstyle="miter"/>
                </v:shape>
                <v:shape id="Straight Arrow Connector 455" o:spid="_x0000_s1095"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" strokecolor="black [3200]" strokeweight="1pt">
                  <v:stroke endarrow="block" joinstyle="miter"/>
                </v:shape>
                <v:shape id="Flowchart: Process 456" o:spid="_x0000_s1096"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" fillcolor="white [3201]" strokecolor="black [3200]" strokeweight="1pt">
                  <v:textbox>
                    <w:txbxContent>
                      <w:p w14:paraId="2CC6665C" w14:textId="77777777" w:rsidR="00870E97" w:rsidRDefault="00870E97" w:rsidP="00870E97">
                        <w:pPr>
                          <w:spacing w:line="252" w:lineRule="auto"/>
                          <w:jc w:val="center"/>
                          <w:rPr>
                            <w:sz w:val="24"/>
                            <w:szCs w:val="24"/>
                          </w:rPr>
                        </w:pPr>
                        <w:r>
                          <w:rPr>
                            <w:rFonts w:eastAsia="Calibri"/>
                            <w:sz w:val="16"/>
                            <w:szCs w:val="16"/>
                            <w:lang w:val="en-US"/>
                          </w:rPr>
                          <w:t>Persetujuan surat perintah tugas</w:t>
                        </w:r>
                      </w:p>
                    </w:txbxContent>
                  </v:textbox>
                </v:shape>
                <v:shape id="Straight Arrow Connector 462" o:spid="_x0000_s1097"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" strokecolor="black [3200]" strokeweight="1pt">
                  <v:stroke endarrow="block" joinstyle="miter"/>
                </v:shape>
                <v:shape id="Flowchart: Process 470" o:spid="_x0000_s1098"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" fillcolor="white [3201]" strokecolor="black [3200]" strokeweight="1pt">
                  <v:textbox>
                    <w:txbxContent>
                      <w:p w14:paraId="236EC47D" w14:textId="77777777" w:rsidR="00870E97" w:rsidRDefault="00870E97" w:rsidP="00870E97">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v:textbox>
                </v:shape>
                <v:shape id="Flowchart: Terminator 473" o:spid="_x0000_s1099"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" fillcolor="white [3201]" strokecolor="black [3200]" strokeweight="1pt">
                  <v:textbox>
                    <w:txbxContent>
                      <w:p w14:paraId="75EA0101" w14:textId="77777777" w:rsidR="00870E97" w:rsidRDefault="00870E97" w:rsidP="00870E97">
                        <w:pPr>
                          <w:spacing w:line="256" w:lineRule="auto"/>
                          <w:jc w:val="center"/>
                          <w:rPr>
                            <w:sz w:val="24"/>
                            <w:szCs w:val="24"/>
                          </w:rPr>
                        </w:pPr>
                        <w:r>
                          <w:rPr>
                            <w:rFonts w:eastAsia="Calibri"/>
                            <w:sz w:val="16"/>
                            <w:szCs w:val="16"/>
                            <w:lang w:val="en-US"/>
                          </w:rPr>
                          <w:t>Selesai</w:t>
                        </w:r>
                      </w:p>
                    </w:txbxContent>
                  </v:textbox>
                </v:shape>
                <v:shape id="Straight Arrow Connector 475" o:spid="_x0000_s1100"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" strokecolor="black [3200]" strokeweight="1pt">
                  <v:stroke endarrow="block" joinstyle="miter"/>
                </v:shape>
                <w10:anchorlock/>
              </v:group>
            </w:pict>
          </mc:Fallback>
        </mc:AlternateContent>
      </w:r>
    </w:p>
    <w:p w14:paraId="764866FF" w14:textId="10CBDCAE" w:rsidR="00870E97" w:rsidRPr="00870E97" w:rsidRDefault="00870E97" w:rsidP="00870E97">
      <w:pPr>
        <w:pStyle w:val="Caption"/>
        <w:spacing w:line="360" w:lineRule="auto"/>
        <w:ind w:firstLine="90"/>
        <w:rPr>
          <w:lang w:val="en-US"/>
        </w:rPr>
      </w:pPr>
      <w:bookmarkStart w:id="646" w:name="_Toc27694399"/>
      <w:r>
        <w:rPr>
          <w:lang w:val="en-US"/>
        </w:rPr>
        <w:t>Gambar</w:t>
      </w:r>
      <w:r w:rsidRPr="005C76A8">
        <w:t xml:space="preserve"> 5. </w:t>
      </w:r>
      <w:r>
        <w:rPr>
          <w:lang w:val="en-US"/>
        </w:rPr>
        <w:t>2</w:t>
      </w:r>
      <w:r w:rsidRPr="005C76A8">
        <w:t xml:space="preserve"> Flowchart Analisa Sistem </w:t>
      </w:r>
      <w:r>
        <w:rPr>
          <w:lang w:val="en-US"/>
        </w:rPr>
        <w:t>Baru</w:t>
      </w:r>
      <w:bookmarkEnd w:id="646"/>
    </w:p>
    <w:p w14:paraId="1620B342" w14:textId="53C256F4" w:rsidR="00870E97" w:rsidRDefault="00870E97">
      <w:pPr>
        <w:rPr>
          <w:rFonts w:ascii="Times New Roman" w:hAnsi="Times New Roman" w:cs="Times New Roman"/>
          <w:color w:val="000000" w:themeColor="text1"/>
          <w:sz w:val="24"/>
          <w:szCs w:val="24"/>
          <w:lang w:val="en-US"/>
        </w:rPr>
      </w:pP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47" w:name="_Toc511629683"/>
      <w:bookmarkStart w:id="648" w:name="_Toc11637823"/>
      <w:bookmarkStart w:id="649" w:name="_Toc11640291"/>
      <w:bookmarkStart w:id="650" w:name="_Toc13164850"/>
      <w:bookmarkStart w:id="651" w:name="_Toc26745668"/>
      <w:r w:rsidRPr="0032555B">
        <w:rPr>
          <w:rFonts w:cs="Times New Roman"/>
        </w:rPr>
        <w:t>Kebutuhan Fungsional</w:t>
      </w:r>
      <w:bookmarkEnd w:id="647"/>
      <w:bookmarkEnd w:id="648"/>
      <w:bookmarkEnd w:id="649"/>
      <w:bookmarkEnd w:id="650"/>
      <w:bookmarkEnd w:id="651"/>
    </w:p>
    <w:p w14:paraId="6F57C940" w14:textId="4F917E0A"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r w:rsidR="00EC3F2B">
        <w:rPr>
          <w:rFonts w:ascii="Times New Roman" w:hAnsi="Times New Roman" w:cs="Times New Roman"/>
          <w:color w:val="000000" w:themeColor="text1"/>
          <w:sz w:val="24"/>
          <w:szCs w:val="24"/>
          <w:lang w:val="en-US"/>
        </w:rPr>
        <w:t>dari</w:t>
      </w:r>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w:t>
      </w:r>
      <w:r w:rsidR="00B36B4A" w:rsidRPr="00B36B4A">
        <w:rPr>
          <w:rFonts w:ascii="Times New Roman" w:hAnsi="Times New Roman" w:cs="Times New Roman"/>
          <w:i/>
          <w:iCs/>
          <w:color w:val="000000" w:themeColor="text1"/>
          <w:sz w:val="24"/>
          <w:szCs w:val="24"/>
        </w:rPr>
        <w:t>form</w:t>
      </w:r>
      <w:r w:rsidRPr="0032555B">
        <w:rPr>
          <w:rFonts w:ascii="Times New Roman" w:hAnsi="Times New Roman" w:cs="Times New Roman"/>
          <w:color w:val="000000" w:themeColor="text1"/>
          <w:sz w:val="24"/>
          <w:szCs w:val="24"/>
        </w:rPr>
        <w:t xml:space="preserve">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4298982"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r>
        <w:rPr>
          <w:rFonts w:ascii="Times New Roman" w:eastAsiaTheme="majorEastAsia" w:hAnsi="Times New Roman" w:cs="Times New Roman"/>
          <w:color w:val="000000" w:themeColor="text1"/>
          <w:sz w:val="24"/>
          <w:szCs w:val="24"/>
          <w:lang w:val="en-US"/>
        </w:rPr>
        <w:t>surat masuk</w:t>
      </w:r>
    </w:p>
    <w:p w14:paraId="0AB1D4A8" w14:textId="5C0AA36F"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12241573"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r>
        <w:rPr>
          <w:rFonts w:ascii="Times New Roman" w:eastAsiaTheme="majorEastAsia" w:hAnsi="Times New Roman" w:cs="Times New Roman"/>
          <w:color w:val="000000" w:themeColor="text1"/>
          <w:sz w:val="24"/>
          <w:szCs w:val="24"/>
          <w:lang w:val="en-US"/>
        </w:rPr>
        <w:t xml:space="preserve">surat perintah tugas, melakukan persetujuan surat perintah tugas dan melakukan </w:t>
      </w:r>
      <w:r w:rsidRPr="00057D96">
        <w:rPr>
          <w:rFonts w:ascii="Times New Roman" w:eastAsiaTheme="majorEastAsia" w:hAnsi="Times New Roman" w:cs="Times New Roman"/>
          <w:i/>
          <w:iCs/>
          <w:color w:val="000000" w:themeColor="text1"/>
          <w:sz w:val="24"/>
          <w:szCs w:val="24"/>
          <w:lang w:val="en-US"/>
        </w:rPr>
        <w:t>monitoring</w:t>
      </w:r>
      <w:r>
        <w:rPr>
          <w:rFonts w:ascii="Times New Roman" w:eastAsiaTheme="majorEastAsia" w:hAnsi="Times New Roman" w:cs="Times New Roman"/>
          <w:color w:val="000000" w:themeColor="text1"/>
          <w:sz w:val="24"/>
          <w:szCs w:val="24"/>
          <w:lang w:val="en-US"/>
        </w:rPr>
        <w:t xml:space="preserve"> terhadap surat perintah tugas.</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w:t>
      </w:r>
      <w:r w:rsidRPr="007D6761">
        <w:rPr>
          <w:rFonts w:ascii="Times New Roman" w:hAnsi="Times New Roman" w:cs="Times New Roman"/>
          <w:color w:val="000000" w:themeColor="text1"/>
          <w:sz w:val="24"/>
          <w:szCs w:val="24"/>
          <w:lang w:val="en-US"/>
        </w:rPr>
        <w:t>input</w:t>
      </w:r>
      <w:r>
        <w:rPr>
          <w:rFonts w:ascii="Times New Roman" w:hAnsi="Times New Roman" w:cs="Times New Roman"/>
          <w:color w:val="000000" w:themeColor="text1"/>
          <w:sz w:val="24"/>
          <w:szCs w:val="24"/>
          <w:lang w:val="en-US"/>
        </w:rPr>
        <w:t xml:space="preserve"> dan </w:t>
      </w:r>
      <w:r w:rsidRPr="007D6761">
        <w:rPr>
          <w:rFonts w:ascii="Times New Roman" w:hAnsi="Times New Roman" w:cs="Times New Roman"/>
          <w:color w:val="000000" w:themeColor="text1"/>
          <w:sz w:val="24"/>
          <w:szCs w:val="24"/>
          <w:lang w:val="en-US"/>
        </w:rPr>
        <w:t>edit</w:t>
      </w:r>
      <w:r>
        <w:rPr>
          <w:rFonts w:ascii="Times New Roman" w:hAnsi="Times New Roman" w:cs="Times New Roman"/>
          <w:color w:val="000000" w:themeColor="text1"/>
          <w:sz w:val="24"/>
          <w:szCs w:val="24"/>
          <w:lang w:val="en-US"/>
        </w:rPr>
        <w: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7306A221"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w:t>
      </w:r>
      <w:r w:rsidR="00B36B4A" w:rsidRPr="00B36B4A">
        <w:rPr>
          <w:rFonts w:ascii="Times New Roman" w:hAnsi="Times New Roman" w:cs="Times New Roman"/>
          <w:i/>
          <w:iCs/>
          <w:color w:val="000000" w:themeColor="text1"/>
          <w:sz w:val="24"/>
          <w:szCs w:val="24"/>
          <w:lang w:val="en-US"/>
        </w:rPr>
        <w:t>form</w:t>
      </w:r>
      <w:r w:rsidRPr="00DF3E13">
        <w:rPr>
          <w:rFonts w:ascii="Times New Roman" w:hAnsi="Times New Roman" w:cs="Times New Roman"/>
          <w:color w:val="000000" w:themeColor="text1"/>
          <w:sz w:val="24"/>
          <w:szCs w:val="24"/>
          <w:lang w:val="en-US"/>
        </w:rPr>
        <w:t>asi</w:t>
      </w:r>
      <w:r>
        <w:rPr>
          <w:rFonts w:ascii="Times New Roman" w:hAnsi="Times New Roman" w:cs="Times New Roman"/>
          <w:color w:val="000000" w:themeColor="text1"/>
          <w:sz w:val="24"/>
          <w:szCs w:val="24"/>
          <w:lang w:val="en-US"/>
        </w:rPr>
        <w:t xml:space="preserve"> menu, submenu, pegawai, surat masuk, surat disposisi dan surat perintah tugas.</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 xml:space="preserve">Menyediakan pembaruan </w:t>
      </w:r>
      <w:r w:rsidRPr="00057D96">
        <w:rPr>
          <w:rFonts w:ascii="Times New Roman" w:hAnsi="Times New Roman" w:cs="Times New Roman"/>
          <w:i/>
          <w:iCs/>
          <w:color w:val="000000" w:themeColor="text1"/>
          <w:sz w:val="24"/>
          <w:szCs w:val="24"/>
        </w:rPr>
        <w:t>record</w:t>
      </w:r>
      <w:r w:rsidRPr="00DA5B4A">
        <w:rPr>
          <w:rFonts w:ascii="Times New Roman" w:hAnsi="Times New Roman" w:cs="Times New Roman"/>
          <w:color w:val="000000" w:themeColor="text1"/>
          <w:sz w:val="24"/>
          <w:szCs w:val="24"/>
        </w:rPr>
        <w:t xml:space="preserve"> secara </w:t>
      </w:r>
      <w:r w:rsidRPr="00057D96">
        <w:rPr>
          <w:rFonts w:ascii="Times New Roman" w:hAnsi="Times New Roman" w:cs="Times New Roman"/>
          <w:i/>
          <w:iCs/>
          <w:color w:val="000000" w:themeColor="text1"/>
          <w:sz w:val="24"/>
          <w:szCs w:val="24"/>
        </w:rPr>
        <w:t>real time</w:t>
      </w:r>
      <w:r w:rsidRPr="00DA5B4A">
        <w:rPr>
          <w:rFonts w:ascii="Times New Roman" w:hAnsi="Times New Roman" w:cs="Times New Roman"/>
          <w:color w:val="000000" w:themeColor="text1"/>
          <w:sz w:val="24"/>
          <w:szCs w:val="24"/>
        </w:rPr>
        <w:t xml:space="preserv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w:t>
      </w:r>
      <w:r w:rsidRPr="00057D96">
        <w:rPr>
          <w:rFonts w:ascii="Times New Roman" w:hAnsi="Times New Roman" w:cs="Times New Roman"/>
          <w:i/>
          <w:iCs/>
          <w:color w:val="000000" w:themeColor="text1"/>
          <w:sz w:val="24"/>
          <w:szCs w:val="24"/>
        </w:rPr>
        <w:t>direct access</w:t>
      </w:r>
      <w:r w:rsidRPr="00DA5B4A">
        <w:rPr>
          <w:rFonts w:ascii="Times New Roman" w:hAnsi="Times New Roman" w:cs="Times New Roman"/>
          <w:color w:val="000000" w:themeColor="text1"/>
          <w:sz w:val="24"/>
          <w:szCs w:val="24"/>
        </w:rPr>
        <w:t>)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3E80017E" w14:textId="2FF4EB54" w:rsidR="00EC3F2B" w:rsidRDefault="00DA5B4A" w:rsidP="00EC3F2B">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 xml:space="preserve">Memberikan kesempatan tidak hanya pada satu pengguna yang dapat memperbarui </w:t>
      </w:r>
      <w:r w:rsidRPr="00057D96">
        <w:rPr>
          <w:rFonts w:ascii="Times New Roman" w:hAnsi="Times New Roman" w:cs="Times New Roman"/>
          <w:i/>
          <w:iCs/>
          <w:color w:val="000000" w:themeColor="text1"/>
          <w:sz w:val="24"/>
          <w:szCs w:val="24"/>
        </w:rPr>
        <w:t>records</w:t>
      </w:r>
      <w:r w:rsidRPr="00DA5B4A">
        <w:rPr>
          <w:rFonts w:ascii="Times New Roman" w:hAnsi="Times New Roman" w:cs="Times New Roman"/>
          <w:color w:val="000000" w:themeColor="text1"/>
          <w:sz w:val="24"/>
          <w:szCs w:val="24"/>
        </w:rPr>
        <w:t xml:space="preserve"> (</w:t>
      </w:r>
      <w:r w:rsidRPr="00057D96">
        <w:rPr>
          <w:rFonts w:ascii="Times New Roman" w:hAnsi="Times New Roman" w:cs="Times New Roman"/>
          <w:i/>
          <w:iCs/>
          <w:color w:val="000000" w:themeColor="text1"/>
          <w:sz w:val="24"/>
          <w:szCs w:val="24"/>
        </w:rPr>
        <w:t>Multiple-users</w:t>
      </w:r>
      <w:r w:rsidRPr="00DA5B4A">
        <w:rPr>
          <w:rFonts w:ascii="Times New Roman" w:hAnsi="Times New Roman" w:cs="Times New Roman"/>
          <w:color w:val="000000" w:themeColor="text1"/>
          <w:sz w:val="24"/>
          <w:szCs w:val="24"/>
        </w:rPr>
        <w:t>).</w:t>
      </w:r>
    </w:p>
    <w:p w14:paraId="61F4B44E" w14:textId="77777777" w:rsidR="008F730C" w:rsidRPr="008F730C" w:rsidRDefault="008F730C" w:rsidP="008F730C">
      <w:pPr>
        <w:pStyle w:val="ListParagraph"/>
        <w:spacing w:line="360" w:lineRule="auto"/>
        <w:ind w:left="1287"/>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w:t>
      </w:r>
      <w:r w:rsidR="004C183F" w:rsidRPr="007D6761">
        <w:rPr>
          <w:rFonts w:ascii="Times New Roman" w:hAnsi="Times New Roman" w:cs="Times New Roman"/>
          <w:i/>
          <w:iCs/>
          <w:color w:val="000000" w:themeColor="text1"/>
          <w:sz w:val="24"/>
          <w:szCs w:val="24"/>
          <w:lang w:val="en-US"/>
        </w:rPr>
        <w:t>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52" w:name="_Toc511629684"/>
      <w:bookmarkStart w:id="653" w:name="_Toc11637824"/>
      <w:bookmarkStart w:id="654" w:name="_Toc11640292"/>
      <w:bookmarkStart w:id="655" w:name="_Toc13164851"/>
      <w:bookmarkStart w:id="656" w:name="_Toc26745669"/>
      <w:r w:rsidRPr="0032555B">
        <w:rPr>
          <w:rFonts w:cs="Times New Roman"/>
          <w:i/>
        </w:rPr>
        <w:t>Use Case Diagram</w:t>
      </w:r>
      <w:bookmarkEnd w:id="652"/>
      <w:bookmarkEnd w:id="653"/>
      <w:bookmarkEnd w:id="654"/>
      <w:bookmarkEnd w:id="655"/>
      <w:bookmarkEnd w:id="656"/>
    </w:p>
    <w:p w14:paraId="3BC3856F" w14:textId="4806E721"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04161AAD" w:rsidR="00EC3F2B" w:rsidRDefault="00EC3F2B">
      <w:pPr>
        <w:rPr>
          <w:rFonts w:ascii="Times New Roman" w:hAnsi="Times New Roman" w:cs="Times New Roman"/>
        </w:rPr>
      </w:pPr>
      <w:r>
        <w:rPr>
          <w:rFonts w:ascii="Times New Roman" w:hAnsi="Times New Roman" w:cs="Times New Roman"/>
        </w:rPr>
        <w:br w:type="page"/>
      </w:r>
    </w:p>
    <w:p w14:paraId="20C657AE" w14:textId="2F04C1A9" w:rsidR="00520ED9" w:rsidRDefault="008F730C"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5AEC0ECD">
            <wp:simplePos x="0" y="0"/>
            <wp:positionH relativeFrom="column">
              <wp:posOffset>-655175</wp:posOffset>
            </wp:positionH>
            <wp:positionV relativeFrom="paragraph">
              <wp:posOffset>-1058512</wp:posOffset>
            </wp:positionV>
            <wp:extent cx="2087724" cy="8877138"/>
            <wp:effectExtent l="0" t="0" r="8255" b="635"/>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15200" cy="899396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1642BC8E" wp14:editId="294DCA6F">
            <wp:simplePos x="0" y="0"/>
            <wp:positionH relativeFrom="column">
              <wp:posOffset>2562273</wp:posOffset>
            </wp:positionH>
            <wp:positionV relativeFrom="paragraph">
              <wp:posOffset>-1031106</wp:posOffset>
            </wp:positionV>
            <wp:extent cx="2445838" cy="8662737"/>
            <wp:effectExtent l="0" t="0" r="0" b="508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52484" cy="8686277"/>
                    </a:xfrm>
                    <a:prstGeom prst="rect">
                      <a:avLst/>
                    </a:prstGeom>
                    <a:noFill/>
                    <a:ln>
                      <a:noFill/>
                    </a:ln>
                  </pic:spPr>
                </pic:pic>
              </a:graphicData>
            </a:graphic>
            <wp14:sizeRelH relativeFrom="page">
              <wp14:pctWidth>0</wp14:pctWidth>
            </wp14:sizeRelH>
            <wp14:sizeRelV relativeFrom="page">
              <wp14:pctHeight>0</wp14:pctHeight>
            </wp14:sizeRelV>
          </wp:anchor>
        </w:drawing>
      </w:r>
      <w:r w:rsidR="00C23A7B" w:rsidRPr="00C23A7B">
        <w:t xml:space="preserve"> </w:t>
      </w:r>
    </w:p>
    <w:p w14:paraId="74D3516B" w14:textId="772437A2" w:rsidR="00076F3F" w:rsidRDefault="00076F3F" w:rsidP="004E51E1">
      <w:pPr>
        <w:spacing w:after="0" w:line="360" w:lineRule="auto"/>
        <w:ind w:firstLine="576"/>
        <w:jc w:val="center"/>
        <w:rPr>
          <w:rFonts w:ascii="Times New Roman" w:hAnsi="Times New Roman" w:cs="Times New Roman"/>
        </w:rPr>
      </w:pPr>
    </w:p>
    <w:p w14:paraId="2902430C" w14:textId="60774C7E" w:rsidR="00076F3F" w:rsidRDefault="00076F3F" w:rsidP="004E51E1">
      <w:pPr>
        <w:spacing w:after="0" w:line="360" w:lineRule="auto"/>
        <w:ind w:firstLine="576"/>
        <w:jc w:val="center"/>
        <w:rPr>
          <w:rFonts w:ascii="Times New Roman" w:hAnsi="Times New Roman" w:cs="Times New Roman"/>
        </w:rPr>
      </w:pPr>
    </w:p>
    <w:p w14:paraId="406BE2BD" w14:textId="59347FB7" w:rsidR="00076F3F" w:rsidRDefault="00076F3F" w:rsidP="004E51E1">
      <w:pPr>
        <w:spacing w:after="0" w:line="360" w:lineRule="auto"/>
        <w:ind w:firstLine="576"/>
        <w:jc w:val="center"/>
        <w:rPr>
          <w:rFonts w:ascii="Times New Roman" w:hAnsi="Times New Roman" w:cs="Times New Roman"/>
        </w:rPr>
      </w:pPr>
    </w:p>
    <w:p w14:paraId="27E93A38" w14:textId="3B70C99C" w:rsidR="00076F3F" w:rsidRDefault="00076F3F" w:rsidP="00076F3F">
      <w:pPr>
        <w:rPr>
          <w:rFonts w:ascii="Times New Roman" w:hAnsi="Times New Roman" w:cs="Times New Roman"/>
        </w:rPr>
      </w:pPr>
    </w:p>
    <w:p w14:paraId="4953D07F" w14:textId="3DD02866" w:rsidR="00076F3F" w:rsidRDefault="00076F3F" w:rsidP="00076F3F">
      <w:pPr>
        <w:rPr>
          <w:rFonts w:ascii="Times New Roman" w:hAnsi="Times New Roman" w:cs="Times New Roman"/>
        </w:rPr>
      </w:pPr>
    </w:p>
    <w:p w14:paraId="5690C9AD" w14:textId="0F489136" w:rsidR="00076F3F" w:rsidRDefault="00076F3F" w:rsidP="00076F3F">
      <w:pPr>
        <w:rPr>
          <w:rFonts w:ascii="Times New Roman" w:hAnsi="Times New Roman" w:cs="Times New Roman"/>
        </w:rPr>
      </w:pPr>
    </w:p>
    <w:p w14:paraId="25F6D411" w14:textId="54E03F59" w:rsidR="00076F3F" w:rsidRDefault="00076F3F" w:rsidP="00076F3F">
      <w:pPr>
        <w:rPr>
          <w:rFonts w:ascii="Times New Roman" w:hAnsi="Times New Roman" w:cs="Times New Roman"/>
        </w:rPr>
      </w:pPr>
    </w:p>
    <w:p w14:paraId="1DFB8864" w14:textId="4AB05E3C" w:rsidR="00076F3F" w:rsidRDefault="00076F3F" w:rsidP="00076F3F">
      <w:pPr>
        <w:rPr>
          <w:rFonts w:ascii="Times New Roman" w:hAnsi="Times New Roman" w:cs="Times New Roman"/>
        </w:rPr>
      </w:pPr>
    </w:p>
    <w:p w14:paraId="065C2ED0" w14:textId="10B25B92" w:rsidR="00076F3F" w:rsidRDefault="00076F3F" w:rsidP="00076F3F">
      <w:pPr>
        <w:rPr>
          <w:rFonts w:ascii="Times New Roman" w:hAnsi="Times New Roman" w:cs="Times New Roman"/>
        </w:rPr>
      </w:pPr>
    </w:p>
    <w:p w14:paraId="22E9979E" w14:textId="509AC00A" w:rsidR="00076F3F" w:rsidRDefault="00076F3F" w:rsidP="00076F3F">
      <w:pPr>
        <w:rPr>
          <w:rFonts w:ascii="Times New Roman" w:hAnsi="Times New Roman" w:cs="Times New Roman"/>
        </w:rPr>
      </w:pPr>
    </w:p>
    <w:p w14:paraId="732E7518" w14:textId="57E57FF3" w:rsidR="00076F3F" w:rsidRDefault="00076F3F" w:rsidP="00076F3F">
      <w:pPr>
        <w:rPr>
          <w:rFonts w:ascii="Times New Roman" w:hAnsi="Times New Roman" w:cs="Times New Roman"/>
        </w:rPr>
      </w:pPr>
    </w:p>
    <w:p w14:paraId="639A42F8" w14:textId="2D422C13" w:rsidR="00076F3F" w:rsidRDefault="00076F3F" w:rsidP="00076F3F">
      <w:pPr>
        <w:rPr>
          <w:rFonts w:ascii="Times New Roman" w:hAnsi="Times New Roman" w:cs="Times New Roman"/>
        </w:rPr>
      </w:pPr>
    </w:p>
    <w:p w14:paraId="39EEEBC2" w14:textId="6100F914" w:rsidR="00076F3F" w:rsidRDefault="00076F3F" w:rsidP="00076F3F">
      <w:pPr>
        <w:rPr>
          <w:rFonts w:ascii="Times New Roman" w:hAnsi="Times New Roman" w:cs="Times New Roman"/>
        </w:rPr>
      </w:pPr>
    </w:p>
    <w:p w14:paraId="02B3F4DE" w14:textId="768A13FB" w:rsidR="00076F3F" w:rsidRDefault="00076F3F" w:rsidP="00076F3F">
      <w:pPr>
        <w:rPr>
          <w:rFonts w:ascii="Times New Roman" w:hAnsi="Times New Roman" w:cs="Times New Roman"/>
        </w:rPr>
      </w:pPr>
    </w:p>
    <w:p w14:paraId="2D0B7465" w14:textId="16BD0447" w:rsidR="00076F3F" w:rsidRDefault="00076F3F" w:rsidP="00076F3F">
      <w:pPr>
        <w:rPr>
          <w:rFonts w:ascii="Times New Roman" w:hAnsi="Times New Roman" w:cs="Times New Roman"/>
        </w:rPr>
      </w:pPr>
    </w:p>
    <w:p w14:paraId="5FF64AEC" w14:textId="50F22E1D" w:rsidR="00076F3F" w:rsidRDefault="00076F3F" w:rsidP="00076F3F">
      <w:pPr>
        <w:rPr>
          <w:rFonts w:ascii="Times New Roman" w:hAnsi="Times New Roman" w:cs="Times New Roman"/>
        </w:rPr>
      </w:pPr>
    </w:p>
    <w:p w14:paraId="51C849C2" w14:textId="1457D51E"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09F9CA4D" w14:textId="77777777" w:rsidR="00B40B41" w:rsidRDefault="008F730C" w:rsidP="00B40B41">
      <w:pPr>
        <w:pStyle w:val="Caption"/>
        <w:spacing w:line="360" w:lineRule="auto"/>
      </w:pPr>
      <w:bookmarkStart w:id="657" w:name="_Toc27694400"/>
      <w:r w:rsidRPr="005C76A8">
        <w:t xml:space="preserve">Gambar 5. </w:t>
      </w:r>
      <w:r>
        <w:rPr>
          <w:lang w:val="en-US"/>
        </w:rPr>
        <w:t>3</w:t>
      </w:r>
      <w:r w:rsidRPr="005C76A8">
        <w:t xml:space="preserve"> Use Case Diagram</w:t>
      </w:r>
      <w:r>
        <w:rPr>
          <w:lang w:val="en-US"/>
        </w:rPr>
        <w:t xml:space="preserve"> </w:t>
      </w:r>
      <w:r>
        <w:rPr>
          <w:lang w:val="en-US"/>
        </w:rPr>
        <w:t>Administrator dan Kepala</w:t>
      </w:r>
      <w:bookmarkStart w:id="658" w:name="_Toc13160189"/>
      <w:bookmarkEnd w:id="657"/>
    </w:p>
    <w:p w14:paraId="726CD79F" w14:textId="7CB36A16" w:rsidR="000F2422" w:rsidRPr="00B40B41" w:rsidRDefault="008F730C" w:rsidP="00B40B41">
      <w:pPr>
        <w:pStyle w:val="Caption"/>
        <w:spacing w:line="360" w:lineRule="auto"/>
      </w:pPr>
      <w:bookmarkStart w:id="659" w:name="_Toc27694401"/>
      <w:r>
        <w:rPr>
          <w:noProof/>
        </w:rPr>
        <w:lastRenderedPageBreak/>
        <w:drawing>
          <wp:anchor distT="0" distB="0" distL="114300" distR="114300" simplePos="0" relativeHeight="251675648" behindDoc="0" locked="0" layoutInCell="1" allowOverlap="1" wp14:anchorId="6FCCB7BB" wp14:editId="28F89A78">
            <wp:simplePos x="0" y="0"/>
            <wp:positionH relativeFrom="column">
              <wp:posOffset>2780947</wp:posOffset>
            </wp:positionH>
            <wp:positionV relativeFrom="paragraph">
              <wp:posOffset>-770329</wp:posOffset>
            </wp:positionV>
            <wp:extent cx="2758070" cy="8136400"/>
            <wp:effectExtent l="0" t="0" r="444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61661" cy="81469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6F55B855" wp14:editId="3B88B390">
            <wp:simplePos x="0" y="0"/>
            <wp:positionH relativeFrom="column">
              <wp:posOffset>-780961</wp:posOffset>
            </wp:positionH>
            <wp:positionV relativeFrom="paragraph">
              <wp:posOffset>-887287</wp:posOffset>
            </wp:positionV>
            <wp:extent cx="2922727" cy="8229804"/>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25444" cy="8237456"/>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59"/>
    </w:p>
    <w:p w14:paraId="070F0E58" w14:textId="48440252" w:rsidR="000F2422" w:rsidRDefault="000F2422" w:rsidP="000F2422">
      <w:pPr>
        <w:pStyle w:val="Caption"/>
        <w:spacing w:line="360" w:lineRule="auto"/>
        <w:jc w:val="left"/>
        <w:rPr>
          <w:lang w:val="en-US"/>
        </w:rPr>
      </w:pPr>
    </w:p>
    <w:p w14:paraId="66CC6BA9" w14:textId="03394B53" w:rsidR="000F2422" w:rsidRDefault="000F2422" w:rsidP="000F2422">
      <w:pPr>
        <w:pStyle w:val="Caption"/>
        <w:spacing w:line="360" w:lineRule="auto"/>
        <w:jc w:val="left"/>
        <w:rPr>
          <w:lang w:val="en-US"/>
        </w:rPr>
      </w:pPr>
    </w:p>
    <w:p w14:paraId="1B1DF495" w14:textId="77777777" w:rsidR="000F2422" w:rsidRDefault="000F2422" w:rsidP="000F2422">
      <w:pPr>
        <w:pStyle w:val="Caption"/>
        <w:spacing w:line="360" w:lineRule="auto"/>
        <w:jc w:val="left"/>
        <w:rPr>
          <w:lang w:val="en-US"/>
        </w:rPr>
      </w:pPr>
    </w:p>
    <w:p w14:paraId="1D6ACCAA" w14:textId="77777777" w:rsidR="000F2422" w:rsidRDefault="000F2422" w:rsidP="000F2422">
      <w:pPr>
        <w:pStyle w:val="Caption"/>
        <w:spacing w:line="360" w:lineRule="auto"/>
        <w:jc w:val="left"/>
        <w:rPr>
          <w:lang w:val="en-US"/>
        </w:rPr>
      </w:pPr>
    </w:p>
    <w:p w14:paraId="4A4E9AFE" w14:textId="77777777" w:rsidR="000F2422" w:rsidRDefault="000F2422" w:rsidP="000F2422">
      <w:pPr>
        <w:pStyle w:val="Caption"/>
        <w:spacing w:line="360" w:lineRule="auto"/>
        <w:jc w:val="left"/>
        <w:rPr>
          <w:lang w:val="en-US"/>
        </w:rPr>
      </w:pPr>
    </w:p>
    <w:p w14:paraId="4FB541B7" w14:textId="77777777" w:rsidR="000F2422" w:rsidRDefault="000F2422" w:rsidP="000F2422">
      <w:pPr>
        <w:pStyle w:val="Caption"/>
        <w:spacing w:line="360" w:lineRule="auto"/>
        <w:jc w:val="left"/>
        <w:rPr>
          <w:lang w:val="en-US"/>
        </w:rPr>
      </w:pPr>
    </w:p>
    <w:p w14:paraId="5B934E1E" w14:textId="77777777" w:rsidR="000F2422" w:rsidRDefault="000F2422" w:rsidP="000F2422">
      <w:pPr>
        <w:pStyle w:val="Caption"/>
        <w:spacing w:line="360" w:lineRule="auto"/>
        <w:jc w:val="left"/>
        <w:rPr>
          <w:lang w:val="en-US"/>
        </w:rPr>
      </w:pPr>
    </w:p>
    <w:p w14:paraId="6164A50C" w14:textId="77777777" w:rsidR="000F2422" w:rsidRDefault="000F2422" w:rsidP="000F2422">
      <w:pPr>
        <w:pStyle w:val="Caption"/>
        <w:spacing w:line="360" w:lineRule="auto"/>
        <w:jc w:val="left"/>
        <w:rPr>
          <w:lang w:val="en-US"/>
        </w:rPr>
      </w:pPr>
    </w:p>
    <w:p w14:paraId="011460D6" w14:textId="77777777" w:rsidR="000F2422" w:rsidRDefault="000F2422" w:rsidP="000F2422">
      <w:pPr>
        <w:pStyle w:val="Caption"/>
        <w:spacing w:line="360" w:lineRule="auto"/>
        <w:jc w:val="left"/>
        <w:rPr>
          <w:lang w:val="en-US"/>
        </w:rPr>
      </w:pPr>
    </w:p>
    <w:p w14:paraId="2262336F" w14:textId="77777777" w:rsidR="000F2422" w:rsidRDefault="000F2422" w:rsidP="000F2422">
      <w:pPr>
        <w:pStyle w:val="Caption"/>
        <w:spacing w:line="360" w:lineRule="auto"/>
        <w:jc w:val="left"/>
        <w:rPr>
          <w:lang w:val="en-US"/>
        </w:rPr>
      </w:pPr>
    </w:p>
    <w:p w14:paraId="5EA6305F" w14:textId="77777777" w:rsidR="000F2422" w:rsidRDefault="000F2422" w:rsidP="000F2422">
      <w:pPr>
        <w:pStyle w:val="Caption"/>
        <w:spacing w:line="360" w:lineRule="auto"/>
        <w:jc w:val="left"/>
        <w:rPr>
          <w:lang w:val="en-US"/>
        </w:rPr>
      </w:pPr>
    </w:p>
    <w:p w14:paraId="4AB81120" w14:textId="77777777" w:rsidR="000F2422" w:rsidRDefault="000F2422" w:rsidP="000F2422">
      <w:pPr>
        <w:pStyle w:val="Caption"/>
        <w:spacing w:line="360" w:lineRule="auto"/>
        <w:jc w:val="left"/>
        <w:rPr>
          <w:lang w:val="en-US"/>
        </w:rPr>
      </w:pPr>
    </w:p>
    <w:p w14:paraId="4D17F0E7" w14:textId="77777777" w:rsidR="000F2422" w:rsidRDefault="000F2422" w:rsidP="000F2422">
      <w:pPr>
        <w:pStyle w:val="Caption"/>
        <w:spacing w:line="360" w:lineRule="auto"/>
        <w:jc w:val="left"/>
        <w:rPr>
          <w:lang w:val="en-US"/>
        </w:rPr>
      </w:pPr>
    </w:p>
    <w:p w14:paraId="4AFC4FED" w14:textId="77777777" w:rsidR="000F2422" w:rsidRDefault="000F2422" w:rsidP="000F2422">
      <w:pPr>
        <w:pStyle w:val="Caption"/>
        <w:spacing w:line="360" w:lineRule="auto"/>
        <w:jc w:val="left"/>
        <w:rPr>
          <w:lang w:val="en-US"/>
        </w:rPr>
      </w:pPr>
    </w:p>
    <w:p w14:paraId="3EE1312C" w14:textId="77777777" w:rsidR="000F2422" w:rsidRDefault="000F2422" w:rsidP="000F2422">
      <w:pPr>
        <w:pStyle w:val="Caption"/>
        <w:spacing w:line="360" w:lineRule="auto"/>
        <w:jc w:val="left"/>
        <w:rPr>
          <w:lang w:val="en-US"/>
        </w:rPr>
      </w:pPr>
    </w:p>
    <w:p w14:paraId="040D2A2C" w14:textId="77777777" w:rsidR="000F2422" w:rsidRDefault="000F2422" w:rsidP="000F2422">
      <w:pPr>
        <w:pStyle w:val="Caption"/>
        <w:spacing w:line="360" w:lineRule="auto"/>
        <w:jc w:val="left"/>
        <w:rPr>
          <w:lang w:val="en-US"/>
        </w:rPr>
      </w:pPr>
    </w:p>
    <w:p w14:paraId="09F9C0C9" w14:textId="77777777" w:rsidR="000F2422" w:rsidRDefault="000F2422" w:rsidP="000F2422">
      <w:pPr>
        <w:pStyle w:val="Caption"/>
        <w:spacing w:line="360" w:lineRule="auto"/>
        <w:jc w:val="left"/>
        <w:rPr>
          <w:lang w:val="en-US"/>
        </w:rPr>
      </w:pPr>
    </w:p>
    <w:p w14:paraId="4CB7A38D" w14:textId="77777777" w:rsidR="000F2422" w:rsidRDefault="000F2422" w:rsidP="000F2422">
      <w:pPr>
        <w:pStyle w:val="Caption"/>
        <w:spacing w:line="360" w:lineRule="auto"/>
        <w:jc w:val="left"/>
        <w:rPr>
          <w:lang w:val="en-US"/>
        </w:rPr>
      </w:pPr>
    </w:p>
    <w:p w14:paraId="79DD513F" w14:textId="2D30C788" w:rsidR="000F2422" w:rsidRPr="007E0334" w:rsidRDefault="000F2422" w:rsidP="000F2422">
      <w:pPr>
        <w:pStyle w:val="Caption"/>
        <w:spacing w:line="360" w:lineRule="auto"/>
        <w:rPr>
          <w:lang w:val="en-US"/>
        </w:rPr>
      </w:pPr>
      <w:bookmarkStart w:id="660" w:name="_Toc27694402"/>
      <w:r w:rsidRPr="005C76A8">
        <w:t xml:space="preserve">Gambar 5. </w:t>
      </w:r>
      <w:r w:rsidR="00401250">
        <w:rPr>
          <w:lang w:val="en-US"/>
        </w:rPr>
        <w:t>4</w:t>
      </w:r>
      <w:r w:rsidRPr="005C76A8">
        <w:t>Use Case Diagram</w:t>
      </w:r>
      <w:bookmarkEnd w:id="658"/>
      <w:r w:rsidR="007E0334">
        <w:rPr>
          <w:lang w:val="en-US"/>
        </w:rPr>
        <w:t xml:space="preserve"> </w:t>
      </w:r>
      <w:r w:rsidR="008F730C">
        <w:rPr>
          <w:lang w:val="en-US"/>
        </w:rPr>
        <w:t>Administrator BKD, Administrator BKA dan Administrator TU</w:t>
      </w:r>
      <w:bookmarkEnd w:id="660"/>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61" w:name="_Toc13164852"/>
      <w:bookmarkStart w:id="662" w:name="_Toc26745670"/>
      <w:bookmarkStart w:id="663" w:name="_Hlk26109720"/>
      <w:r w:rsidRPr="00CD5B95">
        <w:rPr>
          <w:rFonts w:cs="Times New Roman"/>
          <w:i/>
          <w:sz w:val="24"/>
          <w:szCs w:val="24"/>
        </w:rPr>
        <w:lastRenderedPageBreak/>
        <w:t>Use Case Description</w:t>
      </w:r>
      <w:bookmarkEnd w:id="661"/>
      <w:bookmarkEnd w:id="662"/>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270E0B97"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8A5919" w:rsidRPr="008A5919">
        <w:rPr>
          <w:rFonts w:ascii="Times New Roman" w:hAnsi="Times New Roman" w:cs="Times New Roman"/>
          <w:i/>
          <w:iCs/>
          <w:sz w:val="24"/>
          <w:szCs w:val="24"/>
          <w:lang w:val="en-US"/>
        </w:rPr>
        <w:t>Login</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TU</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250516" w14:textId="6CC6C426" w:rsidR="006F7412" w:rsidRPr="00F1002F" w:rsidRDefault="006F7412" w:rsidP="004E51E1">
      <w:pPr>
        <w:pStyle w:val="Tabel"/>
      </w:pPr>
      <w:bookmarkStart w:id="664" w:name="_Toc26745931"/>
      <w:r w:rsidRPr="00F1002F">
        <w:t xml:space="preserve">Tabel </w:t>
      </w:r>
      <w:r w:rsidRPr="00F1002F">
        <w:rPr>
          <w:lang w:val="en-US"/>
        </w:rPr>
        <w:t>5.</w:t>
      </w:r>
      <w:r w:rsidR="00DD0DEB">
        <w:rPr>
          <w:lang w:val="en-US"/>
        </w:rPr>
        <w:t>1</w:t>
      </w:r>
      <w:r w:rsidRPr="00F1002F">
        <w:t xml:space="preserve"> Use Case Description </w:t>
      </w:r>
      <w:r w:rsidR="008A5919" w:rsidRPr="008A5919">
        <w:rPr>
          <w:i/>
          <w:iCs/>
        </w:rPr>
        <w:t>Login</w:t>
      </w:r>
      <w:bookmarkEnd w:id="664"/>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1502C636" w:rsidR="006F7412" w:rsidRPr="00E70C3D" w:rsidRDefault="008A5919" w:rsidP="00100AE4">
            <w:pPr>
              <w:spacing w:line="360" w:lineRule="auto"/>
              <w:jc w:val="both"/>
              <w:rPr>
                <w:rFonts w:ascii="Times New Roman" w:hAnsi="Times New Roman" w:cs="Times New Roman"/>
                <w:i/>
              </w:rPr>
            </w:pPr>
            <w:r w:rsidRPr="008A5919">
              <w:rPr>
                <w:rFonts w:ascii="Times New Roman" w:hAnsi="Times New Roman" w:cs="Times New Roman"/>
                <w:i/>
                <w:iCs/>
              </w:rPr>
              <w:t>Login</w:t>
            </w:r>
          </w:p>
        </w:tc>
      </w:tr>
      <w:tr w:rsidR="006F7412" w:rsidRPr="00E70C3D" w14:paraId="0D2ED9BD" w14:textId="77777777" w:rsidTr="0010564B">
        <w:trPr>
          <w:jc w:val="center"/>
        </w:trPr>
        <w:tc>
          <w:tcPr>
            <w:tcW w:w="2065" w:type="dxa"/>
          </w:tcPr>
          <w:p w14:paraId="137C5BBC" w14:textId="3FACF56B" w:rsidR="006F74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D7FDC3" w14:textId="3449FF9B" w:rsidR="006F74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TU</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D,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4D243F01" w:rsidR="006F74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F7412" w:rsidRPr="00E70C3D">
              <w:rPr>
                <w:rFonts w:ascii="Times New Roman" w:hAnsi="Times New Roman" w:cs="Times New Roman"/>
                <w:iCs/>
                <w:lang w:val="en-US"/>
              </w:rPr>
              <w:t xml:space="preserve"> belum </w:t>
            </w:r>
            <w:r w:rsidR="008A5919" w:rsidRPr="008A5919">
              <w:rPr>
                <w:rFonts w:ascii="Times New Roman" w:hAnsi="Times New Roman" w:cs="Times New Roman"/>
                <w:i/>
                <w:iCs/>
                <w:lang w:val="en-US"/>
              </w:rPr>
              <w:t>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506ADBAA" w:rsidR="006F74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F7412" w:rsidRPr="00E70C3D">
              <w:rPr>
                <w:rFonts w:ascii="Times New Roman" w:hAnsi="Times New Roman" w:cs="Times New Roman"/>
                <w:i/>
              </w:rPr>
              <w:t xml:space="preserve">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17C858CC"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input </w:t>
            </w:r>
            <w:r w:rsidR="006F7412" w:rsidRPr="00E70C3D">
              <w:rPr>
                <w:rFonts w:ascii="Times New Roman" w:hAnsi="Times New Roman" w:cs="Times New Roman"/>
                <w:i/>
                <w:lang w:val="en-US"/>
              </w:rPr>
              <w:t>email</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dan </w:t>
            </w:r>
            <w:r w:rsidR="006F7412" w:rsidRPr="00E70C3D">
              <w:rPr>
                <w:rFonts w:ascii="Times New Roman" w:hAnsi="Times New Roman" w:cs="Times New Roman"/>
                <w:i/>
              </w:rPr>
              <w:t>password</w:t>
            </w:r>
          </w:p>
          <w:p w14:paraId="51422F6C" w14:textId="2FDA89AE"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klik </w:t>
            </w:r>
            <w:r w:rsidR="008A5919" w:rsidRPr="008A5919">
              <w:rPr>
                <w:rFonts w:ascii="Times New Roman" w:hAnsi="Times New Roman" w:cs="Times New Roman"/>
                <w:i/>
                <w:iCs/>
              </w:rPr>
              <w:t>login</w:t>
            </w:r>
          </w:p>
        </w:tc>
        <w:tc>
          <w:tcPr>
            <w:tcW w:w="2977" w:type="dxa"/>
          </w:tcPr>
          <w:p w14:paraId="732218C6" w14:textId="146DECAC"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0C506E1F" w:rsidR="00F5441D" w:rsidRPr="007D6761" w:rsidRDefault="00F5441D" w:rsidP="00AE0EA3">
            <w:pPr>
              <w:pStyle w:val="ListParagraph"/>
              <w:numPr>
                <w:ilvl w:val="1"/>
                <w:numId w:val="32"/>
              </w:numPr>
              <w:spacing w:line="360" w:lineRule="auto"/>
              <w:ind w:left="659" w:hanging="643"/>
              <w:rPr>
                <w:rFonts w:ascii="Times New Roman" w:hAnsi="Times New Roman" w:cs="Times New Roman"/>
                <w:i/>
                <w:i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w:t>
            </w:r>
            <w:proofErr w:type="gramStart"/>
            <w:r w:rsidRPr="007D6761">
              <w:rPr>
                <w:rFonts w:ascii="Times New Roman" w:hAnsi="Times New Roman" w:cs="Times New Roman"/>
                <w:b/>
                <w:bCs/>
                <w:i/>
                <w:iCs/>
                <w:lang w:val="en-US"/>
              </w:rPr>
              <w:t xml:space="preserve">email </w:t>
            </w:r>
            <w:r w:rsidR="00814E23" w:rsidRPr="007D6761">
              <w:rPr>
                <w:rFonts w:ascii="Times New Roman" w:hAnsi="Times New Roman" w:cs="Times New Roman"/>
                <w:b/>
                <w:bCs/>
                <w:i/>
                <w:iCs/>
                <w:lang w:val="en-US"/>
              </w:rPr>
              <w:t xml:space="preserve"> f</w:t>
            </w:r>
            <w:r w:rsidRPr="007D6761">
              <w:rPr>
                <w:rFonts w:ascii="Times New Roman" w:hAnsi="Times New Roman" w:cs="Times New Roman"/>
                <w:b/>
                <w:bCs/>
                <w:i/>
                <w:iCs/>
                <w:lang w:val="en-US"/>
              </w:rPr>
              <w:t>ield</w:t>
            </w:r>
            <w:proofErr w:type="gramEnd"/>
            <w:r w:rsidRPr="007D6761">
              <w:rPr>
                <w:rFonts w:ascii="Times New Roman" w:hAnsi="Times New Roman" w:cs="Times New Roman"/>
                <w:b/>
                <w:bCs/>
                <w:i/>
                <w:iCs/>
                <w:lang w:val="en-US"/>
              </w:rPr>
              <w:t xml:space="preserve">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7233B8C7" w14:textId="49E34FFE"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007D6761" w:rsidRPr="007D6761">
              <w:rPr>
                <w:rFonts w:ascii="Times New Roman" w:hAnsi="Times New Roman" w:cs="Times New Roman"/>
                <w:i/>
                <w:iCs/>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belum terdaftar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maka muncul pesan </w:t>
            </w:r>
            <w:r w:rsidRPr="007D6761">
              <w:rPr>
                <w:rFonts w:ascii="Times New Roman" w:hAnsi="Times New Roman" w:cs="Times New Roman"/>
                <w:b/>
                <w:bCs/>
                <w:i/>
                <w:iCs/>
                <w:lang w:val="en-US"/>
              </w:rPr>
              <w:t>email is not registered</w:t>
            </w:r>
          </w:p>
          <w:p w14:paraId="65438EA0" w14:textId="2B9FA315"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007D6761">
              <w:rPr>
                <w:rFonts w:ascii="Times New Roman" w:hAnsi="Times New Roman" w:cs="Times New Roman"/>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sudah terdaftar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dan </w:t>
            </w:r>
            <w:r w:rsidRPr="007D6761">
              <w:rPr>
                <w:rFonts w:ascii="Times New Roman" w:hAnsi="Times New Roman" w:cs="Times New Roman"/>
                <w:i/>
                <w:iCs/>
                <w:lang w:val="en-US"/>
              </w:rPr>
              <w:t>password</w:t>
            </w:r>
            <w:r w:rsidRPr="00E70C3D">
              <w:rPr>
                <w:rFonts w:ascii="Times New Roman" w:hAnsi="Times New Roman" w:cs="Times New Roman"/>
                <w:lang w:val="en-US"/>
              </w:rPr>
              <w:t xml:space="preserve"> tidak sesuai dengan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maka muncul pesan </w:t>
            </w:r>
            <w:r w:rsidRPr="007D6761">
              <w:rPr>
                <w:rFonts w:ascii="Times New Roman" w:hAnsi="Times New Roman" w:cs="Times New Roman"/>
                <w:b/>
                <w:bCs/>
                <w:i/>
                <w:i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26403918" w:rsidR="006F74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00CA120B" w:rsidRPr="007D6761">
              <w:rPr>
                <w:rFonts w:ascii="Times New Roman" w:hAnsi="Times New Roman" w:cs="Times New Roman"/>
                <w:i/>
                <w:iCs/>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Berhasil masuk kedalam sistem</w:t>
            </w:r>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71E3CBAC"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65" w:name="_Toc26745932"/>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65"/>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3007D6DC" w:rsidR="006069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6DB8DDA" w14:textId="126C9301" w:rsidR="006069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TU</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D,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5C69CFF2" w:rsidR="006069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6912" w:rsidRPr="00E70C3D">
              <w:rPr>
                <w:rFonts w:ascii="Times New Roman" w:hAnsi="Times New Roman" w:cs="Times New Roman"/>
                <w:iCs/>
                <w:lang w:val="en-US"/>
              </w:rPr>
              <w:t xml:space="preserve"> belum </w:t>
            </w:r>
            <w:r w:rsidR="008A5919" w:rsidRPr="008A5919">
              <w:rPr>
                <w:rFonts w:ascii="Times New Roman" w:hAnsi="Times New Roman" w:cs="Times New Roman"/>
                <w:i/>
                <w:iCs/>
                <w:lang w:val="en-US"/>
              </w:rPr>
              <w:t>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016F861A" w:rsidR="006069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6912" w:rsidRPr="00E70C3D">
              <w:rPr>
                <w:rFonts w:ascii="Times New Roman" w:hAnsi="Times New Roman" w:cs="Times New Roman"/>
                <w:i/>
              </w:rPr>
              <w:t xml:space="preserve">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555CF364" w:rsidR="00606912"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rPr>
              <w:t>Actor</w:t>
            </w:r>
            <w:r w:rsidR="00606912" w:rsidRPr="00E70C3D">
              <w:rPr>
                <w:rFonts w:ascii="Times New Roman" w:hAnsi="Times New Roman" w:cs="Times New Roman"/>
                <w:i/>
              </w:rPr>
              <w:t xml:space="preserve"> </w:t>
            </w:r>
            <w:r w:rsidR="00606912" w:rsidRPr="00E70C3D">
              <w:rPr>
                <w:rFonts w:ascii="Times New Roman" w:hAnsi="Times New Roman" w:cs="Times New Roman"/>
              </w:rPr>
              <w:t xml:space="preserve">input </w:t>
            </w:r>
            <w:r w:rsidR="00606912" w:rsidRPr="00E70C3D">
              <w:rPr>
                <w:rFonts w:ascii="Times New Roman" w:hAnsi="Times New Roman" w:cs="Times New Roman"/>
                <w:i/>
                <w:lang w:val="en-US"/>
              </w:rPr>
              <w:t>email</w:t>
            </w:r>
          </w:p>
          <w:p w14:paraId="0CAEEA23" w14:textId="0B7EF7EE" w:rsidR="007C6A9A"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C6A9A" w:rsidRPr="00E70C3D">
              <w:rPr>
                <w:rFonts w:ascii="Times New Roman" w:hAnsi="Times New Roman" w:cs="Times New Roman"/>
                <w:lang w:val="en-US"/>
              </w:rPr>
              <w:t xml:space="preserve"> klik </w:t>
            </w:r>
            <w:r w:rsidR="007C6A9A" w:rsidRPr="007D6761">
              <w:rPr>
                <w:rFonts w:ascii="Times New Roman" w:hAnsi="Times New Roman" w:cs="Times New Roman"/>
                <w:lang w:val="en-US"/>
              </w:rPr>
              <w:t>reset</w:t>
            </w:r>
            <w:r w:rsidR="007C6A9A" w:rsidRPr="007D6761">
              <w:rPr>
                <w:rFonts w:ascii="Times New Roman" w:hAnsi="Times New Roman" w:cs="Times New Roman"/>
                <w:i/>
                <w:iCs/>
                <w:lang w:val="en-US"/>
              </w:rPr>
              <w:t xml:space="preserve">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0CBE1B8C"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9929E0" w14:textId="08DB06BE"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erifikasi k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2127A2BE" w:rsidR="00CA120B" w:rsidRPr="007D6761" w:rsidRDefault="00CA120B" w:rsidP="00AE0EA3">
            <w:pPr>
              <w:pStyle w:val="ListParagraph"/>
              <w:numPr>
                <w:ilvl w:val="1"/>
                <w:numId w:val="33"/>
              </w:numPr>
              <w:spacing w:line="360" w:lineRule="auto"/>
              <w:ind w:left="659" w:hanging="643"/>
              <w:rPr>
                <w:rFonts w:ascii="Times New Roman" w:hAnsi="Times New Roman" w:cs="Times New Roman"/>
                <w:i/>
                <w:i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diinputkan tipenya tidak email maka akan muncul pesan</w:t>
            </w:r>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email field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6006F895" w14:textId="34AFCB77"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w:t>
            </w:r>
            <w:r w:rsidR="007C6A9A" w:rsidRPr="007D6761">
              <w:rPr>
                <w:rFonts w:ascii="Times New Roman" w:hAnsi="Times New Roman" w:cs="Times New Roman"/>
                <w:lang w:val="en-US"/>
              </w:rPr>
              <w:t>reset</w:t>
            </w:r>
            <w:r w:rsidR="007C6A9A" w:rsidRPr="00E70C3D">
              <w:rPr>
                <w:rFonts w:ascii="Times New Roman" w:hAnsi="Times New Roman" w:cs="Times New Roman"/>
                <w:lang w:val="en-US"/>
              </w:rPr>
              <w:t xml:space="preserve"> </w:t>
            </w:r>
            <w:r w:rsidR="007C6A9A" w:rsidRPr="007D6761">
              <w:rPr>
                <w:rFonts w:ascii="Times New Roman" w:hAnsi="Times New Roman" w:cs="Times New Roman"/>
                <w:i/>
                <w:iCs/>
                <w:lang w:val="en-US"/>
              </w:rPr>
              <w:t>password</w:t>
            </w:r>
            <w:r w:rsidR="007C6A9A" w:rsidRPr="00E70C3D">
              <w:rPr>
                <w:rFonts w:ascii="Times New Roman" w:hAnsi="Times New Roman" w:cs="Times New Roman"/>
                <w:lang w:val="en-US"/>
              </w:rPr>
              <w:t xml:space="preserve"> akan </w:t>
            </w:r>
            <w:r w:rsidRPr="00E70C3D">
              <w:rPr>
                <w:rFonts w:ascii="Times New Roman" w:hAnsi="Times New Roman" w:cs="Times New Roman"/>
                <w:lang w:val="en-US"/>
              </w:rPr>
              <w:t xml:space="preserve">muncul pesan </w:t>
            </w:r>
            <w:r w:rsidR="007C6A9A" w:rsidRPr="007D6761">
              <w:rPr>
                <w:rFonts w:ascii="Times New Roman" w:hAnsi="Times New Roman" w:cs="Times New Roman"/>
                <w:b/>
                <w:bCs/>
                <w:i/>
                <w:iCs/>
                <w:lang w:val="en-US"/>
              </w:rPr>
              <w:t>p</w:t>
            </w:r>
            <w:r w:rsidRPr="007D6761">
              <w:rPr>
                <w:rFonts w:ascii="Times New Roman" w:hAnsi="Times New Roman" w:cs="Times New Roman"/>
                <w:b/>
                <w:bCs/>
                <w:i/>
                <w:i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3853030B" w:rsidR="006069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 xml:space="preserve">Berhasil mengirim link reset </w:t>
            </w:r>
            <w:r w:rsidR="00EC3F2B" w:rsidRPr="007D6761">
              <w:rPr>
                <w:rFonts w:ascii="Times New Roman" w:hAnsi="Times New Roman" w:cs="Times New Roman"/>
                <w:i/>
                <w:iCs/>
                <w:lang w:val="en-US"/>
              </w:rPr>
              <w:t>password</w:t>
            </w:r>
            <w:r w:rsidR="00EC3F2B">
              <w:rPr>
                <w:rFonts w:ascii="Times New Roman" w:hAnsi="Times New Roman" w:cs="Times New Roman"/>
                <w:lang w:val="en-US"/>
              </w:rPr>
              <w:t xml:space="preserve"> ke email</w:t>
            </w:r>
          </w:p>
        </w:tc>
      </w:tr>
    </w:tbl>
    <w:p w14:paraId="2A2A9BF6" w14:textId="3B789A1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w:t>
      </w:r>
      <w:r w:rsidR="009E6904" w:rsidRPr="00492ECA">
        <w:rPr>
          <w:rFonts w:ascii="Times New Roman" w:hAnsi="Times New Roman" w:cs="Times New Roman"/>
          <w:i/>
          <w:iCs/>
          <w:sz w:val="24"/>
          <w:szCs w:val="24"/>
          <w:lang w:val="en-US"/>
        </w:rPr>
        <w:t>Dashboard</w:t>
      </w:r>
      <w:r w:rsidR="009E6904">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66" w:name="_Toc26745933"/>
      <w:r w:rsidRPr="00F1002F">
        <w:t xml:space="preserve">Tabel </w:t>
      </w:r>
      <w:r w:rsidRPr="00F1002F">
        <w:rPr>
          <w:lang w:val="en-US"/>
        </w:rPr>
        <w:t>5.</w:t>
      </w:r>
      <w:r>
        <w:rPr>
          <w:lang w:val="en-US"/>
        </w:rPr>
        <w:t>3</w:t>
      </w:r>
      <w:r w:rsidRPr="00F1002F">
        <w:t xml:space="preserve"> Use Case Description </w:t>
      </w:r>
      <w:r w:rsidR="00AB0CD0">
        <w:t>Melihat Dashboard</w:t>
      </w:r>
      <w:bookmarkEnd w:id="666"/>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7D6761">
              <w:rPr>
                <w:rFonts w:ascii="Times New Roman" w:hAnsi="Times New Roman" w:cs="Times New Roman"/>
                <w:iCs/>
                <w:lang w:val="en-US"/>
              </w:rPr>
              <w:t>Melihat</w:t>
            </w:r>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4193DCDD" w:rsidR="009E2A65"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45A600" w14:textId="0862531F" w:rsidR="009E2A65"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TU</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D,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64BFC793" w:rsidR="009E2A65"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E2A65" w:rsidRPr="00E70C3D">
              <w:rPr>
                <w:rFonts w:ascii="Times New Roman" w:hAnsi="Times New Roman" w:cs="Times New Roman"/>
                <w:iCs/>
                <w:lang w:val="en-US"/>
              </w:rPr>
              <w:t xml:space="preserve"> </w:t>
            </w:r>
            <w:r w:rsidR="009E6904" w:rsidRPr="00E70C3D">
              <w:rPr>
                <w:rFonts w:ascii="Times New Roman" w:hAnsi="Times New Roman" w:cs="Times New Roman"/>
                <w:iCs/>
                <w:lang w:val="en-US"/>
              </w:rPr>
              <w:t>sudah</w:t>
            </w:r>
            <w:r w:rsidR="009E2A65"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00F382E2" w:rsidR="009E2A65"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E2A65" w:rsidRPr="00E70C3D">
              <w:rPr>
                <w:rFonts w:ascii="Times New Roman" w:hAnsi="Times New Roman" w:cs="Times New Roman"/>
                <w:i/>
              </w:rPr>
              <w:t xml:space="preserve">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9D2B205" w:rsidR="009E2A65" w:rsidRPr="00E70C3D" w:rsidRDefault="00B36B4A" w:rsidP="00AE0EA3">
            <w:pPr>
              <w:pStyle w:val="ListParagraph"/>
              <w:numPr>
                <w:ilvl w:val="0"/>
                <w:numId w:val="2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klik</w:t>
            </w:r>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menu</w:t>
            </w:r>
            <w:r w:rsidR="009E6904" w:rsidRPr="00E70C3D">
              <w:rPr>
                <w:rFonts w:ascii="Times New Roman" w:hAnsi="Times New Roman" w:cs="Times New Roman"/>
                <w:i/>
                <w:lang w:val="en-US"/>
              </w:rPr>
              <w:t xml:space="preserve">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7D6761">
              <w:rPr>
                <w:rFonts w:ascii="Times New Roman" w:hAnsi="Times New Roman" w:cs="Times New Roman"/>
                <w:i/>
                <w:iCs/>
                <w:lang w:val="en-US"/>
              </w:rPr>
              <w:t>dashboard</w:t>
            </w:r>
            <w:r w:rsidRPr="00E70C3D">
              <w:rPr>
                <w:rFonts w:ascii="Times New Roman" w:hAnsi="Times New Roman" w:cs="Times New Roman"/>
                <w:lang w:val="en-US"/>
              </w:rPr>
              <w:t xml:space="preserve">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 xml:space="preserve">Berhasil menampilkan </w:t>
            </w:r>
            <w:r w:rsidR="005342B8" w:rsidRPr="007D6761">
              <w:rPr>
                <w:rFonts w:ascii="Times New Roman" w:hAnsi="Times New Roman" w:cs="Times New Roman"/>
                <w:i/>
                <w:iCs/>
                <w:lang w:val="en-US"/>
              </w:rPr>
              <w:t>dashboard</w:t>
            </w:r>
          </w:p>
        </w:tc>
      </w:tr>
    </w:tbl>
    <w:p w14:paraId="018C8A12" w14:textId="2CA87CF7"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67" w:name="_Toc26745934"/>
      <w:r w:rsidRPr="00F1002F">
        <w:t xml:space="preserve">Tabel </w:t>
      </w:r>
      <w:r w:rsidRPr="00F1002F">
        <w:rPr>
          <w:lang w:val="en-US"/>
        </w:rPr>
        <w:t>5.</w:t>
      </w:r>
      <w:r>
        <w:rPr>
          <w:lang w:val="en-US"/>
        </w:rPr>
        <w:t>4</w:t>
      </w:r>
      <w:r w:rsidRPr="00F1002F">
        <w:t xml:space="preserve"> Use Case Description </w:t>
      </w:r>
      <w:r>
        <w:t>Melihat Profil</w:t>
      </w:r>
      <w:bookmarkEnd w:id="667"/>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492ECA">
              <w:rPr>
                <w:rFonts w:ascii="Times New Roman" w:hAnsi="Times New Roman" w:cs="Times New Roman"/>
                <w:iCs/>
                <w:lang w:val="en-US"/>
              </w:rPr>
              <w:t>Melihat</w:t>
            </w:r>
            <w:r w:rsidRPr="00E70C3D">
              <w:rPr>
                <w:rFonts w:ascii="Times New Roman" w:hAnsi="Times New Roman" w:cs="Times New Roman"/>
                <w:i/>
                <w:lang w:val="en-US"/>
              </w:rPr>
              <w:t xml:space="preserve"> </w:t>
            </w:r>
            <w:r w:rsidRPr="008E2FDA">
              <w:rPr>
                <w:rFonts w:ascii="Times New Roman" w:hAnsi="Times New Roman" w:cs="Times New Roman"/>
                <w:iCs/>
                <w:lang w:val="en-US"/>
              </w:rPr>
              <w:t>Profil</w:t>
            </w:r>
          </w:p>
        </w:tc>
      </w:tr>
      <w:tr w:rsidR="00AB0CD0" w:rsidRPr="00E70C3D" w14:paraId="4E64B159" w14:textId="77777777" w:rsidTr="00F720DB">
        <w:trPr>
          <w:jc w:val="center"/>
        </w:trPr>
        <w:tc>
          <w:tcPr>
            <w:tcW w:w="2065" w:type="dxa"/>
          </w:tcPr>
          <w:p w14:paraId="4325DEB9" w14:textId="541F802F" w:rsidR="00AB0C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EDE3A06" w14:textId="270D2A8A" w:rsidR="00AB0CD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TU</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D,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526EA11A" w:rsidR="00AB0C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B0CD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2F6BB0BA" w:rsidR="00AB0C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B0CD0" w:rsidRPr="00E70C3D">
              <w:rPr>
                <w:rFonts w:ascii="Times New Roman" w:hAnsi="Times New Roman" w:cs="Times New Roman"/>
                <w:i/>
              </w:rPr>
              <w:t xml:space="preserve">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15AD75B0" w:rsidR="00AB0CD0" w:rsidRPr="00E70C3D" w:rsidRDefault="00B36B4A" w:rsidP="00AE0EA3">
            <w:pPr>
              <w:pStyle w:val="ListParagraph"/>
              <w:numPr>
                <w:ilvl w:val="0"/>
                <w:numId w:val="2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AB0CD0"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AB0CD0" w:rsidRPr="00E70C3D">
              <w:rPr>
                <w:rFonts w:ascii="Times New Roman" w:hAnsi="Times New Roman" w:cs="Times New Roman"/>
                <w:i/>
                <w:lang w:val="en-US"/>
              </w:rPr>
              <w:t xml:space="preserve"> </w:t>
            </w:r>
            <w:r w:rsidR="00AB0CD0" w:rsidRPr="00492ECA">
              <w:rPr>
                <w:rFonts w:ascii="Times New Roman" w:hAnsi="Times New Roman" w:cs="Times New Roman"/>
                <w:iCs/>
                <w:lang w:val="en-US"/>
              </w:rPr>
              <w:t>menu</w:t>
            </w:r>
            <w:r w:rsidR="00AB0CD0" w:rsidRPr="00E70C3D">
              <w:rPr>
                <w:rFonts w:ascii="Times New Roman" w:hAnsi="Times New Roman" w:cs="Times New Roman"/>
                <w:i/>
                <w:lang w:val="en-US"/>
              </w:rPr>
              <w:t xml:space="preserve"> my pro</w:t>
            </w:r>
            <w:r w:rsidR="003C277C" w:rsidRPr="003C277C">
              <w:rPr>
                <w:rFonts w:ascii="Times New Roman" w:hAnsi="Times New Roman" w:cs="Times New Roman"/>
                <w:i/>
                <w:iCs/>
                <w:lang w:val="en-US"/>
              </w:rPr>
              <w:t>file</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8E2FDA">
              <w:rPr>
                <w:rFonts w:ascii="Times New Roman" w:hAnsi="Times New Roman" w:cs="Times New Roman"/>
                <w:i/>
                <w:iCs/>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16DD30E8" w:rsidR="00216DF0" w:rsidRPr="0032555B" w:rsidRDefault="00216DF0" w:rsidP="00492ECA">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68" w:name="_Toc26745935"/>
      <w:r w:rsidRPr="00F1002F">
        <w:t xml:space="preserve">Tabel </w:t>
      </w:r>
      <w:r w:rsidRPr="00F1002F">
        <w:rPr>
          <w:lang w:val="en-US"/>
        </w:rPr>
        <w:t>5.</w:t>
      </w:r>
      <w:r w:rsidR="00C013B0">
        <w:rPr>
          <w:lang w:val="en-US"/>
        </w:rPr>
        <w:t>5</w:t>
      </w:r>
      <w:r w:rsidRPr="00F1002F">
        <w:t xml:space="preserve"> Use Case Description </w:t>
      </w:r>
      <w:r>
        <w:t>Mengubah Profil</w:t>
      </w:r>
      <w:bookmarkEnd w:id="668"/>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5EB58994" w:rsidR="00216DF0" w:rsidRPr="00E70C3D" w:rsidRDefault="00216DF0"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ubah</w:t>
            </w:r>
            <w:r w:rsidRPr="00E70C3D">
              <w:rPr>
                <w:rFonts w:ascii="Times New Roman" w:hAnsi="Times New Roman" w:cs="Times New Roman"/>
                <w:i/>
                <w:lang w:val="en-US"/>
              </w:rPr>
              <w:t xml:space="preserve"> </w:t>
            </w:r>
            <w:r w:rsidRPr="008E2FDA">
              <w:rPr>
                <w:rFonts w:ascii="Times New Roman" w:hAnsi="Times New Roman" w:cs="Times New Roman"/>
                <w:iCs/>
                <w:lang w:val="en-US"/>
              </w:rPr>
              <w:t>Profil</w:t>
            </w:r>
          </w:p>
        </w:tc>
      </w:tr>
      <w:tr w:rsidR="00216DF0" w:rsidRPr="00E70C3D" w14:paraId="285F0396" w14:textId="77777777" w:rsidTr="00F720DB">
        <w:trPr>
          <w:jc w:val="center"/>
        </w:trPr>
        <w:tc>
          <w:tcPr>
            <w:tcW w:w="2065" w:type="dxa"/>
          </w:tcPr>
          <w:p w14:paraId="565DBAF6" w14:textId="5C20F6DA" w:rsidR="00216DF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DA5E42" w14:textId="137A382C" w:rsidR="00216DF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TU</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D,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728DFF30" w:rsidR="00216DF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216DF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57FF648C" w:rsidR="00216DF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216DF0" w:rsidRPr="00E70C3D">
              <w:rPr>
                <w:rFonts w:ascii="Times New Roman" w:hAnsi="Times New Roman" w:cs="Times New Roman"/>
                <w:i/>
              </w:rPr>
              <w:t xml:space="preserve">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3B93D497"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216DF0" w:rsidRPr="00E70C3D">
              <w:rPr>
                <w:rFonts w:ascii="Times New Roman" w:hAnsi="Times New Roman" w:cs="Times New Roman"/>
                <w:i/>
              </w:rPr>
              <w:t xml:space="preserve"> </w:t>
            </w:r>
            <w:r w:rsidR="00216DF0" w:rsidRPr="00E70C3D">
              <w:rPr>
                <w:rFonts w:ascii="Times New Roman" w:hAnsi="Times New Roman" w:cs="Times New Roman"/>
                <w:lang w:val="en-US"/>
              </w:rPr>
              <w:t>klik menu edit profil</w:t>
            </w:r>
          </w:p>
          <w:p w14:paraId="15F1892B" w14:textId="41E9B6FB"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profil user</w:t>
            </w:r>
          </w:p>
          <w:p w14:paraId="280CE0E4" w14:textId="28AA75A2" w:rsidR="00D74A6F"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D74A6F" w:rsidRPr="00E70C3D">
              <w:rPr>
                <w:rFonts w:ascii="Times New Roman" w:hAnsi="Times New Roman" w:cs="Times New Roman"/>
              </w:rPr>
              <w:t xml:space="preserve"> </w:t>
            </w:r>
            <w:r w:rsidR="00D74A6F"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16367EA"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9388D47" w14:textId="752CDF4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311DE5" w14:textId="375ED394"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7BDEBB87" w14:textId="06878F6F"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7E0FBB">
              <w:rPr>
                <w:rFonts w:ascii="Times New Roman" w:hAnsi="Times New Roman" w:cs="Times New Roman"/>
                <w:b/>
                <w:bCs/>
                <w:i/>
                <w:iCs/>
                <w:lang w:val="en-US"/>
              </w:rPr>
              <w:t>user</w:t>
            </w:r>
            <w:r w:rsidR="009E7A45" w:rsidRPr="00E70C3D">
              <w:rPr>
                <w:rFonts w:ascii="Times New Roman" w:hAnsi="Times New Roman" w:cs="Times New Roman"/>
                <w:b/>
                <w:bCs/>
                <w:lang w:val="en-US"/>
              </w:rPr>
              <w:t xml:space="preserve">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46FE947" w:rsidR="00216DF0" w:rsidRPr="00492ECA" w:rsidRDefault="00D74A6F"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E</w:t>
            </w:r>
            <w:r w:rsidR="00492ECA">
              <w:rPr>
                <w:rFonts w:ascii="Times New Roman" w:hAnsi="Times New Roman" w:cs="Times New Roman"/>
                <w:i/>
                <w:iCs/>
                <w:lang w:val="en-US"/>
              </w:rPr>
              <w:t>-</w:t>
            </w:r>
            <w:r w:rsidRPr="00492ECA">
              <w:rPr>
                <w:rFonts w:ascii="Times New Roman" w:hAnsi="Times New Roman" w:cs="Times New Roman"/>
                <w:i/>
                <w:iCs/>
                <w:lang w:val="en-US"/>
              </w:rPr>
              <w:t>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4F69CC66"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Pr="00492ECA">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69" w:name="_Toc26745936"/>
      <w:r w:rsidRPr="00F1002F">
        <w:t xml:space="preserve">Tabel </w:t>
      </w:r>
      <w:r w:rsidRPr="00F1002F">
        <w:rPr>
          <w:lang w:val="en-US"/>
        </w:rPr>
        <w:t>5.</w:t>
      </w:r>
      <w:r w:rsidR="00C013B0">
        <w:rPr>
          <w:lang w:val="en-US"/>
        </w:rPr>
        <w:t>6</w:t>
      </w:r>
      <w:r w:rsidRPr="00F1002F">
        <w:t xml:space="preserve"> Use Case Description </w:t>
      </w:r>
      <w:r>
        <w:t>Mengubah Password</w:t>
      </w:r>
      <w:bookmarkEnd w:id="669"/>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58328028" w:rsidR="00D74A6F"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A2BDE3" w14:textId="628E6AD2" w:rsidR="00D74A6F"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TU</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D,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5CF885C" w:rsidR="00D74A6F"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74A6F"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2E75937" w:rsidR="00D74A6F"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74A6F" w:rsidRPr="00E70C3D">
              <w:rPr>
                <w:rFonts w:ascii="Times New Roman" w:hAnsi="Times New Roman" w:cs="Times New Roman"/>
                <w:i/>
              </w:rPr>
              <w:t xml:space="preserve">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00657159"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i/>
              </w:rPr>
              <w:t xml:space="preserve"> </w:t>
            </w:r>
            <w:r w:rsidR="00D74A6F" w:rsidRPr="00E70C3D">
              <w:rPr>
                <w:rFonts w:ascii="Times New Roman" w:hAnsi="Times New Roman" w:cs="Times New Roman"/>
                <w:lang w:val="en-US"/>
              </w:rPr>
              <w:t xml:space="preserve">klik menu </w:t>
            </w:r>
            <w:r w:rsidR="00D74A6F" w:rsidRPr="00492ECA">
              <w:rPr>
                <w:rFonts w:ascii="Times New Roman" w:hAnsi="Times New Roman" w:cs="Times New Roman"/>
                <w:i/>
                <w:iCs/>
                <w:lang w:val="en-US"/>
              </w:rPr>
              <w:t>change password</w:t>
            </w:r>
          </w:p>
          <w:p w14:paraId="3B5E5EB1" w14:textId="51EC91C1" w:rsidR="00D74A6F" w:rsidRPr="00E70C3D" w:rsidRDefault="00B36B4A" w:rsidP="00AE0EA3">
            <w:pPr>
              <w:pStyle w:val="ListParagraph"/>
              <w:numPr>
                <w:ilvl w:val="0"/>
                <w:numId w:val="3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mengubah password pada </w:t>
            </w:r>
            <w:r w:rsidRPr="00B36B4A">
              <w:rPr>
                <w:rFonts w:ascii="Times New Roman" w:hAnsi="Times New Roman" w:cs="Times New Roman"/>
                <w:i/>
                <w:iCs/>
                <w:lang w:val="en-US"/>
              </w:rPr>
              <w:t>form</w:t>
            </w:r>
            <w:r w:rsidR="00D74A6F" w:rsidRPr="00492ECA">
              <w:rPr>
                <w:rFonts w:ascii="Times New Roman" w:hAnsi="Times New Roman" w:cs="Times New Roman"/>
                <w:i/>
                <w:iCs/>
                <w:lang w:val="en-US"/>
              </w:rPr>
              <w:t xml:space="preserve"> change password</w:t>
            </w:r>
          </w:p>
          <w:p w14:paraId="2E6391AE" w14:textId="26B77AFD"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rPr>
              <w:t xml:space="preserve"> </w:t>
            </w:r>
            <w:r w:rsidR="00D74A6F" w:rsidRPr="00E70C3D">
              <w:rPr>
                <w:rFonts w:ascii="Times New Roman" w:hAnsi="Times New Roman" w:cs="Times New Roman"/>
                <w:lang w:val="en-US"/>
              </w:rPr>
              <w:t xml:space="preserve">klik tombol </w:t>
            </w:r>
            <w:r w:rsidR="00D74A6F" w:rsidRPr="00492ECA">
              <w:rPr>
                <w:rFonts w:ascii="Times New Roman" w:hAnsi="Times New Roman" w:cs="Times New Roman"/>
                <w:i/>
                <w:iCs/>
                <w:lang w:val="en-US"/>
              </w:rPr>
              <w:t>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492ECA" w:rsidRDefault="001117E2" w:rsidP="00AE0EA3">
            <w:pPr>
              <w:pStyle w:val="ListParagraph"/>
              <w:numPr>
                <w:ilvl w:val="1"/>
                <w:numId w:val="31"/>
              </w:numPr>
              <w:spacing w:line="360" w:lineRule="auto"/>
              <w:ind w:left="473" w:hanging="502"/>
              <w:rPr>
                <w:rFonts w:ascii="Times New Roman" w:hAnsi="Times New Roman" w:cs="Times New Roman"/>
                <w:i/>
                <w:iCs/>
              </w:rPr>
            </w:pPr>
            <w:r w:rsidRPr="00E70C3D">
              <w:rPr>
                <w:rFonts w:ascii="Times New Roman" w:hAnsi="Times New Roman" w:cs="Times New Roman"/>
                <w:lang w:val="en-US"/>
              </w:rPr>
              <w:t xml:space="preserve">Sistem menampilkan halaman </w:t>
            </w:r>
            <w:r w:rsidRPr="00492ECA">
              <w:rPr>
                <w:rFonts w:ascii="Times New Roman" w:hAnsi="Times New Roman" w:cs="Times New Roman"/>
                <w:i/>
                <w:iCs/>
                <w:lang w:val="en-US"/>
              </w:rPr>
              <w:t>change password</w:t>
            </w:r>
          </w:p>
          <w:p w14:paraId="5B39264D" w14:textId="5818AD46"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52CD0D4" w14:textId="60CB0AC5"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1033D83A"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44960792" w14:textId="7F118AC7" w:rsidR="00316C84" w:rsidRPr="00492ECA" w:rsidRDefault="00316C84" w:rsidP="00AE0EA3">
            <w:pPr>
              <w:pStyle w:val="ListParagraph"/>
              <w:numPr>
                <w:ilvl w:val="1"/>
                <w:numId w:val="30"/>
              </w:numPr>
              <w:spacing w:line="360" w:lineRule="auto"/>
              <w:ind w:left="518" w:hanging="502"/>
              <w:rPr>
                <w:rFonts w:ascii="Times New Roman" w:hAnsi="Times New Roman" w:cs="Times New Roman"/>
                <w:b/>
                <w:bCs/>
                <w:i/>
                <w:i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492ECA">
              <w:rPr>
                <w:rFonts w:ascii="Times New Roman" w:hAnsi="Times New Roman" w:cs="Times New Roman"/>
                <w:i/>
                <w:iCs/>
                <w:lang w:val="en-US"/>
              </w:rPr>
              <w:t>new</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yang diinputkan datanya kurang dari </w:t>
            </w:r>
            <w:proofErr w:type="gramStart"/>
            <w:r w:rsidRPr="00E70C3D">
              <w:rPr>
                <w:rFonts w:ascii="Times New Roman" w:hAnsi="Times New Roman" w:cs="Times New Roman"/>
                <w:lang w:val="en-US"/>
              </w:rPr>
              <w:t>3</w:t>
            </w:r>
            <w:r w:rsidR="00492ECA">
              <w:rPr>
                <w:rFonts w:ascii="Times New Roman" w:hAnsi="Times New Roman" w:cs="Times New Roman"/>
                <w:lang w:val="en-US"/>
              </w:rPr>
              <w:t xml:space="preserve"> </w:t>
            </w:r>
            <w:r w:rsidRPr="00E70C3D">
              <w:rPr>
                <w:rFonts w:ascii="Times New Roman" w:hAnsi="Times New Roman" w:cs="Times New Roman"/>
                <w:lang w:val="en-US"/>
              </w:rPr>
              <w:t>digit</w:t>
            </w:r>
            <w:proofErr w:type="gramEnd"/>
            <w:r w:rsidRPr="00E70C3D">
              <w:rPr>
                <w:rFonts w:ascii="Times New Roman" w:hAnsi="Times New Roman" w:cs="Times New Roman"/>
                <w:lang w:val="en-US"/>
              </w:rPr>
              <w:t xml:space="preserve"> maka akan muncul pesan </w:t>
            </w:r>
            <w:r w:rsidRPr="00492ECA">
              <w:rPr>
                <w:rFonts w:ascii="Times New Roman" w:hAnsi="Times New Roman" w:cs="Times New Roman"/>
                <w:b/>
                <w:bCs/>
                <w:i/>
                <w:iCs/>
                <w:lang w:val="en-US"/>
              </w:rPr>
              <w:t>the field must be at least 3 characthers in length</w:t>
            </w:r>
          </w:p>
          <w:p w14:paraId="7BB7F98B" w14:textId="7F6261D5"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lastRenderedPageBreak/>
              <w:t xml:space="preserve">Apabila data di </w:t>
            </w:r>
            <w:r w:rsidR="00B36B4A" w:rsidRPr="00B36B4A">
              <w:rPr>
                <w:rFonts w:ascii="Times New Roman" w:hAnsi="Times New Roman" w:cs="Times New Roman"/>
                <w:i/>
                <w:iCs/>
                <w:lang w:val="en-US"/>
              </w:rPr>
              <w:t>form</w:t>
            </w:r>
            <w:r w:rsidRPr="00492ECA">
              <w:rPr>
                <w:rFonts w:ascii="Times New Roman" w:hAnsi="Times New Roman" w:cs="Times New Roman"/>
                <w:i/>
                <w:iCs/>
                <w:lang w:val="en-US"/>
              </w:rPr>
              <w:t xml:space="preserve"> new 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 password</w:t>
            </w:r>
            <w:r w:rsidRPr="00E70C3D">
              <w:rPr>
                <w:rFonts w:ascii="Times New Roman" w:hAnsi="Times New Roman" w:cs="Times New Roman"/>
                <w:lang w:val="en-US"/>
              </w:rPr>
              <w:t xml:space="preserve"> yang diinputkan tidak sama maka akan muncul pesan </w:t>
            </w:r>
            <w:r w:rsidRPr="00492ECA">
              <w:rPr>
                <w:rFonts w:ascii="Times New Roman" w:hAnsi="Times New Roman" w:cs="Times New Roman"/>
                <w:b/>
                <w:bCs/>
                <w:i/>
                <w:i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26F535" w14:textId="4A6F1BD5" w:rsidR="00D74A6F" w:rsidRPr="00492ECA" w:rsidRDefault="00D66EB1"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Current password</w:t>
            </w:r>
            <w:r w:rsidR="00D74A6F" w:rsidRPr="00492ECA">
              <w:rPr>
                <w:rFonts w:ascii="Times New Roman" w:hAnsi="Times New Roman" w:cs="Times New Roman"/>
                <w:i/>
                <w:iCs/>
                <w:lang w:val="en-US"/>
              </w:rPr>
              <w:t xml:space="preserve">, </w:t>
            </w:r>
            <w:r w:rsidRPr="00492ECA">
              <w:rPr>
                <w:rFonts w:ascii="Times New Roman" w:hAnsi="Times New Roman" w:cs="Times New Roman"/>
                <w:i/>
                <w:iCs/>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 xml:space="preserve">Berhasil mengubah </w:t>
            </w:r>
            <w:r w:rsidR="005342B8" w:rsidRPr="00492ECA">
              <w:rPr>
                <w:rFonts w:ascii="Times New Roman" w:hAnsi="Times New Roman" w:cs="Times New Roman"/>
                <w:i/>
                <w:iCs/>
                <w:lang w:val="en-US"/>
              </w:rPr>
              <w:t>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2D9B22EF"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70" w:name="_Toc26745937"/>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70"/>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492ECA">
              <w:rPr>
                <w:rFonts w:ascii="Times New Roman" w:hAnsi="Times New Roman" w:cs="Times New Roman"/>
                <w:iCs/>
                <w:lang w:val="en-US"/>
              </w:rPr>
              <w:t>Melihat</w:t>
            </w:r>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3E3071D" w:rsidR="00E70F2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566ED6" w14:textId="66FB21D4" w:rsidR="00E70F2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1CC7BC2F" w:rsidR="00E70F2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70F2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5BFD7EDA" w:rsidR="00E70F2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70F23" w:rsidRPr="00E70C3D">
              <w:rPr>
                <w:rFonts w:ascii="Times New Roman" w:hAnsi="Times New Roman" w:cs="Times New Roman"/>
                <w:i/>
              </w:rPr>
              <w:t xml:space="preserve">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22379DD8" w:rsidR="00E70F23" w:rsidRPr="00E70C3D" w:rsidRDefault="00B36B4A" w:rsidP="00AE0EA3">
            <w:pPr>
              <w:pStyle w:val="ListParagraph"/>
              <w:numPr>
                <w:ilvl w:val="0"/>
                <w:numId w:val="3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klik</w:t>
            </w:r>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menu</w:t>
            </w:r>
            <w:r w:rsidR="00E70F23" w:rsidRPr="00E70C3D">
              <w:rPr>
                <w:rFonts w:ascii="Times New Roman" w:hAnsi="Times New Roman" w:cs="Times New Roman"/>
                <w:i/>
                <w:lang w:val="en-US"/>
              </w:rPr>
              <w:t xml:space="preserve">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492ECA">
              <w:rPr>
                <w:rFonts w:ascii="Times New Roman" w:hAnsi="Times New Roman" w:cs="Times New Roman"/>
                <w:i/>
                <w:iCs/>
                <w:lang w:val="en-US"/>
              </w:rPr>
              <w:t>role</w:t>
            </w:r>
            <w:r w:rsidRPr="00E70C3D">
              <w:rPr>
                <w:rFonts w:ascii="Times New Roman" w:hAnsi="Times New Roman" w:cs="Times New Roman"/>
                <w:lang w:val="en-US"/>
              </w:rPr>
              <w:t xml:space="preserv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 xml:space="preserve">Berhasil menampilkan halaman </w:t>
            </w:r>
            <w:r w:rsidR="005342B8" w:rsidRPr="00492ECA">
              <w:rPr>
                <w:rFonts w:ascii="Times New Roman" w:hAnsi="Times New Roman" w:cs="Times New Roman"/>
                <w:i/>
                <w:iCs/>
                <w:lang w:val="en-US"/>
              </w:rPr>
              <w:t>role</w:t>
            </w:r>
          </w:p>
        </w:tc>
      </w:tr>
    </w:tbl>
    <w:p w14:paraId="1DBAD8AB" w14:textId="7E9CCCFB"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71" w:name="_Toc26745938"/>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71"/>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01A92770" w:rsidR="004C5C9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1AF325" w14:textId="5FCF9959" w:rsidR="004C5C9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02D1649A" w:rsidR="004C5C9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belum ada</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688A7A65" w:rsidR="004C5C9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C5C9E" w:rsidRPr="00E70C3D">
              <w:rPr>
                <w:rFonts w:ascii="Times New Roman" w:hAnsi="Times New Roman" w:cs="Times New Roman"/>
                <w:i/>
              </w:rPr>
              <w:t xml:space="preserve">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783F46DC"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i/>
              </w:rPr>
              <w:t xml:space="preserve"> </w:t>
            </w:r>
            <w:r w:rsidR="004C5C9E" w:rsidRPr="00E70C3D">
              <w:rPr>
                <w:rFonts w:ascii="Times New Roman" w:hAnsi="Times New Roman" w:cs="Times New Roman"/>
                <w:lang w:val="en-US"/>
              </w:rPr>
              <w:t xml:space="preserve">klik menu </w:t>
            </w:r>
            <w:r w:rsidR="004C5C9E" w:rsidRPr="00492ECA">
              <w:rPr>
                <w:rFonts w:ascii="Times New Roman" w:hAnsi="Times New Roman" w:cs="Times New Roman"/>
                <w:i/>
                <w:iCs/>
                <w:lang w:val="en-US"/>
              </w:rPr>
              <w:t>role</w:t>
            </w:r>
            <w:r w:rsidR="004C5C9E" w:rsidRPr="00E70C3D">
              <w:rPr>
                <w:rFonts w:ascii="Times New Roman" w:hAnsi="Times New Roman" w:cs="Times New Roman"/>
                <w:lang w:val="en-US"/>
              </w:rPr>
              <w:t xml:space="preserve"> </w:t>
            </w:r>
          </w:p>
          <w:p w14:paraId="3BB1C25D" w14:textId="3E2A101D" w:rsidR="00730314"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30314" w:rsidRPr="00E70C3D">
              <w:rPr>
                <w:rFonts w:ascii="Times New Roman" w:hAnsi="Times New Roman" w:cs="Times New Roman"/>
                <w:iCs/>
                <w:lang w:val="en-US"/>
              </w:rPr>
              <w:t xml:space="preserve"> klik tombol </w:t>
            </w:r>
            <w:r w:rsidR="008A5919" w:rsidRPr="008A5919">
              <w:rPr>
                <w:rFonts w:ascii="Times New Roman" w:hAnsi="Times New Roman" w:cs="Times New Roman"/>
                <w:i/>
                <w:iCs/>
                <w:lang w:val="en-US"/>
              </w:rPr>
              <w:t>add</w:t>
            </w:r>
            <w:r w:rsidR="00730314" w:rsidRPr="00E70C3D">
              <w:rPr>
                <w:rFonts w:ascii="Times New Roman" w:hAnsi="Times New Roman" w:cs="Times New Roman"/>
                <w:iCs/>
                <w:lang w:val="en-US"/>
              </w:rPr>
              <w:t xml:space="preserve"> </w:t>
            </w:r>
            <w:r w:rsidR="00730314" w:rsidRPr="00492ECA">
              <w:rPr>
                <w:rFonts w:ascii="Times New Roman" w:hAnsi="Times New Roman" w:cs="Times New Roman"/>
                <w:i/>
                <w:lang w:val="en-US"/>
              </w:rPr>
              <w:t>role</w:t>
            </w:r>
          </w:p>
          <w:p w14:paraId="6E9302D1" w14:textId="2A628B9B"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tambah </w:t>
            </w:r>
            <w:r w:rsidR="004C5C9E" w:rsidRPr="00492ECA">
              <w:rPr>
                <w:rFonts w:ascii="Times New Roman" w:hAnsi="Times New Roman" w:cs="Times New Roman"/>
                <w:i/>
                <w:iCs/>
                <w:lang w:val="en-US"/>
              </w:rPr>
              <w:t>role</w:t>
            </w:r>
          </w:p>
          <w:p w14:paraId="18DFFF18" w14:textId="484FA90F"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rPr>
              <w:t xml:space="preserve"> </w:t>
            </w:r>
            <w:r w:rsidR="004C5C9E"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15154F" w:rsidRPr="00492ECA">
              <w:rPr>
                <w:rFonts w:ascii="Times New Roman" w:hAnsi="Times New Roman" w:cs="Times New Roman"/>
                <w:i/>
                <w:iCs/>
                <w:lang w:val="en-US"/>
              </w:rPr>
              <w:t>role</w:t>
            </w:r>
          </w:p>
          <w:p w14:paraId="649314ED" w14:textId="5AABEDC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p>
          <w:p w14:paraId="2D38C58B" w14:textId="0A55A1D5"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erisi</w:t>
            </w:r>
          </w:p>
          <w:p w14:paraId="17A226DB" w14:textId="0DBBB490"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CFFAF7F" w14:textId="4897D9C0"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4C5C9E" w:rsidRPr="00E70C3D">
              <w:rPr>
                <w:rFonts w:ascii="Times New Roman" w:hAnsi="Times New Roman" w:cs="Times New Roman"/>
              </w:rPr>
              <w:t>.</w:t>
            </w:r>
          </w:p>
          <w:p w14:paraId="57FC92A5" w14:textId="430A6443"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004C5C9E" w:rsidRPr="00E70C3D">
              <w:rPr>
                <w:rFonts w:ascii="Times New Roman" w:hAnsi="Times New Roman" w:cs="Times New Roman"/>
                <w:lang w:val="en-US"/>
              </w:rPr>
              <w:t xml:space="preserve"> akan muncul pesan </w:t>
            </w:r>
            <w:r w:rsidR="004C5C9E" w:rsidRPr="00492ECA">
              <w:rPr>
                <w:rFonts w:ascii="Times New Roman" w:hAnsi="Times New Roman" w:cs="Times New Roman"/>
                <w:b/>
                <w:bCs/>
                <w:i/>
                <w:iCs/>
                <w:lang w:val="en-US"/>
              </w:rPr>
              <w:t>role</w:t>
            </w:r>
            <w:r w:rsidR="004C5C9E" w:rsidRPr="00E70C3D">
              <w:rPr>
                <w:rFonts w:ascii="Times New Roman" w:hAnsi="Times New Roman" w:cs="Times New Roman"/>
                <w:b/>
                <w:bCs/>
                <w:lang w:val="en-US"/>
              </w:rPr>
              <w:t xml:space="preserv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492ECA" w:rsidRDefault="00B14292"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bah data</w:t>
            </w:r>
          </w:p>
        </w:tc>
      </w:tr>
    </w:tbl>
    <w:p w14:paraId="0C6690F9" w14:textId="7DD5C1B1"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72" w:name="_Toc26745939"/>
      <w:r w:rsidRPr="00F1002F">
        <w:t xml:space="preserve">Tabel </w:t>
      </w:r>
      <w:r w:rsidRPr="00F1002F">
        <w:rPr>
          <w:lang w:val="en-US"/>
        </w:rPr>
        <w:t>5.</w:t>
      </w:r>
      <w:r w:rsidR="00087038">
        <w:rPr>
          <w:lang w:val="en-US"/>
        </w:rPr>
        <w:t>9</w:t>
      </w:r>
      <w:r w:rsidRPr="00F1002F">
        <w:t xml:space="preserve"> Use Case Description </w:t>
      </w:r>
      <w:r>
        <w:t>Mengubah Role</w:t>
      </w:r>
      <w:bookmarkEnd w:id="672"/>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492ECA">
              <w:rPr>
                <w:rFonts w:ascii="Times New Roman" w:hAnsi="Times New Roman" w:cs="Times New Roman"/>
                <w:iCs/>
                <w:lang w:val="en-US"/>
              </w:rPr>
              <w:t>Mengubah</w:t>
            </w:r>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2186C6F3" w:rsidR="003E61B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2AF1E19" w14:textId="7329ECBE" w:rsidR="003E61B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A19CFBB" w:rsidR="003E61B4"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sudah</w:t>
            </w:r>
            <w:r>
              <w:rPr>
                <w:rFonts w:ascii="Times New Roman" w:hAnsi="Times New Roman" w:cs="Times New Roman"/>
                <w:iCs/>
                <w:lang w:val="en-US"/>
              </w:rPr>
              <w:t xml:space="preserve"> ada</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2FA8DD44" w:rsidR="003E61B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E61B4" w:rsidRPr="00E70C3D">
              <w:rPr>
                <w:rFonts w:ascii="Times New Roman" w:hAnsi="Times New Roman" w:cs="Times New Roman"/>
                <w:i/>
              </w:rPr>
              <w:t xml:space="preserve">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55D7E2E5"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i/>
              </w:rPr>
              <w:t xml:space="preserve"> </w:t>
            </w:r>
            <w:r w:rsidR="003E61B4" w:rsidRPr="00E70C3D">
              <w:rPr>
                <w:rFonts w:ascii="Times New Roman" w:hAnsi="Times New Roman" w:cs="Times New Roman"/>
                <w:lang w:val="en-US"/>
              </w:rPr>
              <w:t>klik menu role</w:t>
            </w:r>
          </w:p>
          <w:p w14:paraId="6616199D" w14:textId="23AFC3D2" w:rsidR="00162FEA"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62FEA"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162FEA" w:rsidRPr="00E70C3D">
              <w:rPr>
                <w:rFonts w:ascii="Times New Roman" w:hAnsi="Times New Roman" w:cs="Times New Roman"/>
                <w:i/>
                <w:lang w:val="en-US"/>
              </w:rPr>
              <w:t xml:space="preserve"> tombil edit role</w:t>
            </w:r>
          </w:p>
          <w:p w14:paraId="310678A8" w14:textId="012F9E2E"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role</w:t>
            </w:r>
          </w:p>
          <w:p w14:paraId="604F8E62" w14:textId="4EC2F78B"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rPr>
              <w:t xml:space="preserve"> </w:t>
            </w:r>
            <w:r w:rsidR="003E61B4" w:rsidRPr="00E70C3D">
              <w:rPr>
                <w:rFonts w:ascii="Times New Roman" w:hAnsi="Times New Roman" w:cs="Times New Roman"/>
                <w:lang w:val="en-US"/>
              </w:rPr>
              <w:t xml:space="preserve">klik tombol </w:t>
            </w:r>
            <w:r w:rsidR="003E61B4" w:rsidRPr="00492ECA">
              <w:rPr>
                <w:rFonts w:ascii="Times New Roman" w:hAnsi="Times New Roman" w:cs="Times New Roman"/>
                <w:i/>
                <w:iCs/>
                <w:lang w:val="en-US"/>
              </w:rPr>
              <w:t>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492ECA">
              <w:rPr>
                <w:rFonts w:ascii="Times New Roman" w:hAnsi="Times New Roman" w:cs="Times New Roman"/>
                <w:i/>
                <w:iCs/>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492ECA">
              <w:rPr>
                <w:rFonts w:ascii="Times New Roman" w:hAnsi="Times New Roman" w:cs="Times New Roman"/>
                <w:i/>
                <w:iCs/>
                <w:lang w:val="en-US"/>
              </w:rPr>
              <w:t>edit</w:t>
            </w:r>
            <w:r w:rsidRPr="00E70C3D">
              <w:rPr>
                <w:rFonts w:ascii="Times New Roman" w:hAnsi="Times New Roman" w:cs="Times New Roman"/>
                <w:lang w:val="en-US"/>
              </w:rPr>
              <w:t xml:space="preserve"> </w:t>
            </w:r>
            <w:r w:rsidR="00162FEA" w:rsidRPr="00492ECA">
              <w:rPr>
                <w:rFonts w:ascii="Times New Roman" w:hAnsi="Times New Roman" w:cs="Times New Roman"/>
                <w:i/>
                <w:iCs/>
                <w:lang w:val="en-US"/>
              </w:rPr>
              <w:t>role</w:t>
            </w:r>
          </w:p>
          <w:p w14:paraId="5B80ED04" w14:textId="525542E7"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erisi</w:t>
            </w:r>
          </w:p>
          <w:p w14:paraId="7C11A158" w14:textId="5C7EF874"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2AB77A98"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3E61B4" w:rsidRPr="00E70C3D">
              <w:rPr>
                <w:rFonts w:ascii="Times New Roman" w:hAnsi="Times New Roman" w:cs="Times New Roman"/>
              </w:rPr>
              <w:t>.</w:t>
            </w:r>
          </w:p>
          <w:p w14:paraId="65CCD581" w14:textId="053749D3"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klik edit akan muncul pesan </w:t>
            </w:r>
            <w:r w:rsidR="003E61B4" w:rsidRPr="00492ECA">
              <w:rPr>
                <w:rFonts w:ascii="Times New Roman" w:hAnsi="Times New Roman" w:cs="Times New Roman"/>
                <w:b/>
                <w:bCs/>
                <w:i/>
                <w:iCs/>
                <w:lang w:val="en-US"/>
              </w:rPr>
              <w:t>role</w:t>
            </w:r>
            <w:r w:rsidR="003E61B4" w:rsidRPr="00E70C3D">
              <w:rPr>
                <w:rFonts w:ascii="Times New Roman" w:hAnsi="Times New Roman" w:cs="Times New Roman"/>
                <w:b/>
                <w:bCs/>
                <w:lang w:val="en-US"/>
              </w:rPr>
              <w:t xml:space="preserv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492ECA" w:rsidRDefault="00E4233B"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gubah data</w:t>
            </w:r>
          </w:p>
        </w:tc>
      </w:tr>
    </w:tbl>
    <w:p w14:paraId="43EDB920" w14:textId="101E139E"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73" w:name="_Toc26745940"/>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73"/>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67D922D9" w:rsidR="00051A4D" w:rsidRPr="00E70C3D" w:rsidRDefault="00AF2A0D" w:rsidP="00100AE4">
            <w:pPr>
              <w:spacing w:line="360" w:lineRule="auto"/>
              <w:jc w:val="both"/>
              <w:rPr>
                <w:rFonts w:ascii="Times New Roman" w:hAnsi="Times New Roman" w:cs="Times New Roman"/>
                <w:i/>
                <w:lang w:val="en-US"/>
              </w:rPr>
            </w:pPr>
            <w:r>
              <w:rPr>
                <w:rFonts w:ascii="Times New Roman" w:hAnsi="Times New Roman" w:cs="Times New Roman"/>
                <w:i/>
                <w:lang w:val="en-US"/>
              </w:rPr>
              <w:t>Menghapus</w:t>
            </w:r>
            <w:r w:rsidR="00051A4D"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2F9D7C22" w:rsidR="00051A4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F4BCC0" w14:textId="663ACEB1" w:rsidR="00051A4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4C67A031" w:rsidR="00051A4D"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1D169532" w:rsidR="00051A4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051A4D" w:rsidRPr="00E70C3D">
              <w:rPr>
                <w:rFonts w:ascii="Times New Roman" w:hAnsi="Times New Roman" w:cs="Times New Roman"/>
                <w:i/>
              </w:rPr>
              <w:t xml:space="preserve">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0183CC2"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i/>
              </w:rPr>
              <w:t xml:space="preserve"> </w:t>
            </w:r>
            <w:r w:rsidR="00051A4D" w:rsidRPr="00E70C3D">
              <w:rPr>
                <w:rFonts w:ascii="Times New Roman" w:hAnsi="Times New Roman" w:cs="Times New Roman"/>
                <w:lang w:val="en-US"/>
              </w:rPr>
              <w:t xml:space="preserve">klik menu </w:t>
            </w:r>
            <w:r w:rsidR="00051A4D" w:rsidRPr="001A610D">
              <w:rPr>
                <w:rFonts w:ascii="Times New Roman" w:hAnsi="Times New Roman" w:cs="Times New Roman"/>
                <w:i/>
                <w:iCs/>
                <w:lang w:val="en-US"/>
              </w:rPr>
              <w:t>role</w:t>
            </w:r>
          </w:p>
          <w:p w14:paraId="60FDB263" w14:textId="0BB73587"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klik </w:t>
            </w:r>
            <w:r w:rsidR="001A5CEF" w:rsidRPr="00E70C3D">
              <w:rPr>
                <w:rFonts w:ascii="Times New Roman" w:hAnsi="Times New Roman" w:cs="Times New Roman"/>
                <w:lang w:val="en-US"/>
              </w:rPr>
              <w:t xml:space="preserve">tombol </w:t>
            </w:r>
            <w:r w:rsidR="00AF2A0D" w:rsidRPr="00AF2A0D">
              <w:rPr>
                <w:rFonts w:ascii="Times New Roman" w:hAnsi="Times New Roman" w:cs="Times New Roman"/>
                <w:i/>
                <w:iCs/>
                <w:lang w:val="en-US"/>
              </w:rPr>
              <w:t>delete</w:t>
            </w:r>
            <w:r w:rsidR="00051A4D" w:rsidRPr="00E70C3D">
              <w:rPr>
                <w:rFonts w:ascii="Times New Roman" w:hAnsi="Times New Roman" w:cs="Times New Roman"/>
                <w:lang w:val="en-US"/>
              </w:rPr>
              <w:t xml:space="preserve"> pada data yang ingin dihapus</w:t>
            </w:r>
          </w:p>
          <w:p w14:paraId="7FB17380" w14:textId="2F5E4675"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rPr>
              <w:t xml:space="preserve"> </w:t>
            </w:r>
            <w:r w:rsidR="00051A4D"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r w:rsidRPr="00E70C3D">
              <w:rPr>
                <w:rFonts w:ascii="Times New Roman" w:hAnsi="Times New Roman" w:cs="Times New Roman"/>
                <w:lang w:val="en-US"/>
              </w:rPr>
              <w:t xml:space="preserve">Sistem menampilkan halaman </w:t>
            </w:r>
            <w:r w:rsidRPr="001A610D">
              <w:rPr>
                <w:rFonts w:ascii="Times New Roman" w:hAnsi="Times New Roman" w:cs="Times New Roman"/>
                <w:i/>
                <w:iCs/>
                <w:lang w:val="en-US"/>
              </w:rPr>
              <w:t>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73DC3443"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D6D66" w:rsidRPr="00E70C3D">
              <w:rPr>
                <w:rFonts w:ascii="Times New Roman" w:hAnsi="Times New Roman" w:cs="Times New Roman"/>
                <w:lang w:val="en-US"/>
              </w:rPr>
              <w:t xml:space="preserve"> klik tombol tidak akan muncul pesan </w:t>
            </w:r>
            <w:r w:rsidR="006B68DA" w:rsidRPr="006B68DA">
              <w:rPr>
                <w:rFonts w:ascii="Times New Roman" w:hAnsi="Times New Roman" w:cs="Times New Roman"/>
                <w:b/>
                <w:bCs/>
                <w:i/>
                <w:iCs/>
                <w:lang w:val="en-US"/>
              </w:rPr>
              <w:t>canceled</w:t>
            </w:r>
          </w:p>
          <w:p w14:paraId="3BE35A99" w14:textId="22F946E4"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1A610D">
              <w:rPr>
                <w:rFonts w:ascii="Times New Roman" w:hAnsi="Times New Roman" w:cs="Times New Roman"/>
                <w:b/>
                <w:bCs/>
                <w:i/>
                <w:iCs/>
                <w:lang w:val="en-US"/>
              </w:rPr>
              <w:t>role</w:t>
            </w:r>
            <w:r w:rsidR="00051A4D" w:rsidRPr="00E70C3D">
              <w:rPr>
                <w:rFonts w:ascii="Times New Roman" w:hAnsi="Times New Roman" w:cs="Times New Roman"/>
                <w:b/>
                <w:bCs/>
                <w:lang w:val="en-US"/>
              </w:rPr>
              <w:t xml:space="preserv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6467C0">
              <w:rPr>
                <w:rFonts w:ascii="Times New Roman" w:hAnsi="Times New Roman" w:cs="Times New Roman"/>
                <w:i/>
                <w:iCs/>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3A980135" w14:textId="33E9F1D5"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74"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75" w:name="_Toc26745941"/>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75"/>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4089FD67" w:rsidR="003A1AC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1E327A" w14:textId="681B010C" w:rsidR="003A1AC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62E642A0" w:rsidR="003A1AC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2A570E31" w:rsidR="003A1AC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A1AC3" w:rsidRPr="00E70C3D">
              <w:rPr>
                <w:rFonts w:ascii="Times New Roman" w:hAnsi="Times New Roman" w:cs="Times New Roman"/>
                <w:i/>
              </w:rPr>
              <w:t xml:space="preserve">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63AE1010" w:rsidR="003A1AC3" w:rsidRPr="00E70C3D" w:rsidRDefault="00B36B4A" w:rsidP="00AE0EA3">
            <w:pPr>
              <w:pStyle w:val="ListParagraph"/>
              <w:numPr>
                <w:ilvl w:val="0"/>
                <w:numId w:val="274"/>
              </w:numPr>
              <w:spacing w:line="360" w:lineRule="auto"/>
              <w:ind w:left="378"/>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i/>
              </w:rPr>
              <w:t xml:space="preserve"> </w:t>
            </w:r>
            <w:r w:rsidR="003A1AC3" w:rsidRPr="00E70C3D">
              <w:rPr>
                <w:rFonts w:ascii="Times New Roman" w:hAnsi="Times New Roman" w:cs="Times New Roman"/>
                <w:lang w:val="en-US"/>
              </w:rPr>
              <w:t xml:space="preserve">klik menu </w:t>
            </w:r>
            <w:r w:rsidR="003A1AC3" w:rsidRPr="00567D45">
              <w:rPr>
                <w:rFonts w:ascii="Times New Roman" w:hAnsi="Times New Roman" w:cs="Times New Roman"/>
                <w:i/>
                <w:iCs/>
                <w:lang w:val="en-US"/>
              </w:rPr>
              <w:t>role</w:t>
            </w:r>
          </w:p>
          <w:p w14:paraId="106D63EE" w14:textId="6AE5AFEC"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A1AC3" w:rsidRPr="00E70C3D">
              <w:rPr>
                <w:rFonts w:ascii="Times New Roman" w:hAnsi="Times New Roman" w:cs="Times New Roman"/>
                <w:lang w:val="en-US"/>
              </w:rPr>
              <w:t xml:space="preserve"> klik tombol </w:t>
            </w:r>
            <w:r w:rsidR="003A4A60">
              <w:rPr>
                <w:rFonts w:ascii="Times New Roman" w:hAnsi="Times New Roman" w:cs="Times New Roman"/>
                <w:lang w:val="en-US"/>
              </w:rPr>
              <w:t>akses</w:t>
            </w:r>
            <w:r w:rsidR="003A1AC3"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003A1AC3"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36966CED"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rPr>
              <w:t xml:space="preserve"> </w:t>
            </w:r>
            <w:r w:rsidR="003A1AC3" w:rsidRPr="00E70C3D">
              <w:rPr>
                <w:rFonts w:ascii="Times New Roman" w:hAnsi="Times New Roman" w:cs="Times New Roman"/>
                <w:lang w:val="en-US"/>
              </w:rPr>
              <w:t xml:space="preserve">klik </w:t>
            </w:r>
            <w:r w:rsidR="003A4A60" w:rsidRPr="00567D45">
              <w:rPr>
                <w:rFonts w:ascii="Times New Roman" w:hAnsi="Times New Roman" w:cs="Times New Roman"/>
                <w:i/>
                <w:iCs/>
                <w:lang w:val="en-US"/>
              </w:rPr>
              <w:t>checkbox</w:t>
            </w:r>
            <w:r w:rsidR="003A1AC3" w:rsidRPr="00E70C3D">
              <w:rPr>
                <w:rFonts w:ascii="Times New Roman" w:hAnsi="Times New Roman" w:cs="Times New Roman"/>
                <w:lang w:val="en-US"/>
              </w:rPr>
              <w:t xml:space="preserve"> pada </w:t>
            </w:r>
            <w:r w:rsidR="003A4A60">
              <w:rPr>
                <w:rFonts w:ascii="Times New Roman" w:hAnsi="Times New Roman" w:cs="Times New Roman"/>
                <w:lang w:val="en-US"/>
              </w:rPr>
              <w:t xml:space="preserve">akses yang ingin diberikan ke </w:t>
            </w:r>
            <w:r w:rsidR="003A4A60" w:rsidRPr="00567D45">
              <w:rPr>
                <w:rFonts w:ascii="Times New Roman" w:hAnsi="Times New Roman" w:cs="Times New Roman"/>
                <w:i/>
                <w:iCs/>
                <w:lang w:val="en-US"/>
              </w:rPr>
              <w:t>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sidRPr="00567D45">
              <w:rPr>
                <w:rFonts w:ascii="Times New Roman" w:hAnsi="Times New Roman" w:cs="Times New Roman"/>
                <w:i/>
                <w:iCs/>
                <w:lang w:val="en-US"/>
              </w:rPr>
              <w:t>role</w:t>
            </w:r>
            <w:r w:rsidR="003A4A60">
              <w:rPr>
                <w:rFonts w:ascii="Times New Roman" w:hAnsi="Times New Roman" w:cs="Times New Roman"/>
                <w:lang w:val="en-US"/>
              </w:rPr>
              <w:t xml:space="preserv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Pr="00567D45">
              <w:rPr>
                <w:rFonts w:ascii="Times New Roman" w:hAnsi="Times New Roman" w:cs="Times New Roman"/>
                <w:i/>
                <w:iCs/>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61285003" w14:textId="0CDB1513"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76" w:name="_Toc26745942"/>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76"/>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26E90A2C" w:rsidR="00BF14D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8AAE154" w14:textId="422A1B99" w:rsidR="00BF14D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5328E5BD" w:rsidR="00BF14DB"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285A488C" w:rsidR="00BF14D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F14DB" w:rsidRPr="00E70C3D">
              <w:rPr>
                <w:rFonts w:ascii="Times New Roman" w:hAnsi="Times New Roman" w:cs="Times New Roman"/>
                <w:i/>
              </w:rPr>
              <w:t xml:space="preserve">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08DA7D60" w:rsidR="00BF14DB" w:rsidRPr="00E70C3D" w:rsidRDefault="00B36B4A" w:rsidP="00AE0EA3">
            <w:pPr>
              <w:pStyle w:val="ListParagraph"/>
              <w:numPr>
                <w:ilvl w:val="0"/>
                <w:numId w:val="276"/>
              </w:numPr>
              <w:spacing w:line="360" w:lineRule="auto"/>
              <w:ind w:left="378"/>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i/>
              </w:rPr>
              <w:t xml:space="preserve"> </w:t>
            </w:r>
            <w:r w:rsidR="00BF14DB" w:rsidRPr="00E70C3D">
              <w:rPr>
                <w:rFonts w:ascii="Times New Roman" w:hAnsi="Times New Roman" w:cs="Times New Roman"/>
                <w:lang w:val="en-US"/>
              </w:rPr>
              <w:t>klik menu role</w:t>
            </w:r>
          </w:p>
          <w:p w14:paraId="1278D999" w14:textId="01014F3B"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F14DB" w:rsidRPr="00E70C3D">
              <w:rPr>
                <w:rFonts w:ascii="Times New Roman" w:hAnsi="Times New Roman" w:cs="Times New Roman"/>
                <w:lang w:val="en-US"/>
              </w:rPr>
              <w:t xml:space="preserve"> klik tombol </w:t>
            </w:r>
            <w:r w:rsidR="00BF14DB">
              <w:rPr>
                <w:rFonts w:ascii="Times New Roman" w:hAnsi="Times New Roman" w:cs="Times New Roman"/>
                <w:lang w:val="en-US"/>
              </w:rPr>
              <w:t>akses</w:t>
            </w:r>
            <w:r w:rsidR="00BF14DB" w:rsidRPr="00E70C3D">
              <w:rPr>
                <w:rFonts w:ascii="Times New Roman" w:hAnsi="Times New Roman" w:cs="Times New Roman"/>
                <w:lang w:val="en-US"/>
              </w:rPr>
              <w:t xml:space="preserve"> pada </w:t>
            </w:r>
            <w:r w:rsidR="00BF14DB">
              <w:rPr>
                <w:rFonts w:ascii="Times New Roman" w:hAnsi="Times New Roman" w:cs="Times New Roman"/>
                <w:lang w:val="en-US"/>
              </w:rPr>
              <w:t>user</w:t>
            </w:r>
            <w:r w:rsidR="00BF14DB" w:rsidRPr="00E70C3D">
              <w:rPr>
                <w:rFonts w:ascii="Times New Roman" w:hAnsi="Times New Roman" w:cs="Times New Roman"/>
                <w:lang w:val="en-US"/>
              </w:rPr>
              <w:t xml:space="preserve"> yang ingin </w:t>
            </w:r>
            <w:r w:rsidR="00BF14DB">
              <w:rPr>
                <w:rFonts w:ascii="Times New Roman" w:hAnsi="Times New Roman" w:cs="Times New Roman"/>
                <w:lang w:val="en-US"/>
              </w:rPr>
              <w:t>ditambah aksesnya</w:t>
            </w:r>
          </w:p>
          <w:p w14:paraId="41408472" w14:textId="54B6BDE3"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rPr>
              <w:t xml:space="preserve"> </w:t>
            </w:r>
            <w:r w:rsidR="00BF14DB" w:rsidRPr="00E70C3D">
              <w:rPr>
                <w:rFonts w:ascii="Times New Roman" w:hAnsi="Times New Roman" w:cs="Times New Roman"/>
                <w:lang w:val="en-US"/>
              </w:rPr>
              <w:t xml:space="preserve">klik </w:t>
            </w:r>
            <w:r w:rsidR="00BF14DB" w:rsidRPr="00F706B4">
              <w:rPr>
                <w:rFonts w:ascii="Times New Roman" w:hAnsi="Times New Roman" w:cs="Times New Roman"/>
                <w:i/>
                <w:iCs/>
                <w:lang w:val="en-US"/>
              </w:rPr>
              <w:t>checkbox</w:t>
            </w:r>
            <w:r w:rsidR="00BF14DB" w:rsidRPr="00E70C3D">
              <w:rPr>
                <w:rFonts w:ascii="Times New Roman" w:hAnsi="Times New Roman" w:cs="Times New Roman"/>
                <w:lang w:val="en-US"/>
              </w:rPr>
              <w:t xml:space="preserve"> pada </w:t>
            </w:r>
            <w:r w:rsidR="00BF14DB">
              <w:rPr>
                <w:rFonts w:ascii="Times New Roman" w:hAnsi="Times New Roman" w:cs="Times New Roman"/>
                <w:lang w:val="en-US"/>
              </w:rPr>
              <w:t xml:space="preserve">akses yang ingin diberikan ke </w:t>
            </w:r>
            <w:r w:rsidR="00BF14DB" w:rsidRPr="00F706B4">
              <w:rPr>
                <w:rFonts w:ascii="Times New Roman" w:hAnsi="Times New Roman" w:cs="Times New Roman"/>
                <w:i/>
                <w:iCs/>
                <w:lang w:val="en-US"/>
              </w:rPr>
              <w:t>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F706B4">
            <w:pPr>
              <w:pStyle w:val="ListParagraph"/>
              <w:numPr>
                <w:ilvl w:val="1"/>
                <w:numId w:val="27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Pr="00F706B4">
              <w:rPr>
                <w:rFonts w:ascii="Times New Roman" w:hAnsi="Times New Roman" w:cs="Times New Roman"/>
                <w:i/>
                <w:iCs/>
                <w:lang w:val="en-US"/>
              </w:rPr>
              <w:t>role</w:t>
            </w:r>
            <w:r>
              <w:rPr>
                <w:rFonts w:ascii="Times New Roman" w:hAnsi="Times New Roman" w:cs="Times New Roman"/>
                <w:lang w:val="en-US"/>
              </w:rPr>
              <w:t xml:space="preserv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sidRPr="00F706B4">
              <w:rPr>
                <w:rFonts w:ascii="Times New Roman" w:hAnsi="Times New Roman" w:cs="Times New Roman"/>
                <w:i/>
                <w:iCs/>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bookmarkEnd w:id="674"/>
    <w:p w14:paraId="44B61606" w14:textId="397F43A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77" w:name="_Toc26745943"/>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7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lihat</w:t>
            </w:r>
            <w:r w:rsidRPr="00E70C3D">
              <w:rPr>
                <w:rFonts w:ascii="Times New Roman" w:hAnsi="Times New Roman" w:cs="Times New Roman"/>
                <w:i/>
                <w:lang w:val="en-US"/>
              </w:rPr>
              <w:t xml:space="preserve"> </w:t>
            </w:r>
            <w:r w:rsidRPr="00F706B4">
              <w:rPr>
                <w:rFonts w:ascii="Times New Roman" w:hAnsi="Times New Roman" w:cs="Times New Roman"/>
                <w:iCs/>
                <w:lang w:val="en-US"/>
              </w:rPr>
              <w:t>Menu</w:t>
            </w:r>
          </w:p>
        </w:tc>
      </w:tr>
      <w:tr w:rsidR="00911D53" w:rsidRPr="00E70C3D" w14:paraId="4988A4E1" w14:textId="77777777" w:rsidTr="00A57EB5">
        <w:trPr>
          <w:jc w:val="center"/>
        </w:trPr>
        <w:tc>
          <w:tcPr>
            <w:tcW w:w="2065" w:type="dxa"/>
          </w:tcPr>
          <w:p w14:paraId="33205B5A" w14:textId="3F7F1106"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5D68C1" w14:textId="07F338A0"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4631A9A1"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21D66C59"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493B0C40" w:rsidR="00911D53" w:rsidRPr="00E70C3D" w:rsidRDefault="00B36B4A" w:rsidP="00AE0EA3">
            <w:pPr>
              <w:pStyle w:val="ListParagraph"/>
              <w:numPr>
                <w:ilvl w:val="0"/>
                <w:numId w:val="4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klik</w:t>
            </w:r>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management</w:t>
            </w:r>
          </w:p>
        </w:tc>
        <w:tc>
          <w:tcPr>
            <w:tcW w:w="2977" w:type="dxa"/>
          </w:tcPr>
          <w:p w14:paraId="58805045" w14:textId="49A33F41" w:rsidR="00911D53" w:rsidRPr="00E70C3D" w:rsidRDefault="007E0FBB" w:rsidP="00AE0EA3">
            <w:pPr>
              <w:pStyle w:val="ListParagraph"/>
              <w:numPr>
                <w:ilvl w:val="1"/>
                <w:numId w:val="51"/>
              </w:numPr>
              <w:spacing w:line="360" w:lineRule="auto"/>
              <w:ind w:left="331"/>
              <w:rPr>
                <w:rFonts w:ascii="Times New Roman" w:hAnsi="Times New Roman" w:cs="Times New Roman"/>
                <w:lang w:val="en-US"/>
              </w:rPr>
            </w:pPr>
            <w:r>
              <w:rPr>
                <w:rFonts w:ascii="Times New Roman" w:hAnsi="Times New Roman" w:cs="Times New Roman"/>
                <w:lang w:val="en-US"/>
              </w:rPr>
              <w:t>S</w:t>
            </w:r>
            <w:r w:rsidR="00911D53" w:rsidRPr="00E70C3D">
              <w:rPr>
                <w:rFonts w:ascii="Times New Roman" w:hAnsi="Times New Roman" w:cs="Times New Roman"/>
                <w:lang w:val="en-US"/>
              </w:rPr>
              <w:t xml:space="preserve">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menu</w:t>
            </w:r>
          </w:p>
        </w:tc>
      </w:tr>
    </w:tbl>
    <w:p w14:paraId="5698920B" w14:textId="01E09AB0"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78" w:name="_Toc26745944"/>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7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7F662DD3"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ambah</w:t>
            </w:r>
            <w:r w:rsidRPr="00E70C3D">
              <w:rPr>
                <w:rFonts w:ascii="Times New Roman" w:hAnsi="Times New Roman" w:cs="Times New Roman"/>
                <w:i/>
                <w:lang w:val="en-US"/>
              </w:rPr>
              <w:t xml:space="preserve"> </w:t>
            </w:r>
            <w:r w:rsidR="008A5919">
              <w:rPr>
                <w:rFonts w:ascii="Times New Roman" w:hAnsi="Times New Roman" w:cs="Times New Roman"/>
                <w:i/>
                <w:lang w:val="en-US"/>
              </w:rPr>
              <w:t>Menu</w:t>
            </w:r>
          </w:p>
        </w:tc>
      </w:tr>
      <w:tr w:rsidR="00911D53" w:rsidRPr="00E70C3D" w14:paraId="30C57A91" w14:textId="77777777" w:rsidTr="00A57EB5">
        <w:trPr>
          <w:jc w:val="center"/>
        </w:trPr>
        <w:tc>
          <w:tcPr>
            <w:tcW w:w="2065" w:type="dxa"/>
          </w:tcPr>
          <w:p w14:paraId="386BBC4E" w14:textId="4F36F561"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23CEE9" w14:textId="74EF536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0418926D" w:rsidR="00911D5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2278CCD3"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0255B375"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 xml:space="preserve">klik menu menu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132FA7D9" w14:textId="43B1C8F4" w:rsidR="00DE097F" w:rsidRPr="00E70C3D" w:rsidRDefault="00B36B4A" w:rsidP="00AE0EA3">
            <w:pPr>
              <w:pStyle w:val="ListParagraph"/>
              <w:numPr>
                <w:ilvl w:val="0"/>
                <w:numId w:val="4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DE097F" w:rsidRPr="00E70C3D">
              <w:rPr>
                <w:rFonts w:ascii="Times New Roman" w:hAnsi="Times New Roman" w:cs="Times New Roman"/>
                <w:iCs/>
                <w:lang w:val="en-US"/>
              </w:rPr>
              <w:t xml:space="preserve"> klik tombol </w:t>
            </w:r>
            <w:r w:rsidR="008A5919" w:rsidRPr="008A5919">
              <w:rPr>
                <w:rFonts w:ascii="Times New Roman" w:hAnsi="Times New Roman" w:cs="Times New Roman"/>
                <w:i/>
                <w:iCs/>
                <w:lang w:val="en-US"/>
              </w:rPr>
              <w:t>add</w:t>
            </w:r>
            <w:r w:rsidR="00DE097F" w:rsidRPr="00E70C3D">
              <w:rPr>
                <w:rFonts w:ascii="Times New Roman" w:hAnsi="Times New Roman" w:cs="Times New Roman"/>
                <w:iCs/>
                <w:lang w:val="en-US"/>
              </w:rPr>
              <w:t xml:space="preserve"> menu</w:t>
            </w:r>
          </w:p>
          <w:p w14:paraId="40732D8B" w14:textId="4056CD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tambah menu</w:t>
            </w:r>
          </w:p>
          <w:p w14:paraId="265DE11F" w14:textId="6E0A78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menu </w:t>
            </w:r>
            <w:r w:rsidRPr="007E0FBB">
              <w:rPr>
                <w:rFonts w:ascii="Times New Roman" w:hAnsi="Times New Roman" w:cs="Times New Roman"/>
                <w:i/>
                <w:iCs/>
                <w:lang w:val="en-US"/>
              </w:rPr>
              <w:t>management</w:t>
            </w:r>
          </w:p>
          <w:p w14:paraId="5462D36C" w14:textId="40830315"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7C7AC45E" w14:textId="1F44D8B5"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0CCC35E6" w14:textId="6F7DED64"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44CB2659"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7E0FBB">
              <w:rPr>
                <w:rFonts w:ascii="Times New Roman" w:hAnsi="Times New Roman" w:cs="Times New Roman"/>
                <w:i/>
                <w:iCs/>
              </w:rPr>
              <w:t>.</w:t>
            </w:r>
          </w:p>
          <w:p w14:paraId="225A2CD9" w14:textId="6D63E52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50EE3654"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C61DD46" w14:textId="1C7528D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79" w:name="_Toc26745945"/>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7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ubah</w:t>
            </w:r>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5354D74B"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9DEC40" w14:textId="32061276"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0CCD142A" w:rsidR="00911D5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30CB00E"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30164EDF"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r w:rsidR="00911D53" w:rsidRPr="00E70C3D">
              <w:rPr>
                <w:rFonts w:ascii="Times New Roman" w:hAnsi="Times New Roman" w:cs="Times New Roman"/>
                <w:lang w:val="en-US"/>
              </w:rPr>
              <w:t xml:space="preserve">klik menu menu </w:t>
            </w:r>
            <w:r w:rsidR="00911D53" w:rsidRPr="007E0FBB">
              <w:rPr>
                <w:rFonts w:ascii="Times New Roman" w:hAnsi="Times New Roman" w:cs="Times New Roman"/>
                <w:i/>
                <w:iCs/>
                <w:lang w:val="en-US"/>
              </w:rPr>
              <w:t>management</w:t>
            </w:r>
          </w:p>
          <w:p w14:paraId="26CB421E" w14:textId="5154BF6C" w:rsidR="00693618"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93618"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693618" w:rsidRPr="00E70C3D">
              <w:rPr>
                <w:rFonts w:ascii="Times New Roman" w:hAnsi="Times New Roman" w:cs="Times New Roman"/>
                <w:i/>
                <w:lang w:val="en-US"/>
              </w:rPr>
              <w:t xml:space="preserve"> tombol edit </w:t>
            </w:r>
            <w:r w:rsidR="008A5919">
              <w:rPr>
                <w:rFonts w:ascii="Times New Roman" w:hAnsi="Times New Roman" w:cs="Times New Roman"/>
                <w:i/>
                <w:lang w:val="en-US"/>
              </w:rPr>
              <w:t>menu</w:t>
            </w:r>
          </w:p>
          <w:p w14:paraId="6AF25293" w14:textId="564E0030"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edit menu </w:t>
            </w:r>
            <w:r w:rsidR="00AA6C16" w:rsidRPr="007E0FBB">
              <w:rPr>
                <w:rFonts w:ascii="Times New Roman" w:hAnsi="Times New Roman" w:cs="Times New Roman"/>
                <w:i/>
                <w:iCs/>
                <w:lang w:val="en-US"/>
              </w:rPr>
              <w:t>management</w:t>
            </w:r>
          </w:p>
          <w:p w14:paraId="5574611C" w14:textId="4C1232A0" w:rsidR="00911D53"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r w:rsidR="00911D53"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menu </w:t>
            </w:r>
            <w:r w:rsidRPr="007E0FBB">
              <w:rPr>
                <w:rFonts w:ascii="Times New Roman" w:hAnsi="Times New Roman" w:cs="Times New Roman"/>
                <w:i/>
                <w:iCs/>
                <w:lang w:val="en-US"/>
              </w:rPr>
              <w:t>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menu </w:t>
            </w:r>
            <w:r w:rsidRPr="007E0FBB">
              <w:rPr>
                <w:rFonts w:ascii="Times New Roman" w:hAnsi="Times New Roman" w:cs="Times New Roman"/>
                <w:i/>
                <w:iCs/>
                <w:lang w:val="en-US"/>
              </w:rPr>
              <w:t>management</w:t>
            </w:r>
          </w:p>
          <w:p w14:paraId="52CE599B" w14:textId="486CC45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5150663A" w14:textId="4878776A"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E263C97"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E70C3D">
              <w:rPr>
                <w:rFonts w:ascii="Times New Roman" w:hAnsi="Times New Roman" w:cs="Times New Roman"/>
              </w:rPr>
              <w:t>.</w:t>
            </w:r>
          </w:p>
          <w:p w14:paraId="2287A168" w14:textId="69003CE8"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7100165" w14:textId="2B7AF294"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80" w:name="_Toc26745946"/>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80"/>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hapus</w:t>
            </w:r>
            <w:r w:rsidRPr="00E70C3D">
              <w:rPr>
                <w:rFonts w:ascii="Times New Roman" w:hAnsi="Times New Roman" w:cs="Times New Roman"/>
                <w:i/>
                <w:lang w:val="en-US"/>
              </w:rPr>
              <w:t xml:space="preserve"> </w:t>
            </w:r>
            <w:r w:rsidR="00D1615D" w:rsidRPr="00F706B4">
              <w:rPr>
                <w:rFonts w:ascii="Times New Roman" w:hAnsi="Times New Roman" w:cs="Times New Roman"/>
                <w:iCs/>
                <w:lang w:val="en-US"/>
              </w:rPr>
              <w:t>Menu</w:t>
            </w:r>
          </w:p>
        </w:tc>
      </w:tr>
      <w:tr w:rsidR="00911D53" w:rsidRPr="00E70C3D" w14:paraId="12749D72" w14:textId="77777777" w:rsidTr="002B09EF">
        <w:trPr>
          <w:jc w:val="center"/>
        </w:trPr>
        <w:tc>
          <w:tcPr>
            <w:tcW w:w="2065" w:type="dxa"/>
          </w:tcPr>
          <w:p w14:paraId="7F355693" w14:textId="462877B8"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4732CC" w14:textId="1B98ECD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24552EEB" w:rsidR="00911D5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22CE61B5"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74CDFED9"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r w:rsidR="00911D53"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 xml:space="preserve">menu </w:t>
            </w:r>
            <w:r w:rsidR="00D1615D" w:rsidRPr="007E0FBB">
              <w:rPr>
                <w:rFonts w:ascii="Times New Roman" w:hAnsi="Times New Roman" w:cs="Times New Roman"/>
                <w:i/>
                <w:iCs/>
                <w:lang w:val="en-US"/>
              </w:rPr>
              <w:t>management</w:t>
            </w:r>
          </w:p>
          <w:p w14:paraId="296D8966" w14:textId="5A228A74"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w:t>
            </w:r>
            <w:r w:rsidR="00693618" w:rsidRPr="00E70C3D">
              <w:rPr>
                <w:rFonts w:ascii="Times New Roman" w:hAnsi="Times New Roman" w:cs="Times New Roman"/>
                <w:lang w:val="en-US"/>
              </w:rPr>
              <w:t xml:space="preserve">tombol </w:t>
            </w:r>
            <w:r w:rsidR="00AF2A0D" w:rsidRPr="00AF2A0D">
              <w:rPr>
                <w:rFonts w:ascii="Times New Roman" w:hAnsi="Times New Roman" w:cs="Times New Roman"/>
                <w:i/>
                <w:iCs/>
                <w:lang w:val="en-US"/>
              </w:rPr>
              <w:t>delete</w:t>
            </w:r>
            <w:r w:rsidR="00911D53" w:rsidRPr="00E70C3D">
              <w:rPr>
                <w:rFonts w:ascii="Times New Roman" w:hAnsi="Times New Roman" w:cs="Times New Roman"/>
                <w:lang w:val="en-US"/>
              </w:rPr>
              <w:t xml:space="preserve"> pada data yang ingin dihapus</w:t>
            </w:r>
          </w:p>
          <w:p w14:paraId="6A3CD370" w14:textId="30825DA2"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r w:rsidR="00911D53"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Pr="007E0FBB">
              <w:rPr>
                <w:rFonts w:ascii="Times New Roman" w:hAnsi="Times New Roman" w:cs="Times New Roman"/>
                <w:i/>
                <w:iCs/>
                <w:lang w:val="en-US"/>
              </w:rPr>
              <w:t>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33FA5F9B"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08DC4A4" w14:textId="6CC86DFE"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7E0FBB">
              <w:rPr>
                <w:rFonts w:ascii="Times New Roman" w:hAnsi="Times New Roman" w:cs="Times New Roman"/>
                <w:b/>
                <w:bCs/>
                <w:i/>
                <w:iCs/>
                <w:lang w:val="en-US"/>
              </w:rPr>
              <w:t>role</w:t>
            </w:r>
            <w:r w:rsidR="00911D53" w:rsidRPr="00E70C3D">
              <w:rPr>
                <w:rFonts w:ascii="Times New Roman" w:hAnsi="Times New Roman" w:cs="Times New Roman"/>
                <w:b/>
                <w:bCs/>
                <w:lang w:val="en-US"/>
              </w:rPr>
              <w:t xml:space="preserv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92EB8BA" w14:textId="50C26A51"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81" w:name="_Toc26745947"/>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8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lihat</w:t>
            </w:r>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5F99CB40"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808E7C" w14:textId="322CA805"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5E279ADC"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6B3EEA8E"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30E3AD8F" w:rsidR="00DA66AE" w:rsidRPr="00E70C3D" w:rsidRDefault="00B36B4A" w:rsidP="00AE0EA3">
            <w:pPr>
              <w:pStyle w:val="ListParagraph"/>
              <w:numPr>
                <w:ilvl w:val="0"/>
                <w:numId w:val="5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DA66AE"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DA66AE"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sub</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F706B4">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submenu</w:t>
            </w:r>
          </w:p>
        </w:tc>
      </w:tr>
    </w:tbl>
    <w:p w14:paraId="70064663"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F4A3BBA" w14:textId="269CF5F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82" w:name="_Toc26745948"/>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8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ambah</w:t>
            </w:r>
            <w:r w:rsidRPr="00E70C3D">
              <w:rPr>
                <w:rFonts w:ascii="Times New Roman" w:hAnsi="Times New Roman" w:cs="Times New Roman"/>
                <w:i/>
                <w:lang w:val="en-US"/>
              </w:rPr>
              <w:t xml:space="preserve"> </w:t>
            </w:r>
            <w:r w:rsidRPr="00F706B4">
              <w:rPr>
                <w:rFonts w:ascii="Times New Roman" w:hAnsi="Times New Roman" w:cs="Times New Roman"/>
                <w:iCs/>
                <w:lang w:val="en-US"/>
              </w:rPr>
              <w:t>Submenu</w:t>
            </w:r>
          </w:p>
        </w:tc>
      </w:tr>
      <w:tr w:rsidR="00DA66AE" w:rsidRPr="00E70C3D" w14:paraId="231D5E7A" w14:textId="77777777" w:rsidTr="002B09EF">
        <w:trPr>
          <w:jc w:val="center"/>
        </w:trPr>
        <w:tc>
          <w:tcPr>
            <w:tcW w:w="2065" w:type="dxa"/>
          </w:tcPr>
          <w:p w14:paraId="2CD7D630" w14:textId="5ACACF6A"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F40C6F4" w14:textId="5380EA97"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4417542B" w:rsidR="00DA66A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belum ada</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199C746A"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5F4FC623"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00EC9F4D" w14:textId="692B056B" w:rsidR="001A5CEF"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klik</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tombol</w:t>
            </w:r>
            <w:r w:rsidR="001A5CEF"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submenu</w:t>
            </w:r>
          </w:p>
          <w:p w14:paraId="76FA039B" w14:textId="6E654A9F"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tambah </w:t>
            </w:r>
            <w:r w:rsidR="00DA66AE" w:rsidRPr="00E70C3D">
              <w:rPr>
                <w:rFonts w:ascii="Times New Roman" w:hAnsi="Times New Roman" w:cs="Times New Roman"/>
                <w:iCs/>
                <w:lang w:val="en-US"/>
              </w:rPr>
              <w:t>submenu</w:t>
            </w:r>
          </w:p>
          <w:p w14:paraId="706954CE" w14:textId="50EBE4CB"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r w:rsidR="00DA66AE"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7EE87B86" w14:textId="34EAE6E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224A3DD8" w14:textId="194A1F46"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15334DFB" w14:textId="1B8BDD88"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r w:rsidR="00DA66AE"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73EB3E2E"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26B75BF1" w14:textId="25D984B1"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00DA66AE" w:rsidRPr="00E70C3D">
              <w:rPr>
                <w:rFonts w:ascii="Times New Roman" w:hAnsi="Times New Roman" w:cs="Times New Roman"/>
                <w:lang w:val="en-US"/>
              </w:rPr>
              <w:t xml:space="preserve">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url,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0C72DA4" w14:textId="77777777" w:rsidR="00DA66AE" w:rsidRDefault="00DA66AE" w:rsidP="00100AE4">
      <w:pPr>
        <w:pStyle w:val="Coverfooter"/>
        <w:ind w:left="576"/>
        <w:jc w:val="left"/>
        <w:rPr>
          <w:rFonts w:cs="Times New Roman"/>
        </w:rPr>
      </w:pPr>
    </w:p>
    <w:p w14:paraId="142EAFF1" w14:textId="0F11FF7A"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83" w:name="_Toc26745949"/>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8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ubah</w:t>
            </w:r>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0AC3A77"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E40A3A" w14:textId="6DDF0C1B"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4F7470EA" w:rsidR="00DA66A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sudah</w:t>
            </w:r>
            <w:r>
              <w:rPr>
                <w:rFonts w:ascii="Times New Roman" w:hAnsi="Times New Roman" w:cs="Times New Roman"/>
                <w:iCs/>
                <w:lang w:val="en-US"/>
              </w:rPr>
              <w:t xml:space="preserve"> ada</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6482DC0D"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5187405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r w:rsidR="00DA66AE" w:rsidRPr="00E70C3D">
              <w:rPr>
                <w:rFonts w:ascii="Times New Roman" w:hAnsi="Times New Roman" w:cs="Times New Roman"/>
                <w:lang w:val="en-US"/>
              </w:rPr>
              <w:t xml:space="preserve">klik menu submenu </w:t>
            </w:r>
            <w:r w:rsidR="00DA66AE" w:rsidRPr="007E0FBB">
              <w:rPr>
                <w:rFonts w:ascii="Times New Roman" w:hAnsi="Times New Roman" w:cs="Times New Roman"/>
                <w:i/>
                <w:iCs/>
                <w:lang w:val="en-US"/>
              </w:rPr>
              <w:t>management</w:t>
            </w:r>
          </w:p>
          <w:p w14:paraId="78D6140E" w14:textId="7A15D55E" w:rsidR="00373E56"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klik</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tombol</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edit</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submenu</w:t>
            </w:r>
          </w:p>
          <w:p w14:paraId="3E0925C4" w14:textId="24ED250E"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edit submenu </w:t>
            </w:r>
            <w:r w:rsidR="00DA66AE" w:rsidRPr="007E0FBB">
              <w:rPr>
                <w:rFonts w:ascii="Times New Roman" w:hAnsi="Times New Roman" w:cs="Times New Roman"/>
                <w:i/>
                <w:iCs/>
                <w:lang w:val="en-US"/>
              </w:rPr>
              <w:t>management</w:t>
            </w:r>
          </w:p>
          <w:p w14:paraId="7FFA979B" w14:textId="7548863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r w:rsidR="00DA66AE"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submenu </w:t>
            </w:r>
            <w:r w:rsidRPr="007E0FBB">
              <w:rPr>
                <w:rFonts w:ascii="Times New Roman" w:hAnsi="Times New Roman" w:cs="Times New Roman"/>
                <w:i/>
                <w:iCs/>
                <w:lang w:val="en-US"/>
              </w:rPr>
              <w:t>management</w:t>
            </w:r>
          </w:p>
          <w:p w14:paraId="2AA713F0" w14:textId="4F956BC0"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66B49A0E" w14:textId="49E9C47B"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56A7712B"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00F8D9D2" w14:textId="44FB53BA"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url,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08D2A11" w14:textId="5B901202"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84" w:name="_Toc26745950"/>
      <w:r w:rsidRPr="00F1002F">
        <w:t xml:space="preserve">Tabel </w:t>
      </w:r>
      <w:r w:rsidRPr="00F1002F">
        <w:rPr>
          <w:lang w:val="en-US"/>
        </w:rPr>
        <w:t>5.</w:t>
      </w:r>
      <w:r w:rsidR="00D805C2">
        <w:rPr>
          <w:lang w:val="en-US"/>
        </w:rPr>
        <w:t>20</w:t>
      </w:r>
      <w:r w:rsidRPr="00F1002F">
        <w:t xml:space="preserve"> Use Case Description </w:t>
      </w:r>
      <w:r>
        <w:t>Menghapus Submenu</w:t>
      </w:r>
      <w:bookmarkEnd w:id="684"/>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hapus</w:t>
            </w:r>
            <w:r w:rsidRPr="00E70C3D">
              <w:rPr>
                <w:rFonts w:ascii="Times New Roman" w:hAnsi="Times New Roman" w:cs="Times New Roman"/>
                <w:i/>
                <w:lang w:val="en-US"/>
              </w:rPr>
              <w:t xml:space="preserve"> </w:t>
            </w:r>
            <w:r w:rsidRPr="007E0FBB">
              <w:rPr>
                <w:rFonts w:ascii="Times New Roman" w:hAnsi="Times New Roman" w:cs="Times New Roman"/>
                <w:iCs/>
                <w:lang w:val="en-US"/>
              </w:rPr>
              <w:t>Submenu</w:t>
            </w:r>
          </w:p>
        </w:tc>
      </w:tr>
      <w:tr w:rsidR="00DA66AE" w:rsidRPr="00E70C3D" w14:paraId="70F59391" w14:textId="77777777" w:rsidTr="005012BB">
        <w:trPr>
          <w:jc w:val="center"/>
        </w:trPr>
        <w:tc>
          <w:tcPr>
            <w:tcW w:w="2065" w:type="dxa"/>
          </w:tcPr>
          <w:p w14:paraId="0EA08928" w14:textId="4651553F"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BA810D" w14:textId="14A47D71"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12C42F19" w:rsidR="00DA66A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3955ECC3"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3C3E83E1"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r w:rsidR="00DA66AE" w:rsidRPr="00E70C3D">
              <w:rPr>
                <w:rFonts w:ascii="Times New Roman" w:hAnsi="Times New Roman" w:cs="Times New Roman"/>
                <w:lang w:val="en-US"/>
              </w:rPr>
              <w:t>klik menu submenu management</w:t>
            </w:r>
          </w:p>
          <w:p w14:paraId="48D3B4BC" w14:textId="159BE4B9"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klik hapus pada data yang ingin dihapus</w:t>
            </w:r>
          </w:p>
          <w:p w14:paraId="7CC97765" w14:textId="27CE3AC0"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r w:rsidR="00DA66AE"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5AA6C0EF"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50BEAECE" w14:textId="46D05D15"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0326E572" w14:textId="452ED6E5"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85" w:name="_Toc26745951"/>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8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61BF072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803BA0" w14:textId="09935DE3"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4E0403DD"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3B2337B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062178C5" w:rsidR="00CD0EBA" w:rsidRPr="00E70C3D" w:rsidRDefault="00B36B4A" w:rsidP="00AE0EA3">
            <w:pPr>
              <w:pStyle w:val="ListParagraph"/>
              <w:numPr>
                <w:ilvl w:val="0"/>
                <w:numId w:val="61"/>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klik</w:t>
            </w:r>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menu</w:t>
            </w:r>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pegawai</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U</w:t>
            </w:r>
          </w:p>
        </w:tc>
        <w:tc>
          <w:tcPr>
            <w:tcW w:w="2977" w:type="dxa"/>
          </w:tcPr>
          <w:p w14:paraId="33F9586C" w14:textId="247DC50A"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7E0FBB">
              <w:rPr>
                <w:rFonts w:ascii="Times New Roman" w:hAnsi="Times New Roman" w:cs="Times New Roman"/>
                <w:iCs/>
                <w:lang w:val="en-US"/>
              </w:rPr>
              <w:t>pegawa</w:t>
            </w:r>
            <w:r w:rsidR="007E0FBB" w:rsidRPr="007E0FBB">
              <w:rPr>
                <w:rFonts w:ascii="Times New Roman" w:hAnsi="Times New Roman" w:cs="Times New Roman"/>
                <w:iCs/>
                <w:lang w:val="en-US"/>
              </w:rPr>
              <w:t>i</w:t>
            </w:r>
            <w:r w:rsidRPr="00E70C3D">
              <w:rPr>
                <w:rFonts w:ascii="Times New Roman" w:hAnsi="Times New Roman" w:cs="Times New Roman"/>
                <w:i/>
                <w:lang w:val="en-US"/>
              </w:rPr>
              <w:t xml:space="preserve"> </w:t>
            </w:r>
            <w:r w:rsidRPr="00B913B4">
              <w:rPr>
                <w:rFonts w:ascii="Times New Roman" w:hAnsi="Times New Roman" w:cs="Times New Roman"/>
                <w:iCs/>
                <w:lang w:val="en-US"/>
              </w:rPr>
              <w:t>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TU</w:t>
            </w:r>
          </w:p>
        </w:tc>
      </w:tr>
    </w:tbl>
    <w:p w14:paraId="6E5BB9B1" w14:textId="1CD8D8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86" w:name="_Toc26745952"/>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8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449BB6A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D0F97B" w14:textId="09CF68F9"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4E20B0F" w:rsidR="00CD0EBA"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8A460ED"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63007290"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Pegawai TU</w:t>
            </w:r>
          </w:p>
          <w:p w14:paraId="273E1FCF" w14:textId="1AD9DAE2"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klik</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ombol</w:t>
            </w:r>
            <w:r w:rsidR="00CD0EBA"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pegawai</w:t>
            </w:r>
          </w:p>
          <w:p w14:paraId="15570C50" w14:textId="7D2B8D71"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tambah Pegawai TU</w:t>
            </w:r>
          </w:p>
          <w:p w14:paraId="478010CF" w14:textId="761EB019"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r w:rsidR="00CD0EBA"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4F3525DA" w14:textId="20FA0794"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Pegawai TU</w:t>
            </w:r>
          </w:p>
          <w:p w14:paraId="44FA0565" w14:textId="0864AFC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6ADCE6E" w14:textId="74AD1C9C"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47ED789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674EB28" w14:textId="5B7F5737"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E09AFF8" w14:textId="56CA065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87" w:name="_Toc26745953"/>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8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B913B4">
              <w:rPr>
                <w:rFonts w:ascii="Times New Roman" w:hAnsi="Times New Roman" w:cs="Times New Roman"/>
                <w:iCs/>
                <w:lang w:val="en-US"/>
              </w:rPr>
              <w:t>Mengubah</w:t>
            </w:r>
            <w:r w:rsidRPr="00E70C3D">
              <w:rPr>
                <w:rFonts w:ascii="Times New Roman" w:hAnsi="Times New Roman" w:cs="Times New Roman"/>
                <w:i/>
                <w:lang w:val="en-US"/>
              </w:rPr>
              <w:t xml:space="preserve"> </w:t>
            </w:r>
            <w:r w:rsidRPr="00B913B4">
              <w:rPr>
                <w:rFonts w:ascii="Times New Roman" w:hAnsi="Times New Roman" w:cs="Times New Roman"/>
                <w:iCs/>
                <w:lang w:val="en-US"/>
              </w:rPr>
              <w:t>pegawai</w:t>
            </w:r>
            <w:r w:rsidRPr="00E70C3D">
              <w:rPr>
                <w:rFonts w:ascii="Times New Roman" w:hAnsi="Times New Roman" w:cs="Times New Roman"/>
                <w:i/>
                <w:lang w:val="en-US"/>
              </w:rPr>
              <w:t xml:space="preserve"> </w:t>
            </w:r>
            <w:r w:rsidRPr="00B913B4">
              <w:rPr>
                <w:rFonts w:ascii="Times New Roman" w:hAnsi="Times New Roman" w:cs="Times New Roman"/>
                <w:iCs/>
                <w:lang w:val="en-US"/>
              </w:rPr>
              <w:t>TU</w:t>
            </w:r>
          </w:p>
        </w:tc>
      </w:tr>
      <w:tr w:rsidR="00CD0EBA" w:rsidRPr="00E70C3D" w14:paraId="1754B2A8" w14:textId="77777777" w:rsidTr="002F73F7">
        <w:trPr>
          <w:jc w:val="center"/>
        </w:trPr>
        <w:tc>
          <w:tcPr>
            <w:tcW w:w="2065" w:type="dxa"/>
          </w:tcPr>
          <w:p w14:paraId="00A9B4D0" w14:textId="47E7A6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98A3D0C" w14:textId="0CFCB9DA"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0D44D9A2" w:rsidR="00CD0EBA"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5A55935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31E0E4AA"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r w:rsidR="00CD0EBA" w:rsidRPr="00E70C3D">
              <w:rPr>
                <w:rFonts w:ascii="Times New Roman" w:hAnsi="Times New Roman" w:cs="Times New Roman"/>
                <w:lang w:val="en-US"/>
              </w:rPr>
              <w:t>klik menu pegawai TU</w:t>
            </w:r>
          </w:p>
          <w:p w14:paraId="283910A7" w14:textId="75E72EA6"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klik</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ombol</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edit</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pegawai</w:t>
            </w:r>
          </w:p>
          <w:p w14:paraId="304090F7" w14:textId="1E9A5FC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D0EBA"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edit </w:t>
            </w:r>
            <w:r w:rsidR="00896C69" w:rsidRPr="00E70C3D">
              <w:rPr>
                <w:rFonts w:ascii="Times New Roman" w:hAnsi="Times New Roman" w:cs="Times New Roman"/>
                <w:lang w:val="en-US"/>
              </w:rPr>
              <w:t>pegawai TU</w:t>
            </w:r>
          </w:p>
          <w:p w14:paraId="38061358" w14:textId="2D2180B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r w:rsidR="00CD0EBA"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34CA3F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FDA3A8" w14:textId="46A8D7C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169267DD"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69DADCDD" w14:textId="26BC83F1"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E0258A" w14:textId="06A3279F"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88" w:name="_Toc26745954"/>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88"/>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734E0D">
              <w:rPr>
                <w:rFonts w:ascii="Times New Roman" w:hAnsi="Times New Roman" w:cs="Times New Roman"/>
                <w:iCs/>
                <w:lang w:val="en-US"/>
              </w:rPr>
              <w:t>Menghapus</w:t>
            </w:r>
            <w:r w:rsidRPr="00E70C3D">
              <w:rPr>
                <w:rFonts w:ascii="Times New Roman" w:hAnsi="Times New Roman" w:cs="Times New Roman"/>
                <w:i/>
                <w:lang w:val="en-US"/>
              </w:rPr>
              <w:t xml:space="preserve">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582A40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158BCE" w14:textId="28CD82DD"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18EAD215" w:rsidR="00CD0EBA"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6EDA88D5"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C33D9CE"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r w:rsidR="00CD0EBA"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C5ABE95"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CD0EBA" w:rsidRPr="00E70C3D">
              <w:rPr>
                <w:rFonts w:ascii="Times New Roman" w:hAnsi="Times New Roman" w:cs="Times New Roman"/>
                <w:lang w:val="en-US"/>
              </w:rPr>
              <w:t xml:space="preserve"> pada data yang ingin dihapus</w:t>
            </w:r>
          </w:p>
          <w:p w14:paraId="51E46D9C" w14:textId="1C4F2A53"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r w:rsidR="00CD0EBA"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3DE7EB7D"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6DD12D2A" w14:textId="16DF65E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2E0E7B9" w14:textId="0D7C8C37"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89" w:name="_Toc26745955"/>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8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1B808A6A"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C64C82" w14:textId="0C0D4E86"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3307441"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6695283D"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186E4506" w:rsidR="009F1172" w:rsidRPr="00E70C3D" w:rsidRDefault="00B36B4A" w:rsidP="00AE0EA3">
            <w:pPr>
              <w:pStyle w:val="ListParagraph"/>
              <w:numPr>
                <w:ilvl w:val="0"/>
                <w:numId w:val="7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F1172"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F1172" w:rsidRPr="00E70C3D">
              <w:rPr>
                <w:rFonts w:ascii="Times New Roman" w:hAnsi="Times New Roman" w:cs="Times New Roman"/>
                <w:i/>
                <w:lang w:val="en-US"/>
              </w:rPr>
              <w:t xml:space="preserve"> </w:t>
            </w:r>
            <w:r w:rsidR="00AF2A0D">
              <w:rPr>
                <w:rFonts w:ascii="Times New Roman" w:hAnsi="Times New Roman" w:cs="Times New Roman"/>
                <w:i/>
                <w:lang w:val="en-US"/>
              </w:rPr>
              <w:t>pegawai</w:t>
            </w:r>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BKD</w:t>
            </w:r>
          </w:p>
        </w:tc>
        <w:tc>
          <w:tcPr>
            <w:tcW w:w="2977" w:type="dxa"/>
          </w:tcPr>
          <w:p w14:paraId="1722346D" w14:textId="2AE3C50E"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proofErr w:type="gramStart"/>
            <w:r w:rsidR="00AF2A0D">
              <w:rPr>
                <w:rFonts w:ascii="Times New Roman" w:hAnsi="Times New Roman" w:cs="Times New Roman"/>
                <w:i/>
                <w:lang w:val="en-US"/>
              </w:rPr>
              <w:t>pegawai</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D</w:t>
            </w:r>
          </w:p>
        </w:tc>
      </w:tr>
    </w:tbl>
    <w:p w14:paraId="44A9704B" w14:textId="4F6BADED"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90" w:name="_Toc26745956"/>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9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B36B4A">
              <w:rPr>
                <w:rFonts w:ascii="Times New Roman" w:hAnsi="Times New Roman" w:cs="Times New Roman"/>
                <w:iCs/>
                <w:lang w:val="en-US"/>
              </w:rPr>
              <w:t>Menambah</w:t>
            </w:r>
            <w:r w:rsidRPr="00E70C3D">
              <w:rPr>
                <w:rFonts w:ascii="Times New Roman" w:hAnsi="Times New Roman" w:cs="Times New Roman"/>
                <w:i/>
                <w:lang w:val="en-US"/>
              </w:rPr>
              <w:t xml:space="preserve">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535872C3"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9D8329" w14:textId="1780DF1A"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0AA108B" w:rsidR="009F1172"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4B446373"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E1E64E6"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Pegawai BKD</w:t>
            </w:r>
          </w:p>
          <w:p w14:paraId="51DE8CCA" w14:textId="59E2AC84"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r w:rsidR="009F1172" w:rsidRPr="00AF2A0D">
              <w:rPr>
                <w:rFonts w:ascii="Times New Roman" w:hAnsi="Times New Roman" w:cs="Times New Roman"/>
                <w:iCs/>
                <w:lang w:val="en-US"/>
              </w:rPr>
              <w:t>klik</w:t>
            </w:r>
            <w:r w:rsidR="009F1172" w:rsidRPr="00E70C3D">
              <w:rPr>
                <w:rFonts w:ascii="Times New Roman" w:hAnsi="Times New Roman" w:cs="Times New Roman"/>
                <w:i/>
                <w:lang w:val="en-US"/>
              </w:rPr>
              <w:t xml:space="preserve"> </w:t>
            </w:r>
            <w:r w:rsidR="009F1172" w:rsidRPr="00AF2A0D">
              <w:rPr>
                <w:rFonts w:ascii="Times New Roman" w:hAnsi="Times New Roman" w:cs="Times New Roman"/>
                <w:iCs/>
                <w:lang w:val="en-US"/>
              </w:rPr>
              <w:t>tombol</w:t>
            </w:r>
            <w:r w:rsidR="009F1172"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F1172" w:rsidRPr="00E70C3D">
              <w:rPr>
                <w:rFonts w:ascii="Times New Roman" w:hAnsi="Times New Roman" w:cs="Times New Roman"/>
                <w:i/>
                <w:lang w:val="en-US"/>
              </w:rPr>
              <w:t xml:space="preserve"> </w:t>
            </w:r>
            <w:r w:rsidR="009F1172" w:rsidRPr="00AF2A0D">
              <w:rPr>
                <w:rFonts w:ascii="Times New Roman" w:hAnsi="Times New Roman" w:cs="Times New Roman"/>
                <w:iCs/>
                <w:lang w:val="en-US"/>
              </w:rPr>
              <w:t>pegawai</w:t>
            </w:r>
          </w:p>
          <w:p w14:paraId="61CBF3F4" w14:textId="59F21097"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tambah Pegawai BKD</w:t>
            </w:r>
          </w:p>
          <w:p w14:paraId="685AB7EC" w14:textId="0F2B578C"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r w:rsidR="009F1172"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D</w:t>
            </w:r>
          </w:p>
          <w:p w14:paraId="629EBC83" w14:textId="4B126FE2"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Pegawai BKD</w:t>
            </w:r>
          </w:p>
          <w:p w14:paraId="7EB2EAB7" w14:textId="034CBA94"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0E37BB9" w14:textId="248A3C4A"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lastRenderedPageBreak/>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790A31" w14:textId="6EF8605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AF2A0D">
              <w:rPr>
                <w:rFonts w:ascii="Times New Roman" w:hAnsi="Times New Roman" w:cs="Times New Roman"/>
                <w:i/>
                <w:iCs/>
              </w:rPr>
              <w:t>.</w:t>
            </w:r>
          </w:p>
          <w:p w14:paraId="2588C6FB" w14:textId="492FAC2E"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301FFDDB" w14:textId="63BE5A31"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91" w:name="_Toc26745957"/>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9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4ADF6555" w:rsidR="009F1172" w:rsidRPr="00E70C3D" w:rsidRDefault="009F1172"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Mengubah</w:t>
            </w:r>
            <w:r w:rsidRPr="00E70C3D">
              <w:rPr>
                <w:rFonts w:ascii="Times New Roman" w:hAnsi="Times New Roman" w:cs="Times New Roman"/>
                <w:i/>
                <w:lang w:val="en-US"/>
              </w:rPr>
              <w:t xml:space="preserve"> </w:t>
            </w:r>
            <w:r w:rsidR="00AF2A0D" w:rsidRPr="00AF2A0D">
              <w:rPr>
                <w:rFonts w:ascii="Times New Roman" w:hAnsi="Times New Roman" w:cs="Times New Roman"/>
                <w:iCs/>
                <w:lang w:val="en-US"/>
              </w:rPr>
              <w:t>P</w:t>
            </w:r>
            <w:r w:rsidRPr="00AF2A0D">
              <w:rPr>
                <w:rFonts w:ascii="Times New Roman" w:hAnsi="Times New Roman" w:cs="Times New Roman"/>
                <w:iCs/>
                <w:lang w:val="en-US"/>
              </w:rPr>
              <w:t>egawai</w:t>
            </w:r>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4413F65D"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FE8882" w14:textId="74E35FFB"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6AB12D47" w:rsidR="009F1172"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29720EB4"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115DDE25"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r w:rsidR="009F1172"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09B5D9A6"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F1172" w:rsidRPr="00E70C3D">
              <w:rPr>
                <w:rFonts w:ascii="Times New Roman" w:hAnsi="Times New Roman" w:cs="Times New Roman"/>
                <w:i/>
                <w:lang w:val="en-US"/>
              </w:rPr>
              <w:t xml:space="preserve"> tombol edit </w:t>
            </w:r>
            <w:r w:rsidR="00AF2A0D">
              <w:rPr>
                <w:rFonts w:ascii="Times New Roman" w:hAnsi="Times New Roman" w:cs="Times New Roman"/>
                <w:i/>
                <w:lang w:val="en-US"/>
              </w:rPr>
              <w:t>pegawai</w:t>
            </w:r>
          </w:p>
          <w:p w14:paraId="132F39A7" w14:textId="52D7A7CE"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edit </w:t>
            </w:r>
            <w:r w:rsidR="00896C69" w:rsidRPr="00E70C3D">
              <w:rPr>
                <w:rFonts w:ascii="Times New Roman" w:hAnsi="Times New Roman" w:cs="Times New Roman"/>
                <w:lang w:val="en-US"/>
              </w:rPr>
              <w:t>pegawai BKD</w:t>
            </w:r>
          </w:p>
          <w:p w14:paraId="15C365B5" w14:textId="3DD6C1C8"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r w:rsidR="009F1172"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5154BCC3"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6BA180C" w14:textId="6674CA9F"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821B4D5"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1B1EDD8" w14:textId="6D5F3388"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5BD382F6" w14:textId="040DCC5F"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92" w:name="_Toc26745958"/>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92"/>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6CA54B7C" w:rsidR="009F1172" w:rsidRPr="00E70C3D" w:rsidRDefault="00AF2A0D"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Menghapus</w:t>
            </w:r>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53CD449C"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074AFD" w14:textId="061D5821"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1A1182AB" w:rsidR="009F1172"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6FF481F2"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73C6FEEB"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r w:rsidR="009F1172"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40BF9EB3"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9F1172" w:rsidRPr="00E70C3D">
              <w:rPr>
                <w:rFonts w:ascii="Times New Roman" w:hAnsi="Times New Roman" w:cs="Times New Roman"/>
                <w:lang w:val="en-US"/>
              </w:rPr>
              <w:t xml:space="preserve"> pada data yang ingin dihapus</w:t>
            </w:r>
          </w:p>
          <w:p w14:paraId="5C80FAAB" w14:textId="0BC065E5"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r w:rsidR="009F1172"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506ED3F6"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10BEB9FC" w14:textId="176A1FAF"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49229AE5" w14:textId="2DBA1365"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93" w:name="_Toc26745959"/>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9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3D58FFA7"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35F9E28" w14:textId="0F2FD174"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5D3C77F1" w14:textId="5988572B"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12E808DE"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56C46E1E" w:rsidR="006019D1"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6019D1"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6019D1" w:rsidRPr="00E70C3D">
              <w:rPr>
                <w:rFonts w:ascii="Times New Roman" w:hAnsi="Times New Roman" w:cs="Times New Roman"/>
                <w:i/>
                <w:lang w:val="en-US"/>
              </w:rPr>
              <w:t xml:space="preserve"> </w:t>
            </w:r>
            <w:r w:rsidR="00AF2A0D">
              <w:rPr>
                <w:rFonts w:ascii="Times New Roman" w:hAnsi="Times New Roman" w:cs="Times New Roman"/>
                <w:i/>
                <w:lang w:val="en-US"/>
              </w:rPr>
              <w:t>pegawai</w:t>
            </w:r>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BKA</w:t>
            </w:r>
          </w:p>
        </w:tc>
        <w:tc>
          <w:tcPr>
            <w:tcW w:w="2977" w:type="dxa"/>
          </w:tcPr>
          <w:p w14:paraId="43EB87A8" w14:textId="451F5F1B"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Cs/>
                <w:lang w:val="en-US"/>
              </w:rPr>
              <w:t>pegawai</w:t>
            </w:r>
            <w:r w:rsidR="00AF2A0D">
              <w:rPr>
                <w:rFonts w:ascii="Times New Roman" w:hAnsi="Times New Roman" w:cs="Times New Roman"/>
                <w:iCs/>
                <w:lang w:val="en-US"/>
              </w:rPr>
              <w:t xml:space="preserve">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A</w:t>
            </w:r>
          </w:p>
        </w:tc>
      </w:tr>
    </w:tbl>
    <w:p w14:paraId="0461E800" w14:textId="15AC11B4"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94" w:name="_Toc26745960"/>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9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0F21C488"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6FB1DB9C"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A97CBE" w14:textId="16FF943F"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1F2D4811" w:rsidR="006019D1"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5CE0808D"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2E4DF0E3"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Pegawai BKA</w:t>
            </w:r>
          </w:p>
          <w:p w14:paraId="3A018166" w14:textId="3A724048"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6019D1" w:rsidRPr="00E70C3D">
              <w:rPr>
                <w:rFonts w:ascii="Times New Roman" w:hAnsi="Times New Roman" w:cs="Times New Roman"/>
                <w:i/>
                <w:lang w:val="en-US"/>
              </w:rPr>
              <w:t xml:space="preserve"> tombol </w:t>
            </w:r>
            <w:r w:rsidR="008A5919" w:rsidRPr="008A5919">
              <w:rPr>
                <w:rFonts w:ascii="Times New Roman" w:hAnsi="Times New Roman" w:cs="Times New Roman"/>
                <w:i/>
                <w:iCs/>
                <w:lang w:val="en-US"/>
              </w:rPr>
              <w:t>add</w:t>
            </w:r>
            <w:r w:rsidR="006019D1" w:rsidRPr="00E70C3D">
              <w:rPr>
                <w:rFonts w:ascii="Times New Roman" w:hAnsi="Times New Roman" w:cs="Times New Roman"/>
                <w:i/>
                <w:lang w:val="en-US"/>
              </w:rPr>
              <w:t xml:space="preserve"> </w:t>
            </w:r>
            <w:r w:rsidR="00AF2A0D">
              <w:rPr>
                <w:rFonts w:ascii="Times New Roman" w:hAnsi="Times New Roman" w:cs="Times New Roman"/>
                <w:i/>
                <w:lang w:val="en-US"/>
              </w:rPr>
              <w:t>pegawai</w:t>
            </w:r>
          </w:p>
          <w:p w14:paraId="66CDFEB1" w14:textId="501DE9E7"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tambah Pegawai BKA</w:t>
            </w:r>
          </w:p>
          <w:p w14:paraId="07B0C7F0" w14:textId="0F104379"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r w:rsidR="006019D1"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5BABCA2D"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Pegawai BKA</w:t>
            </w:r>
          </w:p>
          <w:p w14:paraId="5E3FD981" w14:textId="5C30FD8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2881349" w14:textId="2CA7789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225B1F5D"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E0BBD67" w14:textId="5EABCAC3"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44624A19" w14:textId="68BA4EF1"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95" w:name="_Toc26745961"/>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9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62A329CE" w:rsidR="006019D1" w:rsidRPr="00E70C3D" w:rsidRDefault="006019D1"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 xml:space="preserve">Mengubah </w:t>
            </w:r>
            <w:r w:rsidR="00AF2A0D" w:rsidRPr="00AF2A0D">
              <w:rPr>
                <w:rFonts w:ascii="Times New Roman" w:hAnsi="Times New Roman" w:cs="Times New Roman"/>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01CAF39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33A4539" w14:textId="3DFBA6FC"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56B06175" w:rsidR="006019D1"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4643A9F1"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78BBBFBE"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r w:rsidR="006019D1" w:rsidRPr="00E70C3D">
              <w:rPr>
                <w:rFonts w:ascii="Times New Roman" w:hAnsi="Times New Roman" w:cs="Times New Roman"/>
                <w:lang w:val="en-US"/>
              </w:rPr>
              <w:t>klik menu pegawai BKA</w:t>
            </w:r>
          </w:p>
          <w:p w14:paraId="5C9D5CD1" w14:textId="79509E22"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r w:rsidR="006019D1" w:rsidRPr="00AF2A0D">
              <w:rPr>
                <w:rFonts w:ascii="Times New Roman" w:hAnsi="Times New Roman" w:cs="Times New Roman"/>
                <w:iCs/>
                <w:lang w:val="en-US"/>
              </w:rPr>
              <w:t>klik tombol edit</w:t>
            </w:r>
            <w:r w:rsidR="006019D1" w:rsidRPr="00E70C3D">
              <w:rPr>
                <w:rFonts w:ascii="Times New Roman" w:hAnsi="Times New Roman" w:cs="Times New Roman"/>
                <w:i/>
                <w:lang w:val="en-US"/>
              </w:rPr>
              <w:t xml:space="preserve"> </w:t>
            </w:r>
            <w:r w:rsidR="00AF2A0D" w:rsidRPr="00AF2A0D">
              <w:rPr>
                <w:rFonts w:ascii="Times New Roman" w:hAnsi="Times New Roman" w:cs="Times New Roman"/>
                <w:iCs/>
                <w:lang w:val="en-US"/>
              </w:rPr>
              <w:t>pegawai</w:t>
            </w:r>
          </w:p>
          <w:p w14:paraId="1BFEB2E4" w14:textId="0702AC53"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edit egawai BKA</w:t>
            </w:r>
          </w:p>
          <w:p w14:paraId="15219D10" w14:textId="74DFBCFF"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r w:rsidR="006019D1"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BKA</w:t>
            </w:r>
          </w:p>
          <w:p w14:paraId="0B550198" w14:textId="7E95FDC0"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72AD24C" w14:textId="0C8AD699"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49DCF912"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291A7274" w14:textId="4AACF629"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470E9A" w14:textId="4CDEF2EC"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96" w:name="_Toc26745962"/>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96"/>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6E9586DC" w:rsidR="006019D1" w:rsidRPr="00E70C3D" w:rsidRDefault="00AF2A0D"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Menghapus</w:t>
            </w:r>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10B5CEF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DE15487" w14:textId="26A64925"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1DE2CEFD" w:rsidR="006019D1"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1A0F0C39"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1F1BF535"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r w:rsidR="006019D1"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0D5253A6"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6019D1" w:rsidRPr="00E70C3D">
              <w:rPr>
                <w:rFonts w:ascii="Times New Roman" w:hAnsi="Times New Roman" w:cs="Times New Roman"/>
                <w:lang w:val="en-US"/>
              </w:rPr>
              <w:t xml:space="preserve"> pada data yang ingin dihapus</w:t>
            </w:r>
          </w:p>
          <w:p w14:paraId="0C658D17" w14:textId="0086B31D"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r w:rsidR="006019D1"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449177FC"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5601FD6B" w14:textId="5CAE18CE"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59633D35" w14:textId="3AE30FC0"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3000D5" w14:textId="4DF28BFF" w:rsidR="00E6712D" w:rsidRPr="00F1002F" w:rsidRDefault="00E6712D" w:rsidP="00100AE4">
      <w:pPr>
        <w:pStyle w:val="Tabel"/>
      </w:pPr>
      <w:bookmarkStart w:id="697" w:name="_Toc26745963"/>
      <w:r w:rsidRPr="00F1002F">
        <w:t xml:space="preserve">Tabel </w:t>
      </w:r>
      <w:r w:rsidRPr="00F1002F">
        <w:rPr>
          <w:lang w:val="en-US"/>
        </w:rPr>
        <w:t>5.</w:t>
      </w:r>
      <w:r w:rsidR="00D805C2">
        <w:rPr>
          <w:lang w:val="en-US"/>
        </w:rPr>
        <w:t>33</w:t>
      </w:r>
      <w:r w:rsidRPr="00F1002F">
        <w:t xml:space="preserve"> Use Case Description </w:t>
      </w:r>
      <w:r>
        <w:t xml:space="preserve">Melihat </w:t>
      </w:r>
      <w:r w:rsidR="00AF2A0D" w:rsidRPr="00AF2A0D">
        <w:rPr>
          <w:i/>
          <w:iCs/>
        </w:rPr>
        <w:t>Trash</w:t>
      </w:r>
      <w:r>
        <w:t xml:space="preserve"> Pegawai</w:t>
      </w:r>
      <w:bookmarkEnd w:id="697"/>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0A594A27"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Pegawai </w:t>
            </w:r>
          </w:p>
        </w:tc>
      </w:tr>
      <w:tr w:rsidR="00E6712D" w:rsidRPr="00E70C3D" w14:paraId="0D61490E" w14:textId="77777777" w:rsidTr="00D57B27">
        <w:trPr>
          <w:jc w:val="center"/>
        </w:trPr>
        <w:tc>
          <w:tcPr>
            <w:tcW w:w="2065" w:type="dxa"/>
          </w:tcPr>
          <w:p w14:paraId="478222E4" w14:textId="2B67BF92" w:rsidR="00E6712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816735" w14:textId="331120BD" w:rsidR="00E6712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05491116" w:rsidR="00E6712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6712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2245417A" w:rsidR="00E6712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6712D" w:rsidRPr="00E70C3D">
              <w:rPr>
                <w:rFonts w:ascii="Times New Roman" w:hAnsi="Times New Roman" w:cs="Times New Roman"/>
                <w:i/>
              </w:rPr>
              <w:t xml:space="preserve">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71193D71" w:rsidR="00E6712D" w:rsidRPr="00E70C3D" w:rsidRDefault="00B36B4A" w:rsidP="00AE0EA3">
            <w:pPr>
              <w:pStyle w:val="ListParagraph"/>
              <w:numPr>
                <w:ilvl w:val="0"/>
                <w:numId w:val="8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6712D" w:rsidRPr="00E70C3D">
              <w:rPr>
                <w:rFonts w:ascii="Times New Roman" w:hAnsi="Times New Roman" w:cs="Times New Roman"/>
                <w:i/>
                <w:lang w:val="en-US"/>
              </w:rPr>
              <w:t xml:space="preserve"> </w:t>
            </w:r>
            <w:r w:rsidR="00E6712D" w:rsidRPr="00AF2A0D">
              <w:rPr>
                <w:rFonts w:ascii="Times New Roman" w:hAnsi="Times New Roman" w:cs="Times New Roman"/>
                <w:iCs/>
                <w:lang w:val="en-US"/>
              </w:rPr>
              <w:t>klik menu</w:t>
            </w:r>
            <w:r w:rsidR="00E6712D"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1EEEF964" w14:textId="561120F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AF2A0D" w:rsidRPr="00AF2A0D">
              <w:rPr>
                <w:rFonts w:ascii="Times New Roman" w:hAnsi="Times New Roman" w:cs="Times New Roman"/>
                <w:iCs/>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DA9BE7B"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w:t>
            </w:r>
            <w:r w:rsidR="00AF2A0D" w:rsidRPr="00AF2A0D">
              <w:rPr>
                <w:rFonts w:ascii="Times New Roman" w:hAnsi="Times New Roman" w:cs="Times New Roman"/>
                <w:i/>
                <w:iCs/>
                <w:lang w:val="en-US"/>
              </w:rPr>
              <w:t>trash</w:t>
            </w:r>
            <w:r w:rsidR="005342B8">
              <w:rPr>
                <w:rFonts w:ascii="Times New Roman" w:hAnsi="Times New Roman" w:cs="Times New Roman"/>
                <w:lang w:val="en-US"/>
              </w:rPr>
              <w:t xml:space="preserve"> pegawai</w:t>
            </w:r>
          </w:p>
        </w:tc>
      </w:tr>
    </w:tbl>
    <w:p w14:paraId="30986070" w14:textId="3310D7C7"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98" w:name="_Toc26745964"/>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98"/>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46B5DC77"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CE18CA" w14:textId="3B3CE0FF"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1E4F081A" w:rsidR="00825CED"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DE2EC1C"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5A5CEBB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r w:rsidR="00825CED"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58E850C0" w14:textId="5BD08D5A"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restore</w:t>
            </w:r>
            <w:r w:rsidR="00825CED" w:rsidRPr="00E70C3D">
              <w:rPr>
                <w:rFonts w:ascii="Times New Roman" w:hAnsi="Times New Roman" w:cs="Times New Roman"/>
                <w:lang w:val="en-US"/>
              </w:rPr>
              <w:t xml:space="preserve"> pada data yang ingin dikembalikan</w:t>
            </w:r>
          </w:p>
          <w:p w14:paraId="636EAF53" w14:textId="549FAEE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rPr>
              <w:t xml:space="preserve"> </w:t>
            </w:r>
            <w:r w:rsidR="00825CED"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4EE94DA4"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pegawai</w:t>
            </w:r>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03628534"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74809FA2" w14:textId="1EB5C7CA"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w:t>
            </w:r>
            <w:r w:rsidR="00AF2A0D" w:rsidRPr="00AF2A0D">
              <w:rPr>
                <w:rFonts w:ascii="Times New Roman" w:hAnsi="Times New Roman" w:cs="Times New Roman"/>
                <w:b/>
                <w:bCs/>
                <w:i/>
                <w:iCs/>
                <w:lang w:val="en-US"/>
              </w:rPr>
              <w:t>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05AC157D" w14:textId="22692A53"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99" w:name="_Toc26745965"/>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99"/>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4978ED76"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429E38" w14:textId="31E66B4B"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039A30F6" w:rsidR="00825CED"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571AEFBF"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2CA7A00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r w:rsidR="00825CED"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7BC4E982" w14:textId="3833BDCF"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delete</w:t>
            </w:r>
            <w:r w:rsidR="00825CED" w:rsidRPr="00E70C3D">
              <w:rPr>
                <w:rFonts w:ascii="Times New Roman" w:hAnsi="Times New Roman" w:cs="Times New Roman"/>
                <w:lang w:val="en-US"/>
              </w:rPr>
              <w:t xml:space="preserve"> permanent pada data yang ingin dihapus permanen</w:t>
            </w:r>
          </w:p>
          <w:p w14:paraId="4C3F1065" w14:textId="4915EF9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825CED" w:rsidRPr="00E70C3D">
              <w:rPr>
                <w:rFonts w:ascii="Times New Roman" w:hAnsi="Times New Roman" w:cs="Times New Roman"/>
              </w:rPr>
              <w:t xml:space="preserve"> </w:t>
            </w:r>
            <w:r w:rsidR="00825CED"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12B48113"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pegawai</w:t>
            </w:r>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modal konfirmasi apakah </w:t>
            </w:r>
            <w:r w:rsidRPr="00E70C3D">
              <w:rPr>
                <w:rFonts w:ascii="Times New Roman" w:hAnsi="Times New Roman" w:cs="Times New Roman"/>
                <w:lang w:val="en-US"/>
              </w:rPr>
              <w:lastRenderedPageBreak/>
              <w:t>anda yakin, data akan dihapus permanen</w:t>
            </w:r>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A664B3E" w14:textId="198A54D1"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31616529" w14:textId="161B3A79"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ghapus data</w:t>
            </w:r>
          </w:p>
        </w:tc>
      </w:tr>
    </w:tbl>
    <w:p w14:paraId="683A4A01" w14:textId="23BC5758"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700"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701" w:name="_Toc26745966"/>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70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5F591119"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58E886B" w14:textId="4F302EA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30E59610"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0412A40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58663E2D" w:rsidR="0017301C" w:rsidRPr="0071518B" w:rsidRDefault="00B36B4A" w:rsidP="00AE0EA3">
            <w:pPr>
              <w:pStyle w:val="ListParagraph"/>
              <w:numPr>
                <w:ilvl w:val="0"/>
                <w:numId w:val="20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Menu Management</w:t>
            </w:r>
          </w:p>
          <w:p w14:paraId="3D133FF5" w14:textId="512A115C" w:rsidR="0017301C" w:rsidRPr="00947F5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26896C47" w14:textId="6CF0322B" w:rsidR="0017301C" w:rsidRPr="00D82EB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4A27D085"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7499A57" w14:textId="75A183FC"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sidR="00AF2A0D">
              <w:rPr>
                <w:rFonts w:ascii="Times New Roman" w:hAnsi="Times New Roman" w:cs="Times New Roman"/>
                <w:i/>
                <w:iCs/>
                <w:lang w:val="en-US"/>
              </w:rPr>
              <w:t xml:space="preserve"> </w:t>
            </w:r>
            <w:r>
              <w:rPr>
                <w:rFonts w:ascii="Times New Roman" w:hAnsi="Times New Roman" w:cs="Times New Roman"/>
                <w:lang w:val="en-US"/>
              </w:rPr>
              <w:t>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0CC07040" w14:textId="128601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702" w:name="_Toc26745967"/>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70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8DB8076"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6B9969" w14:textId="532099AA"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EF3D964"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1FE9E80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53A8F4E3" w:rsidR="0017301C" w:rsidRPr="0071518B" w:rsidRDefault="00B36B4A" w:rsidP="00AE0EA3">
            <w:pPr>
              <w:pStyle w:val="ListParagraph"/>
              <w:numPr>
                <w:ilvl w:val="0"/>
                <w:numId w:val="20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Submenu Management</w:t>
            </w:r>
          </w:p>
          <w:p w14:paraId="4AECB8D9" w14:textId="7CE1A1A9" w:rsidR="0017301C" w:rsidRPr="00947F5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767C394B" w14:textId="09305470" w:rsidR="0017301C" w:rsidRPr="00D82EB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3AF0AA9D"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02F4A07E" w14:textId="68FBC89A"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w:t>
            </w:r>
            <w:proofErr w:type="gramEnd"/>
            <w:r>
              <w:rPr>
                <w:rFonts w:ascii="Times New Roman" w:hAnsi="Times New Roman" w:cs="Times New Roman"/>
                <w:lang w:val="en-US"/>
              </w:rPr>
              <w:t xml:space="preserve">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44AFCC" w14:textId="285E9FAF"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703" w:name="_Toc26745968"/>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70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45EF162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50F017" w14:textId="6EBB2CA2"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5C1D89ED"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6CF58B82" w14:textId="50E1A18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13911861" w:rsidR="0017301C" w:rsidRPr="0071518B" w:rsidRDefault="00B36B4A" w:rsidP="00AE0EA3">
            <w:pPr>
              <w:pStyle w:val="ListParagraph"/>
              <w:numPr>
                <w:ilvl w:val="0"/>
                <w:numId w:val="21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gawai TU</w:t>
            </w:r>
          </w:p>
          <w:p w14:paraId="4F0F4083" w14:textId="581C6AE4" w:rsidR="0017301C" w:rsidRPr="00947F5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172AC938" w14:textId="555BDE0D" w:rsidR="0017301C" w:rsidRPr="00D82EB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51519A8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73FB6165" w14:textId="1FE87A74" w:rsidR="0017301C" w:rsidRPr="008A5919" w:rsidRDefault="0017301C" w:rsidP="008A5919">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w:t>
            </w:r>
            <w:proofErr w:type="gramEnd"/>
            <w:r>
              <w:rPr>
                <w:rFonts w:ascii="Times New Roman" w:hAnsi="Times New Roman" w:cs="Times New Roman"/>
                <w:lang w:val="en-US"/>
              </w:rPr>
              <w:t xml:space="preserve"> hasilnya di halaman pegawai TU</w:t>
            </w: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29C970FA" w14:textId="71F4A018"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704" w:name="_Toc26745969"/>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70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2670E83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903198" w14:textId="55FC9551"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05869917"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6677F95E"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45B5DEF5" w:rsidR="0017301C" w:rsidRPr="0071518B" w:rsidRDefault="00B36B4A" w:rsidP="00AE0EA3">
            <w:pPr>
              <w:pStyle w:val="ListParagraph"/>
              <w:numPr>
                <w:ilvl w:val="0"/>
                <w:numId w:val="21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gawai </w:t>
            </w:r>
            <w:r w:rsidR="0017301C">
              <w:rPr>
                <w:rFonts w:ascii="Times New Roman" w:hAnsi="Times New Roman" w:cs="Times New Roman"/>
                <w:sz w:val="24"/>
                <w:szCs w:val="24"/>
                <w:lang w:val="en-US"/>
              </w:rPr>
              <w:t>BKD</w:t>
            </w:r>
          </w:p>
          <w:p w14:paraId="70C8C3E8" w14:textId="1AC9A406" w:rsidR="0017301C" w:rsidRPr="00947F5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61109F3A" w14:textId="47B98420" w:rsidR="0017301C" w:rsidRPr="00D82EB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3C4819C6"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3F5B390D" w14:textId="3540E291"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w:t>
            </w:r>
            <w:proofErr w:type="gramEnd"/>
            <w:r>
              <w:rPr>
                <w:rFonts w:ascii="Times New Roman" w:hAnsi="Times New Roman" w:cs="Times New Roman"/>
                <w:lang w:val="en-US"/>
              </w:rPr>
              <w:t xml:space="preserve">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65A68210" w14:textId="51C0003A"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705" w:name="_Toc26745970"/>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70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D68065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1EF018F" w14:textId="1583AFB5"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33DA7BA7"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5AE912CB"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4714E2A8" w:rsidR="0017301C" w:rsidRPr="0071518B" w:rsidRDefault="00B36B4A" w:rsidP="00AE0EA3">
            <w:pPr>
              <w:pStyle w:val="ListParagraph"/>
              <w:numPr>
                <w:ilvl w:val="0"/>
                <w:numId w:val="21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gawai </w:t>
            </w:r>
            <w:r w:rsidR="0017301C">
              <w:rPr>
                <w:rFonts w:ascii="Times New Roman" w:hAnsi="Times New Roman" w:cs="Times New Roman"/>
                <w:sz w:val="24"/>
                <w:szCs w:val="24"/>
                <w:lang w:val="en-US"/>
              </w:rPr>
              <w:t>BKA</w:t>
            </w:r>
          </w:p>
          <w:p w14:paraId="0B15D2A2" w14:textId="6D850ED9" w:rsidR="0017301C" w:rsidRPr="00947F5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5F3E453A" w14:textId="24133C66" w:rsidR="0017301C" w:rsidRPr="00D82EB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5E7A97C"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095F3C0" w14:textId="635DA578"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w:t>
            </w:r>
            <w:proofErr w:type="gramEnd"/>
            <w:r>
              <w:rPr>
                <w:rFonts w:ascii="Times New Roman" w:hAnsi="Times New Roman" w:cs="Times New Roman"/>
                <w:lang w:val="en-US"/>
              </w:rPr>
              <w:t xml:space="preserve">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E317DE" w14:textId="0E99611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3177A89" w14:textId="12022E30" w:rsidR="0017301C" w:rsidRPr="00F1002F" w:rsidRDefault="0017301C" w:rsidP="00100AE4">
      <w:pPr>
        <w:pStyle w:val="Tabel"/>
      </w:pPr>
      <w:bookmarkStart w:id="706" w:name="_Toc26745971"/>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 xml:space="preserve">Mencari Pegawai </w:t>
      </w:r>
      <w:r w:rsidR="00AF2A0D" w:rsidRPr="00AF2A0D">
        <w:rPr>
          <w:rFonts w:cs="Times New Roman"/>
          <w:i/>
          <w:iCs/>
          <w:lang w:val="en-US"/>
        </w:rPr>
        <w:t>Trash</w:t>
      </w:r>
      <w:bookmarkEnd w:id="70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5EE0030"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cari Pegawai </w:t>
            </w:r>
            <w:r w:rsidR="00AF2A0D" w:rsidRPr="00AF2A0D">
              <w:rPr>
                <w:rFonts w:ascii="Times New Roman" w:hAnsi="Times New Roman" w:cs="Times New Roman"/>
                <w:i/>
                <w:iCs/>
                <w:sz w:val="24"/>
                <w:szCs w:val="24"/>
                <w:lang w:val="en-US"/>
              </w:rPr>
              <w:t>Trash</w:t>
            </w:r>
          </w:p>
        </w:tc>
      </w:tr>
      <w:tr w:rsidR="0017301C" w:rsidRPr="0071518B" w14:paraId="60E6F79D" w14:textId="77777777" w:rsidTr="00AA347D">
        <w:trPr>
          <w:jc w:val="center"/>
        </w:trPr>
        <w:tc>
          <w:tcPr>
            <w:tcW w:w="2065" w:type="dxa"/>
          </w:tcPr>
          <w:p w14:paraId="7B4B8FE9" w14:textId="2502301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DCE26C" w14:textId="4695130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5EC4482C"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6D02D5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3C0A1012" w:rsidR="0017301C" w:rsidRPr="0071518B" w:rsidRDefault="00B36B4A" w:rsidP="00AE0EA3">
            <w:pPr>
              <w:pStyle w:val="ListParagraph"/>
              <w:numPr>
                <w:ilvl w:val="0"/>
                <w:numId w:val="21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gawai </w:t>
            </w:r>
            <w:r w:rsidR="00AF2A0D" w:rsidRPr="00AF2A0D">
              <w:rPr>
                <w:rFonts w:ascii="Times New Roman" w:hAnsi="Times New Roman" w:cs="Times New Roman"/>
                <w:i/>
                <w:iCs/>
                <w:sz w:val="24"/>
                <w:szCs w:val="24"/>
                <w:lang w:val="en-US"/>
              </w:rPr>
              <w:t>trash</w:t>
            </w:r>
          </w:p>
          <w:p w14:paraId="188277E7" w14:textId="4CCA7089" w:rsidR="0017301C" w:rsidRPr="00947F5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603E8F8A" w14:textId="1DE41CEE" w:rsidR="0017301C" w:rsidRPr="00D82EB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5B158AEE" w14:textId="3F8AAF0F"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 xml:space="preserve">pegawai </w:t>
            </w:r>
            <w:r w:rsidR="00AF2A0D" w:rsidRPr="00AF2A0D">
              <w:rPr>
                <w:rFonts w:ascii="Times New Roman" w:hAnsi="Times New Roman" w:cs="Times New Roman"/>
                <w:i/>
                <w:iCs/>
                <w:sz w:val="24"/>
                <w:szCs w:val="24"/>
                <w:lang w:val="en-US"/>
              </w:rPr>
              <w:t>trash</w:t>
            </w:r>
          </w:p>
          <w:p w14:paraId="647FB895" w14:textId="3B7A273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2D90A18" w14:textId="3D181F24"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gawai </w:t>
            </w:r>
            <w:r w:rsidR="00AF2A0D" w:rsidRPr="00AF2A0D">
              <w:rPr>
                <w:rFonts w:ascii="Times New Roman" w:hAnsi="Times New Roman" w:cs="Times New Roman"/>
                <w:i/>
                <w:iCs/>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bookmarkEnd w:id="700"/>
    <w:p w14:paraId="04D0C3C8" w14:textId="4E2B79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707" w:name="_Toc26745972"/>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70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148FBC4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706DD0" w14:textId="08825A5D"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50DAC6D5"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528CC0BE"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2EA5A598" w:rsidR="0092708B"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8A5919" w:rsidRPr="008A5919">
              <w:rPr>
                <w:rFonts w:ascii="Times New Roman" w:hAnsi="Times New Roman" w:cs="Times New Roman"/>
                <w:iCs/>
                <w:lang w:val="en-US"/>
              </w:rPr>
              <w:t>klik</w:t>
            </w:r>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enu</w:t>
            </w:r>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surat</w:t>
            </w:r>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asuk</w:t>
            </w:r>
          </w:p>
        </w:tc>
        <w:tc>
          <w:tcPr>
            <w:tcW w:w="2977" w:type="dxa"/>
          </w:tcPr>
          <w:p w14:paraId="67F363B6" w14:textId="43706188"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8A5919" w:rsidRPr="008A5919">
              <w:rPr>
                <w:rFonts w:ascii="Times New Roman" w:hAnsi="Times New Roman" w:cs="Times New Roman"/>
                <w:iCs/>
                <w:lang w:val="en-US"/>
              </w:rPr>
              <w:t>surat</w:t>
            </w:r>
            <w:r w:rsidRPr="00E70C3D">
              <w:rPr>
                <w:rFonts w:ascii="Times New Roman" w:hAnsi="Times New Roman" w:cs="Times New Roman"/>
                <w:i/>
                <w:lang w:val="en-US"/>
              </w:rPr>
              <w:t xml:space="preserve"> </w:t>
            </w:r>
            <w:r w:rsidR="008A5919" w:rsidRPr="008A5919">
              <w:rPr>
                <w:rFonts w:ascii="Times New Roman" w:hAnsi="Times New Roman" w:cs="Times New Roman"/>
                <w:iCs/>
                <w:lang w:val="en-US"/>
              </w:rPr>
              <w:t>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lang w:val="en-US"/>
              </w:rPr>
              <w:t>Berhasil menampilkan halaman surat masuk</w:t>
            </w:r>
          </w:p>
        </w:tc>
      </w:tr>
    </w:tbl>
    <w:p w14:paraId="6EB44DCB" w14:textId="7AA96706" w:rsidR="0092708B" w:rsidRPr="0032555B" w:rsidRDefault="0092708B"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708" w:name="_Toc26745973"/>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70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07B167AA"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A5958" w14:textId="36C68074"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6418749E"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5A015DB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B73931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surat masuk</w:t>
            </w:r>
          </w:p>
          <w:p w14:paraId="4FBFE279" w14:textId="718803F6"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2708B" w:rsidRPr="00E70C3D">
              <w:rPr>
                <w:rFonts w:ascii="Times New Roman" w:hAnsi="Times New Roman" w:cs="Times New Roman"/>
                <w:i/>
                <w:lang w:val="en-US"/>
              </w:rPr>
              <w:t xml:space="preserve"> tombol </w:t>
            </w:r>
            <w:r w:rsidR="008A5919" w:rsidRPr="008A5919">
              <w:rPr>
                <w:rFonts w:ascii="Times New Roman" w:hAnsi="Times New Roman" w:cs="Times New Roman"/>
                <w:i/>
                <w:iCs/>
                <w:lang w:val="en-US"/>
              </w:rPr>
              <w:t>add</w:t>
            </w:r>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surat</w:t>
            </w:r>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asuk</w:t>
            </w:r>
          </w:p>
          <w:p w14:paraId="0F602216" w14:textId="21F85521"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tambah surat masuk</w:t>
            </w:r>
          </w:p>
          <w:p w14:paraId="76086F92" w14:textId="3C554805"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1A2136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surat masuk</w:t>
            </w:r>
          </w:p>
          <w:p w14:paraId="15C3396A" w14:textId="7DC12964"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D7E52B3" w14:textId="0757B620"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27621D7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7B1ADB32" w14:textId="67A050DC"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33100766"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ngirim, no surat, tanggal surat masuk, ringkasan, </w:t>
            </w:r>
            <w:r w:rsidR="003C277C" w:rsidRPr="003C277C">
              <w:rPr>
                <w:rFonts w:ascii="Times New Roman" w:hAnsi="Times New Roman" w:cs="Times New Roman"/>
                <w:i/>
                <w:iCs/>
                <w:lang w:val="en-US"/>
              </w:rPr>
              <w:t>file</w:t>
            </w:r>
            <w:r w:rsidR="009D3FDA" w:rsidRPr="00E70C3D">
              <w:rPr>
                <w:rFonts w:ascii="Times New Roman" w:hAnsi="Times New Roman" w:cs="Times New Roman"/>
                <w:lang w:val="en-US"/>
              </w:rPr>
              <w:t xml:space="preserve"> surat</w:t>
            </w:r>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bah data</w:t>
            </w:r>
          </w:p>
        </w:tc>
      </w:tr>
    </w:tbl>
    <w:p w14:paraId="78E25464" w14:textId="017DF00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709" w:name="_Toc26745974"/>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70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8A5919">
              <w:rPr>
                <w:rFonts w:ascii="Times New Roman" w:hAnsi="Times New Roman" w:cs="Times New Roman"/>
                <w:iCs/>
                <w:lang w:val="en-US"/>
              </w:rPr>
              <w:t>Mengubah</w:t>
            </w:r>
            <w:r w:rsidRPr="00E70C3D">
              <w:rPr>
                <w:rFonts w:ascii="Times New Roman" w:hAnsi="Times New Roman" w:cs="Times New Roman"/>
                <w:i/>
                <w:lang w:val="en-US"/>
              </w:rPr>
              <w:t xml:space="preserve">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91DD4DD"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B436BA" w14:textId="26F8651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193E1B28"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619C7FF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2E606971"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5F5E54F4"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8A5919" w:rsidRPr="008A5919">
              <w:rPr>
                <w:rFonts w:ascii="Times New Roman" w:hAnsi="Times New Roman" w:cs="Times New Roman"/>
                <w:iCs/>
                <w:lang w:val="en-US"/>
              </w:rPr>
              <w:t>klik</w:t>
            </w:r>
            <w:r w:rsidR="0092708B" w:rsidRPr="008A5919">
              <w:rPr>
                <w:rFonts w:ascii="Times New Roman" w:hAnsi="Times New Roman" w:cs="Times New Roman"/>
                <w:iCs/>
                <w:lang w:val="en-US"/>
              </w:rPr>
              <w:t xml:space="preserve"> tombol edit</w:t>
            </w:r>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surat masuk</w:t>
            </w:r>
          </w:p>
          <w:p w14:paraId="2C2F0E88" w14:textId="69D90B43"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edit </w:t>
            </w:r>
            <w:r w:rsidR="009D3FDA" w:rsidRPr="00E70C3D">
              <w:rPr>
                <w:rFonts w:ascii="Times New Roman" w:hAnsi="Times New Roman" w:cs="Times New Roman"/>
                <w:lang w:val="en-US"/>
              </w:rPr>
              <w:t>surat masuk</w:t>
            </w:r>
          </w:p>
          <w:p w14:paraId="244D3393" w14:textId="1567E43A"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w:t>
            </w:r>
            <w:r w:rsidR="009D3FDA" w:rsidRPr="00E70C3D">
              <w:rPr>
                <w:rFonts w:ascii="Times New Roman" w:hAnsi="Times New Roman" w:cs="Times New Roman"/>
                <w:lang w:val="en-US"/>
              </w:rPr>
              <w:t>surat masuk</w:t>
            </w:r>
          </w:p>
          <w:p w14:paraId="4DB6D602" w14:textId="69DB7E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A3CF160" w14:textId="47EEA5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0ADE91C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A578611" w14:textId="3C4648CD"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656CA481"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3FA92CC7" w14:textId="152463C9"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710" w:name="_Toc26745975"/>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71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7CEC2256" w:rsidR="0092708B" w:rsidRPr="00E70C3D" w:rsidRDefault="00AF2A0D" w:rsidP="00100AE4">
            <w:pPr>
              <w:spacing w:line="360" w:lineRule="auto"/>
              <w:jc w:val="both"/>
              <w:rPr>
                <w:rFonts w:ascii="Times New Roman" w:hAnsi="Times New Roman" w:cs="Times New Roman"/>
                <w:i/>
                <w:lang w:val="en-US"/>
              </w:rPr>
            </w:pPr>
            <w:r w:rsidRPr="003C277C">
              <w:rPr>
                <w:rFonts w:ascii="Times New Roman" w:hAnsi="Times New Roman" w:cs="Times New Roman"/>
                <w:iCs/>
                <w:lang w:val="en-US"/>
              </w:rPr>
              <w:t>Menghapus</w:t>
            </w:r>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28625E93"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40A01C" w14:textId="27D386B3"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0868F63B"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060F84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26BB951D"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426F11B0"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ada data yang ingin dihapus</w:t>
            </w:r>
          </w:p>
          <w:p w14:paraId="3CAFEE1D" w14:textId="72FFAB0E"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5FD09F8D"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50FF65B" w14:textId="5227E9D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6926F0CE" w14:textId="427E46B6"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5F0FC89" w14:textId="6F0CA232" w:rsidR="00BE7FFD" w:rsidRPr="00F1002F" w:rsidRDefault="00BE7FFD" w:rsidP="00100AE4">
      <w:pPr>
        <w:pStyle w:val="Tabel"/>
      </w:pPr>
      <w:bookmarkStart w:id="711" w:name="_Toc26745976"/>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D</w:t>
      </w:r>
      <w:bookmarkEnd w:id="711"/>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BE8E0CC"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w:t>
            </w:r>
          </w:p>
        </w:tc>
      </w:tr>
      <w:tr w:rsidR="00BE7FFD" w:rsidRPr="00E70C3D" w14:paraId="33C23A26" w14:textId="77777777" w:rsidTr="00503C19">
        <w:trPr>
          <w:jc w:val="center"/>
        </w:trPr>
        <w:tc>
          <w:tcPr>
            <w:tcW w:w="2065" w:type="dxa"/>
          </w:tcPr>
          <w:p w14:paraId="783ECFB8" w14:textId="70560701" w:rsidR="00BE7FF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B3AB60" w14:textId="178AB229" w:rsidR="00BE7FF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istrator</w:t>
            </w:r>
            <w:r w:rsidR="00BE7FFD">
              <w:rPr>
                <w:rFonts w:ascii="Times New Roman" w:hAnsi="Times New Roman" w:cs="Times New Roman"/>
                <w:sz w:val="24"/>
                <w:szCs w:val="24"/>
                <w:lang w:val="en-US"/>
              </w:rPr>
              <w:t xml:space="preserve">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44C5987E" w:rsidR="00BE7FFD"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55603B57" w:rsidR="00BE7FF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E7FFD" w:rsidRPr="00E70C3D">
              <w:rPr>
                <w:rFonts w:ascii="Times New Roman" w:hAnsi="Times New Roman" w:cs="Times New Roman"/>
                <w:i/>
              </w:rPr>
              <w:t xml:space="preserve">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63B69832" w:rsidR="00BE7FFD" w:rsidRPr="00E70C3D" w:rsidRDefault="00B36B4A" w:rsidP="00AE0EA3">
            <w:pPr>
              <w:pStyle w:val="ListParagraph"/>
              <w:numPr>
                <w:ilvl w:val="0"/>
                <w:numId w:val="128"/>
              </w:numPr>
              <w:spacing w:line="360" w:lineRule="auto"/>
              <w:ind w:left="378"/>
              <w:rPr>
                <w:rFonts w:ascii="Times New Roman" w:hAnsi="Times New Roman" w:cs="Times New Roman"/>
              </w:rPr>
            </w:pPr>
            <w:r w:rsidRPr="00B36B4A">
              <w:rPr>
                <w:rFonts w:ascii="Times New Roman" w:hAnsi="Times New Roman" w:cs="Times New Roman"/>
                <w:i/>
                <w:iCs/>
              </w:rPr>
              <w:t>Actor</w:t>
            </w:r>
            <w:r w:rsidR="00BE7FFD" w:rsidRPr="00E70C3D">
              <w:rPr>
                <w:rFonts w:ascii="Times New Roman" w:hAnsi="Times New Roman" w:cs="Times New Roman"/>
                <w:i/>
              </w:rPr>
              <w:t xml:space="preserve"> </w:t>
            </w:r>
            <w:r w:rsidR="00BE7FFD" w:rsidRPr="00E70C3D">
              <w:rPr>
                <w:rFonts w:ascii="Times New Roman" w:hAnsi="Times New Roman" w:cs="Times New Roman"/>
                <w:lang w:val="en-US"/>
              </w:rPr>
              <w:t xml:space="preserve">klik menu </w:t>
            </w:r>
            <w:r w:rsidR="00BE7FFD">
              <w:rPr>
                <w:rFonts w:ascii="Times New Roman" w:hAnsi="Times New Roman" w:cs="Times New Roman"/>
                <w:lang w:val="en-US"/>
              </w:rPr>
              <w:t>Surat Masuk</w:t>
            </w:r>
          </w:p>
          <w:p w14:paraId="4D7789E2" w14:textId="254181BC" w:rsidR="00BE7FFD" w:rsidRPr="00E70C3D" w:rsidRDefault="00B36B4A" w:rsidP="00AE0EA3">
            <w:pPr>
              <w:pStyle w:val="ListParagraph"/>
              <w:numPr>
                <w:ilvl w:val="0"/>
                <w:numId w:val="1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E7FFD"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BE7FFD" w:rsidRPr="00E70C3D">
              <w:rPr>
                <w:rFonts w:ascii="Times New Roman" w:hAnsi="Times New Roman" w:cs="Times New Roman"/>
                <w:lang w:val="en-US"/>
              </w:rPr>
              <w:t xml:space="preserve"> disposisi pada </w:t>
            </w:r>
            <w:r w:rsidR="00BE7FFD">
              <w:rPr>
                <w:rFonts w:ascii="Times New Roman" w:hAnsi="Times New Roman" w:cs="Times New Roman"/>
                <w:lang w:val="en-US"/>
              </w:rPr>
              <w:t>data</w:t>
            </w:r>
            <w:r w:rsidR="00BE7FFD"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329B2F03" w14:textId="660526E2"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yang dipilih dalam bentuk </w:t>
            </w:r>
            <w:r w:rsidR="003C277C" w:rsidRPr="003C277C">
              <w:rPr>
                <w:rFonts w:ascii="Times New Roman" w:hAnsi="Times New Roman" w:cs="Times New Roman"/>
                <w:i/>
                <w:iCs/>
                <w:lang w:val="en-US"/>
              </w:rPr>
              <w:t>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Berhasil menapilkan data</w:t>
            </w:r>
          </w:p>
        </w:tc>
      </w:tr>
    </w:tbl>
    <w:p w14:paraId="051F8686" w14:textId="6CE30D37"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712" w:name="_Toc26745977"/>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712"/>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42C1B215" w:rsidR="00FA528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0F0CA7" w14:textId="6ADAB806" w:rsidR="00FA528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FA5283"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253F084" w:rsidR="00FA5283"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06814875" w:rsidR="00FA528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A5283" w:rsidRPr="00E70C3D">
              <w:rPr>
                <w:rFonts w:ascii="Times New Roman" w:hAnsi="Times New Roman" w:cs="Times New Roman"/>
                <w:i/>
              </w:rPr>
              <w:t xml:space="preserve">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3A6DC544"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i/>
              </w:rPr>
              <w:t xml:space="preserve"> </w:t>
            </w:r>
            <w:r w:rsidR="00FA5283" w:rsidRPr="00E70C3D">
              <w:rPr>
                <w:rFonts w:ascii="Times New Roman" w:hAnsi="Times New Roman" w:cs="Times New Roman"/>
                <w:lang w:val="en-US"/>
              </w:rPr>
              <w:t>klik menu surat masuk</w:t>
            </w:r>
          </w:p>
          <w:p w14:paraId="41CE676A" w14:textId="43243A9A"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A5283" w:rsidRPr="00E70C3D">
              <w:rPr>
                <w:rFonts w:ascii="Times New Roman" w:hAnsi="Times New Roman" w:cs="Times New Roman"/>
                <w:lang w:val="en-US"/>
              </w:rPr>
              <w:t xml:space="preserve"> klik tombol disposisi pada data yang ingin didisposisi</w:t>
            </w:r>
          </w:p>
          <w:p w14:paraId="2662258D" w14:textId="05C9B4CD"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rPr>
              <w:t xml:space="preserve"> </w:t>
            </w:r>
            <w:r w:rsidR="00FA5283"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62B6BF09"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F341041" w14:textId="4143760A"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0E108CCF"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20245718" w14:textId="23C24B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D2DFA74" w14:textId="2EDD5A3C" w:rsidR="0092708B" w:rsidRPr="00F1002F" w:rsidRDefault="0092708B" w:rsidP="00100AE4">
      <w:pPr>
        <w:pStyle w:val="Tabel"/>
      </w:pPr>
      <w:bookmarkStart w:id="713" w:name="_Toc26745978"/>
      <w:r w:rsidRPr="00F1002F">
        <w:t xml:space="preserve">Tabel </w:t>
      </w:r>
      <w:r w:rsidRPr="00F1002F">
        <w:rPr>
          <w:lang w:val="en-US"/>
        </w:rPr>
        <w:t>5.</w:t>
      </w:r>
      <w:r w:rsidR="00D805C2">
        <w:rPr>
          <w:lang w:val="en-US"/>
        </w:rPr>
        <w:t>48</w:t>
      </w:r>
      <w:r w:rsidRPr="00F1002F">
        <w:t xml:space="preserve"> Use Case Description </w:t>
      </w:r>
      <w:r>
        <w:t xml:space="preserve">Melihat </w:t>
      </w:r>
      <w:r w:rsidR="00AF2A0D" w:rsidRPr="00AF2A0D">
        <w:rPr>
          <w:i/>
          <w:iCs/>
        </w:rPr>
        <w:t>Trash</w:t>
      </w:r>
      <w:r w:rsidR="009D3FDA">
        <w:t xml:space="preserve"> </w:t>
      </w:r>
      <w:r w:rsidR="009D3FDA">
        <w:rPr>
          <w:rFonts w:cs="Times New Roman"/>
          <w:lang w:val="en-US"/>
        </w:rPr>
        <w:t>Surat Masuk</w:t>
      </w:r>
      <w:bookmarkEnd w:id="71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4171263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1459181E"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48E13F" w14:textId="3BC78F21"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4A3AEA3A"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1A4BA3C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2D3AA05B" w:rsidR="0092708B" w:rsidRPr="00E70C3D" w:rsidRDefault="00B36B4A" w:rsidP="00AE0EA3">
            <w:pPr>
              <w:pStyle w:val="ListParagraph"/>
              <w:numPr>
                <w:ilvl w:val="0"/>
                <w:numId w:val="102"/>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2708B"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7355BE88" w14:textId="6F38411C"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54B56CAA"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menampilkan halaman </w:t>
            </w:r>
            <w:r w:rsidR="00AF2A0D" w:rsidRPr="00AF2A0D">
              <w:rPr>
                <w:rFonts w:ascii="Times New Roman" w:hAnsi="Times New Roman" w:cs="Times New Roman"/>
                <w:i/>
                <w:iCs/>
                <w:lang w:val="en-US"/>
              </w:rPr>
              <w:t>trash</w:t>
            </w:r>
            <w:r w:rsidR="00317813">
              <w:rPr>
                <w:rFonts w:ascii="Times New Roman" w:hAnsi="Times New Roman" w:cs="Times New Roman"/>
                <w:lang w:val="en-US"/>
              </w:rPr>
              <w:t xml:space="preserve"> surat masuk</w:t>
            </w:r>
          </w:p>
        </w:tc>
      </w:tr>
    </w:tbl>
    <w:p w14:paraId="1A7950F5" w14:textId="0A805742"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714" w:name="_Toc26745979"/>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71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29AA4219"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E6EB21A" w14:textId="3779BE4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1F7DEB62"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336A424D"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2E845E48" w:rsidR="0092708B" w:rsidRPr="00E70C3D" w:rsidRDefault="00B36B4A" w:rsidP="00AE0EA3">
            <w:pPr>
              <w:pStyle w:val="ListParagraph"/>
              <w:numPr>
                <w:ilvl w:val="0"/>
                <w:numId w:val="121"/>
              </w:numPr>
              <w:spacing w:line="360" w:lineRule="auto"/>
              <w:ind w:left="378"/>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614519A6" w14:textId="24F61852"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restore</w:t>
            </w:r>
            <w:r w:rsidR="0092708B" w:rsidRPr="00E70C3D">
              <w:rPr>
                <w:rFonts w:ascii="Times New Roman" w:hAnsi="Times New Roman" w:cs="Times New Roman"/>
                <w:lang w:val="en-US"/>
              </w:rPr>
              <w:t xml:space="preserve"> pada data yang ingin dikembalikan</w:t>
            </w:r>
          </w:p>
          <w:p w14:paraId="32F5E5A0" w14:textId="44940E04"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562F6EBB"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9E2AF7A"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6D238E0A" w14:textId="46507BE0"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w:t>
            </w:r>
            <w:r w:rsidR="00AF2A0D" w:rsidRPr="00AF2A0D">
              <w:rPr>
                <w:rFonts w:ascii="Times New Roman" w:hAnsi="Times New Roman" w:cs="Times New Roman"/>
                <w:b/>
                <w:bCs/>
                <w:i/>
                <w:iCs/>
                <w:lang w:val="en-US"/>
              </w:rPr>
              <w:t>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5806516" w14:textId="0317091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715" w:name="_Toc26745980"/>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71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4595085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9DBE18" w14:textId="75A03FF9"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0E5E3969"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6755B9EA"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4C8AF35A"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7299D3B6" w14:textId="2467DD89"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ermanent pada data yang ingin dihapus permanen</w:t>
            </w:r>
          </w:p>
          <w:p w14:paraId="125BF09F" w14:textId="449C3D9C"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55EB39F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41A11F1E"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C06873E" w14:textId="680F2B3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2C53D24C"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77559D75" w14:textId="1BD5EC6C"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716" w:name="_Toc26745981"/>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716"/>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4F31AAEB"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080E86" w14:textId="1CF71732"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4314E63"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34A4EDBD"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0E0D4D57" w:rsidR="00EE3517" w:rsidRPr="00E70C3D" w:rsidRDefault="00B36B4A" w:rsidP="00AE0EA3">
            <w:pPr>
              <w:pStyle w:val="ListParagraph"/>
              <w:numPr>
                <w:ilvl w:val="0"/>
                <w:numId w:val="11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E3517"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EE351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E3517" w:rsidRPr="00E70C3D">
              <w:rPr>
                <w:rFonts w:ascii="Times New Roman" w:hAnsi="Times New Roman" w:cs="Times New Roman"/>
                <w:i/>
                <w:lang w:val="en-US"/>
              </w:rPr>
              <w:t xml:space="preserve">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halaman SPT BKD</w:t>
            </w:r>
          </w:p>
        </w:tc>
      </w:tr>
    </w:tbl>
    <w:p w14:paraId="3898A19D" w14:textId="46AE5F5E"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27CC512" w14:textId="0113D552" w:rsidR="00EE3517" w:rsidRPr="00F1002F" w:rsidRDefault="00EE3517" w:rsidP="00100AE4">
      <w:pPr>
        <w:pStyle w:val="Tabel"/>
      </w:pPr>
      <w:bookmarkStart w:id="717" w:name="_Toc26745982"/>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17"/>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1528CCD2"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E3517" w:rsidRPr="00E70C3D" w14:paraId="4FD63FFF" w14:textId="77777777" w:rsidTr="00932ECA">
        <w:trPr>
          <w:jc w:val="center"/>
        </w:trPr>
        <w:tc>
          <w:tcPr>
            <w:tcW w:w="2065" w:type="dxa"/>
          </w:tcPr>
          <w:p w14:paraId="4F941B6F" w14:textId="1D8DDE97"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ED5B58" w14:textId="0E9B2FEE"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0B1FA3A7" w:rsidR="00EE3517"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2AA2F51" w14:textId="01B3475B"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08C95DBF"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rPr>
              <w:t>Actor</w:t>
            </w:r>
            <w:r w:rsidR="00EE3517" w:rsidRPr="00E70C3D">
              <w:rPr>
                <w:rFonts w:ascii="Times New Roman" w:hAnsi="Times New Roman" w:cs="Times New Roman"/>
                <w:i/>
              </w:rPr>
              <w:t xml:space="preserve"> </w:t>
            </w:r>
            <w:r w:rsidR="00EE3517" w:rsidRPr="00E70C3D">
              <w:rPr>
                <w:rFonts w:ascii="Times New Roman" w:hAnsi="Times New Roman" w:cs="Times New Roman"/>
                <w:lang w:val="en-US"/>
              </w:rPr>
              <w:t>klik menu SPT BKD</w:t>
            </w:r>
          </w:p>
          <w:p w14:paraId="32350984" w14:textId="3B1CE7DA"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E3517"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yang ingin dilihat</w:t>
            </w:r>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2FA22FBA"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 xml:space="preserve">dalam bentuk </w:t>
            </w:r>
            <w:r w:rsidR="003C277C" w:rsidRPr="003C277C">
              <w:rPr>
                <w:rFonts w:ascii="Times New Roman" w:hAnsi="Times New Roman" w:cs="Times New Roman"/>
                <w:i/>
                <w:iCs/>
                <w:lang w:val="en-US"/>
              </w:rPr>
              <w:t>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2DB182FC" w14:textId="47741252" w:rsidR="00DF2D3A" w:rsidRPr="0032555B" w:rsidRDefault="00DF2D3A"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Lengkap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ABE97" w14:textId="6217B025" w:rsidR="00DF2D3A" w:rsidRPr="00F1002F" w:rsidRDefault="00DF2D3A" w:rsidP="00100AE4">
      <w:pPr>
        <w:pStyle w:val="Tabel"/>
      </w:pPr>
      <w:bookmarkStart w:id="718" w:name="_Toc26745983"/>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D</w:t>
      </w:r>
      <w:bookmarkEnd w:id="718"/>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792D6B84"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BKD</w:t>
            </w:r>
          </w:p>
        </w:tc>
      </w:tr>
      <w:tr w:rsidR="00DF2D3A" w:rsidRPr="00E70C3D" w14:paraId="7EED0DC9" w14:textId="77777777" w:rsidTr="00932ECA">
        <w:trPr>
          <w:jc w:val="center"/>
        </w:trPr>
        <w:tc>
          <w:tcPr>
            <w:tcW w:w="2065" w:type="dxa"/>
          </w:tcPr>
          <w:p w14:paraId="4AB08462" w14:textId="4149753C" w:rsidR="00DF2D3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0D38D9F" w14:textId="67C24CB6" w:rsidR="00DF2D3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F2D3A"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484B6AB0" w:rsidR="00DF2D3A"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6584E8C6" w:rsidR="00DF2D3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F2D3A" w:rsidRPr="00E70C3D">
              <w:rPr>
                <w:rFonts w:ascii="Times New Roman" w:hAnsi="Times New Roman" w:cs="Times New Roman"/>
                <w:i/>
              </w:rPr>
              <w:t xml:space="preserve">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39442A7A" w:rsidR="00DF2D3A" w:rsidRPr="00E70C3D" w:rsidRDefault="00B36B4A" w:rsidP="00AE0EA3">
            <w:pPr>
              <w:pStyle w:val="ListParagraph"/>
              <w:numPr>
                <w:ilvl w:val="0"/>
                <w:numId w:val="115"/>
              </w:numPr>
              <w:spacing w:line="360" w:lineRule="auto"/>
              <w:ind w:left="378"/>
              <w:rPr>
                <w:rFonts w:ascii="Times New Roman" w:hAnsi="Times New Roman" w:cs="Times New Roman"/>
              </w:rPr>
            </w:pPr>
            <w:r w:rsidRPr="00B36B4A">
              <w:rPr>
                <w:rFonts w:ascii="Times New Roman" w:hAnsi="Times New Roman" w:cs="Times New Roman"/>
                <w:i/>
                <w:iCs/>
              </w:rPr>
              <w:t>Actor</w:t>
            </w:r>
            <w:r w:rsidR="00DF2D3A" w:rsidRPr="00E70C3D">
              <w:rPr>
                <w:rFonts w:ascii="Times New Roman" w:hAnsi="Times New Roman" w:cs="Times New Roman"/>
                <w:i/>
              </w:rPr>
              <w:t xml:space="preserve"> </w:t>
            </w:r>
            <w:r w:rsidR="00DF2D3A" w:rsidRPr="00E70C3D">
              <w:rPr>
                <w:rFonts w:ascii="Times New Roman" w:hAnsi="Times New Roman" w:cs="Times New Roman"/>
                <w:lang w:val="en-US"/>
              </w:rPr>
              <w:t>klik menu SPT lengkap BKD</w:t>
            </w:r>
          </w:p>
          <w:p w14:paraId="422042D5" w14:textId="3F750BCF" w:rsidR="00DF2D3A" w:rsidRPr="00E70C3D" w:rsidRDefault="00B36B4A" w:rsidP="00AE0EA3">
            <w:pPr>
              <w:pStyle w:val="ListParagraph"/>
              <w:numPr>
                <w:ilvl w:val="0"/>
                <w:numId w:val="11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F2D3A"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SPT</w:t>
            </w:r>
            <w:r w:rsidR="00050CAC" w:rsidRPr="00E70C3D">
              <w:rPr>
                <w:rFonts w:ascii="Times New Roman" w:hAnsi="Times New Roman" w:cs="Times New Roman"/>
                <w:lang w:val="en-US"/>
              </w:rPr>
              <w:t xml:space="preserve"> </w:t>
            </w:r>
            <w:r w:rsidR="00DF2D3A" w:rsidRPr="00E70C3D">
              <w:rPr>
                <w:rFonts w:ascii="Times New Roman" w:hAnsi="Times New Roman" w:cs="Times New Roman"/>
                <w:lang w:val="en-US"/>
              </w:rPr>
              <w:t xml:space="preserve">lengkap BKD pada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yang ingin dilihat</w:t>
            </w:r>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36B87D37"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yang dipilih dalam bentuk </w:t>
            </w:r>
            <w:r w:rsidR="003C277C" w:rsidRPr="003C277C">
              <w:rPr>
                <w:rFonts w:ascii="Times New Roman" w:hAnsi="Times New Roman" w:cs="Times New Roman"/>
                <w:i/>
                <w:iCs/>
                <w:lang w:val="en-US"/>
              </w:rPr>
              <w:t>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6CAD44DA" w14:textId="0CA0A551"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19" w:name="_Toc26745984"/>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19"/>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656C171C" w:rsidR="00C64F2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07344F" w14:textId="4064CC2E" w:rsidR="00C64F2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64F2A"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17BD2345" w:rsidR="00C64F2A"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14656036" w:rsidR="00C64F2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64F2A" w:rsidRPr="00E70C3D">
              <w:rPr>
                <w:rFonts w:ascii="Times New Roman" w:hAnsi="Times New Roman" w:cs="Times New Roman"/>
                <w:i/>
              </w:rPr>
              <w:t xml:space="preserve">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33E4923" w:rsidR="00C64F2A" w:rsidRPr="00E70C3D" w:rsidRDefault="00B36B4A" w:rsidP="00AE0EA3">
            <w:pPr>
              <w:pStyle w:val="ListParagraph"/>
              <w:numPr>
                <w:ilvl w:val="0"/>
                <w:numId w:val="118"/>
              </w:numPr>
              <w:spacing w:line="360" w:lineRule="auto"/>
              <w:ind w:left="378"/>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i/>
              </w:rPr>
              <w:t xml:space="preserve"> </w:t>
            </w:r>
            <w:r w:rsidR="00C64F2A" w:rsidRPr="00E70C3D">
              <w:rPr>
                <w:rFonts w:ascii="Times New Roman" w:hAnsi="Times New Roman" w:cs="Times New Roman"/>
                <w:lang w:val="en-US"/>
              </w:rPr>
              <w:t>klik menu SPT BKD</w:t>
            </w:r>
          </w:p>
          <w:p w14:paraId="59F4DC73" w14:textId="4EDC1342"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C64F2A" w:rsidRPr="00A92119">
              <w:rPr>
                <w:rFonts w:ascii="Times New Roman" w:hAnsi="Times New Roman" w:cs="Times New Roman"/>
                <w:iCs/>
                <w:lang w:val="en-US"/>
              </w:rPr>
              <w:t xml:space="preserve"> tombol</w:t>
            </w:r>
            <w:r w:rsidR="00C64F2A" w:rsidRPr="00E70C3D">
              <w:rPr>
                <w:rFonts w:ascii="Times New Roman" w:hAnsi="Times New Roman" w:cs="Times New Roman"/>
                <w:i/>
                <w:lang w:val="en-US"/>
              </w:rPr>
              <w:t xml:space="preserve"> </w:t>
            </w:r>
            <w:r w:rsidR="00C64F2A" w:rsidRPr="00A92119">
              <w:rPr>
                <w:rFonts w:ascii="Times New Roman" w:hAnsi="Times New Roman" w:cs="Times New Roman"/>
                <w:iCs/>
                <w:lang w:val="en-US"/>
              </w:rPr>
              <w:t>upload</w:t>
            </w:r>
            <w:r w:rsidR="00C64F2A" w:rsidRPr="00E70C3D">
              <w:rPr>
                <w:rFonts w:ascii="Times New Roman" w:hAnsi="Times New Roman" w:cs="Times New Roman"/>
                <w:i/>
                <w:lang w:val="en-US"/>
              </w:rPr>
              <w:t xml:space="preserve"> SPT </w:t>
            </w:r>
            <w:r w:rsidR="00C64F2A" w:rsidRPr="00A92119">
              <w:rPr>
                <w:rFonts w:ascii="Times New Roman" w:hAnsi="Times New Roman" w:cs="Times New Roman"/>
                <w:iCs/>
                <w:lang w:val="en-US"/>
              </w:rPr>
              <w:t>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00C64F2A" w:rsidRPr="00E70C3D">
              <w:rPr>
                <w:rFonts w:ascii="Times New Roman" w:hAnsi="Times New Roman" w:cs="Times New Roman"/>
                <w:i/>
                <w:lang w:val="en-US"/>
              </w:rPr>
              <w:t xml:space="preserve"> </w:t>
            </w:r>
          </w:p>
          <w:p w14:paraId="21BA17A6" w14:textId="52AF5423"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C64F2A" w:rsidRPr="00E70C3D">
              <w:rPr>
                <w:rFonts w:ascii="Times New Roman" w:hAnsi="Times New Roman" w:cs="Times New Roman"/>
                <w:lang w:val="en-US"/>
              </w:rPr>
              <w:t xml:space="preserve"> spt lengkap yang ingin di upload pada </w:t>
            </w:r>
            <w:r w:rsidRPr="00B36B4A">
              <w:rPr>
                <w:rFonts w:ascii="Times New Roman" w:hAnsi="Times New Roman" w:cs="Times New Roman"/>
                <w:i/>
                <w:iCs/>
                <w:lang w:val="en-US"/>
              </w:rPr>
              <w:t>form</w:t>
            </w:r>
            <w:r w:rsidR="00C64F2A" w:rsidRPr="00E70C3D">
              <w:rPr>
                <w:rFonts w:ascii="Times New Roman" w:hAnsi="Times New Roman" w:cs="Times New Roman"/>
                <w:lang w:val="en-US"/>
              </w:rPr>
              <w:t xml:space="preserve"> upload spt lengkap</w:t>
            </w:r>
          </w:p>
          <w:p w14:paraId="7B29F60C" w14:textId="6613F9BE"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rPr>
              <w:t xml:space="preserve"> </w:t>
            </w:r>
            <w:r w:rsidR="00C64F2A"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223E4F30"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4848E5D" w14:textId="3D40D27C"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55801AB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033BFB05" w14:textId="4C15FEF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F2D342C" w14:textId="0AF1FF8A"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20" w:name="_Toc26745985"/>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20"/>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134AA432" w:rsidR="00B94B6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F96D4A" w14:textId="6D9B1E95" w:rsidR="00B94B6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B94B64"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43450CCB" w:rsidR="00B94B64"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018F0676" w:rsidR="00B94B6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94B64" w:rsidRPr="00E70C3D">
              <w:rPr>
                <w:rFonts w:ascii="Times New Roman" w:hAnsi="Times New Roman" w:cs="Times New Roman"/>
                <w:i/>
              </w:rPr>
              <w:t xml:space="preserve">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43F31FED" w:rsidR="00B94B64" w:rsidRPr="00E70C3D" w:rsidRDefault="00B36B4A" w:rsidP="00AE0EA3">
            <w:pPr>
              <w:pStyle w:val="ListParagraph"/>
              <w:numPr>
                <w:ilvl w:val="0"/>
                <w:numId w:val="119"/>
              </w:numPr>
              <w:spacing w:line="360" w:lineRule="auto"/>
              <w:ind w:left="378"/>
              <w:rPr>
                <w:rFonts w:ascii="Times New Roman" w:hAnsi="Times New Roman" w:cs="Times New Roman"/>
              </w:rPr>
            </w:pPr>
            <w:r w:rsidRPr="00B36B4A">
              <w:rPr>
                <w:rFonts w:ascii="Times New Roman" w:hAnsi="Times New Roman" w:cs="Times New Roman"/>
                <w:i/>
                <w:iCs/>
              </w:rPr>
              <w:t>Actor</w:t>
            </w:r>
            <w:r w:rsidR="00B94B64" w:rsidRPr="00E70C3D">
              <w:rPr>
                <w:rFonts w:ascii="Times New Roman" w:hAnsi="Times New Roman" w:cs="Times New Roman"/>
                <w:i/>
              </w:rPr>
              <w:t xml:space="preserve"> </w:t>
            </w:r>
            <w:r w:rsidR="00B94B64" w:rsidRPr="00E70C3D">
              <w:rPr>
                <w:rFonts w:ascii="Times New Roman" w:hAnsi="Times New Roman" w:cs="Times New Roman"/>
                <w:lang w:val="en-US"/>
              </w:rPr>
              <w:t>klik menu SPT BKD</w:t>
            </w:r>
          </w:p>
          <w:p w14:paraId="560AFF0E" w14:textId="7376C7A8" w:rsidR="00B94B64" w:rsidRPr="00E70C3D" w:rsidRDefault="00B36B4A" w:rsidP="00AE0EA3">
            <w:pPr>
              <w:pStyle w:val="ListParagraph"/>
              <w:numPr>
                <w:ilvl w:val="0"/>
                <w:numId w:val="11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94B64"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B94B64" w:rsidRPr="00E70C3D">
              <w:rPr>
                <w:rFonts w:ascii="Times New Roman" w:hAnsi="Times New Roman" w:cs="Times New Roman"/>
                <w:i/>
                <w:lang w:val="en-US"/>
              </w:rPr>
              <w:t xml:space="preserve"> </w:t>
            </w:r>
            <w:r w:rsidR="00B94B64" w:rsidRPr="00A92119">
              <w:rPr>
                <w:rFonts w:ascii="Times New Roman" w:hAnsi="Times New Roman" w:cs="Times New Roman"/>
                <w:iCs/>
                <w:lang w:val="en-US"/>
              </w:rPr>
              <w:t>tombol</w:t>
            </w:r>
            <w:r w:rsidR="00B94B64"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i/>
                <w:lang w:val="en-US"/>
              </w:rPr>
              <w:t xml:space="preserve"> SPT </w:t>
            </w:r>
            <w:r w:rsidR="00B94B64" w:rsidRPr="00A92119">
              <w:rPr>
                <w:rFonts w:ascii="Times New Roman" w:hAnsi="Times New Roman" w:cs="Times New Roman"/>
                <w:iCs/>
                <w:lang w:val="en-US"/>
              </w:rPr>
              <w:t>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D647FC2" w14:textId="712C1171"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B94B64"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2880EA8" w14:textId="28B70A6E" w:rsidR="00724AD6" w:rsidRPr="0032555B" w:rsidRDefault="00724AD6"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21" w:name="_Toc26745986"/>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2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0D7AD604"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875F84" w14:textId="5B6874BC"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4859180"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362F128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8F1B72D" w:rsidR="00724AD6" w:rsidRPr="00E70C3D" w:rsidRDefault="00B36B4A" w:rsidP="00AE0EA3">
            <w:pPr>
              <w:pStyle w:val="ListParagraph"/>
              <w:numPr>
                <w:ilvl w:val="0"/>
                <w:numId w:val="2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724AD6"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724AD6" w:rsidRPr="00E70C3D">
              <w:rPr>
                <w:rFonts w:ascii="Times New Roman" w:hAnsi="Times New Roman" w:cs="Times New Roman"/>
                <w:i/>
                <w:lang w:val="en-US"/>
              </w:rPr>
              <w:t xml:space="preserve"> SPT </w:t>
            </w:r>
            <w:r w:rsidR="00724AD6"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SPT BKA</w:t>
            </w:r>
          </w:p>
        </w:tc>
      </w:tr>
    </w:tbl>
    <w:p w14:paraId="721FCF9C" w14:textId="0180EFFD"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6C97EC" w14:textId="2D82DD45" w:rsidR="00724AD6" w:rsidRPr="00F1002F" w:rsidRDefault="00724AD6" w:rsidP="00100AE4">
      <w:pPr>
        <w:pStyle w:val="Tabel"/>
      </w:pPr>
      <w:bookmarkStart w:id="722" w:name="_Toc26745987"/>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2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62AFD45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724AD6" w:rsidRPr="00E70C3D" w14:paraId="21BA445F" w14:textId="77777777" w:rsidTr="008B08B1">
        <w:trPr>
          <w:jc w:val="center"/>
        </w:trPr>
        <w:tc>
          <w:tcPr>
            <w:tcW w:w="2065" w:type="dxa"/>
          </w:tcPr>
          <w:p w14:paraId="16B1E6B4" w14:textId="73A497E6"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1EC4FB2" w14:textId="31DCBC39"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277ECE65"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4A18E51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3F89AD87" w:rsidR="00724AD6" w:rsidRPr="00E70C3D" w:rsidRDefault="00B36B4A" w:rsidP="00AE0EA3">
            <w:pPr>
              <w:pStyle w:val="ListParagraph"/>
              <w:numPr>
                <w:ilvl w:val="0"/>
                <w:numId w:val="281"/>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BKA</w:t>
            </w:r>
          </w:p>
          <w:p w14:paraId="202D0CEE" w14:textId="1F3D9FA5" w:rsidR="00724AD6" w:rsidRPr="00E70C3D" w:rsidRDefault="00B36B4A" w:rsidP="00AE0EA3">
            <w:pPr>
              <w:pStyle w:val="ListParagraph"/>
              <w:numPr>
                <w:ilvl w:val="0"/>
                <w:numId w:val="2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ingin dilihat</w:t>
            </w:r>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01F8433D"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2342F98" w14:textId="7D0EFCB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Lengkap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12B88D" w14:textId="514B89A2" w:rsidR="00724AD6" w:rsidRPr="00F1002F" w:rsidRDefault="00724AD6" w:rsidP="00100AE4">
      <w:pPr>
        <w:pStyle w:val="Tabel"/>
      </w:pPr>
      <w:bookmarkStart w:id="723" w:name="_Toc26745988"/>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A</w:t>
      </w:r>
      <w:bookmarkEnd w:id="72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77E3F89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BKA</w:t>
            </w:r>
          </w:p>
        </w:tc>
      </w:tr>
      <w:tr w:rsidR="00724AD6" w:rsidRPr="00E70C3D" w14:paraId="479AD6FA" w14:textId="77777777" w:rsidTr="008B08B1">
        <w:trPr>
          <w:jc w:val="center"/>
        </w:trPr>
        <w:tc>
          <w:tcPr>
            <w:tcW w:w="2065" w:type="dxa"/>
          </w:tcPr>
          <w:p w14:paraId="4C1DD215" w14:textId="189D8580"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F115947" w14:textId="532BEBCA"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6CEC6D80"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55391A2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2D17CBBF" w:rsidR="00724AD6" w:rsidRPr="00E70C3D" w:rsidRDefault="00B36B4A" w:rsidP="00AE0EA3">
            <w:pPr>
              <w:pStyle w:val="ListParagraph"/>
              <w:numPr>
                <w:ilvl w:val="0"/>
                <w:numId w:val="284"/>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lengkap BKA</w:t>
            </w:r>
          </w:p>
          <w:p w14:paraId="70E59FA3" w14:textId="7FB07703" w:rsidR="00724AD6" w:rsidRPr="00E70C3D" w:rsidRDefault="00B36B4A" w:rsidP="00AE0EA3">
            <w:pPr>
              <w:pStyle w:val="ListParagraph"/>
              <w:numPr>
                <w:ilvl w:val="0"/>
                <w:numId w:val="28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lengkap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ingin dilihat</w:t>
            </w:r>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04B21A40"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yang dipilih dalam bentuk </w:t>
            </w:r>
            <w:r w:rsidR="003C277C" w:rsidRPr="003C277C">
              <w:rPr>
                <w:rFonts w:ascii="Times New Roman" w:hAnsi="Times New Roman" w:cs="Times New Roman"/>
                <w:i/>
                <w:iCs/>
                <w:lang w:val="en-US"/>
              </w:rPr>
              <w:t>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8424E67" w14:textId="7292DD00"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24" w:name="_Toc26745989"/>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2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03405AB8"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9AA9824" w14:textId="21F2C5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307BDD83"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5B0D6B53"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E395005" w:rsidR="00724AD6" w:rsidRPr="00E70C3D" w:rsidRDefault="00B36B4A" w:rsidP="00AE0EA3">
            <w:pPr>
              <w:pStyle w:val="ListParagraph"/>
              <w:numPr>
                <w:ilvl w:val="0"/>
                <w:numId w:val="287"/>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BKA</w:t>
            </w:r>
          </w:p>
          <w:p w14:paraId="3E242DD0" w14:textId="32B80278"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724AD6" w:rsidRPr="00A92119">
              <w:rPr>
                <w:rFonts w:ascii="Times New Roman" w:hAnsi="Times New Roman" w:cs="Times New Roman"/>
                <w:iCs/>
                <w:lang w:val="en-US"/>
              </w:rPr>
              <w:t xml:space="preserve"> tombol upload</w:t>
            </w:r>
            <w:r w:rsidR="00724AD6" w:rsidRPr="00E70C3D">
              <w:rPr>
                <w:rFonts w:ascii="Times New Roman" w:hAnsi="Times New Roman" w:cs="Times New Roman"/>
                <w:i/>
                <w:lang w:val="en-US"/>
              </w:rPr>
              <w:t xml:space="preserve"> SPT </w:t>
            </w:r>
            <w:r w:rsidR="00724AD6" w:rsidRPr="00A92119">
              <w:rPr>
                <w:rFonts w:ascii="Times New Roman" w:hAnsi="Times New Roman" w:cs="Times New Roman"/>
                <w:iCs/>
                <w:lang w:val="en-US"/>
              </w:rPr>
              <w:t>lengkap</w:t>
            </w:r>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pada spt yang ingin di upload</w:t>
            </w:r>
            <w:r w:rsidR="00724AD6" w:rsidRPr="00E70C3D">
              <w:rPr>
                <w:rFonts w:ascii="Times New Roman" w:hAnsi="Times New Roman" w:cs="Times New Roman"/>
                <w:i/>
                <w:lang w:val="en-US"/>
              </w:rPr>
              <w:t xml:space="preserve"> </w:t>
            </w:r>
          </w:p>
          <w:p w14:paraId="0CFE46E1" w14:textId="418731E5"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lengkap yang ingin di upload pada </w:t>
            </w:r>
            <w:r w:rsidRPr="00B36B4A">
              <w:rPr>
                <w:rFonts w:ascii="Times New Roman" w:hAnsi="Times New Roman" w:cs="Times New Roman"/>
                <w:i/>
                <w:iCs/>
                <w:lang w:val="en-US"/>
              </w:rPr>
              <w:t>form</w:t>
            </w:r>
            <w:r w:rsidR="00724AD6" w:rsidRPr="00E70C3D">
              <w:rPr>
                <w:rFonts w:ascii="Times New Roman" w:hAnsi="Times New Roman" w:cs="Times New Roman"/>
                <w:lang w:val="en-US"/>
              </w:rPr>
              <w:t xml:space="preserve"> upload spt lengkap</w:t>
            </w:r>
          </w:p>
          <w:p w14:paraId="11F1CFB4" w14:textId="1BF1DB99"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724AD6" w:rsidRPr="00E70C3D">
              <w:rPr>
                <w:rFonts w:ascii="Times New Roman" w:hAnsi="Times New Roman" w:cs="Times New Roman"/>
              </w:rPr>
              <w:t xml:space="preserve"> </w:t>
            </w:r>
            <w:r w:rsidR="00724AD6"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2D1A1653"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56D3FCE" w14:textId="486ABE89"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73C7B0" w14:textId="76C37DDF"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DC09C28" w14:textId="25B11EA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14F3AD1" w14:textId="5E2C0784"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25" w:name="_Toc26745990"/>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25"/>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51F66E1D"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B1991A9" w14:textId="7A79E4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2F647853"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1CE49D3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2336A23C" w:rsidR="00724AD6" w:rsidRPr="00E70C3D" w:rsidRDefault="00B36B4A" w:rsidP="00AE0EA3">
            <w:pPr>
              <w:pStyle w:val="ListParagraph"/>
              <w:numPr>
                <w:ilvl w:val="0"/>
                <w:numId w:val="289"/>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BKA</w:t>
            </w:r>
          </w:p>
          <w:p w14:paraId="3DF8BBA8" w14:textId="79715D1D" w:rsidR="00724AD6" w:rsidRPr="00E70C3D" w:rsidRDefault="00B36B4A" w:rsidP="00AE0EA3">
            <w:pPr>
              <w:pStyle w:val="ListParagraph"/>
              <w:numPr>
                <w:ilvl w:val="0"/>
                <w:numId w:val="2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724AD6" w:rsidRPr="00A92119">
              <w:rPr>
                <w:rFonts w:ascii="Times New Roman" w:hAnsi="Times New Roman" w:cs="Times New Roman"/>
                <w:iCs/>
                <w:lang w:val="en-US"/>
              </w:rPr>
              <w:t xml:space="preserve"> tombol</w:t>
            </w:r>
            <w:r w:rsidR="00724AD6"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724AD6" w:rsidRPr="00E70C3D">
              <w:rPr>
                <w:rFonts w:ascii="Times New Roman" w:hAnsi="Times New Roman" w:cs="Times New Roman"/>
                <w:i/>
                <w:lang w:val="en-US"/>
              </w:rPr>
              <w:t xml:space="preserve"> SPT </w:t>
            </w:r>
            <w:r w:rsidR="00724AD6" w:rsidRPr="00A92119">
              <w:rPr>
                <w:rFonts w:ascii="Times New Roman" w:hAnsi="Times New Roman" w:cs="Times New Roman"/>
                <w:iCs/>
                <w:lang w:val="en-US"/>
              </w:rPr>
              <w:t>lengkap</w:t>
            </w:r>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0BE522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50EB8EFE" w14:textId="4995747D"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26"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27" w:name="_Toc26745991"/>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2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43DD5E68"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lastRenderedPageBreak/>
              <w:t>Actor</w:t>
            </w:r>
          </w:p>
        </w:tc>
        <w:tc>
          <w:tcPr>
            <w:tcW w:w="5857" w:type="dxa"/>
            <w:gridSpan w:val="2"/>
          </w:tcPr>
          <w:p w14:paraId="1F5B3AAD" w14:textId="4E5641AC"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1A68905A"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AFF6B0"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3BCB03CF" w:rsidR="00716807" w:rsidRPr="0071518B" w:rsidRDefault="00B36B4A" w:rsidP="00AE0EA3">
            <w:pPr>
              <w:pStyle w:val="ListParagraph"/>
              <w:numPr>
                <w:ilvl w:val="0"/>
                <w:numId w:val="21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urat masuk</w:t>
            </w:r>
          </w:p>
          <w:p w14:paraId="382A614A" w14:textId="36DBF50E" w:rsidR="00716807" w:rsidRPr="00947F5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4CE3234E" w14:textId="1F0306A1" w:rsidR="00716807" w:rsidRPr="00D82EB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337C99B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63611C07" w14:textId="6A38501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8AAAAEC" w14:textId="632FC3F8"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6BDCCD" w14:textId="0BB6D7DE" w:rsidR="00716807" w:rsidRPr="00F1002F" w:rsidRDefault="00716807" w:rsidP="00100AE4">
      <w:pPr>
        <w:pStyle w:val="Tabel"/>
      </w:pPr>
      <w:bookmarkStart w:id="728" w:name="_Toc26745992"/>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 xml:space="preserve">Mencari </w:t>
      </w:r>
      <w:r w:rsidR="00AF2A0D" w:rsidRPr="00AF2A0D">
        <w:rPr>
          <w:rFonts w:cs="Times New Roman"/>
          <w:i/>
          <w:iCs/>
          <w:lang w:val="en-US"/>
        </w:rPr>
        <w:t>Trash</w:t>
      </w:r>
      <w:r>
        <w:rPr>
          <w:rFonts w:cs="Times New Roman"/>
          <w:lang w:val="en-US"/>
        </w:rPr>
        <w:t xml:space="preserve"> Surat Masuk</w:t>
      </w:r>
      <w:bookmarkEnd w:id="72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9370A3"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cari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Masuk</w:t>
            </w:r>
          </w:p>
        </w:tc>
      </w:tr>
      <w:tr w:rsidR="00716807" w:rsidRPr="0071518B" w14:paraId="15649C4B" w14:textId="77777777" w:rsidTr="00AA347D">
        <w:trPr>
          <w:jc w:val="center"/>
        </w:trPr>
        <w:tc>
          <w:tcPr>
            <w:tcW w:w="2065" w:type="dxa"/>
          </w:tcPr>
          <w:p w14:paraId="02822705" w14:textId="16A633C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61F9A05" w14:textId="0AF6E0F9"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3542681B"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13860632"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40624583" w:rsidR="00716807" w:rsidRPr="0071518B" w:rsidRDefault="00B36B4A" w:rsidP="00AE0EA3">
            <w:pPr>
              <w:pStyle w:val="ListParagraph"/>
              <w:numPr>
                <w:ilvl w:val="0"/>
                <w:numId w:val="291"/>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r w:rsidR="00716807">
              <w:rPr>
                <w:rFonts w:ascii="Times New Roman" w:hAnsi="Times New Roman" w:cs="Times New Roman"/>
                <w:lang w:val="en-US"/>
              </w:rPr>
              <w:t xml:space="preserve"> surat masuk</w:t>
            </w:r>
          </w:p>
          <w:p w14:paraId="11633037" w14:textId="0CF4DB1B" w:rsidR="00716807" w:rsidRPr="00947F5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253D68E0" w14:textId="6A597B24" w:rsidR="00716807" w:rsidRPr="00D82EB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3FED2A5F" w14:textId="5A3A2CAE"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Pr>
                <w:rFonts w:ascii="Times New Roman" w:hAnsi="Times New Roman" w:cs="Times New Roman"/>
                <w:lang w:val="en-US"/>
              </w:rPr>
              <w:t xml:space="preserve"> surat masuk</w:t>
            </w:r>
          </w:p>
          <w:p w14:paraId="087F65EB" w14:textId="5D5701FD"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A758EF6" w14:textId="415F703F"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w:t>
            </w:r>
            <w:r>
              <w:rPr>
                <w:rFonts w:ascii="Times New Roman" w:hAnsi="Times New Roman" w:cs="Times New Roman"/>
                <w:lang w:val="en-US"/>
              </w:rPr>
              <w:lastRenderedPageBreak/>
              <w:t xml:space="preserve">halaman </w:t>
            </w:r>
            <w:r w:rsidR="00AF2A0D" w:rsidRPr="00AF2A0D">
              <w:rPr>
                <w:rFonts w:ascii="Times New Roman" w:hAnsi="Times New Roman" w:cs="Times New Roman"/>
                <w:i/>
                <w:iCs/>
                <w:lang w:val="en-US"/>
              </w:rPr>
              <w:t>trash</w:t>
            </w:r>
            <w:r>
              <w:rPr>
                <w:rFonts w:ascii="Times New Roman" w:hAnsi="Times New Roman" w:cs="Times New Roman"/>
                <w:lang w:val="en-US"/>
              </w:rPr>
              <w:t xml:space="preserve">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06E2025E" w14:textId="66AD88E2"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29" w:name="_Toc26745993"/>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2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02BAAE8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8C3F0B" w14:textId="226A9F24"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6077DEE4"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617735C1"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420A7CA8" w:rsidR="00716807" w:rsidRPr="0071518B" w:rsidRDefault="00B36B4A" w:rsidP="00AE0EA3">
            <w:pPr>
              <w:pStyle w:val="ListParagraph"/>
              <w:numPr>
                <w:ilvl w:val="0"/>
                <w:numId w:val="293"/>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D</w:t>
            </w:r>
          </w:p>
          <w:p w14:paraId="77B78A16" w14:textId="1AAE8550" w:rsidR="00716807" w:rsidRPr="00947F5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57395B76" w14:textId="15AB4EAD" w:rsidR="00716807" w:rsidRPr="00D82EB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4D8D08EF"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95989C7" w14:textId="27816DF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77A998D2" w14:textId="0191E367"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30" w:name="_Toc26745994"/>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3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5D6A27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F8693E5" w14:textId="70BD9F08"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0649266B" w14:textId="57E4109D"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26022944"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6158C2AE" w:rsidR="00716807" w:rsidRPr="0071518B" w:rsidRDefault="00B36B4A" w:rsidP="00AE0EA3">
            <w:pPr>
              <w:pStyle w:val="ListParagraph"/>
              <w:numPr>
                <w:ilvl w:val="0"/>
                <w:numId w:val="295"/>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A</w:t>
            </w:r>
          </w:p>
          <w:p w14:paraId="7815086A" w14:textId="6B397CB2" w:rsidR="00716807" w:rsidRPr="00947F5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59F0CFF4" w14:textId="4F34E7DF" w:rsidR="00716807" w:rsidRPr="00D82EB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06926F7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2765B93E" w14:textId="7D5E55F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E5CBE82" w14:textId="2D1F185E"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31" w:name="_Toc26745995"/>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3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B9A6DF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0CCCBF" w14:textId="3D388AD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33F81FD6"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37E0DC73"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2E0D3CA" w:rsidR="00716807" w:rsidRPr="00DC76AA" w:rsidRDefault="00B36B4A" w:rsidP="00AE0EA3">
            <w:pPr>
              <w:pStyle w:val="ListParagraph"/>
              <w:numPr>
                <w:ilvl w:val="0"/>
                <w:numId w:val="244"/>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urat Masuk</w:t>
            </w:r>
          </w:p>
          <w:p w14:paraId="028A87E9" w14:textId="020CC0BE" w:rsidR="00716807" w:rsidRPr="00D82EB8" w:rsidRDefault="00B36B4A" w:rsidP="00AE0EA3">
            <w:pPr>
              <w:pStyle w:val="ListParagraph"/>
              <w:numPr>
                <w:ilvl w:val="0"/>
                <w:numId w:val="244"/>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Surat Masuk</w:t>
            </w:r>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6467E65" w14:textId="7EECD4D9"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32" w:name="_Toc26745996"/>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3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211C9C1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84B8D4A" w14:textId="66DAA676"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3FDF4045"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10CD5FA5"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3914D5B9" w:rsidR="00716807" w:rsidRPr="00DC76AA" w:rsidRDefault="00B36B4A" w:rsidP="00AE0EA3">
            <w:pPr>
              <w:pStyle w:val="ListParagraph"/>
              <w:numPr>
                <w:ilvl w:val="0"/>
                <w:numId w:val="246"/>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D</w:t>
            </w:r>
          </w:p>
          <w:p w14:paraId="137BAEA8" w14:textId="1A76F657" w:rsidR="00716807" w:rsidRPr="00D82EB8" w:rsidRDefault="00B36B4A" w:rsidP="00AE0EA3">
            <w:pPr>
              <w:pStyle w:val="ListParagraph"/>
              <w:numPr>
                <w:ilvl w:val="0"/>
                <w:numId w:val="246"/>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44D6A53" w14:textId="0B0A917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33" w:name="_Toc26745997"/>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3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11BEFC02"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A8180E" w14:textId="3EDAC622"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1DE33355"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4A578539"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582B7090" w:rsidR="00716807" w:rsidRPr="00DC76AA" w:rsidRDefault="00B36B4A" w:rsidP="00AE0EA3">
            <w:pPr>
              <w:pStyle w:val="ListParagraph"/>
              <w:numPr>
                <w:ilvl w:val="0"/>
                <w:numId w:val="24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p w14:paraId="1A5575C0" w14:textId="6E4654C0" w:rsidR="00716807" w:rsidRPr="00D82EB8" w:rsidRDefault="00B36B4A" w:rsidP="00AE0EA3">
            <w:pPr>
              <w:pStyle w:val="ListParagraph"/>
              <w:numPr>
                <w:ilvl w:val="0"/>
                <w:numId w:val="248"/>
              </w:numPr>
              <w:spacing w:line="360" w:lineRule="auto"/>
              <w:ind w:left="378"/>
              <w:rPr>
                <w:rFonts w:ascii="Times New Roman" w:hAnsi="Times New Roman" w:cs="Times New Roman"/>
                <w:iCs/>
              </w:rPr>
            </w:pPr>
            <w:r w:rsidRPr="00B36B4A">
              <w:rPr>
                <w:rFonts w:ascii="Times New Roman" w:hAnsi="Times New Roman" w:cs="Times New Roman"/>
                <w:i/>
                <w:iCs/>
              </w:rPr>
              <w:lastRenderedPageBreak/>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bookmarkEnd w:id="726"/>
    <w:p w14:paraId="5418D245" w14:textId="7B4A7462"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34" w:name="_Toc26745998"/>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34"/>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6283C99D"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450B904"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8B973F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15431877" w:rsidR="00A26027" w:rsidRPr="00E70C3D" w:rsidRDefault="00B36B4A" w:rsidP="00AE0EA3">
            <w:pPr>
              <w:pStyle w:val="ListParagraph"/>
              <w:numPr>
                <w:ilvl w:val="0"/>
                <w:numId w:val="23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A26027"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A2602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A26027" w:rsidRPr="00E70C3D">
              <w:rPr>
                <w:rFonts w:ascii="Times New Roman" w:hAnsi="Times New Roman" w:cs="Times New Roman"/>
                <w:i/>
                <w:lang w:val="en-US"/>
              </w:rPr>
              <w:t xml:space="preserve">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46EFB59B"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disposisi</w:t>
            </w:r>
          </w:p>
        </w:tc>
      </w:tr>
    </w:tbl>
    <w:p w14:paraId="22F8997F" w14:textId="4E778A79"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55555" w14:textId="6126EFE2" w:rsidR="00A26027" w:rsidRPr="00F1002F" w:rsidRDefault="00A26027" w:rsidP="00100AE4">
      <w:pPr>
        <w:pStyle w:val="Tabel"/>
      </w:pPr>
      <w:bookmarkStart w:id="735" w:name="_Toc26745999"/>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 xml:space="preserve">Melihat </w:t>
      </w:r>
      <w:r w:rsidR="003C277C" w:rsidRPr="003C277C">
        <w:rPr>
          <w:rFonts w:cs="Times New Roman"/>
          <w:i/>
          <w:iCs/>
          <w:lang w:val="en-US"/>
        </w:rPr>
        <w:t>File</w:t>
      </w:r>
      <w:r w:rsidR="00644659">
        <w:rPr>
          <w:rFonts w:cs="Times New Roman"/>
          <w:lang w:val="en-US"/>
        </w:rPr>
        <w:t xml:space="preserve"> Disposisi</w:t>
      </w:r>
      <w:bookmarkEnd w:id="735"/>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B545CFC"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w:t>
            </w:r>
          </w:p>
        </w:tc>
      </w:tr>
      <w:tr w:rsidR="00A26027" w:rsidRPr="00E70C3D" w14:paraId="0EA3C150" w14:textId="77777777" w:rsidTr="008B08B1">
        <w:trPr>
          <w:jc w:val="center"/>
        </w:trPr>
        <w:tc>
          <w:tcPr>
            <w:tcW w:w="2065" w:type="dxa"/>
          </w:tcPr>
          <w:p w14:paraId="13EF4A20" w14:textId="5C1BD259"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678E16B0" w:rsidR="00A26027"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60876FE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4EB224E9" w:rsidR="00A26027" w:rsidRPr="00E70C3D" w:rsidRDefault="00B36B4A" w:rsidP="00AE0EA3">
            <w:pPr>
              <w:pStyle w:val="ListParagraph"/>
              <w:numPr>
                <w:ilvl w:val="0"/>
                <w:numId w:val="238"/>
              </w:numPr>
              <w:spacing w:line="360" w:lineRule="auto"/>
              <w:ind w:left="378"/>
              <w:rPr>
                <w:rFonts w:ascii="Times New Roman" w:hAnsi="Times New Roman" w:cs="Times New Roman"/>
              </w:rPr>
            </w:pPr>
            <w:r w:rsidRPr="00B36B4A">
              <w:rPr>
                <w:rFonts w:ascii="Times New Roman" w:hAnsi="Times New Roman" w:cs="Times New Roman"/>
                <w:i/>
                <w:iCs/>
              </w:rPr>
              <w:t>Actor</w:t>
            </w:r>
            <w:r w:rsidR="00A26027" w:rsidRPr="00E70C3D">
              <w:rPr>
                <w:rFonts w:ascii="Times New Roman" w:hAnsi="Times New Roman" w:cs="Times New Roman"/>
                <w:i/>
              </w:rPr>
              <w:t xml:space="preserve"> </w:t>
            </w:r>
            <w:r w:rsidR="00A26027"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0B12E639" w:rsidR="00A26027" w:rsidRPr="00E70C3D" w:rsidRDefault="00B36B4A" w:rsidP="00AE0EA3">
            <w:pPr>
              <w:pStyle w:val="ListParagraph"/>
              <w:numPr>
                <w:ilvl w:val="0"/>
                <w:numId w:val="238"/>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A26027"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w:t>
            </w:r>
            <w:r w:rsidR="00644659">
              <w:rPr>
                <w:rFonts w:ascii="Times New Roman" w:hAnsi="Times New Roman" w:cs="Times New Roman"/>
                <w:lang w:val="en-US"/>
              </w:rPr>
              <w:t>disposisi</w:t>
            </w:r>
            <w:r w:rsidR="00A26027"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yang ingin dilihat</w:t>
            </w:r>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644659">
              <w:rPr>
                <w:rFonts w:ascii="Times New Roman" w:hAnsi="Times New Roman" w:cs="Times New Roman"/>
                <w:lang w:val="en-US"/>
              </w:rPr>
              <w:t>Persetujuan Disposisi</w:t>
            </w:r>
          </w:p>
          <w:p w14:paraId="63ACD422" w14:textId="56E97ED9"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w:t>
            </w:r>
            <w:r w:rsidR="003C277C" w:rsidRPr="003C277C">
              <w:rPr>
                <w:rFonts w:ascii="Times New Roman" w:hAnsi="Times New Roman" w:cs="Times New Roman"/>
                <w:i/>
                <w:iCs/>
                <w:lang w:val="en-US"/>
              </w:rPr>
              <w:t>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2944676D"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4616E301" w14:textId="02A4002A"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36" w:name="_Toc26746000"/>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36"/>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69C68120" w:rsidR="00F24E6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6EAFA548" w:rsidR="00F24E6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020A71C" w:rsidR="00F24E6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24E6B" w:rsidRPr="00E70C3D">
              <w:rPr>
                <w:rFonts w:ascii="Times New Roman" w:hAnsi="Times New Roman" w:cs="Times New Roman"/>
                <w:i/>
              </w:rPr>
              <w:t xml:space="preserve">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3B867FB1" w:rsidR="00F24E6B" w:rsidRPr="00E70C3D" w:rsidRDefault="00B36B4A" w:rsidP="00AE0EA3">
            <w:pPr>
              <w:pStyle w:val="ListParagraph"/>
              <w:numPr>
                <w:ilvl w:val="0"/>
                <w:numId w:val="123"/>
              </w:numPr>
              <w:spacing w:line="360" w:lineRule="auto"/>
              <w:ind w:left="378"/>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i/>
              </w:rPr>
              <w:t xml:space="preserve"> </w:t>
            </w:r>
            <w:r w:rsidR="00F24E6B"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1958F520"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24E6B" w:rsidRPr="00E70C3D">
              <w:rPr>
                <w:rFonts w:ascii="Times New Roman" w:hAnsi="Times New Roman" w:cs="Times New Roman"/>
                <w:lang w:val="en-US"/>
              </w:rPr>
              <w:t xml:space="preserve"> klik tombol disposisi </w:t>
            </w:r>
            <w:r w:rsidR="00475A3B" w:rsidRPr="00E70C3D">
              <w:rPr>
                <w:rFonts w:ascii="Times New Roman" w:hAnsi="Times New Roman" w:cs="Times New Roman"/>
                <w:lang w:val="en-US"/>
              </w:rPr>
              <w:t>ke BKD sesuai dengan</w:t>
            </w:r>
            <w:r w:rsidR="00F24E6B"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68A30FBE"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rPr>
              <w:t xml:space="preserve"> </w:t>
            </w:r>
            <w:r w:rsidR="00F24E6B"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22295978"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2097AA1" w14:textId="6C168ABD"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526EF6DB" w:rsidR="00F24E6B" w:rsidRPr="00610946" w:rsidRDefault="00F24E6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1F98E75" w14:textId="12C3161B"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37" w:name="_Toc26746001"/>
      <w:r w:rsidRPr="00F1002F">
        <w:lastRenderedPageBreak/>
        <w:t xml:space="preserve">Tabel </w:t>
      </w:r>
      <w:r w:rsidRPr="00F1002F">
        <w:rPr>
          <w:lang w:val="en-US"/>
        </w:rPr>
        <w:t>5.</w:t>
      </w:r>
      <w:r w:rsidR="00627119">
        <w:rPr>
          <w:lang w:val="en-US"/>
        </w:rPr>
        <w:t>71</w:t>
      </w:r>
      <w:r w:rsidRPr="00F1002F">
        <w:t xml:space="preserve"> Use Case Description </w:t>
      </w:r>
      <w:r>
        <w:t>Menyetujui Disposisi Ke BKA</w:t>
      </w:r>
      <w:bookmarkEnd w:id="737"/>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184D9291" w:rsidR="00AC1F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2AE784FF" w:rsidR="00AC1FD0"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6B1FC7CA" w:rsidR="00AC1F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C1FD0" w:rsidRPr="00E70C3D">
              <w:rPr>
                <w:rFonts w:ascii="Times New Roman" w:hAnsi="Times New Roman" w:cs="Times New Roman"/>
                <w:i/>
              </w:rPr>
              <w:t xml:space="preserve">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6CECCACB" w:rsidR="00AC1FD0" w:rsidRPr="00E70C3D" w:rsidRDefault="00B36B4A" w:rsidP="00AE0EA3">
            <w:pPr>
              <w:pStyle w:val="ListParagraph"/>
              <w:numPr>
                <w:ilvl w:val="0"/>
                <w:numId w:val="241"/>
              </w:numPr>
              <w:spacing w:line="360" w:lineRule="auto"/>
              <w:ind w:left="378"/>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i/>
              </w:rPr>
              <w:t xml:space="preserve"> </w:t>
            </w:r>
            <w:r w:rsidR="00AC1FD0" w:rsidRPr="00E70C3D">
              <w:rPr>
                <w:rFonts w:ascii="Times New Roman" w:hAnsi="Times New Roman" w:cs="Times New Roman"/>
                <w:lang w:val="en-US"/>
              </w:rPr>
              <w:t>klik menu persetujuan disposisi</w:t>
            </w:r>
          </w:p>
          <w:p w14:paraId="56D71C04" w14:textId="77FCDF92"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C1FD0" w:rsidRPr="00E70C3D">
              <w:rPr>
                <w:rFonts w:ascii="Times New Roman" w:hAnsi="Times New Roman" w:cs="Times New Roman"/>
                <w:lang w:val="en-US"/>
              </w:rPr>
              <w:t xml:space="preserve"> klik tombol disposisi ke BK</w:t>
            </w:r>
            <w:r w:rsidR="00AC1FD0">
              <w:rPr>
                <w:rFonts w:ascii="Times New Roman" w:hAnsi="Times New Roman" w:cs="Times New Roman"/>
                <w:lang w:val="en-US"/>
              </w:rPr>
              <w:t>A</w:t>
            </w:r>
            <w:r w:rsidR="00AC1FD0" w:rsidRPr="00E70C3D">
              <w:rPr>
                <w:rFonts w:ascii="Times New Roman" w:hAnsi="Times New Roman" w:cs="Times New Roman"/>
                <w:lang w:val="en-US"/>
              </w:rPr>
              <w:t xml:space="preserve"> sesuai dengan data yang ingin disetujui</w:t>
            </w:r>
          </w:p>
          <w:p w14:paraId="155AA716" w14:textId="6BA38CDA"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rPr>
              <w:t xml:space="preserve"> </w:t>
            </w:r>
            <w:r w:rsidR="00AC1FD0"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disposisi</w:t>
            </w:r>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464096D8"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2E409591" w14:textId="04B03B59"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4AE51A7D"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497CE737" w14:textId="1D270E6E" w:rsidR="00475A3B" w:rsidRPr="0032555B" w:rsidRDefault="00475A3B" w:rsidP="00AD3692">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38" w:name="_Toc26746002"/>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5DC9DE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288BB666"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4CF1B64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20060F3B" w:rsidR="00475A3B" w:rsidRPr="00E70C3D" w:rsidRDefault="00B36B4A" w:rsidP="00AE0EA3">
            <w:pPr>
              <w:pStyle w:val="ListParagraph"/>
              <w:numPr>
                <w:ilvl w:val="0"/>
                <w:numId w:val="12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475A3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475A3B" w:rsidRPr="00E70C3D">
              <w:rPr>
                <w:rFonts w:ascii="Times New Roman" w:hAnsi="Times New Roman" w:cs="Times New Roman"/>
                <w:i/>
                <w:lang w:val="en-US"/>
              </w:rPr>
              <w:t xml:space="preserve"> Disposisi </w:t>
            </w:r>
            <w:r w:rsidR="00475A3B"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175FDE9D"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disposisi BKD</w:t>
            </w:r>
          </w:p>
        </w:tc>
      </w:tr>
    </w:tbl>
    <w:p w14:paraId="23A54BDE" w14:textId="74A321BB"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75C5699" w14:textId="326BE62B" w:rsidR="00475A3B" w:rsidRPr="00F1002F" w:rsidRDefault="00475A3B" w:rsidP="00100AE4">
      <w:pPr>
        <w:pStyle w:val="Tabel"/>
      </w:pPr>
      <w:bookmarkStart w:id="739" w:name="_Toc26746003"/>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w:t>
      </w:r>
      <w:r w:rsidR="005F3E22">
        <w:rPr>
          <w:rFonts w:cs="Times New Roman"/>
          <w:lang w:val="en-US"/>
        </w:rPr>
        <w:t>Disposisi</w:t>
      </w:r>
      <w:r>
        <w:rPr>
          <w:rFonts w:cs="Times New Roman"/>
          <w:lang w:val="en-US"/>
        </w:rPr>
        <w:t xml:space="preserve"> BK</w:t>
      </w:r>
      <w:r w:rsidR="00333C42">
        <w:rPr>
          <w:rFonts w:cs="Times New Roman"/>
          <w:lang w:val="en-US"/>
        </w:rPr>
        <w:t>D</w:t>
      </w:r>
      <w:bookmarkEnd w:id="73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4E200DDD"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5AE46E60"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665844CD"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19552033"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1658491C" w:rsidR="00475A3B" w:rsidRPr="00E70C3D" w:rsidRDefault="00B36B4A" w:rsidP="00AE0EA3">
            <w:pPr>
              <w:pStyle w:val="ListParagraph"/>
              <w:numPr>
                <w:ilvl w:val="0"/>
                <w:numId w:val="297"/>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499F6383" w:rsidR="00475A3B" w:rsidRPr="00E70C3D" w:rsidRDefault="00B36B4A" w:rsidP="00AE0EA3">
            <w:pPr>
              <w:pStyle w:val="ListParagraph"/>
              <w:numPr>
                <w:ilvl w:val="0"/>
                <w:numId w:val="2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r w:rsidR="00A25C91" w:rsidRPr="00E70C3D">
              <w:rPr>
                <w:rFonts w:ascii="Times New Roman" w:hAnsi="Times New Roman" w:cs="Times New Roman"/>
                <w:lang w:val="en-US"/>
              </w:rPr>
              <w:t>disposisi</w:t>
            </w:r>
            <w:r w:rsidR="00475A3B"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ingin dilihat</w:t>
            </w:r>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5C36DAE2"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w:t>
            </w:r>
            <w:r w:rsidR="003C277C" w:rsidRPr="003C277C">
              <w:rPr>
                <w:rFonts w:ascii="Times New Roman" w:hAnsi="Times New Roman" w:cs="Times New Roman"/>
                <w:i/>
                <w:iCs/>
                <w:lang w:val="en-US"/>
              </w:rPr>
              <w:t>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49A100A1"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83783C1" w14:textId="5D9730F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C63AA3" w14:textId="4B1EE3A3" w:rsidR="00475A3B" w:rsidRPr="00F1002F" w:rsidRDefault="00475A3B" w:rsidP="00100AE4">
      <w:pPr>
        <w:pStyle w:val="Tabel"/>
      </w:pPr>
      <w:bookmarkStart w:id="740" w:name="_Toc26746004"/>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 xml:space="preserve">Melihat </w:t>
      </w:r>
      <w:r w:rsidR="003C277C" w:rsidRPr="003C277C">
        <w:rPr>
          <w:rFonts w:cs="Times New Roman"/>
          <w:i/>
          <w:iCs/>
          <w:lang w:val="en-US"/>
        </w:rPr>
        <w:t>File</w:t>
      </w:r>
      <w:r w:rsidR="005F3E22">
        <w:rPr>
          <w:rFonts w:cs="Times New Roman"/>
          <w:lang w:val="en-US"/>
        </w:rPr>
        <w:t xml:space="preserve"> Persetujuan Disposisi BKD</w:t>
      </w:r>
      <w:bookmarkEnd w:id="74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04F4F1E4"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Disposisi BKD</w:t>
            </w:r>
          </w:p>
        </w:tc>
      </w:tr>
      <w:tr w:rsidR="00475A3B" w:rsidRPr="00E70C3D" w14:paraId="52E9691D" w14:textId="77777777" w:rsidTr="008B08B1">
        <w:trPr>
          <w:jc w:val="center"/>
        </w:trPr>
        <w:tc>
          <w:tcPr>
            <w:tcW w:w="2065" w:type="dxa"/>
          </w:tcPr>
          <w:p w14:paraId="126B0F0E" w14:textId="6EA1693F"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368CB508"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533761C4"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546F4720" w:rsidR="00475A3B" w:rsidRPr="00E70C3D" w:rsidRDefault="00B36B4A" w:rsidP="00AE0EA3">
            <w:pPr>
              <w:pStyle w:val="ListParagraph"/>
              <w:numPr>
                <w:ilvl w:val="0"/>
                <w:numId w:val="131"/>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507B4033" w:rsidR="00475A3B" w:rsidRPr="00E70C3D" w:rsidRDefault="00B36B4A" w:rsidP="00AE0EA3">
            <w:pPr>
              <w:pStyle w:val="ListParagraph"/>
              <w:numPr>
                <w:ilvl w:val="0"/>
                <w:numId w:val="13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r w:rsidR="005F3E22" w:rsidRPr="00E70C3D">
              <w:rPr>
                <w:rFonts w:ascii="Times New Roman" w:hAnsi="Times New Roman" w:cs="Times New Roman"/>
                <w:lang w:val="en-US"/>
              </w:rPr>
              <w:t>persetujuan disposisi</w:t>
            </w:r>
            <w:r w:rsidR="00475A3B"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ingin dilihat</w:t>
            </w:r>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76AFB036"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dipilih dalam bentuk </w:t>
            </w:r>
            <w:r w:rsidR="003C277C" w:rsidRPr="003C277C">
              <w:rPr>
                <w:rFonts w:ascii="Times New Roman" w:hAnsi="Times New Roman" w:cs="Times New Roman"/>
                <w:i/>
                <w:iCs/>
                <w:lang w:val="en-US"/>
              </w:rPr>
              <w:t>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CE4269F"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7E07AC0" w14:textId="6C1C08D1"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41" w:name="_Toc26746005"/>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4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17E910D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4AAF7F05"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342410D9"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3629747E" w:rsidR="00475A3B" w:rsidRPr="00E70C3D" w:rsidRDefault="00B36B4A" w:rsidP="00AE0EA3">
            <w:pPr>
              <w:pStyle w:val="ListParagraph"/>
              <w:numPr>
                <w:ilvl w:val="0"/>
                <w:numId w:val="134"/>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1EC06633"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r w:rsidR="008A5919" w:rsidRPr="00BE4E3F">
              <w:rPr>
                <w:rFonts w:ascii="Times New Roman" w:hAnsi="Times New Roman" w:cs="Times New Roman"/>
                <w:iCs/>
                <w:lang w:val="en-US"/>
              </w:rPr>
              <w:t>klik</w:t>
            </w:r>
            <w:r w:rsidR="00475A3B" w:rsidRPr="00BE4E3F">
              <w:rPr>
                <w:rFonts w:ascii="Times New Roman" w:hAnsi="Times New Roman" w:cs="Times New Roman"/>
                <w:iCs/>
                <w:lang w:val="en-US"/>
              </w:rPr>
              <w:t xml:space="preserve"> tombol upload </w:t>
            </w:r>
            <w:r w:rsidR="00622599" w:rsidRPr="00BE4E3F">
              <w:rPr>
                <w:rFonts w:ascii="Times New Roman" w:hAnsi="Times New Roman" w:cs="Times New Roman"/>
                <w:iCs/>
                <w:lang w:val="en-US"/>
              </w:rPr>
              <w:t>persetujuan disposisi</w:t>
            </w:r>
            <w:r w:rsidR="00622599"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00475A3B" w:rsidRPr="00E70C3D">
              <w:rPr>
                <w:rFonts w:ascii="Times New Roman" w:hAnsi="Times New Roman" w:cs="Times New Roman"/>
                <w:lang w:val="en-US"/>
              </w:rPr>
              <w:t xml:space="preserve"> yang ingin di upload</w:t>
            </w:r>
            <w:r w:rsidR="00475A3B" w:rsidRPr="00E70C3D">
              <w:rPr>
                <w:rFonts w:ascii="Times New Roman" w:hAnsi="Times New Roman" w:cs="Times New Roman"/>
                <w:i/>
                <w:lang w:val="en-US"/>
              </w:rPr>
              <w:t xml:space="preserve"> </w:t>
            </w:r>
          </w:p>
          <w:p w14:paraId="4283332D" w14:textId="48F7DC28"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persetujuan disposisi </w:t>
            </w:r>
            <w:r w:rsidR="00475A3B" w:rsidRPr="00E70C3D">
              <w:rPr>
                <w:rFonts w:ascii="Times New Roman" w:hAnsi="Times New Roman" w:cs="Times New Roman"/>
                <w:lang w:val="en-US"/>
              </w:rPr>
              <w:t xml:space="preserve">yang ingin di upload pada </w:t>
            </w:r>
            <w:r w:rsidRPr="00B36B4A">
              <w:rPr>
                <w:rFonts w:ascii="Times New Roman" w:hAnsi="Times New Roman" w:cs="Times New Roman"/>
                <w:i/>
                <w:iCs/>
                <w:lang w:val="en-US"/>
              </w:rPr>
              <w:t>form</w:t>
            </w:r>
            <w:r w:rsidR="00475A3B" w:rsidRPr="00E70C3D">
              <w:rPr>
                <w:rFonts w:ascii="Times New Roman" w:hAnsi="Times New Roman" w:cs="Times New Roman"/>
                <w:lang w:val="en-US"/>
              </w:rPr>
              <w:t xml:space="preserve"> upload </w:t>
            </w:r>
            <w:r w:rsidR="00622599" w:rsidRPr="00E70C3D">
              <w:rPr>
                <w:rFonts w:ascii="Times New Roman" w:hAnsi="Times New Roman" w:cs="Times New Roman"/>
                <w:lang w:val="en-US"/>
              </w:rPr>
              <w:t>persetujuan disposisi</w:t>
            </w:r>
          </w:p>
          <w:p w14:paraId="3E4F27CE" w14:textId="645A4C7C"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rPr>
              <w:t xml:space="preserve"> </w:t>
            </w:r>
            <w:r w:rsidR="00475A3B"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186B2FEF"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01322B0" w14:textId="12B4996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30728394"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C11E9CA" w14:textId="4B2E5E45"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458DE28"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4CEA0A1D" w14:textId="4B753254"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42" w:name="_Toc26746006"/>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4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4D3CA2DA"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6C4E48B0"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2853867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33A7DBA6" w:rsidR="00475A3B" w:rsidRPr="00E70C3D" w:rsidRDefault="00B36B4A" w:rsidP="00AE0EA3">
            <w:pPr>
              <w:pStyle w:val="ListParagraph"/>
              <w:numPr>
                <w:ilvl w:val="0"/>
                <w:numId w:val="136"/>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52354E4" w:rsidR="00475A3B" w:rsidRPr="00E70C3D" w:rsidRDefault="00B36B4A" w:rsidP="00AE0EA3">
            <w:pPr>
              <w:pStyle w:val="ListParagraph"/>
              <w:numPr>
                <w:ilvl w:val="0"/>
                <w:numId w:val="13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r w:rsidR="008A5919" w:rsidRPr="00BE4E3F">
              <w:rPr>
                <w:rFonts w:ascii="Times New Roman" w:hAnsi="Times New Roman" w:cs="Times New Roman"/>
                <w:iCs/>
                <w:lang w:val="en-US"/>
              </w:rPr>
              <w:t>klik</w:t>
            </w:r>
            <w:r w:rsidR="00475A3B" w:rsidRPr="00BE4E3F">
              <w:rPr>
                <w:rFonts w:ascii="Times New Roman" w:hAnsi="Times New Roman" w:cs="Times New Roman"/>
                <w:iCs/>
                <w:lang w:val="en-US"/>
              </w:rPr>
              <w:t xml:space="preserve"> tombol </w:t>
            </w:r>
            <w:r w:rsidR="00392600" w:rsidRPr="00BE4E3F">
              <w:rPr>
                <w:rFonts w:ascii="Times New Roman" w:hAnsi="Times New Roman" w:cs="Times New Roman"/>
                <w:iCs/>
                <w:lang w:val="en-US"/>
              </w:rPr>
              <w:t>setuju</w:t>
            </w:r>
            <w:r w:rsidR="00475A3B"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00475A3B"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7FAEF610"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592DA08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2CA404F" w14:textId="140013A2"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43" w:name="_Toc26746007"/>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43"/>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6688C4DB" w:rsidR="0039260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5BBA9035" w:rsidR="00392600"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35D49675" w:rsidR="0039260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92600" w:rsidRPr="00E70C3D">
              <w:rPr>
                <w:rFonts w:ascii="Times New Roman" w:hAnsi="Times New Roman" w:cs="Times New Roman"/>
                <w:i/>
              </w:rPr>
              <w:t xml:space="preserve">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15E4BDD6" w:rsidR="00392600" w:rsidRPr="00E70C3D" w:rsidRDefault="00B36B4A" w:rsidP="00AE0EA3">
            <w:pPr>
              <w:pStyle w:val="ListParagraph"/>
              <w:numPr>
                <w:ilvl w:val="0"/>
                <w:numId w:val="138"/>
              </w:numPr>
              <w:spacing w:line="360" w:lineRule="auto"/>
              <w:ind w:left="378"/>
              <w:rPr>
                <w:rFonts w:ascii="Times New Roman" w:hAnsi="Times New Roman" w:cs="Times New Roman"/>
              </w:rPr>
            </w:pPr>
            <w:r w:rsidRPr="00B36B4A">
              <w:rPr>
                <w:rFonts w:ascii="Times New Roman" w:hAnsi="Times New Roman" w:cs="Times New Roman"/>
                <w:i/>
                <w:iCs/>
              </w:rPr>
              <w:t>Actor</w:t>
            </w:r>
            <w:r w:rsidR="00392600" w:rsidRPr="00E70C3D">
              <w:rPr>
                <w:rFonts w:ascii="Times New Roman" w:hAnsi="Times New Roman" w:cs="Times New Roman"/>
                <w:i/>
              </w:rPr>
              <w:t xml:space="preserve"> </w:t>
            </w:r>
            <w:r w:rsidR="00392600" w:rsidRPr="00E70C3D">
              <w:rPr>
                <w:rFonts w:ascii="Times New Roman" w:hAnsi="Times New Roman" w:cs="Times New Roman"/>
                <w:lang w:val="en-US"/>
              </w:rPr>
              <w:t>klik menu disposisi BKD</w:t>
            </w:r>
          </w:p>
          <w:p w14:paraId="60644749" w14:textId="0B208E16" w:rsidR="00392600" w:rsidRPr="00E70C3D" w:rsidRDefault="00B36B4A" w:rsidP="00AE0EA3">
            <w:pPr>
              <w:pStyle w:val="ListParagraph"/>
              <w:numPr>
                <w:ilvl w:val="0"/>
                <w:numId w:val="1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92600" w:rsidRPr="00E70C3D">
              <w:rPr>
                <w:rFonts w:ascii="Times New Roman" w:hAnsi="Times New Roman" w:cs="Times New Roman"/>
                <w:i/>
                <w:lang w:val="en-US"/>
              </w:rPr>
              <w:t xml:space="preserve"> </w:t>
            </w:r>
            <w:r w:rsidR="00BE4E3F" w:rsidRPr="00BE4E3F">
              <w:rPr>
                <w:rFonts w:ascii="Times New Roman" w:hAnsi="Times New Roman" w:cs="Times New Roman"/>
                <w:iCs/>
                <w:lang w:val="en-US"/>
              </w:rPr>
              <w:t>klik</w:t>
            </w:r>
            <w:r w:rsidR="00392600" w:rsidRPr="00BE4E3F">
              <w:rPr>
                <w:rFonts w:ascii="Times New Roman" w:hAnsi="Times New Roman" w:cs="Times New Roman"/>
                <w:iCs/>
                <w:lang w:val="en-US"/>
              </w:rPr>
              <w:t xml:space="preserve"> tombol tolak</w:t>
            </w:r>
            <w:r w:rsidR="00392600" w:rsidRPr="00E70C3D">
              <w:rPr>
                <w:rFonts w:ascii="Times New Roman" w:hAnsi="Times New Roman" w:cs="Times New Roman"/>
                <w:i/>
                <w:lang w:val="en-US"/>
              </w:rPr>
              <w:t xml:space="preserve"> </w:t>
            </w:r>
            <w:r w:rsidR="00392600" w:rsidRPr="00BE4E3F">
              <w:rPr>
                <w:rFonts w:ascii="Times New Roman" w:hAnsi="Times New Roman" w:cs="Times New Roman"/>
                <w:iCs/>
                <w:lang w:val="en-US"/>
              </w:rPr>
              <w:t>disposisi</w:t>
            </w:r>
            <w:r w:rsidR="00392600" w:rsidRPr="00E70C3D">
              <w:rPr>
                <w:rFonts w:ascii="Times New Roman" w:hAnsi="Times New Roman" w:cs="Times New Roman"/>
                <w:i/>
                <w:lang w:val="en-US"/>
              </w:rPr>
              <w:t xml:space="preserve"> </w:t>
            </w:r>
            <w:r w:rsidR="00392600"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2DF4C8B8"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445A673"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420F7F6" w14:textId="6A2457B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44" w:name="_Toc26746008"/>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4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65BC563B"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436EA26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6F0E421A"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09A651D1" w:rsidR="00333C42" w:rsidRPr="00E70C3D" w:rsidRDefault="00B36B4A" w:rsidP="00AE0EA3">
            <w:pPr>
              <w:pStyle w:val="ListParagraph"/>
              <w:numPr>
                <w:ilvl w:val="0"/>
                <w:numId w:val="140"/>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BE4E3F">
              <w:rPr>
                <w:rFonts w:ascii="Times New Roman" w:hAnsi="Times New Roman" w:cs="Times New Roman"/>
                <w:iCs/>
                <w:lang w:val="en-US"/>
              </w:rPr>
              <w:t>klik</w:t>
            </w:r>
            <w:r w:rsidR="00333C42" w:rsidRPr="00BE4E3F">
              <w:rPr>
                <w:rFonts w:ascii="Times New Roman" w:hAnsi="Times New Roman" w:cs="Times New Roman"/>
                <w:iCs/>
                <w:lang w:val="en-US"/>
              </w:rPr>
              <w:t xml:space="preserve"> </w:t>
            </w:r>
            <w:r w:rsidR="008A5919" w:rsidRPr="00BE4E3F">
              <w:rPr>
                <w:rFonts w:ascii="Times New Roman" w:hAnsi="Times New Roman" w:cs="Times New Roman"/>
                <w:iCs/>
                <w:lang w:val="en-US"/>
              </w:rPr>
              <w:t>menu</w:t>
            </w:r>
            <w:r w:rsidR="00333C42" w:rsidRPr="00BE4E3F">
              <w:rPr>
                <w:rFonts w:ascii="Times New Roman" w:hAnsi="Times New Roman" w:cs="Times New Roman"/>
                <w:iCs/>
                <w:lang w:val="en-US"/>
              </w:rPr>
              <w:t xml:space="preserve"> Disposisi</w:t>
            </w:r>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3D8C2688"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rPr>
              <w:t xml:space="preserve">Berhasil mnampilkan </w:t>
            </w:r>
            <w:r w:rsidR="00610946">
              <w:rPr>
                <w:rFonts w:ascii="Times New Roman" w:hAnsi="Times New Roman" w:cs="Times New Roman"/>
                <w:lang w:val="en-US"/>
              </w:rPr>
              <w:t>halaman disposisi BKA</w:t>
            </w:r>
          </w:p>
        </w:tc>
      </w:tr>
    </w:tbl>
    <w:p w14:paraId="55F5D6B8" w14:textId="273F56E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33B2FED" w14:textId="1D0F2904" w:rsidR="00333C42" w:rsidRPr="00F1002F" w:rsidRDefault="00333C42" w:rsidP="00100AE4">
      <w:pPr>
        <w:pStyle w:val="Tabel"/>
      </w:pPr>
      <w:bookmarkStart w:id="745" w:name="_Toc26746009"/>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A</w:t>
      </w:r>
      <w:bookmarkEnd w:id="74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3EAF4B4B"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BKA</w:t>
            </w:r>
          </w:p>
        </w:tc>
      </w:tr>
      <w:tr w:rsidR="00333C42" w:rsidRPr="00E70C3D" w14:paraId="27E2CE05" w14:textId="77777777" w:rsidTr="008B08B1">
        <w:trPr>
          <w:jc w:val="center"/>
        </w:trPr>
        <w:tc>
          <w:tcPr>
            <w:tcW w:w="2065" w:type="dxa"/>
          </w:tcPr>
          <w:p w14:paraId="47297466" w14:textId="08E98126"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3C5CB8EE"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E5C4B3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3C94B7FC" w:rsidR="00333C42" w:rsidRPr="00E70C3D" w:rsidRDefault="00B36B4A" w:rsidP="00AE0EA3">
            <w:pPr>
              <w:pStyle w:val="ListParagraph"/>
              <w:numPr>
                <w:ilvl w:val="0"/>
                <w:numId w:val="14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4E85DED5" w14:textId="3A984022" w:rsidR="00333C42" w:rsidRPr="00E70C3D" w:rsidRDefault="00B36B4A" w:rsidP="00AE0EA3">
            <w:pPr>
              <w:pStyle w:val="ListParagraph"/>
              <w:numPr>
                <w:ilvl w:val="0"/>
                <w:numId w:val="14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disposisi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ingin dilihat</w:t>
            </w:r>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40277788" w14:textId="4629CB98"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yang dipilih dalam bentuk </w:t>
            </w:r>
            <w:r w:rsidR="003C277C" w:rsidRPr="003C277C">
              <w:rPr>
                <w:rFonts w:ascii="Times New Roman" w:hAnsi="Times New Roman" w:cs="Times New Roman"/>
                <w:i/>
                <w:iCs/>
                <w:lang w:val="en-US"/>
              </w:rPr>
              <w:t>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230A034D"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04A39DCD" w14:textId="7288F807"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E96298" w14:textId="1A217FF7" w:rsidR="00333C42" w:rsidRPr="00F1002F" w:rsidRDefault="00333C42" w:rsidP="00100AE4">
      <w:pPr>
        <w:pStyle w:val="Tabel"/>
      </w:pPr>
      <w:bookmarkStart w:id="746" w:name="_Toc26746010"/>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Disposisi BKA</w:t>
      </w:r>
      <w:bookmarkEnd w:id="74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6574C705"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Disposisi BKA</w:t>
            </w:r>
          </w:p>
        </w:tc>
      </w:tr>
      <w:tr w:rsidR="00333C42" w:rsidRPr="00E70C3D" w14:paraId="6807FE22" w14:textId="77777777" w:rsidTr="008B08B1">
        <w:trPr>
          <w:jc w:val="center"/>
        </w:trPr>
        <w:tc>
          <w:tcPr>
            <w:tcW w:w="2065" w:type="dxa"/>
          </w:tcPr>
          <w:p w14:paraId="57EC70AE" w14:textId="34E8BF9F"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501A25F6"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18C18F3D"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3825D9E7" w:rsidR="00333C42" w:rsidRPr="00E70C3D" w:rsidRDefault="00B36B4A" w:rsidP="00AE0EA3">
            <w:pPr>
              <w:pStyle w:val="ListParagraph"/>
              <w:numPr>
                <w:ilvl w:val="0"/>
                <w:numId w:val="145"/>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7E4AA8BD" w14:textId="2714B090" w:rsidR="00333C42" w:rsidRPr="00E70C3D" w:rsidRDefault="00B36B4A" w:rsidP="00AE0EA3">
            <w:pPr>
              <w:pStyle w:val="ListParagraph"/>
              <w:numPr>
                <w:ilvl w:val="0"/>
                <w:numId w:val="14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persetujuan disposisi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ingin dilihat</w:t>
            </w:r>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265C9F38"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disposisi yang dipilih dalam bentuk </w:t>
            </w:r>
            <w:r w:rsidR="003C277C" w:rsidRPr="003C277C">
              <w:rPr>
                <w:rFonts w:ascii="Times New Roman" w:hAnsi="Times New Roman" w:cs="Times New Roman"/>
                <w:i/>
                <w:iCs/>
                <w:lang w:val="en-US"/>
              </w:rPr>
              <w:t>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2FE83322"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2E3ACFC" w14:textId="2E635EEE"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47" w:name="_Toc26746011"/>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4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19BDFD85"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33616F65"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063F6D33"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061C95A6" w:rsidR="00333C42" w:rsidRPr="00E70C3D" w:rsidRDefault="00B36B4A" w:rsidP="00AE0EA3">
            <w:pPr>
              <w:pStyle w:val="ListParagraph"/>
              <w:numPr>
                <w:ilvl w:val="0"/>
                <w:numId w:val="148"/>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368A8AD6" w14:textId="514B934B"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962F2B">
              <w:rPr>
                <w:rFonts w:ascii="Times New Roman" w:hAnsi="Times New Roman" w:cs="Times New Roman"/>
                <w:iCs/>
                <w:lang w:val="en-US"/>
              </w:rPr>
              <w:t>klik</w:t>
            </w:r>
            <w:r w:rsidR="00333C42" w:rsidRPr="00962F2B">
              <w:rPr>
                <w:rFonts w:ascii="Times New Roman" w:hAnsi="Times New Roman" w:cs="Times New Roman"/>
                <w:iCs/>
                <w:lang w:val="en-US"/>
              </w:rPr>
              <w:t xml:space="preserve"> tombol upload persetujuan disposisi</w:t>
            </w:r>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pada disposisi yang ingin di upload</w:t>
            </w:r>
            <w:r w:rsidR="00333C42" w:rsidRPr="00E70C3D">
              <w:rPr>
                <w:rFonts w:ascii="Times New Roman" w:hAnsi="Times New Roman" w:cs="Times New Roman"/>
                <w:i/>
                <w:lang w:val="en-US"/>
              </w:rPr>
              <w:t xml:space="preserve"> </w:t>
            </w:r>
          </w:p>
          <w:p w14:paraId="7BFCF1DB" w14:textId="7C1BD9A8"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persetujuan disposisi yang ingin di upload pada </w:t>
            </w:r>
            <w:r w:rsidRPr="00B36B4A">
              <w:rPr>
                <w:rFonts w:ascii="Times New Roman" w:hAnsi="Times New Roman" w:cs="Times New Roman"/>
                <w:i/>
                <w:iCs/>
                <w:lang w:val="en-US"/>
              </w:rPr>
              <w:lastRenderedPageBreak/>
              <w:t>form</w:t>
            </w:r>
            <w:r w:rsidR="00333C42" w:rsidRPr="00E70C3D">
              <w:rPr>
                <w:rFonts w:ascii="Times New Roman" w:hAnsi="Times New Roman" w:cs="Times New Roman"/>
                <w:lang w:val="en-US"/>
              </w:rPr>
              <w:t xml:space="preserve"> upload persetujuan disposisi</w:t>
            </w:r>
          </w:p>
          <w:p w14:paraId="31D74EA7" w14:textId="3E68A356"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rPr>
              <w:t xml:space="preserve"> </w:t>
            </w:r>
            <w:r w:rsidR="00333C42"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Disposisi BKA</w:t>
            </w:r>
          </w:p>
          <w:p w14:paraId="69144090" w14:textId="39F18DF2"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8FDB2A6" w14:textId="4C91817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B0BD78A"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5693A7AD" w14:textId="24BFA6B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65475BA1"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70DC5A64" w14:textId="471D3840"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48" w:name="_Toc26746012"/>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4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CE691"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23845A13"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47C2FA85"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4FA7AB4" w:rsidR="00333C42" w:rsidRPr="00E70C3D" w:rsidRDefault="00B36B4A" w:rsidP="00AE0EA3">
            <w:pPr>
              <w:pStyle w:val="ListParagraph"/>
              <w:numPr>
                <w:ilvl w:val="0"/>
                <w:numId w:val="150"/>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5D93B288" w14:textId="545F94EC" w:rsidR="00333C42" w:rsidRPr="00E70C3D" w:rsidRDefault="00B36B4A" w:rsidP="00AE0EA3">
            <w:pPr>
              <w:pStyle w:val="ListParagraph"/>
              <w:numPr>
                <w:ilvl w:val="0"/>
                <w:numId w:val="1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962F2B">
              <w:rPr>
                <w:rFonts w:ascii="Times New Roman" w:hAnsi="Times New Roman" w:cs="Times New Roman"/>
                <w:iCs/>
                <w:lang w:val="en-US"/>
              </w:rPr>
              <w:t>klik</w:t>
            </w:r>
            <w:r w:rsidR="00333C42" w:rsidRPr="00962F2B">
              <w:rPr>
                <w:rFonts w:ascii="Times New Roman" w:hAnsi="Times New Roman" w:cs="Times New Roman"/>
                <w:iCs/>
                <w:lang w:val="en-US"/>
              </w:rPr>
              <w:t xml:space="preserve"> tombol setuju</w:t>
            </w:r>
            <w:r w:rsidR="00333C42" w:rsidRPr="00E70C3D">
              <w:rPr>
                <w:rFonts w:ascii="Times New Roman" w:hAnsi="Times New Roman" w:cs="Times New Roman"/>
                <w:i/>
                <w:lang w:val="en-US"/>
              </w:rPr>
              <w:t xml:space="preserve"> disposisi </w:t>
            </w:r>
            <w:r w:rsidR="00333C42"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9170486"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0F99ED82"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598F1F8" w14:textId="3D81584D" w:rsidR="00333C42" w:rsidRPr="0032555B" w:rsidRDefault="00333C4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49" w:name="_Toc26746013"/>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4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040917AD"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029A4ABA"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4C45229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C5E9C71" w:rsidR="00333C42" w:rsidRPr="00E70C3D" w:rsidRDefault="00B36B4A" w:rsidP="00AE0EA3">
            <w:pPr>
              <w:pStyle w:val="ListParagraph"/>
              <w:numPr>
                <w:ilvl w:val="0"/>
                <w:numId w:val="15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3097B2B2" w14:textId="5DA49925" w:rsidR="00333C42" w:rsidRPr="00E70C3D" w:rsidRDefault="00B36B4A" w:rsidP="00AE0EA3">
            <w:pPr>
              <w:pStyle w:val="ListParagraph"/>
              <w:numPr>
                <w:ilvl w:val="0"/>
                <w:numId w:val="15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962F2B">
              <w:rPr>
                <w:rFonts w:ascii="Times New Roman" w:hAnsi="Times New Roman" w:cs="Times New Roman"/>
                <w:iCs/>
                <w:lang w:val="en-US"/>
              </w:rPr>
              <w:t>klik</w:t>
            </w:r>
            <w:r w:rsidR="00333C42" w:rsidRPr="00962F2B">
              <w:rPr>
                <w:rFonts w:ascii="Times New Roman" w:hAnsi="Times New Roman" w:cs="Times New Roman"/>
                <w:iCs/>
                <w:lang w:val="en-US"/>
              </w:rPr>
              <w:t xml:space="preserve"> tombol tolak</w:t>
            </w:r>
            <w:r w:rsidR="00333C42" w:rsidRPr="00E70C3D">
              <w:rPr>
                <w:rFonts w:ascii="Times New Roman" w:hAnsi="Times New Roman" w:cs="Times New Roman"/>
                <w:i/>
                <w:lang w:val="en-US"/>
              </w:rPr>
              <w:t xml:space="preserve"> disposisi </w:t>
            </w:r>
            <w:r w:rsidR="00333C42"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6D9B478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19DABC9"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66405B6F" w14:textId="19663DE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50" w:name="_Toc26746014"/>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5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027BB8BD"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5FE1BFC1"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5FD20996"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5EF26272" w:rsidR="00E10103" w:rsidRPr="00E70C3D" w:rsidRDefault="00B36B4A" w:rsidP="00AE0EA3">
            <w:pPr>
              <w:pStyle w:val="ListParagraph"/>
              <w:numPr>
                <w:ilvl w:val="0"/>
                <w:numId w:val="15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E10103"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10103" w:rsidRPr="00E70C3D">
              <w:rPr>
                <w:rFonts w:ascii="Times New Roman" w:hAnsi="Times New Roman" w:cs="Times New Roman"/>
                <w:i/>
                <w:lang w:val="en-US"/>
              </w:rPr>
              <w:t xml:space="preserve"> </w:t>
            </w:r>
            <w:r w:rsidR="00E10103" w:rsidRPr="00E70C3D">
              <w:rPr>
                <w:rFonts w:ascii="Times New Roman" w:hAnsi="Times New Roman" w:cs="Times New Roman"/>
                <w:iCs/>
                <w:lang w:val="en-US"/>
              </w:rPr>
              <w:t>persetujuan 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110D4AA1"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SPT BKD</w:t>
            </w:r>
          </w:p>
        </w:tc>
      </w:tr>
    </w:tbl>
    <w:p w14:paraId="2CBDC7DB" w14:textId="0BABBE6D" w:rsidR="00E10103" w:rsidRPr="0032555B" w:rsidRDefault="00E10103"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A8EC49" w14:textId="7AAB8219" w:rsidR="00E10103" w:rsidRPr="00F1002F" w:rsidRDefault="00E10103" w:rsidP="00100AE4">
      <w:pPr>
        <w:pStyle w:val="Tabel"/>
      </w:pPr>
      <w:bookmarkStart w:id="751" w:name="_Toc26746015"/>
      <w:r w:rsidRPr="00F1002F">
        <w:lastRenderedPageBreak/>
        <w:t xml:space="preserve">Tabel </w:t>
      </w:r>
      <w:r w:rsidRPr="00F1002F">
        <w:rPr>
          <w:lang w:val="en-US"/>
        </w:rPr>
        <w:t>5.</w:t>
      </w:r>
      <w:r w:rsidR="00AF3B89">
        <w:rPr>
          <w:lang w:val="en-US"/>
        </w:rPr>
        <w:t>85</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5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50E516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10103" w:rsidRPr="00E70C3D" w14:paraId="1D2B43D6" w14:textId="77777777" w:rsidTr="001963C4">
        <w:trPr>
          <w:jc w:val="center"/>
        </w:trPr>
        <w:tc>
          <w:tcPr>
            <w:tcW w:w="2065" w:type="dxa"/>
          </w:tcPr>
          <w:p w14:paraId="6D5CAEE5" w14:textId="1494598A"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30134984"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EE167E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76315BC9" w:rsidR="00E10103" w:rsidRPr="00E70C3D" w:rsidRDefault="00B36B4A" w:rsidP="00AE0EA3">
            <w:pPr>
              <w:pStyle w:val="ListParagraph"/>
              <w:numPr>
                <w:ilvl w:val="0"/>
                <w:numId w:val="15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klik menu Persetujuan SPT BKD</w:t>
            </w:r>
          </w:p>
          <w:p w14:paraId="21770059" w14:textId="35C48341" w:rsidR="00E10103" w:rsidRPr="00E70C3D" w:rsidRDefault="00B36B4A" w:rsidP="00AE0EA3">
            <w:pPr>
              <w:pStyle w:val="ListParagraph"/>
              <w:numPr>
                <w:ilvl w:val="0"/>
                <w:numId w:val="15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ingin dilihat</w:t>
            </w:r>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85DADCB"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2EF2A736"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A5B1AAB" w14:textId="310EFC9B"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41AD8DB" w14:textId="67B408FB" w:rsidR="00E10103" w:rsidRPr="00F1002F" w:rsidRDefault="00E10103" w:rsidP="00100AE4">
      <w:pPr>
        <w:pStyle w:val="Tabel"/>
      </w:pPr>
      <w:bookmarkStart w:id="752" w:name="_Toc26746016"/>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w:t>
      </w:r>
      <w:r w:rsidR="001D259F">
        <w:rPr>
          <w:rFonts w:cs="Times New Roman"/>
          <w:lang w:val="en-US"/>
        </w:rPr>
        <w:t>SPT</w:t>
      </w:r>
      <w:r>
        <w:rPr>
          <w:rFonts w:cs="Times New Roman"/>
          <w:lang w:val="en-US"/>
        </w:rPr>
        <w:t xml:space="preserve"> BKD</w:t>
      </w:r>
      <w:bookmarkEnd w:id="75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5A7D701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44B55B80"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3DA231B3"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1EB8FD35"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7755AD1C" w:rsidR="00E10103" w:rsidRPr="00E70C3D" w:rsidRDefault="00B36B4A" w:rsidP="00AE0EA3">
            <w:pPr>
              <w:pStyle w:val="ListParagraph"/>
              <w:numPr>
                <w:ilvl w:val="0"/>
                <w:numId w:val="159"/>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11ADA997" w14:textId="75D7A477" w:rsidR="00E10103" w:rsidRPr="00E70C3D" w:rsidRDefault="00B36B4A" w:rsidP="00AE0EA3">
            <w:pPr>
              <w:pStyle w:val="ListParagraph"/>
              <w:numPr>
                <w:ilvl w:val="0"/>
                <w:numId w:val="1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persetujuan </w:t>
            </w:r>
            <w:r w:rsidR="001D259F" w:rsidRPr="00E70C3D">
              <w:rPr>
                <w:rFonts w:ascii="Times New Roman" w:hAnsi="Times New Roman" w:cs="Times New Roman"/>
                <w:lang w:val="en-US"/>
              </w:rPr>
              <w:t>SPT</w:t>
            </w:r>
            <w:r w:rsidR="00E10103" w:rsidRPr="00E70C3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ingin dilihat</w:t>
            </w:r>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14B6A16"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w:t>
            </w:r>
            <w:r w:rsidR="003C277C" w:rsidRPr="003C277C">
              <w:rPr>
                <w:rFonts w:ascii="Times New Roman" w:hAnsi="Times New Roman" w:cs="Times New Roman"/>
                <w:i/>
                <w:iCs/>
                <w:lang w:val="en-US"/>
              </w:rPr>
              <w:t>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2753118F"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8A901F2" w14:textId="6BF58D99" w:rsidR="00E10103" w:rsidRPr="0032555B" w:rsidRDefault="00E10103"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53" w:name="_Toc26746017"/>
      <w:r w:rsidRPr="00F1002F">
        <w:lastRenderedPageBreak/>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5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09709F9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4A45BAEC"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0791EE3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5AB09094" w:rsidR="00E10103" w:rsidRPr="00E70C3D" w:rsidRDefault="00B36B4A" w:rsidP="00AE0EA3">
            <w:pPr>
              <w:pStyle w:val="ListParagraph"/>
              <w:numPr>
                <w:ilvl w:val="0"/>
                <w:numId w:val="162"/>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52A304A6" w14:textId="062CF0DB"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E10103" w:rsidRPr="00022712">
              <w:rPr>
                <w:rFonts w:ascii="Times New Roman" w:hAnsi="Times New Roman" w:cs="Times New Roman"/>
                <w:iCs/>
                <w:lang w:val="en-US"/>
              </w:rPr>
              <w:t xml:space="preserve"> tombol upload persetujuan</w:t>
            </w:r>
            <w:r w:rsidR="00E10103"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pada disposisi yang ingin di upload</w:t>
            </w:r>
            <w:r w:rsidR="00E10103" w:rsidRPr="00E70C3D">
              <w:rPr>
                <w:rFonts w:ascii="Times New Roman" w:hAnsi="Times New Roman" w:cs="Times New Roman"/>
                <w:i/>
                <w:lang w:val="en-US"/>
              </w:rPr>
              <w:t xml:space="preserve"> </w:t>
            </w:r>
          </w:p>
          <w:p w14:paraId="52F62394" w14:textId="6726B72C"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persetujuan </w:t>
            </w:r>
            <w:r w:rsidR="00A14CD9"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ingin di upload pada </w:t>
            </w:r>
            <w:r w:rsidRPr="00B36B4A">
              <w:rPr>
                <w:rFonts w:ascii="Times New Roman" w:hAnsi="Times New Roman" w:cs="Times New Roman"/>
                <w:i/>
                <w:iCs/>
                <w:lang w:val="en-US"/>
              </w:rPr>
              <w:t>form</w:t>
            </w:r>
            <w:r w:rsidR="00E10103" w:rsidRPr="00E70C3D">
              <w:rPr>
                <w:rFonts w:ascii="Times New Roman" w:hAnsi="Times New Roman" w:cs="Times New Roman"/>
                <w:lang w:val="en-US"/>
              </w:rPr>
              <w:t xml:space="preserve"> upload persetujuan </w:t>
            </w:r>
            <w:r w:rsidR="00A14CD9" w:rsidRPr="00E70C3D">
              <w:rPr>
                <w:rFonts w:ascii="Times New Roman" w:hAnsi="Times New Roman" w:cs="Times New Roman"/>
                <w:lang w:val="en-US"/>
              </w:rPr>
              <w:t>SPT</w:t>
            </w:r>
          </w:p>
          <w:p w14:paraId="47BFC559" w14:textId="079CE5A7"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rPr>
              <w:t xml:space="preserve"> </w:t>
            </w:r>
            <w:r w:rsidR="00E10103"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57B867E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626C414" w14:textId="64D4936A"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36EEF40F"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15FBB30" w14:textId="3CC60F0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60FF12E2"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11E16C69" w14:textId="442B5FCD"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54" w:name="_Toc26746018"/>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5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5FDD37CF"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347A62BB"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58D7C9C2"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3B6C93BE" w:rsidR="00E10103" w:rsidRPr="00E70C3D" w:rsidRDefault="00B36B4A" w:rsidP="00AE0EA3">
            <w:pPr>
              <w:pStyle w:val="ListParagraph"/>
              <w:numPr>
                <w:ilvl w:val="0"/>
                <w:numId w:val="164"/>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56490E98" w14:textId="503E896D" w:rsidR="00E10103" w:rsidRPr="00E70C3D" w:rsidRDefault="00B36B4A" w:rsidP="00AE0EA3">
            <w:pPr>
              <w:pStyle w:val="ListParagraph"/>
              <w:numPr>
                <w:ilvl w:val="0"/>
                <w:numId w:val="16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E10103" w:rsidRPr="00022712">
              <w:rPr>
                <w:rFonts w:ascii="Times New Roman" w:hAnsi="Times New Roman" w:cs="Times New Roman"/>
                <w:iCs/>
                <w:lang w:val="en-US"/>
              </w:rPr>
              <w:t xml:space="preserve"> tombol setuju</w:t>
            </w:r>
            <w:r w:rsidR="00E10103"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30A57288"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5232DD1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385A7B32" w14:textId="03E6F28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55" w:name="_Toc26746019"/>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5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6BBEC9D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35BF7BEA"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3945AF8F"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8BBE16E" w:rsidR="00E10103" w:rsidRPr="00E70C3D" w:rsidRDefault="00B36B4A" w:rsidP="00AE0EA3">
            <w:pPr>
              <w:pStyle w:val="ListParagraph"/>
              <w:numPr>
                <w:ilvl w:val="0"/>
                <w:numId w:val="16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6D837E19" w14:textId="2FB35E8C" w:rsidR="00E10103" w:rsidRPr="00E70C3D" w:rsidRDefault="00B36B4A" w:rsidP="00AE0EA3">
            <w:pPr>
              <w:pStyle w:val="ListParagraph"/>
              <w:numPr>
                <w:ilvl w:val="0"/>
                <w:numId w:val="16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E10103" w:rsidRPr="00022712">
              <w:rPr>
                <w:rFonts w:ascii="Times New Roman" w:hAnsi="Times New Roman" w:cs="Times New Roman"/>
                <w:iCs/>
                <w:lang w:val="en-US"/>
              </w:rPr>
              <w:t xml:space="preserve"> tombol tolak</w:t>
            </w:r>
            <w:r w:rsidR="00E10103"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78D3C4C3"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57CA7508"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E1B7BB4" w14:textId="5AFF5070" w:rsidR="009938E8" w:rsidRPr="0032555B" w:rsidRDefault="009938E8"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56" w:name="_Toc26746020"/>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5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E03505B"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4650D720"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1AD6411"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BA093AA" w:rsidR="009938E8" w:rsidRPr="00E70C3D" w:rsidRDefault="00B36B4A" w:rsidP="00AE0EA3">
            <w:pPr>
              <w:pStyle w:val="ListParagraph"/>
              <w:numPr>
                <w:ilvl w:val="0"/>
                <w:numId w:val="168"/>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938E8" w:rsidRPr="00022712">
              <w:rPr>
                <w:rFonts w:ascii="Times New Roman" w:hAnsi="Times New Roman" w:cs="Times New Roman"/>
                <w:iCs/>
                <w:lang w:val="en-US"/>
              </w:rPr>
              <w:t xml:space="preserve"> </w:t>
            </w:r>
            <w:r w:rsidR="009938E8" w:rsidRPr="00E70C3D">
              <w:rPr>
                <w:rFonts w:ascii="Times New Roman" w:hAnsi="Times New Roman" w:cs="Times New Roman"/>
                <w:iCs/>
                <w:lang w:val="en-US"/>
              </w:rPr>
              <w:t>persetujuan SPT</w:t>
            </w:r>
            <w:r w:rsidR="009938E8" w:rsidRPr="00E70C3D">
              <w:rPr>
                <w:rFonts w:ascii="Times New Roman" w:hAnsi="Times New Roman" w:cs="Times New Roman"/>
                <w:i/>
                <w:lang w:val="en-US"/>
              </w:rPr>
              <w:t xml:space="preserve"> </w:t>
            </w:r>
            <w:r w:rsidR="009938E8"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33B10D37"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SPT BKA</w:t>
            </w:r>
          </w:p>
        </w:tc>
      </w:tr>
    </w:tbl>
    <w:p w14:paraId="31DBC6A3" w14:textId="74E12E8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60179B" w14:textId="161E74B9" w:rsidR="009938E8" w:rsidRPr="00F1002F" w:rsidRDefault="009938E8" w:rsidP="00100AE4">
      <w:pPr>
        <w:pStyle w:val="Tabel"/>
      </w:pPr>
      <w:bookmarkStart w:id="757" w:name="_Toc26746021"/>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5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1DFC0E03"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9938E8" w:rsidRPr="00E70C3D" w14:paraId="24BE99FD" w14:textId="77777777" w:rsidTr="00007195">
        <w:trPr>
          <w:jc w:val="center"/>
        </w:trPr>
        <w:tc>
          <w:tcPr>
            <w:tcW w:w="2065" w:type="dxa"/>
          </w:tcPr>
          <w:p w14:paraId="770DA11C" w14:textId="61AEE29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6CDFBDDE"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3EFC3E4F"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0A62DC75" w:rsidR="009938E8" w:rsidRPr="00E70C3D" w:rsidRDefault="00B36B4A" w:rsidP="00AE0EA3">
            <w:pPr>
              <w:pStyle w:val="ListParagraph"/>
              <w:numPr>
                <w:ilvl w:val="0"/>
                <w:numId w:val="17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19CD5A76" w14:textId="764852FC" w:rsidR="009938E8" w:rsidRPr="00E70C3D" w:rsidRDefault="00B36B4A" w:rsidP="00AE0EA3">
            <w:pPr>
              <w:pStyle w:val="ListParagraph"/>
              <w:numPr>
                <w:ilvl w:val="0"/>
                <w:numId w:val="17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ingin dilihat</w:t>
            </w:r>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01F6EEE5"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6CB8200A"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00D6EEA8"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D7213BB" w14:textId="28665D26"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6BC8CB" w14:textId="5E024154" w:rsidR="009938E8" w:rsidRPr="00F1002F" w:rsidRDefault="009938E8" w:rsidP="00100AE4">
      <w:pPr>
        <w:pStyle w:val="Tabel"/>
      </w:pPr>
      <w:bookmarkStart w:id="758" w:name="_Toc26746022"/>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SPT BKA</w:t>
      </w:r>
      <w:bookmarkEnd w:id="75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3E8C262"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SPT BKA</w:t>
            </w:r>
          </w:p>
        </w:tc>
      </w:tr>
      <w:tr w:rsidR="009938E8" w:rsidRPr="00E70C3D" w14:paraId="4BE895D4" w14:textId="77777777" w:rsidTr="00007195">
        <w:trPr>
          <w:jc w:val="center"/>
        </w:trPr>
        <w:tc>
          <w:tcPr>
            <w:tcW w:w="2065" w:type="dxa"/>
          </w:tcPr>
          <w:p w14:paraId="7001F74E" w14:textId="5A4D2899"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01ED4820"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542E1D77"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C64DE56" w:rsidR="009938E8" w:rsidRPr="00E70C3D" w:rsidRDefault="00B36B4A" w:rsidP="00AE0EA3">
            <w:pPr>
              <w:pStyle w:val="ListParagraph"/>
              <w:numPr>
                <w:ilvl w:val="0"/>
                <w:numId w:val="173"/>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79071182" w14:textId="5ED80648" w:rsidR="009938E8" w:rsidRPr="00E70C3D" w:rsidRDefault="00B36B4A" w:rsidP="00AE0EA3">
            <w:pPr>
              <w:pStyle w:val="ListParagraph"/>
              <w:numPr>
                <w:ilvl w:val="0"/>
                <w:numId w:val="17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persetujuan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ingin dilihat</w:t>
            </w:r>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5D956462"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SPT yang dipilih dalam bentuk </w:t>
            </w:r>
            <w:r w:rsidR="003C277C" w:rsidRPr="003C277C">
              <w:rPr>
                <w:rFonts w:ascii="Times New Roman" w:hAnsi="Times New Roman" w:cs="Times New Roman"/>
                <w:i/>
                <w:iCs/>
                <w:lang w:val="en-US"/>
              </w:rPr>
              <w:t>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1A0AC7C8"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1846CD2" w14:textId="26E8750F"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59" w:name="_Toc26746023"/>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5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20185E1F"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02A00B9F"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2A1E443E"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600DE99F" w:rsidR="009938E8" w:rsidRPr="00E70C3D" w:rsidRDefault="00B36B4A" w:rsidP="00AE0EA3">
            <w:pPr>
              <w:pStyle w:val="ListParagraph"/>
              <w:numPr>
                <w:ilvl w:val="0"/>
                <w:numId w:val="176"/>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107746FD" w14:textId="7906CBC0"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tombol upload persetujuan</w:t>
            </w:r>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pada disposisi yang ingin di upload</w:t>
            </w:r>
            <w:r w:rsidR="009938E8" w:rsidRPr="00E70C3D">
              <w:rPr>
                <w:rFonts w:ascii="Times New Roman" w:hAnsi="Times New Roman" w:cs="Times New Roman"/>
                <w:i/>
                <w:lang w:val="en-US"/>
              </w:rPr>
              <w:t xml:space="preserve"> </w:t>
            </w:r>
          </w:p>
          <w:p w14:paraId="4AEB11FB" w14:textId="59668994"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9938E8"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persetujuan SPT yang ingin di upload pada </w:t>
            </w:r>
            <w:r w:rsidRPr="00B36B4A">
              <w:rPr>
                <w:rFonts w:ascii="Times New Roman" w:hAnsi="Times New Roman" w:cs="Times New Roman"/>
                <w:i/>
                <w:iCs/>
                <w:lang w:val="en-US"/>
              </w:rPr>
              <w:t>form</w:t>
            </w:r>
            <w:r w:rsidR="009938E8" w:rsidRPr="00E70C3D">
              <w:rPr>
                <w:rFonts w:ascii="Times New Roman" w:hAnsi="Times New Roman" w:cs="Times New Roman"/>
                <w:lang w:val="en-US"/>
              </w:rPr>
              <w:t xml:space="preserve"> upload persetujuan SPT</w:t>
            </w:r>
          </w:p>
          <w:p w14:paraId="371D9B42" w14:textId="5BC8046D"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rPr>
              <w:t xml:space="preserve"> </w:t>
            </w:r>
            <w:r w:rsidR="009938E8"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1677823A"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398A282" w14:textId="7FC9E1C6"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7B4F5DA" w14:textId="44B8354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44887FC" w14:textId="042914D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2623714B" w:rsidR="009938E8" w:rsidRPr="004A3331"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ambah data</w:t>
            </w:r>
          </w:p>
        </w:tc>
      </w:tr>
    </w:tbl>
    <w:p w14:paraId="1A578326" w14:textId="4F3804B7"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60" w:name="_Toc26746024"/>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6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BAEFD3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136CCBDC"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4484939"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46252F64" w:rsidR="009938E8" w:rsidRPr="00E70C3D" w:rsidRDefault="00B36B4A" w:rsidP="00AE0EA3">
            <w:pPr>
              <w:pStyle w:val="ListParagraph"/>
              <w:numPr>
                <w:ilvl w:val="0"/>
                <w:numId w:val="178"/>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1147A90E" w14:textId="283B5F92" w:rsidR="009938E8" w:rsidRPr="00E70C3D" w:rsidRDefault="00B36B4A" w:rsidP="00AE0EA3">
            <w:pPr>
              <w:pStyle w:val="ListParagraph"/>
              <w:numPr>
                <w:ilvl w:val="0"/>
                <w:numId w:val="17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tombol setuju</w:t>
            </w:r>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2C367A63"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0F6DC180"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EA985B2"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E9693F4" w14:textId="7938028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61" w:name="_Toc26746025"/>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6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C7AA784"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4885268E"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58A0A88D"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0FAF4221" w:rsidR="009938E8" w:rsidRPr="00E70C3D" w:rsidRDefault="00B36B4A" w:rsidP="00AE0EA3">
            <w:pPr>
              <w:pStyle w:val="ListParagraph"/>
              <w:numPr>
                <w:ilvl w:val="0"/>
                <w:numId w:val="18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3148FE3C" w14:textId="66E183AE" w:rsidR="009938E8" w:rsidRPr="00E70C3D" w:rsidRDefault="00B36B4A" w:rsidP="00AE0EA3">
            <w:pPr>
              <w:pStyle w:val="ListParagraph"/>
              <w:numPr>
                <w:ilvl w:val="0"/>
                <w:numId w:val="18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tombol tolak</w:t>
            </w:r>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03AD5D4A"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4E3F6395"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996CE60" w14:textId="707086A3"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62"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63" w:name="_Toc26746026"/>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59D778E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5021245A"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3271EB7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18F57D6A" w:rsidR="0017301C" w:rsidRPr="0071518B" w:rsidRDefault="00B36B4A" w:rsidP="00AE0EA3">
            <w:pPr>
              <w:pStyle w:val="ListParagraph"/>
              <w:numPr>
                <w:ilvl w:val="0"/>
                <w:numId w:val="30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disposisi</w:t>
            </w:r>
          </w:p>
          <w:p w14:paraId="40F939E2" w14:textId="791109A4" w:rsidR="0017301C" w:rsidRPr="00947F5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42E6D64" w14:textId="0E1B6863" w:rsidR="0017301C" w:rsidRPr="00D82EB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persetujuan disposisi</w:t>
            </w:r>
          </w:p>
          <w:p w14:paraId="272B7E71" w14:textId="0E768FC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A9E8599" w14:textId="6204C0B8"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B815A2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D00FF39" w14:textId="737EB9AD"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64" w:name="_Toc26746027"/>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6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FA6AA3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1A29BA48"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5A23418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3A12AD47" w:rsidR="0017301C" w:rsidRPr="0071518B" w:rsidRDefault="00B36B4A" w:rsidP="00AE0EA3">
            <w:pPr>
              <w:pStyle w:val="ListParagraph"/>
              <w:numPr>
                <w:ilvl w:val="0"/>
                <w:numId w:val="22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disposisi BKD</w:t>
            </w:r>
          </w:p>
          <w:p w14:paraId="5FB169B8" w14:textId="31AF17DC" w:rsidR="0017301C" w:rsidRPr="00947F5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4319BA6" w14:textId="57432324" w:rsidR="0017301C" w:rsidRPr="00D82EB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A20AF00"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2D87724" w14:textId="32B9FB05"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59231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0A7F746A" w14:textId="598073C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65" w:name="_Toc26746028"/>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6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568B841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000BF9DF"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6CA30D74"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572B5244" w:rsidR="0017301C" w:rsidRPr="0071518B" w:rsidRDefault="00B36B4A" w:rsidP="00AE0EA3">
            <w:pPr>
              <w:pStyle w:val="ListParagraph"/>
              <w:numPr>
                <w:ilvl w:val="0"/>
                <w:numId w:val="22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disposisi BKA</w:t>
            </w:r>
          </w:p>
          <w:p w14:paraId="5F93838F" w14:textId="58D74116" w:rsidR="0017301C" w:rsidRPr="00947F5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92ADEF0" w14:textId="71D799F6" w:rsidR="0017301C" w:rsidRPr="00D82EB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A</w:t>
            </w:r>
          </w:p>
          <w:p w14:paraId="663B6F41" w14:textId="69B71061"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12805F4" w14:textId="7FF77D83"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675304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1DD1FA6" w14:textId="18A338DB"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66" w:name="_Toc26746029"/>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6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5CF6F263"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6C125396"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2B8C554A"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37229B1D" w:rsidR="0017301C" w:rsidRPr="0071518B" w:rsidRDefault="00B36B4A" w:rsidP="00AE0EA3">
            <w:pPr>
              <w:pStyle w:val="ListParagraph"/>
              <w:numPr>
                <w:ilvl w:val="0"/>
                <w:numId w:val="22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SPT BKD</w:t>
            </w:r>
          </w:p>
          <w:p w14:paraId="5B275A9C" w14:textId="4396C7B2" w:rsidR="0017301C" w:rsidRPr="00947F5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w:t>
            </w:r>
            <w:r w:rsidR="0017301C">
              <w:rPr>
                <w:rFonts w:ascii="Times New Roman" w:hAnsi="Times New Roman" w:cs="Times New Roman"/>
                <w:iCs/>
                <w:lang w:val="en-US"/>
              </w:rPr>
              <w:lastRenderedPageBreak/>
              <w:t xml:space="preserve">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0FCC04F1" w14:textId="7AD370C2" w:rsidR="0017301C" w:rsidRPr="00D82EB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persetujuan SPT BKD</w:t>
            </w:r>
          </w:p>
          <w:p w14:paraId="3CF5CF16" w14:textId="655112F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3D165443" w14:textId="340018C4"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51CBC62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631E35B4" w14:textId="53AE696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67" w:name="_Toc26746030"/>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6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26051EA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088F09E6"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4804262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23DFE2A1" w:rsidR="0017301C" w:rsidRPr="0071518B" w:rsidRDefault="00B36B4A" w:rsidP="00AE0EA3">
            <w:pPr>
              <w:pStyle w:val="ListParagraph"/>
              <w:numPr>
                <w:ilvl w:val="0"/>
                <w:numId w:val="22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SPT BKA</w:t>
            </w:r>
          </w:p>
          <w:p w14:paraId="484AA309" w14:textId="0A38F519" w:rsidR="0017301C" w:rsidRPr="00947F5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725D5EF1" w14:textId="1F73625F" w:rsidR="0017301C" w:rsidRPr="00D82EB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5D23359E"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66925FCE" w14:textId="3D81D60F"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B7E4E54"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4AE164" w14:textId="7211447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68" w:name="_Toc26746031"/>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6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09682F8A"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05ADC743"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55C305B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25B074E" w:rsidR="0017301C" w:rsidRPr="00DC76AA" w:rsidRDefault="00B36B4A" w:rsidP="00AE0EA3">
            <w:pPr>
              <w:pStyle w:val="ListParagraph"/>
              <w:numPr>
                <w:ilvl w:val="0"/>
                <w:numId w:val="25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Disposisi</w:t>
            </w:r>
          </w:p>
          <w:p w14:paraId="542D5836" w14:textId="4FD7DD2D" w:rsidR="0017301C" w:rsidRPr="00D82EB8" w:rsidRDefault="00B36B4A" w:rsidP="00AE0EA3">
            <w:pPr>
              <w:pStyle w:val="ListParagraph"/>
              <w:numPr>
                <w:ilvl w:val="0"/>
                <w:numId w:val="250"/>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Persetujuan Disposisi</w:t>
            </w:r>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25319AC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309F70E" w14:textId="4F02769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69" w:name="_Toc26746032"/>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27DBB2A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0C6BD084"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33644AA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3C082DB8" w:rsidR="0017301C" w:rsidRPr="00DC76AA" w:rsidRDefault="00B36B4A" w:rsidP="00AE0EA3">
            <w:pPr>
              <w:pStyle w:val="ListParagraph"/>
              <w:numPr>
                <w:ilvl w:val="0"/>
                <w:numId w:val="25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Disposisi BKD</w:t>
            </w:r>
          </w:p>
          <w:p w14:paraId="66ADAE96" w14:textId="396E2622" w:rsidR="0017301C" w:rsidRPr="00D82EB8" w:rsidRDefault="00B36B4A" w:rsidP="00AE0EA3">
            <w:pPr>
              <w:pStyle w:val="ListParagraph"/>
              <w:numPr>
                <w:ilvl w:val="0"/>
                <w:numId w:val="252"/>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Disposisi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w:t>
            </w:r>
            <w:r>
              <w:rPr>
                <w:rFonts w:ascii="Times New Roman" w:hAnsi="Times New Roman" w:cs="Times New Roman"/>
                <w:lang w:val="en-US"/>
              </w:rPr>
              <w:lastRenderedPageBreak/>
              <w:t xml:space="preserve">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B11020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B87E819" w14:textId="5BDE62B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70" w:name="_Toc26746033"/>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3E362D0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51C9C7FA"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2857A8A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27C2C6CE" w:rsidR="0017301C" w:rsidRPr="00DC76AA" w:rsidRDefault="00B36B4A" w:rsidP="00AE0EA3">
            <w:pPr>
              <w:pStyle w:val="ListParagraph"/>
              <w:numPr>
                <w:ilvl w:val="0"/>
                <w:numId w:val="25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Disposisi </w:t>
            </w:r>
            <w:r w:rsidR="0017301C">
              <w:rPr>
                <w:rFonts w:ascii="Times New Roman" w:hAnsi="Times New Roman" w:cs="Times New Roman"/>
                <w:sz w:val="24"/>
                <w:szCs w:val="24"/>
                <w:lang w:val="en-US"/>
              </w:rPr>
              <w:t>BKA</w:t>
            </w:r>
          </w:p>
          <w:p w14:paraId="6E293D2C" w14:textId="32F0297D" w:rsidR="0017301C" w:rsidRPr="00D82EB8" w:rsidRDefault="00B36B4A" w:rsidP="00AE0EA3">
            <w:pPr>
              <w:pStyle w:val="ListParagraph"/>
              <w:numPr>
                <w:ilvl w:val="0"/>
                <w:numId w:val="254"/>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Disposisi </w:t>
            </w:r>
            <w:r w:rsidR="0017301C">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336D0D4A"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752B9608" w14:textId="09D3374E"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71" w:name="_Toc26746034"/>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410E648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1D57AC0D"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54EEDE8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665E633C" w:rsidR="0017301C" w:rsidRPr="00DC76AA" w:rsidRDefault="00B36B4A" w:rsidP="00AE0EA3">
            <w:pPr>
              <w:pStyle w:val="ListParagraph"/>
              <w:numPr>
                <w:ilvl w:val="0"/>
                <w:numId w:val="25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rsetujuan SPT </w:t>
            </w:r>
            <w:r w:rsidR="0017301C">
              <w:rPr>
                <w:rFonts w:ascii="Times New Roman" w:hAnsi="Times New Roman" w:cs="Times New Roman"/>
                <w:sz w:val="24"/>
                <w:szCs w:val="24"/>
                <w:lang w:val="en-US"/>
              </w:rPr>
              <w:t>BKD</w:t>
            </w:r>
          </w:p>
          <w:p w14:paraId="091DB292" w14:textId="2080E33A" w:rsidR="0017301C" w:rsidRPr="00D82EB8" w:rsidRDefault="00B36B4A" w:rsidP="00AE0EA3">
            <w:pPr>
              <w:pStyle w:val="ListParagraph"/>
              <w:numPr>
                <w:ilvl w:val="0"/>
                <w:numId w:val="25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Persetujuan SPT </w:t>
            </w:r>
            <w:r w:rsidR="0017301C">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12EFFB3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3341E582" w14:textId="2CC6EAA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72" w:name="_Toc26746035"/>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26C651F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35BFBA79"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4F74B8D3"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692993BD" w:rsidR="0017301C" w:rsidRPr="00DC76AA" w:rsidRDefault="00B36B4A" w:rsidP="00AE0EA3">
            <w:pPr>
              <w:pStyle w:val="ListParagraph"/>
              <w:numPr>
                <w:ilvl w:val="0"/>
                <w:numId w:val="25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SPT BKA</w:t>
            </w:r>
          </w:p>
          <w:p w14:paraId="3D041071" w14:textId="08CAC484" w:rsidR="0017301C" w:rsidRPr="00D82EB8" w:rsidRDefault="00B36B4A" w:rsidP="00AE0EA3">
            <w:pPr>
              <w:pStyle w:val="ListParagraph"/>
              <w:numPr>
                <w:ilvl w:val="0"/>
                <w:numId w:val="258"/>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Persetujuan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w:t>
            </w:r>
            <w:r>
              <w:rPr>
                <w:rFonts w:ascii="Times New Roman" w:hAnsi="Times New Roman" w:cs="Times New Roman"/>
                <w:lang w:val="en-US"/>
              </w:rPr>
              <w:lastRenderedPageBreak/>
              <w:t xml:space="preserve">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5199002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62"/>
    <w:p w14:paraId="361F643E" w14:textId="6FBE3D91"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73" w:name="_Toc26746036"/>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73"/>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49FA9A0D" w:rsidR="009F07D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E0817B" w14:textId="516479C2" w:rsidR="009F07D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E70C3D">
              <w:rPr>
                <w:rFonts w:ascii="Times New Roman" w:hAnsi="Times New Roman" w:cs="Times New Roman"/>
                <w:lang w:val="en-US"/>
              </w:rPr>
              <w:t xml:space="preserve">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407B8062" w:rsidR="009F07D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07D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FFB1ADC" w:rsidR="009F07D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07D2" w:rsidRPr="00E70C3D">
              <w:rPr>
                <w:rFonts w:ascii="Times New Roman" w:hAnsi="Times New Roman" w:cs="Times New Roman"/>
                <w:i/>
              </w:rPr>
              <w:t xml:space="preserve">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466BDBBE" w:rsidR="009F07D2" w:rsidRPr="00E70C3D" w:rsidRDefault="00B36B4A" w:rsidP="00AE0EA3">
            <w:pPr>
              <w:pStyle w:val="ListParagraph"/>
              <w:numPr>
                <w:ilvl w:val="0"/>
                <w:numId w:val="182"/>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F07D2"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F07D2"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F07D2" w:rsidRPr="00022712">
              <w:rPr>
                <w:rFonts w:ascii="Times New Roman" w:hAnsi="Times New Roman" w:cs="Times New Roman"/>
                <w:iCs/>
                <w:lang w:val="en-US"/>
              </w:rPr>
              <w:t xml:space="preserve"> surat</w:t>
            </w:r>
            <w:r w:rsidR="009F07D2"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36FD1530" w:rsidR="009F07D2" w:rsidRPr="004A3331" w:rsidRDefault="009F07D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ampilkan halaman surat BKD</w:t>
            </w:r>
          </w:p>
        </w:tc>
      </w:tr>
    </w:tbl>
    <w:p w14:paraId="108E5149" w14:textId="11F20B4E" w:rsidR="009F07D2" w:rsidRPr="0032555B" w:rsidRDefault="009F07D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74" w:name="_Toc26746037"/>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74"/>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proofErr w:type="gramStart"/>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w:t>
            </w:r>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4CE9FA54" w:rsidR="009F07D2" w:rsidRPr="0032555B" w:rsidRDefault="00B36B4A" w:rsidP="00100AE4">
            <w:pPr>
              <w:spacing w:line="360" w:lineRule="auto"/>
              <w:jc w:val="both"/>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5857" w:type="dxa"/>
            <w:gridSpan w:val="2"/>
          </w:tcPr>
          <w:p w14:paraId="44B418C0" w14:textId="0E84E704" w:rsidR="009F07D2" w:rsidRPr="009D3FDA" w:rsidRDefault="004E208E"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dministrator</w:t>
            </w:r>
            <w:r w:rsidR="009F07D2">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6B8C71B9" w:rsidR="009F07D2" w:rsidRPr="006F7412" w:rsidRDefault="00B401EC"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lang w:val="en-US"/>
              </w:rPr>
              <w:t>Data sudah ada</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CB38B14" w:rsidR="009F07D2"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7BBE6EFF" w:rsidR="009F07D2" w:rsidRPr="00216DF0" w:rsidRDefault="00B36B4A" w:rsidP="00AE0EA3">
            <w:pPr>
              <w:pStyle w:val="ListParagraph"/>
              <w:numPr>
                <w:ilvl w:val="0"/>
                <w:numId w:val="184"/>
              </w:numPr>
              <w:spacing w:line="360" w:lineRule="auto"/>
              <w:ind w:left="378"/>
              <w:rPr>
                <w:rFonts w:ascii="Times New Roman" w:hAnsi="Times New Roman" w:cs="Times New Roman"/>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w:t>
            </w:r>
            <w:r w:rsidR="009F07D2">
              <w:rPr>
                <w:rFonts w:ascii="Times New Roman" w:hAnsi="Times New Roman" w:cs="Times New Roman"/>
                <w:sz w:val="24"/>
                <w:szCs w:val="24"/>
                <w:lang w:val="en-US"/>
              </w:rPr>
              <w:t>klik menu surat BKD</w:t>
            </w:r>
          </w:p>
          <w:p w14:paraId="37E9147E" w14:textId="49AA38A6" w:rsidR="009F07D2" w:rsidRPr="00EE3517" w:rsidRDefault="00B36B4A" w:rsidP="00AE0EA3">
            <w:pPr>
              <w:pStyle w:val="ListParagraph"/>
              <w:numPr>
                <w:ilvl w:val="0"/>
                <w:numId w:val="184"/>
              </w:numPr>
              <w:spacing w:line="360" w:lineRule="auto"/>
              <w:ind w:left="376"/>
              <w:rPr>
                <w:rFonts w:ascii="Times New Roman" w:hAnsi="Times New Roman" w:cs="Times New Roman"/>
                <w:sz w:val="24"/>
                <w:szCs w:val="24"/>
              </w:rPr>
            </w:pPr>
            <w:r w:rsidRPr="00B36B4A">
              <w:rPr>
                <w:rFonts w:ascii="Times New Roman" w:hAnsi="Times New Roman" w:cs="Times New Roman"/>
                <w:i/>
                <w:iCs/>
                <w:sz w:val="24"/>
                <w:szCs w:val="24"/>
                <w:lang w:val="en-US"/>
              </w:rPr>
              <w:t>Actor</w:t>
            </w:r>
            <w:r w:rsidR="009F07D2">
              <w:rPr>
                <w:rFonts w:ascii="Times New Roman" w:hAnsi="Times New Roman" w:cs="Times New Roman"/>
                <w:sz w:val="24"/>
                <w:szCs w:val="24"/>
                <w:lang w:val="en-US"/>
              </w:rPr>
              <w:t xml:space="preserve"> klik tombol lihat</w:t>
            </w:r>
            <w:r w:rsidR="00853631">
              <w:rPr>
                <w:rFonts w:ascii="Times New Roman" w:hAnsi="Times New Roman" w:cs="Times New Roman"/>
                <w:sz w:val="24"/>
                <w:szCs w:val="24"/>
                <w:lang w:val="en-US"/>
              </w:rPr>
              <w:t xml:space="preserve"> persetujuan</w:t>
            </w:r>
            <w:r w:rsidR="009F07D2">
              <w:rPr>
                <w:rFonts w:ascii="Times New Roman" w:hAnsi="Times New Roman" w:cs="Times New Roman"/>
                <w:sz w:val="24"/>
                <w:szCs w:val="24"/>
                <w:lang w:val="en-US"/>
              </w:rPr>
              <w:t xml:space="preserve"> disposisi </w:t>
            </w:r>
            <w:r w:rsidR="009F07D2">
              <w:rPr>
                <w:rFonts w:ascii="Times New Roman" w:hAnsi="Times New Roman" w:cs="Times New Roman"/>
                <w:sz w:val="24"/>
                <w:szCs w:val="24"/>
                <w:lang w:val="en-US"/>
              </w:rPr>
              <w:lastRenderedPageBreak/>
              <w:t xml:space="preserve">BKD pada </w:t>
            </w:r>
            <w:r w:rsidR="003C277C" w:rsidRPr="003C277C">
              <w:rPr>
                <w:rFonts w:ascii="Times New Roman" w:hAnsi="Times New Roman" w:cs="Times New Roman"/>
                <w:i/>
                <w:iCs/>
                <w:sz w:val="24"/>
                <w:szCs w:val="24"/>
                <w:lang w:val="en-US"/>
              </w:rPr>
              <w:t>file</w:t>
            </w:r>
            <w:r w:rsidR="009F07D2">
              <w:rPr>
                <w:rFonts w:ascii="Times New Roman" w:hAnsi="Times New Roman" w:cs="Times New Roman"/>
                <w:sz w:val="24"/>
                <w:szCs w:val="24"/>
                <w:lang w:val="en-US"/>
              </w:rPr>
              <w:t xml:space="preserve"> yang ingin dilihat</w:t>
            </w:r>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lastRenderedPageBreak/>
              <w:t>Sistem menampilkan halaman surat BKD</w:t>
            </w:r>
          </w:p>
          <w:p w14:paraId="0D2CEA02" w14:textId="6F5F9E02"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gramStart"/>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lastRenderedPageBreak/>
              <w:t>disposisi</w:t>
            </w:r>
            <w:proofErr w:type="gramEnd"/>
            <w:r>
              <w:rPr>
                <w:rFonts w:ascii="Times New Roman" w:hAnsi="Times New Roman" w:cs="Times New Roman"/>
                <w:sz w:val="24"/>
                <w:szCs w:val="24"/>
                <w:lang w:val="en-US"/>
              </w:rPr>
              <w:t xml:space="preserve"> yang dipilih dalam bentuk </w:t>
            </w:r>
            <w:r w:rsidR="003C277C" w:rsidRPr="003C277C">
              <w:rPr>
                <w:rFonts w:ascii="Times New Roman" w:hAnsi="Times New Roman" w:cs="Times New Roman"/>
                <w:i/>
                <w:iCs/>
                <w:sz w:val="24"/>
                <w:szCs w:val="24"/>
                <w:lang w:val="en-US"/>
              </w:rPr>
              <w:t>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lastRenderedPageBreak/>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1BC0C1B3"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w:t>
            </w:r>
            <w:r w:rsidR="004A3331">
              <w:rPr>
                <w:rFonts w:ascii="Times New Roman" w:hAnsi="Times New Roman" w:cs="Times New Roman"/>
                <w:lang w:val="en-US"/>
              </w:rPr>
              <w:t>Berhasil menampilkan data</w:t>
            </w:r>
          </w:p>
        </w:tc>
      </w:tr>
    </w:tbl>
    <w:p w14:paraId="30AD3461" w14:textId="46BB70ED"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75" w:name="_Toc26746038"/>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75"/>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6D8F8E73" w:rsidR="004F1906"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E0FF11" w14:textId="23744CFC" w:rsidR="004F1906"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4F1906"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3B92114A" w:rsidR="004F1906" w:rsidRPr="005E78FD"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2F45DD8B" w:rsidR="004F1906"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F1906" w:rsidRPr="005E78FD">
              <w:rPr>
                <w:rFonts w:ascii="Times New Roman" w:hAnsi="Times New Roman" w:cs="Times New Roman"/>
                <w:i/>
              </w:rPr>
              <w:t xml:space="preserve">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08AC6CC2"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00B36B4A" w:rsidRPr="00B36B4A">
              <w:rPr>
                <w:rFonts w:ascii="Times New Roman" w:hAnsi="Times New Roman" w:cs="Times New Roman"/>
                <w:i/>
                <w:iCs/>
              </w:rPr>
              <w:t>Actor</w:t>
            </w:r>
            <w:r w:rsidRPr="005E78FD">
              <w:rPr>
                <w:rFonts w:ascii="Times New Roman" w:hAnsi="Times New Roman" w:cs="Times New Roman"/>
                <w:i/>
              </w:rPr>
              <w:t xml:space="preserve"> </w:t>
            </w:r>
            <w:r w:rsidRPr="005E78FD">
              <w:rPr>
                <w:rFonts w:ascii="Times New Roman" w:hAnsi="Times New Roman" w:cs="Times New Roman"/>
                <w:lang w:val="en-US"/>
              </w:rPr>
              <w:t>klik menu surat BKD</w:t>
            </w:r>
          </w:p>
          <w:p w14:paraId="76F2AC6C" w14:textId="697BC6D2"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4F1906" w:rsidRPr="00022712">
              <w:rPr>
                <w:rFonts w:ascii="Times New Roman" w:hAnsi="Times New Roman" w:cs="Times New Roman"/>
                <w:iCs/>
                <w:lang w:val="en-US"/>
              </w:rPr>
              <w:t xml:space="preserve"> tombol </w:t>
            </w:r>
            <w:r w:rsidR="008A5919" w:rsidRPr="00022712">
              <w:rPr>
                <w:rFonts w:ascii="Times New Roman" w:hAnsi="Times New Roman" w:cs="Times New Roman"/>
                <w:iCs/>
                <w:lang w:val="en-US"/>
              </w:rPr>
              <w:t>add</w:t>
            </w:r>
            <w:r w:rsidR="004F1906" w:rsidRPr="005E78FD">
              <w:rPr>
                <w:rFonts w:ascii="Times New Roman" w:hAnsi="Times New Roman" w:cs="Times New Roman"/>
                <w:i/>
                <w:lang w:val="en-US"/>
              </w:rPr>
              <w:t xml:space="preserve"> SPT</w:t>
            </w:r>
          </w:p>
          <w:p w14:paraId="56CDA537" w14:textId="5166ADB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4F1906" w:rsidRPr="005E78FD">
              <w:rPr>
                <w:rFonts w:ascii="Times New Roman" w:hAnsi="Times New Roman" w:cs="Times New Roman"/>
                <w:lang w:val="en-US"/>
              </w:rPr>
              <w:t xml:space="preserve"> tambah SPT BKD</w:t>
            </w:r>
          </w:p>
          <w:p w14:paraId="2A482418" w14:textId="2B62124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rPr>
              <w:t>Actor</w:t>
            </w:r>
            <w:r w:rsidR="004F1906" w:rsidRPr="005E78FD">
              <w:rPr>
                <w:rFonts w:ascii="Times New Roman" w:hAnsi="Times New Roman" w:cs="Times New Roman"/>
              </w:rPr>
              <w:t xml:space="preserve"> </w:t>
            </w:r>
            <w:r w:rsidR="004F1906" w:rsidRPr="005E78F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6599D5D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4D6446F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00B36B4A" w:rsidRPr="00B36B4A">
              <w:rPr>
                <w:rFonts w:ascii="Times New Roman" w:hAnsi="Times New Roman" w:cs="Times New Roman"/>
                <w:i/>
                <w:iCs/>
              </w:rPr>
              <w:t>form</w:t>
            </w:r>
            <w:r w:rsidRPr="005E78FD">
              <w:rPr>
                <w:rFonts w:ascii="Times New Roman" w:hAnsi="Times New Roman" w:cs="Times New Roman"/>
              </w:rPr>
              <w:t xml:space="preserve"> terisi</w:t>
            </w:r>
          </w:p>
          <w:p w14:paraId="2AA9795D" w14:textId="4EEE57CC"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r w:rsidRPr="005E78F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5E78FD">
              <w:rPr>
                <w:rFonts w:ascii="Times New Roman" w:hAnsi="Times New Roman" w:cs="Times New Roman"/>
                <w:lang w:val="en-US"/>
              </w:rPr>
              <w:t xml:space="preserve">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16D4A82B"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00B36B4A" w:rsidRPr="00B36B4A">
              <w:rPr>
                <w:rFonts w:ascii="Times New Roman" w:hAnsi="Times New Roman" w:cs="Times New Roman"/>
                <w:i/>
                <w:iCs/>
              </w:rPr>
              <w:t>form</w:t>
            </w:r>
            <w:r w:rsidRPr="005E78F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5E78FD">
              <w:rPr>
                <w:rFonts w:ascii="Times New Roman" w:hAnsi="Times New Roman" w:cs="Times New Roman"/>
              </w:rPr>
              <w:t>.</w:t>
            </w:r>
          </w:p>
          <w:p w14:paraId="55941043" w14:textId="537D3259"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2E4A37C9"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 xml:space="preserve">Berhasil menambah data </w:t>
            </w:r>
          </w:p>
        </w:tc>
      </w:tr>
    </w:tbl>
    <w:p w14:paraId="1759717F" w14:textId="61C60FD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76" w:name="_Toc26746039"/>
      <w:r w:rsidRPr="00F1002F">
        <w:lastRenderedPageBreak/>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76"/>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1CA044E9"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A82B3D" w14:textId="6832A23C" w:rsidR="00C90918"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5E78FD">
              <w:rPr>
                <w:rFonts w:ascii="Times New Roman" w:hAnsi="Times New Roman" w:cs="Times New Roman"/>
                <w:lang w:val="en-US"/>
              </w:rPr>
              <w:t xml:space="preserve">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4C60AC40" w:rsidR="00C90918" w:rsidRPr="005E78FD"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4B8F76C7"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16FBAA9B" w:rsidR="00C90918" w:rsidRPr="005E78FD" w:rsidRDefault="00B36B4A" w:rsidP="00AE0EA3">
            <w:pPr>
              <w:pStyle w:val="ListParagraph"/>
              <w:numPr>
                <w:ilvl w:val="0"/>
                <w:numId w:val="189"/>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r w:rsidR="00C90918" w:rsidRPr="005E78FD">
              <w:rPr>
                <w:rFonts w:ascii="Times New Roman" w:hAnsi="Times New Roman" w:cs="Times New Roman"/>
                <w:lang w:val="en-US"/>
              </w:rPr>
              <w:t>klik menu SPT</w:t>
            </w:r>
          </w:p>
          <w:p w14:paraId="24E003D6" w14:textId="7640DC41" w:rsidR="00C90918" w:rsidRPr="005E78FD" w:rsidRDefault="00B36B4A" w:rsidP="00AE0EA3">
            <w:pPr>
              <w:pStyle w:val="ListParagraph"/>
              <w:numPr>
                <w:ilvl w:val="0"/>
                <w:numId w:val="1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lang w:val="en-US"/>
              </w:rPr>
              <w:t xml:space="preserve"> klik tombol lihat spt BKD pada </w:t>
            </w:r>
            <w:r w:rsidR="003C277C" w:rsidRPr="003C277C">
              <w:rPr>
                <w:rFonts w:ascii="Times New Roman" w:hAnsi="Times New Roman" w:cs="Times New Roman"/>
                <w:i/>
                <w:iCs/>
                <w:lang w:val="en-US"/>
              </w:rPr>
              <w:t>file</w:t>
            </w:r>
            <w:r w:rsidR="00C90918" w:rsidRPr="005E78FD">
              <w:rPr>
                <w:rFonts w:ascii="Times New Roman" w:hAnsi="Times New Roman" w:cs="Times New Roman"/>
                <w:lang w:val="en-US"/>
              </w:rPr>
              <w:t xml:space="preserve"> yang ingin dilihat</w:t>
            </w:r>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522EBB6B"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5E78F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0449E241"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E4A592D" w14:textId="45024AB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77" w:name="_Toc26746040"/>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77"/>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6F914221"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D54C3E" w14:textId="6FE0B40B" w:rsidR="00C90918" w:rsidRPr="005E78FD" w:rsidRDefault="00B401EC" w:rsidP="00100AE4">
            <w:pPr>
              <w:spacing w:line="360" w:lineRule="auto"/>
              <w:jc w:val="both"/>
              <w:rPr>
                <w:rFonts w:ascii="Times New Roman" w:hAnsi="Times New Roman" w:cs="Times New Roman"/>
                <w:lang w:val="en-US"/>
              </w:rPr>
            </w:pPr>
            <w:r>
              <w:rPr>
                <w:rFonts w:ascii="Times New Roman" w:hAnsi="Times New Roman" w:cs="Times New Roman"/>
                <w:iCs/>
                <w:lang w:val="en-US"/>
              </w:rPr>
              <w:t>Data sudah ada</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36647AAD"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6AFBEF10"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04EF0F89" w:rsidR="00C90918" w:rsidRPr="005E78FD" w:rsidRDefault="00B36B4A" w:rsidP="00AE0EA3">
            <w:pPr>
              <w:pStyle w:val="ListParagraph"/>
              <w:numPr>
                <w:ilvl w:val="0"/>
                <w:numId w:val="192"/>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r w:rsidR="00C90918" w:rsidRPr="005E78FD">
              <w:rPr>
                <w:rFonts w:ascii="Times New Roman" w:hAnsi="Times New Roman" w:cs="Times New Roman"/>
                <w:lang w:val="en-US"/>
              </w:rPr>
              <w:t>klik menu SPT</w:t>
            </w:r>
          </w:p>
          <w:p w14:paraId="003804A6" w14:textId="7E6BA45C" w:rsidR="00C90918" w:rsidRPr="005E78FD" w:rsidRDefault="00B36B4A" w:rsidP="00AE0EA3">
            <w:pPr>
              <w:pStyle w:val="ListParagraph"/>
              <w:numPr>
                <w:ilvl w:val="0"/>
                <w:numId w:val="1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tombol ajukan</w:t>
            </w:r>
            <w:r w:rsidR="00C90918" w:rsidRPr="005E78FD">
              <w:rPr>
                <w:rFonts w:ascii="Times New Roman" w:hAnsi="Times New Roman" w:cs="Times New Roman"/>
                <w:i/>
                <w:lang w:val="en-US"/>
              </w:rPr>
              <w:t xml:space="preserve"> SPT </w:t>
            </w:r>
            <w:r w:rsidR="00C90918"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3F0BFBE3"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5E78FD">
              <w:rPr>
                <w:rFonts w:ascii="Times New Roman" w:hAnsi="Times New Roman" w:cs="Times New Roman"/>
                <w:lang w:val="en-US"/>
              </w:rPr>
              <w:t xml:space="preserve">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617E4F1C"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24811C52" w14:textId="77777777" w:rsidR="00AD3692" w:rsidRDefault="00AD3692" w:rsidP="00257B2A">
      <w:pPr>
        <w:spacing w:before="240" w:after="0" w:line="360" w:lineRule="auto"/>
        <w:ind w:firstLine="576"/>
        <w:jc w:val="both"/>
        <w:rPr>
          <w:rFonts w:ascii="Times New Roman" w:hAnsi="Times New Roman" w:cs="Times New Roman"/>
          <w:sz w:val="24"/>
          <w:szCs w:val="24"/>
        </w:rPr>
      </w:pPr>
      <w:bookmarkStart w:id="778" w:name="_Hlk26127516"/>
    </w:p>
    <w:p w14:paraId="6B4D060A" w14:textId="7938763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79" w:name="_Toc26746041"/>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7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20F3CA2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07CF9D" w14:textId="153D6DB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24FD1109"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1207E30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AD1CEA0" w:rsidR="00716807" w:rsidRPr="0071518B" w:rsidRDefault="00B36B4A" w:rsidP="00AE0EA3">
            <w:pPr>
              <w:pStyle w:val="ListParagraph"/>
              <w:numPr>
                <w:ilvl w:val="0"/>
                <w:numId w:val="22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urat BKD</w:t>
            </w:r>
          </w:p>
          <w:p w14:paraId="3DB7D31C" w14:textId="38DEA70A" w:rsidR="00716807" w:rsidRPr="00947F5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502AAAEB" w14:textId="60B54415" w:rsidR="00716807" w:rsidRPr="00D82EB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F49633E"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0E243CC3" w14:textId="3203637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4E1B8DDB"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BE6F2F" w14:textId="5B179A16"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80" w:name="_Toc26746042"/>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8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3742297F"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B0E9341" w14:textId="3062B9C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152E3BD8"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616B80ED"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09351B4A" w:rsidR="00716807" w:rsidRPr="0071518B" w:rsidRDefault="00B36B4A" w:rsidP="00AE0EA3">
            <w:pPr>
              <w:pStyle w:val="ListParagraph"/>
              <w:numPr>
                <w:ilvl w:val="0"/>
                <w:numId w:val="23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D</w:t>
            </w:r>
          </w:p>
          <w:p w14:paraId="68A7302A" w14:textId="4A97E074" w:rsidR="00716807" w:rsidRPr="00947F5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70EFBAB5" w14:textId="0B50F6B7" w:rsidR="00716807" w:rsidRPr="00D82EB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D</w:t>
            </w:r>
          </w:p>
          <w:p w14:paraId="5BBEB79D" w14:textId="2E7D0BE0"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3E96F2E1" w14:textId="41CE520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66CD6DD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F517F20" w14:textId="46976A35"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81" w:name="_Toc26746043"/>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8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35BD437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E405B9" w14:textId="54C4994D"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5D45459"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67529C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14F30A0A" w:rsidR="00716807" w:rsidRPr="00DC76AA" w:rsidRDefault="00B36B4A" w:rsidP="00AE0EA3">
            <w:pPr>
              <w:pStyle w:val="ListParagraph"/>
              <w:numPr>
                <w:ilvl w:val="0"/>
                <w:numId w:val="26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p w14:paraId="7FAD03D9" w14:textId="62370262" w:rsidR="00716807" w:rsidRPr="00D82EB8" w:rsidRDefault="00B36B4A" w:rsidP="00AE0EA3">
            <w:pPr>
              <w:pStyle w:val="ListParagraph"/>
              <w:numPr>
                <w:ilvl w:val="0"/>
                <w:numId w:val="260"/>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38BDCE8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23331AF"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29A47280"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698DFEA" w14:textId="6F8BECE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82" w:name="_Toc26746044"/>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8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4587A70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06CACD" w14:textId="63235700"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4AA15496"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417D81AC"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0885D55C" w:rsidR="00716807" w:rsidRPr="00DC76AA" w:rsidRDefault="00B36B4A" w:rsidP="00AE0EA3">
            <w:pPr>
              <w:pStyle w:val="ListParagraph"/>
              <w:numPr>
                <w:ilvl w:val="0"/>
                <w:numId w:val="262"/>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 xml:space="preserve">SPT </w:t>
            </w:r>
          </w:p>
          <w:p w14:paraId="7685EB7A" w14:textId="4D7187E1" w:rsidR="00716807" w:rsidRPr="00D82EB8" w:rsidRDefault="00B36B4A" w:rsidP="00AE0EA3">
            <w:pPr>
              <w:pStyle w:val="ListParagraph"/>
              <w:numPr>
                <w:ilvl w:val="0"/>
                <w:numId w:val="262"/>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315B522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78"/>
    <w:p w14:paraId="78226DC6" w14:textId="5B5E13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83" w:name="_Toc26746045"/>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8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3CE431E6"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7D279A2" w14:textId="15BBEEFE"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1A9AC349"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454E3AC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04421565" w:rsidR="00C90918" w:rsidRPr="0071518B" w:rsidRDefault="00B36B4A" w:rsidP="00AE0EA3">
            <w:pPr>
              <w:pStyle w:val="ListParagraph"/>
              <w:numPr>
                <w:ilvl w:val="0"/>
                <w:numId w:val="19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C90918" w:rsidRPr="00022712">
              <w:rPr>
                <w:rFonts w:ascii="Times New Roman" w:hAnsi="Times New Roman" w:cs="Times New Roman"/>
                <w:iCs/>
                <w:lang w:val="en-US"/>
              </w:rPr>
              <w:t xml:space="preserve"> surat</w:t>
            </w:r>
            <w:r w:rsidR="00C90918" w:rsidRPr="0071518B">
              <w:rPr>
                <w:rFonts w:ascii="Times New Roman" w:hAnsi="Times New Roman" w:cs="Times New Roman"/>
                <w:iCs/>
                <w:lang w:val="en-US"/>
              </w:rPr>
              <w:t xml:space="preserve"> </w:t>
            </w:r>
            <w:r w:rsidR="00C90918"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08FF08AE"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halaman surat BKA</w:t>
            </w:r>
          </w:p>
        </w:tc>
      </w:tr>
    </w:tbl>
    <w:p w14:paraId="5CDB804E"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58236C0" w14:textId="66E18BA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84" w:name="_Toc26746046"/>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8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0A8A4EA2"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F18993" w14:textId="0D523D92"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176BEBA7" w:rsidR="00C90918"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4798C913"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3F44BE74" w:rsidR="00C90918" w:rsidRPr="0071518B" w:rsidRDefault="00B36B4A" w:rsidP="00AE0EA3">
            <w:pPr>
              <w:pStyle w:val="ListParagraph"/>
              <w:numPr>
                <w:ilvl w:val="0"/>
                <w:numId w:val="196"/>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r w:rsidR="00C90918"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4F440440" w:rsidR="00C90918" w:rsidRPr="0071518B" w:rsidRDefault="00B36B4A" w:rsidP="00AE0EA3">
            <w:pPr>
              <w:pStyle w:val="ListParagraph"/>
              <w:numPr>
                <w:ilvl w:val="0"/>
                <w:numId w:val="19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00C90918"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ingin dilihat</w:t>
            </w:r>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48B8B2E3"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w:t>
            </w:r>
            <w:r w:rsidR="003C277C" w:rsidRPr="003C277C">
              <w:rPr>
                <w:rFonts w:ascii="Times New Roman" w:hAnsi="Times New Roman" w:cs="Times New Roman"/>
                <w:i/>
                <w:iCs/>
                <w:lang w:val="en-US"/>
              </w:rPr>
              <w:t>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908BDB"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74F85DD" w14:textId="48C1BCEF"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85" w:name="_Toc26746047"/>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8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47EB5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7899C1F" w14:textId="2279D81A"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CF94860" w:rsidR="00C90918"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r>
              <w:rPr>
                <w:rFonts w:ascii="Times New Roman" w:hAnsi="Times New Roman" w:cs="Times New Roman"/>
                <w:iCs/>
                <w:lang w:val="en-US"/>
              </w:rPr>
              <w:t>belum</w:t>
            </w:r>
            <w:r>
              <w:rPr>
                <w:rFonts w:ascii="Times New Roman" w:hAnsi="Times New Roman" w:cs="Times New Roman"/>
                <w:iCs/>
                <w:lang w:val="en-US"/>
              </w:rPr>
              <w:t xml:space="preserve"> ada</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4E54CF7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182A328F"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00B36B4A" w:rsidRPr="00B36B4A">
              <w:rPr>
                <w:rFonts w:ascii="Times New Roman" w:hAnsi="Times New Roman" w:cs="Times New Roman"/>
                <w:i/>
                <w:iCs/>
              </w:rPr>
              <w:t>Actor</w:t>
            </w:r>
            <w:r w:rsidRPr="0071518B">
              <w:rPr>
                <w:rFonts w:ascii="Times New Roman" w:hAnsi="Times New Roman" w:cs="Times New Roman"/>
                <w:i/>
              </w:rPr>
              <w:t xml:space="preserve">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600A4FCC"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tomb</w:t>
            </w:r>
            <w:r w:rsidR="00C90918" w:rsidRPr="0071518B">
              <w:rPr>
                <w:rFonts w:ascii="Times New Roman" w:hAnsi="Times New Roman" w:cs="Times New Roman"/>
                <w:i/>
                <w:lang w:val="en-US"/>
              </w:rPr>
              <w:t xml:space="preserve">ol </w:t>
            </w:r>
            <w:r w:rsidR="008A5919" w:rsidRPr="008A5919">
              <w:rPr>
                <w:rFonts w:ascii="Times New Roman" w:hAnsi="Times New Roman" w:cs="Times New Roman"/>
                <w:i/>
                <w:iCs/>
                <w:lang w:val="en-US"/>
              </w:rPr>
              <w:t>add</w:t>
            </w:r>
            <w:r w:rsidR="00C90918" w:rsidRPr="0071518B">
              <w:rPr>
                <w:rFonts w:ascii="Times New Roman" w:hAnsi="Times New Roman" w:cs="Times New Roman"/>
                <w:i/>
                <w:lang w:val="en-US"/>
              </w:rPr>
              <w:t xml:space="preserve"> SPT</w:t>
            </w:r>
          </w:p>
          <w:p w14:paraId="6B10D017" w14:textId="3BCAED85"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C90918" w:rsidRPr="0071518B">
              <w:rPr>
                <w:rFonts w:ascii="Times New Roman" w:hAnsi="Times New Roman" w:cs="Times New Roman"/>
                <w:lang w:val="en-US"/>
              </w:rPr>
              <w:t xml:space="preserve"> tambah SPT </w:t>
            </w:r>
            <w:r w:rsidR="006F10C0" w:rsidRPr="0071518B">
              <w:rPr>
                <w:rFonts w:ascii="Times New Roman" w:hAnsi="Times New Roman" w:cs="Times New Roman"/>
                <w:lang w:val="en-US"/>
              </w:rPr>
              <w:t>BKA</w:t>
            </w:r>
          </w:p>
          <w:p w14:paraId="7F0BF61E" w14:textId="025128F8"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rPr>
              <w:t xml:space="preserve"> </w:t>
            </w:r>
            <w:r w:rsidR="00C90918" w:rsidRPr="0071518B">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79650BA8"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54D10148" w14:textId="69B9500C"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00B36B4A" w:rsidRPr="00B36B4A">
              <w:rPr>
                <w:rFonts w:ascii="Times New Roman" w:hAnsi="Times New Roman" w:cs="Times New Roman"/>
                <w:i/>
                <w:iCs/>
              </w:rPr>
              <w:t>form</w:t>
            </w:r>
            <w:r w:rsidRPr="0071518B">
              <w:rPr>
                <w:rFonts w:ascii="Times New Roman" w:hAnsi="Times New Roman" w:cs="Times New Roman"/>
              </w:rPr>
              <w:t xml:space="preserve"> terisi</w:t>
            </w:r>
          </w:p>
          <w:p w14:paraId="712B1C7E" w14:textId="209FFCEC"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r w:rsidRPr="0071518B">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71518B">
              <w:rPr>
                <w:rFonts w:ascii="Times New Roman" w:hAnsi="Times New Roman" w:cs="Times New Roman"/>
                <w:lang w:val="en-US"/>
              </w:rPr>
              <w:t xml:space="preserve">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6252DE" w14:textId="0F34F63B"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00B36B4A" w:rsidRPr="00B36B4A">
              <w:rPr>
                <w:rFonts w:ascii="Times New Roman" w:hAnsi="Times New Roman" w:cs="Times New Roman"/>
                <w:i/>
                <w:iCs/>
              </w:rPr>
              <w:t>form</w:t>
            </w:r>
            <w:r w:rsidRPr="0071518B">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71518B">
              <w:rPr>
                <w:rFonts w:ascii="Times New Roman" w:hAnsi="Times New Roman" w:cs="Times New Roman"/>
              </w:rPr>
              <w:t>.</w:t>
            </w:r>
          </w:p>
          <w:p w14:paraId="4811E231" w14:textId="3ED7E569"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230A84E2"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322EC7C" w14:textId="1853D818"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86" w:name="_Toc26746048"/>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8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115267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27B1327" w14:textId="057D2DDB"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67B8A2E0" w:rsidR="00C90918"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38538FBF"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38C1477B" w:rsidR="00C90918" w:rsidRPr="0071518B" w:rsidRDefault="00B36B4A" w:rsidP="00AE0EA3">
            <w:pPr>
              <w:pStyle w:val="ListParagraph"/>
              <w:numPr>
                <w:ilvl w:val="0"/>
                <w:numId w:val="201"/>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r w:rsidR="00C90918" w:rsidRPr="0071518B">
              <w:rPr>
                <w:rFonts w:ascii="Times New Roman" w:hAnsi="Times New Roman" w:cs="Times New Roman"/>
                <w:lang w:val="en-US"/>
              </w:rPr>
              <w:t>klik menu SPT</w:t>
            </w:r>
          </w:p>
          <w:p w14:paraId="31C04549" w14:textId="416394C1" w:rsidR="00C90918" w:rsidRPr="0071518B" w:rsidRDefault="00B36B4A" w:rsidP="00AE0EA3">
            <w:pPr>
              <w:pStyle w:val="ListParagraph"/>
              <w:numPr>
                <w:ilvl w:val="0"/>
                <w:numId w:val="20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klik tombol lihat spt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ingin dilihat</w:t>
            </w:r>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30C35E0E"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71518B">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293A9A11"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9040F51" w14:textId="0744630D"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87" w:name="_Toc26746049"/>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8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5811704B"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500DC44" w14:textId="2AFBBD64"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3020B3B0"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69D32344"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81A43CC" w:rsidR="00C90918" w:rsidRPr="0071518B" w:rsidRDefault="00B36B4A" w:rsidP="00AE0EA3">
            <w:pPr>
              <w:pStyle w:val="ListParagraph"/>
              <w:numPr>
                <w:ilvl w:val="0"/>
                <w:numId w:val="204"/>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r w:rsidR="00C90918" w:rsidRPr="0071518B">
              <w:rPr>
                <w:rFonts w:ascii="Times New Roman" w:hAnsi="Times New Roman" w:cs="Times New Roman"/>
                <w:lang w:val="en-US"/>
              </w:rPr>
              <w:t>klik menu SPT</w:t>
            </w:r>
          </w:p>
          <w:p w14:paraId="15147AE9" w14:textId="6371C8DC" w:rsidR="00C90918" w:rsidRPr="0071518B" w:rsidRDefault="00B36B4A" w:rsidP="00AE0EA3">
            <w:pPr>
              <w:pStyle w:val="ListParagraph"/>
              <w:numPr>
                <w:ilvl w:val="0"/>
                <w:numId w:val="2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tombol ajukan</w:t>
            </w:r>
            <w:r w:rsidR="00C90918" w:rsidRPr="0071518B">
              <w:rPr>
                <w:rFonts w:ascii="Times New Roman" w:hAnsi="Times New Roman" w:cs="Times New Roman"/>
                <w:i/>
                <w:lang w:val="en-US"/>
              </w:rPr>
              <w:t xml:space="preserve"> SPT </w:t>
            </w:r>
            <w:r w:rsidR="00C90918"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0CD30622"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71518B">
              <w:rPr>
                <w:rFonts w:ascii="Times New Roman" w:hAnsi="Times New Roman" w:cs="Times New Roman"/>
                <w:lang w:val="en-US"/>
              </w:rPr>
              <w:t xml:space="preserve">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37888EC0"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62836A82" w14:textId="302D8870"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88"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89" w:name="_Toc26746050"/>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8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1D767EA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3E67B3" w14:textId="405899E9"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D314E78"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4AF65F96"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5667E4A3" w:rsidR="0017301C" w:rsidRPr="0071518B" w:rsidRDefault="00B36B4A" w:rsidP="00AE0EA3">
            <w:pPr>
              <w:pStyle w:val="ListParagraph"/>
              <w:numPr>
                <w:ilvl w:val="0"/>
                <w:numId w:val="23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Surat BKA</w:t>
            </w:r>
          </w:p>
          <w:p w14:paraId="0B861614" w14:textId="0BDA1BAA" w:rsidR="0017301C" w:rsidRPr="00947F5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209ABEF" w14:textId="6F32A923" w:rsidR="0017301C" w:rsidRPr="00D82EB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4BFE72D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03ADDAE6" w14:textId="1E799CD2"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FD3629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76522E6" w14:textId="27534484"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90" w:name="_Toc26746051"/>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9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8F8B54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C42145" w14:textId="5F6F8D3B"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3B2C894"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CEDC9B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692E450D" w:rsidR="0017301C" w:rsidRPr="0071518B" w:rsidRDefault="00B36B4A" w:rsidP="00AE0EA3">
            <w:pPr>
              <w:pStyle w:val="ListParagraph"/>
              <w:numPr>
                <w:ilvl w:val="0"/>
                <w:numId w:val="23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SPT BKA</w:t>
            </w:r>
          </w:p>
          <w:p w14:paraId="6E9DB8FC" w14:textId="254A48D4" w:rsidR="0017301C" w:rsidRPr="00947F5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3CE9F46" w14:textId="57C4CDD8" w:rsidR="0017301C" w:rsidRPr="00D82EB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57DBA612"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9B3D3AA" w14:textId="6F9C7960"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573C35D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2D1F3F9A" w14:textId="2BF5172A"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91" w:name="_Toc26746052"/>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9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4D9E799C"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A5A755" w14:textId="6623D9CE"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38A0AB9A"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226D86D2"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6852D10D" w:rsidR="0017301C" w:rsidRPr="00DC76AA" w:rsidRDefault="00B36B4A" w:rsidP="00AE0EA3">
            <w:pPr>
              <w:pStyle w:val="ListParagraph"/>
              <w:numPr>
                <w:ilvl w:val="0"/>
                <w:numId w:val="26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42E19F79" w14:textId="221A0D13" w:rsidR="0017301C" w:rsidRPr="00D82EB8" w:rsidRDefault="00B36B4A" w:rsidP="00AE0EA3">
            <w:pPr>
              <w:pStyle w:val="ListParagraph"/>
              <w:numPr>
                <w:ilvl w:val="0"/>
                <w:numId w:val="264"/>
              </w:numPr>
              <w:spacing w:line="360" w:lineRule="auto"/>
              <w:ind w:left="378"/>
              <w:rPr>
                <w:rFonts w:ascii="Times New Roman" w:hAnsi="Times New Roman" w:cs="Times New Roman"/>
                <w:iCs/>
              </w:rPr>
            </w:pPr>
            <w:r w:rsidRPr="00B36B4A">
              <w:rPr>
                <w:rFonts w:ascii="Times New Roman" w:hAnsi="Times New Roman" w:cs="Times New Roman"/>
                <w:i/>
                <w:iCs/>
              </w:rPr>
              <w:lastRenderedPageBreak/>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 xml:space="preserve">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06519D9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638EB96" w14:textId="0A9E55E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92" w:name="_Toc26746053"/>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9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56DE474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10550B" w14:textId="21FA9CB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68BE406"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Data sudah ada</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3966AB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255E591B" w:rsidR="0017301C" w:rsidRPr="00DC76AA" w:rsidRDefault="00B36B4A" w:rsidP="00AE0EA3">
            <w:pPr>
              <w:pStyle w:val="ListParagraph"/>
              <w:numPr>
                <w:ilvl w:val="0"/>
                <w:numId w:val="26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SPT </w:t>
            </w:r>
          </w:p>
          <w:p w14:paraId="7754DD03" w14:textId="537DD89C" w:rsidR="0017301C" w:rsidRPr="00D82EB8" w:rsidRDefault="00B36B4A" w:rsidP="00AE0EA3">
            <w:pPr>
              <w:pStyle w:val="ListParagraph"/>
              <w:numPr>
                <w:ilvl w:val="0"/>
                <w:numId w:val="26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396E735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bookmarkEnd w:id="788"/>
    </w:tbl>
    <w:p w14:paraId="26A5CCEA" w14:textId="056934C7" w:rsidR="001F0340" w:rsidRDefault="001F0340" w:rsidP="00397A87">
      <w:pPr>
        <w:spacing w:after="0" w:line="360" w:lineRule="auto"/>
        <w:rPr>
          <w:rFonts w:ascii="Times New Roman" w:hAnsi="Times New Roman" w:cs="Times New Roman"/>
          <w:b/>
          <w:caps/>
          <w:noProof/>
          <w:sz w:val="26"/>
          <w:szCs w:val="26"/>
          <w:lang w:val="pt-BR"/>
        </w:rPr>
      </w:pPr>
    </w:p>
    <w:p w14:paraId="70CAB228" w14:textId="2B21A86F" w:rsidR="004B42A8" w:rsidRDefault="004B42A8" w:rsidP="004B42A8">
      <w:pPr>
        <w:pStyle w:val="Heading2"/>
        <w:numPr>
          <w:ilvl w:val="0"/>
          <w:numId w:val="0"/>
        </w:numPr>
        <w:spacing w:before="0" w:line="360" w:lineRule="auto"/>
        <w:ind w:left="576"/>
        <w:rPr>
          <w:rFonts w:cs="Times New Roman"/>
          <w:i/>
          <w:sz w:val="24"/>
          <w:szCs w:val="24"/>
        </w:rPr>
      </w:pPr>
      <w:bookmarkStart w:id="793" w:name="_Toc511629685"/>
      <w:bookmarkStart w:id="794" w:name="_Toc11637825"/>
      <w:bookmarkStart w:id="795" w:name="_Toc11640293"/>
      <w:bookmarkStart w:id="796" w:name="_Toc13164853"/>
      <w:bookmarkStart w:id="797" w:name="_Toc26745671"/>
      <w:bookmarkEnd w:id="663"/>
    </w:p>
    <w:p w14:paraId="45478690" w14:textId="64020CCA" w:rsidR="004B42A8" w:rsidRDefault="004B42A8" w:rsidP="004B42A8"/>
    <w:p w14:paraId="3DB1905A" w14:textId="5FFBA6E8" w:rsidR="004B42A8" w:rsidRDefault="004B42A8" w:rsidP="004B42A8"/>
    <w:p w14:paraId="543F06CB" w14:textId="24257D4B" w:rsidR="004E208E" w:rsidRDefault="004E208E">
      <w:r>
        <w:br w:type="page"/>
      </w:r>
    </w:p>
    <w:p w14:paraId="755C780C" w14:textId="7D42C945" w:rsidR="000F79F9" w:rsidRPr="0032555B" w:rsidRDefault="000F79F9" w:rsidP="00AE0EA3">
      <w:pPr>
        <w:pStyle w:val="Heading2"/>
        <w:numPr>
          <w:ilvl w:val="1"/>
          <w:numId w:val="20"/>
        </w:numPr>
        <w:spacing w:before="0" w:line="360" w:lineRule="auto"/>
        <w:rPr>
          <w:rFonts w:cs="Times New Roman"/>
          <w:i/>
          <w:sz w:val="24"/>
          <w:szCs w:val="24"/>
        </w:rPr>
      </w:pPr>
      <w:r w:rsidRPr="0032555B">
        <w:rPr>
          <w:rFonts w:cs="Times New Roman"/>
          <w:i/>
          <w:sz w:val="24"/>
          <w:szCs w:val="24"/>
        </w:rPr>
        <w:lastRenderedPageBreak/>
        <w:t>Sequence Diagram</w:t>
      </w:r>
      <w:bookmarkEnd w:id="793"/>
      <w:bookmarkEnd w:id="794"/>
      <w:bookmarkEnd w:id="795"/>
      <w:bookmarkEnd w:id="796"/>
      <w:bookmarkEnd w:id="797"/>
    </w:p>
    <w:p w14:paraId="777666F5" w14:textId="466B2972"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77029D96" w:rsidR="00321963" w:rsidRPr="005C0E4A"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8A5919" w:rsidRPr="008A5919">
        <w:rPr>
          <w:rFonts w:ascii="Times New Roman" w:hAnsi="Times New Roman" w:cs="Times New Roman"/>
          <w:i/>
          <w:iCs/>
          <w:sz w:val="24"/>
          <w:szCs w:val="24"/>
          <w:lang w:val="en-US"/>
        </w:rPr>
        <w:t>Login</w:t>
      </w:r>
    </w:p>
    <w:p w14:paraId="3A6482A5" w14:textId="227504D3"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i/>
          <w:iCs/>
          <w:sz w:val="24"/>
          <w:szCs w:val="24"/>
          <w:lang w:val="en-US"/>
        </w:rPr>
        <w:t xml:space="preserve">login </w:t>
      </w:r>
      <w:r>
        <w:rPr>
          <w:rFonts w:ascii="Times New Roman" w:hAnsi="Times New Roman" w:cs="Times New Roman"/>
          <w:sz w:val="24"/>
          <w:szCs w:val="24"/>
          <w:lang w:val="en-US"/>
        </w:rPr>
        <w:t xml:space="preserve">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w:t>
      </w:r>
      <w:r w:rsidR="00122BD4">
        <w:rPr>
          <w:rFonts w:ascii="Times New Roman" w:hAnsi="Times New Roman" w:cs="Times New Roman"/>
          <w:sz w:val="24"/>
          <w:szCs w:val="24"/>
          <w:lang w:val="en-US"/>
        </w:rPr>
        <w:t>5</w:t>
      </w:r>
    </w:p>
    <w:p w14:paraId="2205C1FC" w14:textId="78FAD986" w:rsidR="00321963" w:rsidRPr="00321963" w:rsidRDefault="00321963" w:rsidP="005C0E4A">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25C7DC04" wp14:editId="29DED630">
            <wp:extent cx="3154045" cy="3652049"/>
            <wp:effectExtent l="0" t="0" r="825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18" cy="3848744"/>
                    </a:xfrm>
                    <a:prstGeom prst="rect">
                      <a:avLst/>
                    </a:prstGeom>
                    <a:noFill/>
                    <a:ln>
                      <a:noFill/>
                    </a:ln>
                  </pic:spPr>
                </pic:pic>
              </a:graphicData>
            </a:graphic>
          </wp:inline>
        </w:drawing>
      </w:r>
    </w:p>
    <w:p w14:paraId="438B6FF4" w14:textId="7D39E580" w:rsidR="00321963" w:rsidRDefault="00321963" w:rsidP="00100AE4">
      <w:pPr>
        <w:pStyle w:val="Caption"/>
        <w:spacing w:line="360" w:lineRule="auto"/>
        <w:rPr>
          <w:lang w:val="en-US"/>
        </w:rPr>
      </w:pPr>
      <w:bookmarkStart w:id="798" w:name="_Toc27694403"/>
      <w:r>
        <w:rPr>
          <w:lang w:val="en-US"/>
        </w:rPr>
        <w:t>Gambar 5.</w:t>
      </w:r>
      <w:r w:rsidR="00122BD4">
        <w:rPr>
          <w:lang w:val="en-US"/>
        </w:rPr>
        <w:t>5</w:t>
      </w:r>
      <w:r>
        <w:rPr>
          <w:lang w:val="en-US"/>
        </w:rPr>
        <w:t xml:space="preserve"> </w:t>
      </w:r>
      <w:r w:rsidRPr="00770190">
        <w:t>Sequence diagram</w:t>
      </w:r>
      <w:r>
        <w:rPr>
          <w:lang w:val="en-US"/>
        </w:rPr>
        <w:t xml:space="preserve"> </w:t>
      </w:r>
      <w:r w:rsidR="008A5919" w:rsidRPr="008A5919">
        <w:rPr>
          <w:lang w:val="en-US"/>
        </w:rPr>
        <w:t>Login</w:t>
      </w:r>
      <w:bookmarkEnd w:id="798"/>
    </w:p>
    <w:p w14:paraId="0F9B154B" w14:textId="4B8C9864" w:rsidR="004B42A8" w:rsidRDefault="004B42A8">
      <w:pPr>
        <w:rPr>
          <w:lang w:val="en-US"/>
        </w:rPr>
      </w:pPr>
      <w:r>
        <w:rPr>
          <w:lang w:val="en-US"/>
        </w:rPr>
        <w:br w:type="page"/>
      </w:r>
    </w:p>
    <w:p w14:paraId="0911C2DB" w14:textId="64CBBE7C" w:rsidR="00160B75" w:rsidRPr="005C0E4A"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E626C9">
        <w:rPr>
          <w:rFonts w:ascii="Times New Roman" w:hAnsi="Times New Roman" w:cs="Times New Roman"/>
          <w:i/>
          <w:sz w:val="24"/>
          <w:szCs w:val="24"/>
          <w:lang w:val="en-US"/>
        </w:rPr>
        <w:t>Forgot Password</w:t>
      </w:r>
    </w:p>
    <w:p w14:paraId="5F11F4CB" w14:textId="706F4576"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Pr="00E626C9">
        <w:rPr>
          <w:rFonts w:ascii="Times New Roman" w:hAnsi="Times New Roman" w:cs="Times New Roman"/>
          <w:i/>
          <w:sz w:val="24"/>
          <w:szCs w:val="24"/>
          <w:lang w:val="en-US"/>
        </w:rPr>
        <w:t>Forgot Password</w:t>
      </w:r>
      <w:r>
        <w:rPr>
          <w:rFonts w:ascii="Times New Roman" w:hAnsi="Times New Roman" w:cs="Times New Roman"/>
          <w:sz w:val="24"/>
          <w:szCs w:val="24"/>
          <w:lang w:val="en-US"/>
        </w:rPr>
        <w:t xml:space="preserve">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4</w:t>
      </w:r>
    </w:p>
    <w:p w14:paraId="7D3E6E14" w14:textId="77777777" w:rsidR="005C0E4A" w:rsidRPr="00985143" w:rsidRDefault="005C0E4A" w:rsidP="005C0E4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DDFFDF" w14:textId="0B62AAE4" w:rsidR="00985143" w:rsidRDefault="00985143" w:rsidP="00C951B3">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70431E5" wp14:editId="4DCEDC34">
            <wp:extent cx="2889779" cy="35433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2254" cy="3644427"/>
                    </a:xfrm>
                    <a:prstGeom prst="rect">
                      <a:avLst/>
                    </a:prstGeom>
                    <a:noFill/>
                    <a:ln>
                      <a:noFill/>
                    </a:ln>
                  </pic:spPr>
                </pic:pic>
              </a:graphicData>
            </a:graphic>
          </wp:inline>
        </w:drawing>
      </w:r>
    </w:p>
    <w:p w14:paraId="59E45F85" w14:textId="728A9C85" w:rsidR="00985143" w:rsidRDefault="00985143" w:rsidP="00100AE4">
      <w:pPr>
        <w:pStyle w:val="Caption"/>
        <w:spacing w:line="360" w:lineRule="auto"/>
        <w:rPr>
          <w:lang w:val="en-US"/>
        </w:rPr>
      </w:pPr>
      <w:bookmarkStart w:id="799" w:name="_Toc27694404"/>
      <w:r>
        <w:rPr>
          <w:lang w:val="en-US"/>
        </w:rPr>
        <w:t xml:space="preserve">Gambar 5.4 </w:t>
      </w:r>
      <w:r w:rsidRPr="00770190">
        <w:t>Sequence diagram</w:t>
      </w:r>
      <w:r>
        <w:rPr>
          <w:lang w:val="en-US"/>
        </w:rPr>
        <w:t xml:space="preserve"> Forgot Password</w:t>
      </w:r>
      <w:bookmarkEnd w:id="799"/>
    </w:p>
    <w:p w14:paraId="0215E0F0" w14:textId="58464E0B" w:rsidR="00160B75" w:rsidRPr="00C951B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49DF0EAF" w14:textId="3E6CFD15" w:rsidR="00C951B3" w:rsidRPr="005C0E4A" w:rsidRDefault="00C951B3" w:rsidP="00C951B3">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Dashboard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5</w:t>
      </w:r>
    </w:p>
    <w:p w14:paraId="2B648214" w14:textId="77777777" w:rsidR="00C951B3" w:rsidRPr="00985143" w:rsidRDefault="00C951B3" w:rsidP="00C951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D76C251" w14:textId="03FD7DB8" w:rsidR="00985143" w:rsidRDefault="000408C1"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3AABFDD3" wp14:editId="4891C59D">
            <wp:extent cx="3150051" cy="1428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5096" cy="1467323"/>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800" w:name="_Toc27694405"/>
      <w:r>
        <w:rPr>
          <w:lang w:val="en-US"/>
        </w:rPr>
        <w:t xml:space="preserve">Gambar 5.5 </w:t>
      </w:r>
      <w:r w:rsidRPr="00770190">
        <w:t>Sequence diagram</w:t>
      </w:r>
      <w:r>
        <w:rPr>
          <w:lang w:val="en-US"/>
        </w:rPr>
        <w:t xml:space="preserve"> Melihat Dashboard</w:t>
      </w:r>
      <w:bookmarkEnd w:id="800"/>
    </w:p>
    <w:p w14:paraId="4271592F" w14:textId="68BCC245" w:rsidR="00160B75" w:rsidRPr="00E552E2"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5CD816C4" w14:textId="29177174"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rofil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6</w:t>
      </w:r>
    </w:p>
    <w:p w14:paraId="6A265D59" w14:textId="77777777" w:rsidR="00E552E2" w:rsidRPr="00EF23FD"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947CCE6" w14:textId="42BAB913" w:rsidR="00EF23FD"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C3630EB" wp14:editId="3A5FAA8B">
            <wp:extent cx="2794635" cy="2245997"/>
            <wp:effectExtent l="0" t="0" r="571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29959" cy="2274386"/>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801" w:name="_Toc27694406"/>
      <w:r>
        <w:rPr>
          <w:lang w:val="en-US"/>
        </w:rPr>
        <w:t xml:space="preserve">Gambar 5.6 </w:t>
      </w:r>
      <w:r w:rsidRPr="00770190">
        <w:t>Sequence diagram</w:t>
      </w:r>
      <w:r>
        <w:rPr>
          <w:lang w:val="en-US"/>
        </w:rPr>
        <w:t xml:space="preserve"> Melihat Profil</w:t>
      </w:r>
      <w:bookmarkEnd w:id="801"/>
    </w:p>
    <w:p w14:paraId="168332E7" w14:textId="42F91735" w:rsidR="004D6124" w:rsidRPr="00E552E2" w:rsidRDefault="004D6124" w:rsidP="00E552E2">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0445CD24" w14:textId="690069FD"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profil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7</w:t>
      </w:r>
    </w:p>
    <w:p w14:paraId="732C4451" w14:textId="77777777" w:rsidR="00E552E2" w:rsidRPr="004E3D73" w:rsidRDefault="00E552E2" w:rsidP="00E552E2">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028E062" w14:textId="2A38B249" w:rsidR="004E3D73"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3EF6351" wp14:editId="15A4165C">
            <wp:extent cx="2666217" cy="305524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3071" cy="3131858"/>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802" w:name="_Toc27694407"/>
      <w:r>
        <w:rPr>
          <w:lang w:val="en-US"/>
        </w:rPr>
        <w:t xml:space="preserve">Gambar 5.7 </w:t>
      </w:r>
      <w:r w:rsidRPr="00770190">
        <w:t>Sequence diagram</w:t>
      </w:r>
      <w:r>
        <w:rPr>
          <w:lang w:val="en-US"/>
        </w:rPr>
        <w:t xml:space="preserve"> Mengubah Profil</w:t>
      </w:r>
      <w:bookmarkEnd w:id="802"/>
    </w:p>
    <w:p w14:paraId="39870491" w14:textId="52FA8D54" w:rsidR="004D6124" w:rsidRPr="00E552E2"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 xml:space="preserve">Mengubah </w:t>
      </w:r>
      <w:r w:rsidRPr="00E626C9">
        <w:rPr>
          <w:rFonts w:ascii="Times New Roman" w:hAnsi="Times New Roman" w:cs="Times New Roman"/>
          <w:i/>
          <w:sz w:val="24"/>
          <w:szCs w:val="24"/>
          <w:lang w:val="en-US"/>
        </w:rPr>
        <w:t>Password</w:t>
      </w:r>
    </w:p>
    <w:p w14:paraId="34DEDEE8" w14:textId="4E2A5791"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w:t>
      </w:r>
      <w:r>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yang dilakukan oleh semua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dapat dilihat pada gambar 5.8</w:t>
      </w:r>
    </w:p>
    <w:p w14:paraId="105F58D0" w14:textId="77777777" w:rsidR="00E552E2" w:rsidRPr="00F70C0F"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E91628" w14:textId="5A7C9BFF" w:rsidR="00F70C0F" w:rsidRPr="004D6124" w:rsidRDefault="00F70C0F"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ED16DAC" wp14:editId="4C75C235">
            <wp:extent cx="2647859" cy="3048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7175" cy="3116280"/>
                    </a:xfrm>
                    <a:prstGeom prst="rect">
                      <a:avLst/>
                    </a:prstGeom>
                    <a:noFill/>
                    <a:ln>
                      <a:noFill/>
                    </a:ln>
                  </pic:spPr>
                </pic:pic>
              </a:graphicData>
            </a:graphic>
          </wp:inline>
        </w:drawing>
      </w:r>
    </w:p>
    <w:p w14:paraId="7D8C9621" w14:textId="25CFEB98" w:rsidR="00F70C0F" w:rsidRDefault="00F70C0F" w:rsidP="00100AE4">
      <w:pPr>
        <w:pStyle w:val="Caption"/>
        <w:spacing w:line="360" w:lineRule="auto"/>
        <w:rPr>
          <w:lang w:val="en-US"/>
        </w:rPr>
      </w:pPr>
      <w:bookmarkStart w:id="803" w:name="_Toc27694408"/>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803"/>
    </w:p>
    <w:p w14:paraId="3A7D8BE7" w14:textId="7B7E4FA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4E208E">
        <w:rPr>
          <w:rFonts w:ascii="Times New Roman" w:hAnsi="Times New Roman" w:cs="Times New Roman"/>
          <w:sz w:val="24"/>
          <w:szCs w:val="24"/>
          <w:lang w:val="en-US"/>
        </w:rPr>
        <w:t>Administrator</w:t>
      </w:r>
    </w:p>
    <w:p w14:paraId="7D6CDFAD" w14:textId="496E26D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Pr="00E626C9">
        <w:rPr>
          <w:rFonts w:ascii="Times New Roman" w:hAnsi="Times New Roman" w:cs="Times New Roman"/>
          <w:i/>
          <w:sz w:val="24"/>
          <w:szCs w:val="24"/>
          <w:lang w:val="en-US"/>
        </w:rPr>
        <w:t>Role</w:t>
      </w:r>
    </w:p>
    <w:p w14:paraId="785DDA5E" w14:textId="350DC25D"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9</w:t>
      </w:r>
    </w:p>
    <w:p w14:paraId="176D2059"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19FB390D" w14:textId="700B044F" w:rsidR="00527EFC"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8FBC47" wp14:editId="5DED1AD1">
            <wp:extent cx="2428236" cy="196357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47846" cy="1979431"/>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804" w:name="_Toc27694409"/>
      <w:r>
        <w:rPr>
          <w:lang w:val="en-US"/>
        </w:rPr>
        <w:t>Gambar 5.</w:t>
      </w:r>
      <w:r w:rsidR="004C63F3">
        <w:rPr>
          <w:lang w:val="en-US"/>
        </w:rPr>
        <w:t>9</w:t>
      </w:r>
      <w:r>
        <w:rPr>
          <w:lang w:val="en-US"/>
        </w:rPr>
        <w:t xml:space="preserve"> </w:t>
      </w:r>
      <w:r w:rsidRPr="00770190">
        <w:t>Sequence diagram</w:t>
      </w:r>
      <w:r>
        <w:rPr>
          <w:lang w:val="en-US"/>
        </w:rPr>
        <w:t xml:space="preserve"> Melihat Role</w:t>
      </w:r>
      <w:bookmarkEnd w:id="804"/>
    </w:p>
    <w:p w14:paraId="56668D28" w14:textId="3FBFCC4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Pr="00E626C9">
        <w:rPr>
          <w:rFonts w:ascii="Times New Roman" w:hAnsi="Times New Roman" w:cs="Times New Roman"/>
          <w:i/>
          <w:sz w:val="24"/>
          <w:szCs w:val="24"/>
          <w:lang w:val="en-US"/>
        </w:rPr>
        <w:t>Role</w:t>
      </w:r>
    </w:p>
    <w:p w14:paraId="5CEE2047" w14:textId="7BA343F5"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0</w:t>
      </w:r>
    </w:p>
    <w:p w14:paraId="5CC2D274"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29A640" w14:textId="6D069116" w:rsidR="00A119AF"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8AB6A07" wp14:editId="7A8259C1">
            <wp:extent cx="3980882" cy="5553075"/>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86077" cy="5560322"/>
                    </a:xfrm>
                    <a:prstGeom prst="rect">
                      <a:avLst/>
                    </a:prstGeom>
                    <a:noFill/>
                    <a:ln>
                      <a:noFill/>
                    </a:ln>
                  </pic:spPr>
                </pic:pic>
              </a:graphicData>
            </a:graphic>
          </wp:inline>
        </w:drawing>
      </w:r>
    </w:p>
    <w:p w14:paraId="386841F3" w14:textId="46945848" w:rsidR="00940175" w:rsidRDefault="00A119AF" w:rsidP="00100AE4">
      <w:pPr>
        <w:pStyle w:val="Caption"/>
        <w:spacing w:line="360" w:lineRule="auto"/>
        <w:rPr>
          <w:lang w:val="en-US"/>
        </w:rPr>
      </w:pPr>
      <w:bookmarkStart w:id="805" w:name="_Toc27694410"/>
      <w:r>
        <w:rPr>
          <w:lang w:val="en-US"/>
        </w:rPr>
        <w:t>Gambar 5.</w:t>
      </w:r>
      <w:r w:rsidR="004C63F3">
        <w:rPr>
          <w:lang w:val="en-US"/>
        </w:rPr>
        <w:t>10</w:t>
      </w:r>
      <w:r>
        <w:rPr>
          <w:lang w:val="en-US"/>
        </w:rPr>
        <w:t xml:space="preserve"> </w:t>
      </w:r>
      <w:r w:rsidRPr="00770190">
        <w:t>Sequence diagram</w:t>
      </w:r>
      <w:r>
        <w:rPr>
          <w:lang w:val="en-US"/>
        </w:rPr>
        <w:t xml:space="preserve"> Menambah Role</w:t>
      </w:r>
      <w:bookmarkEnd w:id="805"/>
    </w:p>
    <w:p w14:paraId="440B8E0F" w14:textId="77777777" w:rsidR="00940175" w:rsidRDefault="00940175">
      <w:pPr>
        <w:rPr>
          <w:rFonts w:ascii="Times New Roman" w:hAnsi="Times New Roman"/>
          <w:b/>
          <w:i/>
          <w:iCs/>
          <w:sz w:val="24"/>
          <w:szCs w:val="18"/>
          <w:lang w:val="en-US"/>
        </w:rPr>
      </w:pPr>
      <w:r>
        <w:rPr>
          <w:lang w:val="en-US"/>
        </w:rPr>
        <w:br w:type="page"/>
      </w:r>
    </w:p>
    <w:p w14:paraId="27E771ED" w14:textId="70EDE37D"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Pr="00E626C9">
        <w:rPr>
          <w:rFonts w:ascii="Times New Roman" w:hAnsi="Times New Roman" w:cs="Times New Roman"/>
          <w:i/>
          <w:sz w:val="24"/>
          <w:szCs w:val="24"/>
          <w:lang w:val="en-US"/>
        </w:rPr>
        <w:t>Role</w:t>
      </w:r>
    </w:p>
    <w:p w14:paraId="2A9C03DE" w14:textId="75B59BD8"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1</w:t>
      </w:r>
    </w:p>
    <w:p w14:paraId="61A5D09F" w14:textId="77777777" w:rsidR="00940175" w:rsidRPr="005C0E4A" w:rsidRDefault="00940175" w:rsidP="00940175">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E4DBBE" w14:textId="14DF0468" w:rsidR="00A119AF" w:rsidRPr="00940175" w:rsidRDefault="006C2EC8" w:rsidP="00940175">
      <w:pPr>
        <w:spacing w:after="0" w:line="360" w:lineRule="auto"/>
        <w:jc w:val="center"/>
        <w:rPr>
          <w:rFonts w:ascii="Times New Roman" w:hAnsi="Times New Roman" w:cs="Times New Roman"/>
          <w:i/>
          <w:sz w:val="24"/>
          <w:szCs w:val="24"/>
        </w:rPr>
      </w:pPr>
      <w:r>
        <w:rPr>
          <w:noProof/>
        </w:rPr>
        <w:drawing>
          <wp:inline distT="0" distB="0" distL="0" distR="0" wp14:anchorId="33FFF082" wp14:editId="1F5B2281">
            <wp:extent cx="3716738" cy="5276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21666" cy="5283847"/>
                    </a:xfrm>
                    <a:prstGeom prst="rect">
                      <a:avLst/>
                    </a:prstGeom>
                    <a:noFill/>
                    <a:ln>
                      <a:noFill/>
                    </a:ln>
                  </pic:spPr>
                </pic:pic>
              </a:graphicData>
            </a:graphic>
          </wp:inline>
        </w:drawing>
      </w:r>
    </w:p>
    <w:p w14:paraId="40A8D375" w14:textId="0651C3B8" w:rsidR="00A119AF" w:rsidRDefault="00A119AF" w:rsidP="00100AE4">
      <w:pPr>
        <w:pStyle w:val="Caption"/>
        <w:spacing w:line="360" w:lineRule="auto"/>
        <w:rPr>
          <w:lang w:val="en-US"/>
        </w:rPr>
      </w:pPr>
      <w:bookmarkStart w:id="806" w:name="_Toc27694411"/>
      <w:r>
        <w:rPr>
          <w:lang w:val="en-US"/>
        </w:rPr>
        <w:t>Gambar 5.1</w:t>
      </w:r>
      <w:r w:rsidR="004C63F3">
        <w:rPr>
          <w:lang w:val="en-US"/>
        </w:rPr>
        <w:t>1</w:t>
      </w:r>
      <w:r>
        <w:rPr>
          <w:lang w:val="en-US"/>
        </w:rPr>
        <w:t xml:space="preserve"> </w:t>
      </w:r>
      <w:r w:rsidRPr="00770190">
        <w:t>Sequence diagram</w:t>
      </w:r>
      <w:r>
        <w:rPr>
          <w:lang w:val="en-US"/>
        </w:rPr>
        <w:t xml:space="preserve"> Mengubah Role</w:t>
      </w:r>
      <w:bookmarkEnd w:id="806"/>
    </w:p>
    <w:p w14:paraId="09CE0E90" w14:textId="41115DF0" w:rsidR="00940175" w:rsidRDefault="00940175">
      <w:pPr>
        <w:rPr>
          <w:lang w:val="en-US"/>
        </w:rPr>
      </w:pPr>
      <w:r>
        <w:rPr>
          <w:lang w:val="en-US"/>
        </w:rPr>
        <w:br w:type="page"/>
      </w:r>
    </w:p>
    <w:p w14:paraId="12D1C4CB" w14:textId="7A4DDB85"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Pr="00E626C9">
        <w:rPr>
          <w:rFonts w:ascii="Times New Roman" w:hAnsi="Times New Roman" w:cs="Times New Roman"/>
          <w:i/>
          <w:sz w:val="24"/>
          <w:szCs w:val="24"/>
          <w:lang w:val="en-US"/>
        </w:rPr>
        <w:t>Role</w:t>
      </w:r>
    </w:p>
    <w:p w14:paraId="1E5CC003" w14:textId="57EC7010"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2</w:t>
      </w:r>
    </w:p>
    <w:p w14:paraId="6E110795" w14:textId="77777777" w:rsidR="00940175" w:rsidRPr="00A119AF"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432CC6" w14:textId="68952D39" w:rsidR="00A119AF" w:rsidRPr="00940175" w:rsidRDefault="006C2EC8" w:rsidP="00940175">
      <w:pPr>
        <w:spacing w:after="0" w:line="360" w:lineRule="auto"/>
        <w:jc w:val="center"/>
        <w:rPr>
          <w:rFonts w:ascii="Times New Roman" w:hAnsi="Times New Roman" w:cs="Times New Roman"/>
          <w:i/>
          <w:sz w:val="24"/>
          <w:szCs w:val="24"/>
        </w:rPr>
      </w:pPr>
      <w:r>
        <w:rPr>
          <w:noProof/>
        </w:rPr>
        <w:drawing>
          <wp:inline distT="0" distB="0" distL="0" distR="0" wp14:anchorId="5835C9D4" wp14:editId="6BB2E1C6">
            <wp:extent cx="2533732" cy="29432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50988" cy="2963269"/>
                    </a:xfrm>
                    <a:prstGeom prst="rect">
                      <a:avLst/>
                    </a:prstGeom>
                    <a:noFill/>
                    <a:ln>
                      <a:noFill/>
                    </a:ln>
                  </pic:spPr>
                </pic:pic>
              </a:graphicData>
            </a:graphic>
          </wp:inline>
        </w:drawing>
      </w:r>
    </w:p>
    <w:p w14:paraId="5CE2E33F" w14:textId="1EBAB93A" w:rsidR="007178FB" w:rsidRDefault="00A119AF" w:rsidP="00100AE4">
      <w:pPr>
        <w:pStyle w:val="Caption"/>
        <w:spacing w:line="360" w:lineRule="auto"/>
        <w:rPr>
          <w:lang w:val="en-US"/>
        </w:rPr>
      </w:pPr>
      <w:bookmarkStart w:id="807" w:name="_Toc27694412"/>
      <w:r>
        <w:rPr>
          <w:lang w:val="en-US"/>
        </w:rPr>
        <w:t>Gambar 5.1</w:t>
      </w:r>
      <w:r w:rsidR="004C63F3">
        <w:rPr>
          <w:lang w:val="en-US"/>
        </w:rPr>
        <w:t>2</w:t>
      </w:r>
      <w:r>
        <w:rPr>
          <w:lang w:val="en-US"/>
        </w:rPr>
        <w:t xml:space="preserve"> </w:t>
      </w:r>
      <w:r w:rsidRPr="00770190">
        <w:t>Sequence diagram</w:t>
      </w:r>
      <w:r>
        <w:rPr>
          <w:lang w:val="en-US"/>
        </w:rPr>
        <w:t xml:space="preserve"> </w:t>
      </w:r>
      <w:r w:rsidR="00AF2A0D">
        <w:rPr>
          <w:lang w:val="en-US"/>
        </w:rPr>
        <w:t>Menghapus</w:t>
      </w:r>
      <w:r>
        <w:rPr>
          <w:lang w:val="en-US"/>
        </w:rPr>
        <w:t xml:space="preserve"> Role</w:t>
      </w:r>
      <w:bookmarkEnd w:id="807"/>
    </w:p>
    <w:p w14:paraId="5BDE02C2" w14:textId="7E7A0DB8" w:rsidR="007178FB" w:rsidRPr="00940175"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062D8BA7" w14:textId="5E2C1F7F"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ambah akses</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3</w:t>
      </w:r>
    </w:p>
    <w:p w14:paraId="38829F7F" w14:textId="77777777" w:rsidR="00940175" w:rsidRPr="00E77A3E"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D3F5148" w14:textId="4FEE8421" w:rsidR="00E77A3E"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BE49AE4" wp14:editId="319D5B71">
            <wp:extent cx="2675757" cy="239024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0177" cy="2412062"/>
                    </a:xfrm>
                    <a:prstGeom prst="rect">
                      <a:avLst/>
                    </a:prstGeom>
                    <a:noFill/>
                    <a:ln>
                      <a:noFill/>
                    </a:ln>
                  </pic:spPr>
                </pic:pic>
              </a:graphicData>
            </a:graphic>
          </wp:inline>
        </w:drawing>
      </w:r>
    </w:p>
    <w:p w14:paraId="6F1CC08A" w14:textId="5F043401" w:rsidR="001F0340" w:rsidRDefault="007178FB" w:rsidP="00100AE4">
      <w:pPr>
        <w:pStyle w:val="Caption"/>
        <w:spacing w:line="360" w:lineRule="auto"/>
        <w:rPr>
          <w:lang w:val="en-US"/>
        </w:rPr>
      </w:pPr>
      <w:bookmarkStart w:id="808" w:name="_Toc27694413"/>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808"/>
    </w:p>
    <w:p w14:paraId="6997153A" w14:textId="2FC64EBE" w:rsidR="007178FB" w:rsidRPr="002F5058"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7542986F" w14:textId="58FE969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rangi akses</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4</w:t>
      </w:r>
    </w:p>
    <w:p w14:paraId="6B88AC30" w14:textId="77777777" w:rsidR="002F5058" w:rsidRPr="00E77A3E"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BD10E8A" w14:textId="7B932BB2" w:rsidR="00E77A3E"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D436A72" wp14:editId="5A9A1217">
            <wp:extent cx="3220109" cy="29146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34343" cy="2927534"/>
                    </a:xfrm>
                    <a:prstGeom prst="rect">
                      <a:avLst/>
                    </a:prstGeom>
                    <a:noFill/>
                    <a:ln>
                      <a:noFill/>
                    </a:ln>
                  </pic:spPr>
                </pic:pic>
              </a:graphicData>
            </a:graphic>
          </wp:inline>
        </w:drawing>
      </w:r>
    </w:p>
    <w:p w14:paraId="641642C3" w14:textId="06E6A9DC" w:rsidR="007178FB" w:rsidRDefault="007178FB" w:rsidP="00100AE4">
      <w:pPr>
        <w:pStyle w:val="Caption"/>
        <w:spacing w:line="360" w:lineRule="auto"/>
        <w:rPr>
          <w:lang w:val="en-US"/>
        </w:rPr>
      </w:pPr>
      <w:bookmarkStart w:id="809" w:name="_Toc27694414"/>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809"/>
    </w:p>
    <w:p w14:paraId="4005FF02" w14:textId="7740C8B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8E99294" w14:textId="083C0FE6"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5</w:t>
      </w:r>
    </w:p>
    <w:p w14:paraId="71D7A533"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96713" w14:textId="0F8D74E3"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5C4B539" wp14:editId="525498E9">
            <wp:extent cx="3405700" cy="2276475"/>
            <wp:effectExtent l="0" t="0" r="4445"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5176" cy="2289493"/>
                    </a:xfrm>
                    <a:prstGeom prst="rect">
                      <a:avLst/>
                    </a:prstGeom>
                    <a:noFill/>
                    <a:ln>
                      <a:noFill/>
                    </a:ln>
                  </pic:spPr>
                </pic:pic>
              </a:graphicData>
            </a:graphic>
          </wp:inline>
        </w:drawing>
      </w:r>
    </w:p>
    <w:p w14:paraId="655ECDBA" w14:textId="7B37F190" w:rsidR="00BF5BC9" w:rsidRPr="004B42A8" w:rsidRDefault="00B72964" w:rsidP="004B42A8">
      <w:pPr>
        <w:pStyle w:val="Caption"/>
        <w:spacing w:line="360" w:lineRule="auto"/>
        <w:rPr>
          <w:lang w:val="en-US"/>
        </w:rPr>
      </w:pPr>
      <w:bookmarkStart w:id="810" w:name="_Toc27694415"/>
      <w:r>
        <w:rPr>
          <w:lang w:val="en-US"/>
        </w:rPr>
        <w:t>Gambar 5.1</w:t>
      </w:r>
      <w:r w:rsidR="004C63F3">
        <w:rPr>
          <w:lang w:val="en-US"/>
        </w:rPr>
        <w:t>5</w:t>
      </w:r>
      <w:r>
        <w:rPr>
          <w:lang w:val="en-US"/>
        </w:rPr>
        <w:t xml:space="preserve"> </w:t>
      </w:r>
      <w:r w:rsidRPr="00770190">
        <w:t>Sequence diagram</w:t>
      </w:r>
      <w:r>
        <w:rPr>
          <w:lang w:val="en-US"/>
        </w:rPr>
        <w:t xml:space="preserve"> Melihat </w:t>
      </w:r>
      <w:r w:rsidR="008A5919">
        <w:rPr>
          <w:lang w:val="en-US"/>
        </w:rPr>
        <w:t>Menu</w:t>
      </w:r>
      <w:bookmarkEnd w:id="810"/>
    </w:p>
    <w:p w14:paraId="31F932A8" w14:textId="7BFFE78D"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15EAB7DF" w14:textId="79495C0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6</w:t>
      </w:r>
    </w:p>
    <w:p w14:paraId="4A6E4956" w14:textId="7ECF146F" w:rsidR="00B72964" w:rsidRDefault="00B72964" w:rsidP="002F5058">
      <w:pPr>
        <w:spacing w:after="0" w:line="360" w:lineRule="auto"/>
        <w:rPr>
          <w:rFonts w:ascii="Times New Roman" w:hAnsi="Times New Roman" w:cs="Times New Roman"/>
          <w:iCs/>
          <w:color w:val="000000" w:themeColor="text1"/>
          <w:sz w:val="24"/>
          <w:szCs w:val="24"/>
          <w:lang w:val="en-US"/>
        </w:rPr>
      </w:pPr>
    </w:p>
    <w:p w14:paraId="694FE21B" w14:textId="5E102315" w:rsidR="002F5058"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27F3B4" wp14:editId="1C695509">
            <wp:extent cx="3807902" cy="4495800"/>
            <wp:effectExtent l="0" t="0" r="254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16382" cy="4505812"/>
                    </a:xfrm>
                    <a:prstGeom prst="rect">
                      <a:avLst/>
                    </a:prstGeom>
                    <a:noFill/>
                    <a:ln>
                      <a:noFill/>
                    </a:ln>
                  </pic:spPr>
                </pic:pic>
              </a:graphicData>
            </a:graphic>
          </wp:inline>
        </w:drawing>
      </w:r>
    </w:p>
    <w:p w14:paraId="55702181" w14:textId="450C08F2" w:rsidR="004B42A8" w:rsidRDefault="00B72964" w:rsidP="00100AE4">
      <w:pPr>
        <w:pStyle w:val="Caption"/>
        <w:spacing w:line="360" w:lineRule="auto"/>
        <w:rPr>
          <w:lang w:val="en-US"/>
        </w:rPr>
      </w:pPr>
      <w:bookmarkStart w:id="811" w:name="_Toc27694416"/>
      <w:r>
        <w:rPr>
          <w:lang w:val="en-US"/>
        </w:rPr>
        <w:t>Gambar 5.1</w:t>
      </w:r>
      <w:r w:rsidR="004C63F3">
        <w:rPr>
          <w:lang w:val="en-US"/>
        </w:rPr>
        <w:t>6</w:t>
      </w:r>
      <w:r>
        <w:rPr>
          <w:lang w:val="en-US"/>
        </w:rPr>
        <w:t xml:space="preserve"> </w:t>
      </w:r>
      <w:r w:rsidRPr="00770190">
        <w:t>Sequence diagram</w:t>
      </w:r>
      <w:r>
        <w:rPr>
          <w:lang w:val="en-US"/>
        </w:rPr>
        <w:t xml:space="preserve"> Menambah </w:t>
      </w:r>
      <w:r w:rsidR="008A5919">
        <w:rPr>
          <w:lang w:val="en-US"/>
        </w:rPr>
        <w:t>menu</w:t>
      </w:r>
      <w:bookmarkEnd w:id="811"/>
    </w:p>
    <w:p w14:paraId="377D149B" w14:textId="77777777" w:rsidR="004B42A8" w:rsidRDefault="004B42A8">
      <w:pPr>
        <w:rPr>
          <w:rFonts w:ascii="Times New Roman" w:hAnsi="Times New Roman"/>
          <w:b/>
          <w:i/>
          <w:iCs/>
          <w:sz w:val="24"/>
          <w:szCs w:val="18"/>
          <w:lang w:val="en-US"/>
        </w:rPr>
      </w:pPr>
      <w:r>
        <w:rPr>
          <w:lang w:val="en-US"/>
        </w:rPr>
        <w:br w:type="page"/>
      </w:r>
    </w:p>
    <w:p w14:paraId="40191393" w14:textId="207465B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28417680" w14:textId="15225D77"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7</w:t>
      </w:r>
    </w:p>
    <w:p w14:paraId="6EC43580"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C6C0386" w14:textId="77316A1B"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A14069E" wp14:editId="72EF4329">
            <wp:extent cx="3786234" cy="4381500"/>
            <wp:effectExtent l="0" t="0" r="508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87402" cy="4382852"/>
                    </a:xfrm>
                    <a:prstGeom prst="rect">
                      <a:avLst/>
                    </a:prstGeom>
                    <a:noFill/>
                    <a:ln>
                      <a:noFill/>
                    </a:ln>
                  </pic:spPr>
                </pic:pic>
              </a:graphicData>
            </a:graphic>
          </wp:inline>
        </w:drawing>
      </w:r>
    </w:p>
    <w:p w14:paraId="63BEFB21" w14:textId="3A9785BA" w:rsidR="00B72964" w:rsidRDefault="00B72964" w:rsidP="00100AE4">
      <w:pPr>
        <w:pStyle w:val="Caption"/>
        <w:spacing w:line="360" w:lineRule="auto"/>
        <w:rPr>
          <w:lang w:val="en-US"/>
        </w:rPr>
      </w:pPr>
      <w:bookmarkStart w:id="812" w:name="_Toc27694417"/>
      <w:r>
        <w:rPr>
          <w:lang w:val="en-US"/>
        </w:rPr>
        <w:t>Gambar 5.1</w:t>
      </w:r>
      <w:r w:rsidR="004C63F3">
        <w:rPr>
          <w:lang w:val="en-US"/>
        </w:rPr>
        <w:t>7</w:t>
      </w:r>
      <w:r>
        <w:rPr>
          <w:lang w:val="en-US"/>
        </w:rPr>
        <w:t xml:space="preserve"> </w:t>
      </w:r>
      <w:r w:rsidRPr="00770190">
        <w:t>Sequence diagram</w:t>
      </w:r>
      <w:r>
        <w:rPr>
          <w:lang w:val="en-US"/>
        </w:rPr>
        <w:t xml:space="preserve"> Mengubah </w:t>
      </w:r>
      <w:r w:rsidR="008A5919">
        <w:rPr>
          <w:lang w:val="en-US"/>
        </w:rPr>
        <w:t>Menu</w:t>
      </w:r>
      <w:bookmarkEnd w:id="812"/>
    </w:p>
    <w:p w14:paraId="61F212CD" w14:textId="1EC82156" w:rsidR="002F5058" w:rsidRDefault="002F5058">
      <w:pPr>
        <w:rPr>
          <w:lang w:val="en-US"/>
        </w:rPr>
      </w:pPr>
      <w:r>
        <w:rPr>
          <w:lang w:val="en-US"/>
        </w:rPr>
        <w:br w:type="page"/>
      </w:r>
    </w:p>
    <w:p w14:paraId="3CA30E40" w14:textId="705D1667" w:rsidR="001F59B8"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1FCD8CF4" w14:textId="56E8405D"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8</w:t>
      </w:r>
    </w:p>
    <w:p w14:paraId="2C9D0B77" w14:textId="77777777" w:rsidR="002F5058" w:rsidRPr="003B00D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C52027" w14:textId="7CC7622B"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0891A7B" wp14:editId="00C28FA8">
            <wp:extent cx="3438122" cy="336232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56990" cy="3380777"/>
                    </a:xfrm>
                    <a:prstGeom prst="rect">
                      <a:avLst/>
                    </a:prstGeom>
                    <a:noFill/>
                    <a:ln>
                      <a:noFill/>
                    </a:ln>
                  </pic:spPr>
                </pic:pic>
              </a:graphicData>
            </a:graphic>
          </wp:inline>
        </w:drawing>
      </w:r>
    </w:p>
    <w:p w14:paraId="4437254F" w14:textId="6E30B28C" w:rsidR="00B72964" w:rsidRDefault="00B72964" w:rsidP="00100AE4">
      <w:pPr>
        <w:pStyle w:val="Caption"/>
        <w:spacing w:line="360" w:lineRule="auto"/>
        <w:rPr>
          <w:lang w:val="en-US"/>
        </w:rPr>
      </w:pPr>
      <w:bookmarkStart w:id="813" w:name="_Toc27694418"/>
      <w:r>
        <w:rPr>
          <w:lang w:val="en-US"/>
        </w:rPr>
        <w:t>Gambar 5.1</w:t>
      </w:r>
      <w:r w:rsidR="004C63F3">
        <w:rPr>
          <w:lang w:val="en-US"/>
        </w:rPr>
        <w:t>8</w:t>
      </w:r>
      <w:r>
        <w:rPr>
          <w:lang w:val="en-US"/>
        </w:rPr>
        <w:t xml:space="preserve"> </w:t>
      </w:r>
      <w:r w:rsidRPr="00770190">
        <w:t>Sequence diagram</w:t>
      </w:r>
      <w:r>
        <w:rPr>
          <w:lang w:val="en-US"/>
        </w:rPr>
        <w:t xml:space="preserve"> </w:t>
      </w:r>
      <w:r w:rsidR="00AF2A0D">
        <w:rPr>
          <w:lang w:val="en-US"/>
        </w:rPr>
        <w:t>Menghapus</w:t>
      </w:r>
      <w:r>
        <w:rPr>
          <w:lang w:val="en-US"/>
        </w:rPr>
        <w:t xml:space="preserve"> </w:t>
      </w:r>
      <w:r w:rsidR="008A5919">
        <w:rPr>
          <w:lang w:val="en-US"/>
        </w:rPr>
        <w:t>Menu</w:t>
      </w:r>
      <w:bookmarkEnd w:id="813"/>
    </w:p>
    <w:p w14:paraId="77BA7117" w14:textId="6C36AB9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2E32C872" w14:textId="64C28918"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sub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19</w:t>
      </w:r>
    </w:p>
    <w:p w14:paraId="5997B035"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09E239F" w14:textId="56C503AB" w:rsidR="0001390A"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0CEA87F" wp14:editId="5A001615">
            <wp:extent cx="3305175" cy="1904493"/>
            <wp:effectExtent l="0" t="0" r="0" b="635"/>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18414" cy="1912122"/>
                    </a:xfrm>
                    <a:prstGeom prst="rect">
                      <a:avLst/>
                    </a:prstGeom>
                    <a:noFill/>
                    <a:ln>
                      <a:noFill/>
                    </a:ln>
                  </pic:spPr>
                </pic:pic>
              </a:graphicData>
            </a:graphic>
          </wp:inline>
        </w:drawing>
      </w:r>
    </w:p>
    <w:p w14:paraId="2C97259B" w14:textId="7D46C2CD" w:rsidR="00BF5BC9" w:rsidRPr="004B42A8" w:rsidRDefault="0001390A" w:rsidP="004B42A8">
      <w:pPr>
        <w:pStyle w:val="Caption"/>
        <w:spacing w:line="360" w:lineRule="auto"/>
        <w:rPr>
          <w:lang w:val="en-US"/>
        </w:rPr>
      </w:pPr>
      <w:bookmarkStart w:id="814" w:name="_Toc27694419"/>
      <w:r>
        <w:rPr>
          <w:lang w:val="en-US"/>
        </w:rPr>
        <w:t>Gambar 5.1</w:t>
      </w:r>
      <w:r w:rsidR="004C63F3">
        <w:rPr>
          <w:lang w:val="en-US"/>
        </w:rPr>
        <w:t>9</w:t>
      </w:r>
      <w:r>
        <w:rPr>
          <w:lang w:val="en-US"/>
        </w:rPr>
        <w:t xml:space="preserve"> </w:t>
      </w:r>
      <w:r w:rsidRPr="00770190">
        <w:t>Sequence diagram</w:t>
      </w:r>
      <w:r>
        <w:rPr>
          <w:lang w:val="en-US"/>
        </w:rPr>
        <w:t xml:space="preserve"> Melihat Sub</w:t>
      </w:r>
      <w:r w:rsidR="008A5919">
        <w:rPr>
          <w:lang w:val="en-US"/>
        </w:rPr>
        <w:t>menu</w:t>
      </w:r>
      <w:bookmarkEnd w:id="814"/>
    </w:p>
    <w:p w14:paraId="46918028" w14:textId="285D0A9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546ADC97" w14:textId="53F899F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sub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w:t>
      </w:r>
      <w:r w:rsidR="00DB68D2">
        <w:rPr>
          <w:rFonts w:ascii="Times New Roman" w:hAnsi="Times New Roman" w:cs="Times New Roman"/>
          <w:sz w:val="24"/>
          <w:szCs w:val="24"/>
          <w:lang w:val="en-US"/>
        </w:rPr>
        <w:t>20</w:t>
      </w:r>
    </w:p>
    <w:p w14:paraId="4AB9C943"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F59DDA" w14:textId="13C8FEA9" w:rsidR="0001390A"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606DE76" wp14:editId="7229F440">
            <wp:extent cx="4258546" cy="4505325"/>
            <wp:effectExtent l="0" t="0" r="889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61958" cy="4508935"/>
                    </a:xfrm>
                    <a:prstGeom prst="rect">
                      <a:avLst/>
                    </a:prstGeom>
                    <a:noFill/>
                    <a:ln>
                      <a:noFill/>
                    </a:ln>
                  </pic:spPr>
                </pic:pic>
              </a:graphicData>
            </a:graphic>
          </wp:inline>
        </w:drawing>
      </w:r>
    </w:p>
    <w:p w14:paraId="3B293637" w14:textId="5C8F0EEB" w:rsidR="004B42A8" w:rsidRDefault="0001390A" w:rsidP="00100AE4">
      <w:pPr>
        <w:pStyle w:val="Caption"/>
        <w:spacing w:line="360" w:lineRule="auto"/>
        <w:rPr>
          <w:lang w:val="en-US"/>
        </w:rPr>
      </w:pPr>
      <w:bookmarkStart w:id="815" w:name="_Toc27694420"/>
      <w:r>
        <w:rPr>
          <w:lang w:val="en-US"/>
        </w:rPr>
        <w:t>Gambar 5.</w:t>
      </w:r>
      <w:r w:rsidR="004C63F3">
        <w:rPr>
          <w:lang w:val="en-US"/>
        </w:rPr>
        <w:t>20</w:t>
      </w:r>
      <w:r>
        <w:rPr>
          <w:lang w:val="en-US"/>
        </w:rPr>
        <w:t xml:space="preserve"> </w:t>
      </w:r>
      <w:r w:rsidRPr="00770190">
        <w:t>Sequence diagram</w:t>
      </w:r>
      <w:r>
        <w:rPr>
          <w:lang w:val="en-US"/>
        </w:rPr>
        <w:t xml:space="preserve"> Menambah Sub</w:t>
      </w:r>
      <w:r w:rsidR="008A5919">
        <w:rPr>
          <w:lang w:val="en-US"/>
        </w:rPr>
        <w:t>menu</w:t>
      </w:r>
      <w:bookmarkEnd w:id="815"/>
    </w:p>
    <w:p w14:paraId="4282BA45" w14:textId="77777777" w:rsidR="004B42A8" w:rsidRDefault="004B42A8">
      <w:pPr>
        <w:rPr>
          <w:rFonts w:ascii="Times New Roman" w:hAnsi="Times New Roman"/>
          <w:b/>
          <w:i/>
          <w:iCs/>
          <w:sz w:val="24"/>
          <w:szCs w:val="18"/>
          <w:lang w:val="en-US"/>
        </w:rPr>
      </w:pPr>
      <w:r>
        <w:rPr>
          <w:lang w:val="en-US"/>
        </w:rPr>
        <w:br w:type="page"/>
      </w:r>
    </w:p>
    <w:p w14:paraId="56EE61A9" w14:textId="72D489E8"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0E206A56" w14:textId="0F4A9A69"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sub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21</w:t>
      </w:r>
    </w:p>
    <w:p w14:paraId="35580E11"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EF479E4" w14:textId="386B077F" w:rsidR="0001390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25BEEE" wp14:editId="5EC534D8">
            <wp:extent cx="4199525" cy="444817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02053" cy="4450853"/>
                    </a:xfrm>
                    <a:prstGeom prst="rect">
                      <a:avLst/>
                    </a:prstGeom>
                    <a:noFill/>
                    <a:ln>
                      <a:noFill/>
                    </a:ln>
                  </pic:spPr>
                </pic:pic>
              </a:graphicData>
            </a:graphic>
          </wp:inline>
        </w:drawing>
      </w:r>
    </w:p>
    <w:p w14:paraId="120C9E98" w14:textId="15D33F65" w:rsidR="001F0340" w:rsidRDefault="0001390A" w:rsidP="004B42A8">
      <w:pPr>
        <w:pStyle w:val="Caption"/>
        <w:spacing w:line="360" w:lineRule="auto"/>
        <w:rPr>
          <w:lang w:val="en-US"/>
        </w:rPr>
      </w:pPr>
      <w:bookmarkStart w:id="816" w:name="_Toc27694421"/>
      <w:r>
        <w:rPr>
          <w:lang w:val="en-US"/>
        </w:rPr>
        <w:t>Gambar 5.</w:t>
      </w:r>
      <w:r w:rsidR="004C63F3">
        <w:rPr>
          <w:lang w:val="en-US"/>
        </w:rPr>
        <w:t>21</w:t>
      </w:r>
      <w:r>
        <w:rPr>
          <w:lang w:val="en-US"/>
        </w:rPr>
        <w:t xml:space="preserve"> </w:t>
      </w:r>
      <w:r w:rsidRPr="00770190">
        <w:t>Sequence diagram</w:t>
      </w:r>
      <w:r>
        <w:rPr>
          <w:lang w:val="en-US"/>
        </w:rPr>
        <w:t xml:space="preserve"> Mengubah Sub</w:t>
      </w:r>
      <w:r w:rsidR="008A5919">
        <w:rPr>
          <w:lang w:val="en-US"/>
        </w:rPr>
        <w:t>menu</w:t>
      </w:r>
      <w:bookmarkEnd w:id="816"/>
    </w:p>
    <w:p w14:paraId="6433CB13" w14:textId="32027963" w:rsidR="00DB68D2" w:rsidRDefault="00DB68D2">
      <w:pPr>
        <w:rPr>
          <w:lang w:val="en-US"/>
        </w:rPr>
      </w:pPr>
      <w:r>
        <w:rPr>
          <w:lang w:val="en-US"/>
        </w:rPr>
        <w:br w:type="page"/>
      </w:r>
    </w:p>
    <w:p w14:paraId="12257626" w14:textId="7AEC6C73"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39E2C4C" w14:textId="2937CDEE"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sub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22</w:t>
      </w:r>
    </w:p>
    <w:p w14:paraId="6A7C0A25"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53B0465" w14:textId="4A33E08B" w:rsidR="0001390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E78EB3" wp14:editId="254EA574">
            <wp:extent cx="3745230" cy="3148390"/>
            <wp:effectExtent l="0" t="0" r="762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62523" cy="3162927"/>
                    </a:xfrm>
                    <a:prstGeom prst="rect">
                      <a:avLst/>
                    </a:prstGeom>
                    <a:noFill/>
                    <a:ln>
                      <a:noFill/>
                    </a:ln>
                  </pic:spPr>
                </pic:pic>
              </a:graphicData>
            </a:graphic>
          </wp:inline>
        </w:drawing>
      </w:r>
    </w:p>
    <w:p w14:paraId="3399FAFB" w14:textId="1EFE93B2" w:rsidR="004B42A8" w:rsidRPr="008048A5" w:rsidRDefault="0001390A" w:rsidP="008048A5">
      <w:pPr>
        <w:pStyle w:val="Caption"/>
        <w:spacing w:line="360" w:lineRule="auto"/>
        <w:rPr>
          <w:lang w:val="en-US"/>
        </w:rPr>
      </w:pPr>
      <w:bookmarkStart w:id="817" w:name="_Toc27694422"/>
      <w:r>
        <w:rPr>
          <w:lang w:val="en-US"/>
        </w:rPr>
        <w:t>Gambar 5.</w:t>
      </w:r>
      <w:r w:rsidR="004C63F3">
        <w:rPr>
          <w:lang w:val="en-US"/>
        </w:rPr>
        <w:t>22</w:t>
      </w:r>
      <w:r>
        <w:rPr>
          <w:lang w:val="en-US"/>
        </w:rPr>
        <w:t xml:space="preserve"> </w:t>
      </w:r>
      <w:r w:rsidRPr="00770190">
        <w:t>Sequence diagram</w:t>
      </w:r>
      <w:r>
        <w:rPr>
          <w:lang w:val="en-US"/>
        </w:rPr>
        <w:t xml:space="preserve"> </w:t>
      </w:r>
      <w:r w:rsidR="00AF2A0D">
        <w:rPr>
          <w:lang w:val="en-US"/>
        </w:rPr>
        <w:t>Menghapus</w:t>
      </w:r>
      <w:r>
        <w:rPr>
          <w:lang w:val="en-US"/>
        </w:rPr>
        <w:t xml:space="preserve"> Sub</w:t>
      </w:r>
      <w:r w:rsidR="008A5919">
        <w:rPr>
          <w:lang w:val="en-US"/>
        </w:rPr>
        <w:t>menu</w:t>
      </w:r>
      <w:bookmarkEnd w:id="817"/>
    </w:p>
    <w:p w14:paraId="1BE175C2" w14:textId="7191C12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14EE4DC0" w14:textId="2CD33A30"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gawai T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23</w:t>
      </w:r>
    </w:p>
    <w:p w14:paraId="32557ECD"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FAD6455" w14:textId="037970CC" w:rsidR="00FB439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CBDB34" wp14:editId="1450FB55">
            <wp:extent cx="3415005" cy="21717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32685" cy="2182943"/>
                    </a:xfrm>
                    <a:prstGeom prst="rect">
                      <a:avLst/>
                    </a:prstGeom>
                    <a:noFill/>
                    <a:ln>
                      <a:noFill/>
                    </a:ln>
                  </pic:spPr>
                </pic:pic>
              </a:graphicData>
            </a:graphic>
          </wp:inline>
        </w:drawing>
      </w:r>
    </w:p>
    <w:p w14:paraId="4D9A80F3" w14:textId="5AB5EE76" w:rsidR="001F0340" w:rsidRPr="004B42A8" w:rsidRDefault="00FB439A" w:rsidP="004B42A8">
      <w:pPr>
        <w:pStyle w:val="Caption"/>
        <w:spacing w:line="360" w:lineRule="auto"/>
        <w:rPr>
          <w:lang w:val="en-US"/>
        </w:rPr>
      </w:pPr>
      <w:bookmarkStart w:id="818" w:name="_Toc27694423"/>
      <w:r>
        <w:rPr>
          <w:lang w:val="en-US"/>
        </w:rPr>
        <w:t>Gambar 5.</w:t>
      </w:r>
      <w:r w:rsidR="004C63F3">
        <w:rPr>
          <w:lang w:val="en-US"/>
        </w:rPr>
        <w:t>23</w:t>
      </w:r>
      <w:r>
        <w:rPr>
          <w:lang w:val="en-US"/>
        </w:rPr>
        <w:t xml:space="preserve"> </w:t>
      </w:r>
      <w:r w:rsidRPr="00770190">
        <w:t>Sequence diagram</w:t>
      </w:r>
      <w:r>
        <w:rPr>
          <w:lang w:val="en-US"/>
        </w:rPr>
        <w:t xml:space="preserve"> Melihat </w:t>
      </w:r>
      <w:r w:rsidR="00AF2A0D">
        <w:rPr>
          <w:lang w:val="en-US"/>
        </w:rPr>
        <w:t>Pegawai</w:t>
      </w:r>
      <w:r>
        <w:rPr>
          <w:lang w:val="en-US"/>
        </w:rPr>
        <w:t xml:space="preserve"> TU</w:t>
      </w:r>
      <w:bookmarkEnd w:id="818"/>
    </w:p>
    <w:p w14:paraId="336F41C9" w14:textId="17DDC410"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75CFCAC8" w14:textId="5192A228"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pegawai T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24</w:t>
      </w:r>
    </w:p>
    <w:p w14:paraId="62E4925C"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D0E190" w14:textId="1FDB849E"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9A58B8" wp14:editId="018068A2">
            <wp:extent cx="4217705" cy="467677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23463" cy="4683160"/>
                    </a:xfrm>
                    <a:prstGeom prst="rect">
                      <a:avLst/>
                    </a:prstGeom>
                    <a:noFill/>
                    <a:ln>
                      <a:noFill/>
                    </a:ln>
                  </pic:spPr>
                </pic:pic>
              </a:graphicData>
            </a:graphic>
          </wp:inline>
        </w:drawing>
      </w:r>
    </w:p>
    <w:p w14:paraId="1F18FEC4" w14:textId="1F9781FD" w:rsidR="004B42A8" w:rsidRDefault="00FB439A" w:rsidP="00100AE4">
      <w:pPr>
        <w:pStyle w:val="Caption"/>
        <w:spacing w:line="360" w:lineRule="auto"/>
        <w:rPr>
          <w:lang w:val="en-US"/>
        </w:rPr>
      </w:pPr>
      <w:bookmarkStart w:id="819" w:name="_Toc27694424"/>
      <w:r>
        <w:rPr>
          <w:lang w:val="en-US"/>
        </w:rPr>
        <w:t>Gambar 5.</w:t>
      </w:r>
      <w:r w:rsidR="004C63F3">
        <w:rPr>
          <w:lang w:val="en-US"/>
        </w:rPr>
        <w:t>24</w:t>
      </w:r>
      <w:r>
        <w:rPr>
          <w:lang w:val="en-US"/>
        </w:rPr>
        <w:t xml:space="preserve"> </w:t>
      </w:r>
      <w:r w:rsidRPr="00770190">
        <w:t>Sequence diagram</w:t>
      </w:r>
      <w:r>
        <w:rPr>
          <w:lang w:val="en-US"/>
        </w:rPr>
        <w:t xml:space="preserve"> Menambah </w:t>
      </w:r>
      <w:r w:rsidR="00AF2A0D">
        <w:rPr>
          <w:lang w:val="en-US"/>
        </w:rPr>
        <w:t>Pegawai</w:t>
      </w:r>
      <w:r>
        <w:rPr>
          <w:lang w:val="en-US"/>
        </w:rPr>
        <w:t xml:space="preserve"> TU</w:t>
      </w:r>
      <w:bookmarkEnd w:id="819"/>
    </w:p>
    <w:p w14:paraId="7843179D" w14:textId="77777777" w:rsidR="004B42A8" w:rsidRDefault="004B42A8">
      <w:pPr>
        <w:rPr>
          <w:rFonts w:ascii="Times New Roman" w:hAnsi="Times New Roman"/>
          <w:b/>
          <w:i/>
          <w:iCs/>
          <w:sz w:val="24"/>
          <w:szCs w:val="18"/>
          <w:lang w:val="en-US"/>
        </w:rPr>
      </w:pPr>
      <w:r>
        <w:rPr>
          <w:lang w:val="en-US"/>
        </w:rPr>
        <w:br w:type="page"/>
      </w:r>
    </w:p>
    <w:p w14:paraId="4E3B793C" w14:textId="7A2B4602"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48AFC67D" w14:textId="6C67CE05"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pegawai T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25</w:t>
      </w:r>
    </w:p>
    <w:p w14:paraId="66A4507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9912DC1" w14:textId="73363536"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A22E73" wp14:editId="137A3F86">
            <wp:extent cx="4148382" cy="4605655"/>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59681" cy="4618199"/>
                    </a:xfrm>
                    <a:prstGeom prst="rect">
                      <a:avLst/>
                    </a:prstGeom>
                    <a:noFill/>
                    <a:ln>
                      <a:noFill/>
                    </a:ln>
                  </pic:spPr>
                </pic:pic>
              </a:graphicData>
            </a:graphic>
          </wp:inline>
        </w:drawing>
      </w:r>
    </w:p>
    <w:p w14:paraId="2C128A89" w14:textId="744FEE47" w:rsidR="00DB68D2" w:rsidRDefault="00FB439A" w:rsidP="004B42A8">
      <w:pPr>
        <w:pStyle w:val="Caption"/>
        <w:spacing w:line="360" w:lineRule="auto"/>
        <w:rPr>
          <w:lang w:val="en-US"/>
        </w:rPr>
      </w:pPr>
      <w:bookmarkStart w:id="820" w:name="_Toc27694425"/>
      <w:r>
        <w:rPr>
          <w:lang w:val="en-US"/>
        </w:rPr>
        <w:t>Gambar 5.</w:t>
      </w:r>
      <w:r w:rsidR="004C63F3">
        <w:rPr>
          <w:lang w:val="en-US"/>
        </w:rPr>
        <w:t>25</w:t>
      </w:r>
      <w:r>
        <w:rPr>
          <w:lang w:val="en-US"/>
        </w:rPr>
        <w:t xml:space="preserve"> </w:t>
      </w:r>
      <w:r w:rsidRPr="00770190">
        <w:t>Sequence diagram</w:t>
      </w:r>
      <w:r>
        <w:rPr>
          <w:lang w:val="en-US"/>
        </w:rPr>
        <w:t xml:space="preserve"> Mengubah </w:t>
      </w:r>
      <w:r w:rsidR="00AF2A0D">
        <w:rPr>
          <w:lang w:val="en-US"/>
        </w:rPr>
        <w:t>Pegawai</w:t>
      </w:r>
      <w:r>
        <w:rPr>
          <w:lang w:val="en-US"/>
        </w:rPr>
        <w:t xml:space="preserve"> TU</w:t>
      </w:r>
      <w:bookmarkEnd w:id="820"/>
    </w:p>
    <w:p w14:paraId="39750278" w14:textId="77777777" w:rsidR="00DB68D2" w:rsidRDefault="00DB68D2">
      <w:pPr>
        <w:rPr>
          <w:rFonts w:ascii="Times New Roman" w:hAnsi="Times New Roman"/>
          <w:b/>
          <w:i/>
          <w:iCs/>
          <w:sz w:val="24"/>
          <w:szCs w:val="18"/>
          <w:lang w:val="en-US"/>
        </w:rPr>
      </w:pPr>
      <w:r>
        <w:rPr>
          <w:lang w:val="en-US"/>
        </w:rPr>
        <w:br w:type="page"/>
      </w:r>
    </w:p>
    <w:p w14:paraId="5AA6DBFF" w14:textId="73CF548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4AE9EBBC" w14:textId="6BF51D2B"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pegawai T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26</w:t>
      </w:r>
    </w:p>
    <w:p w14:paraId="44B766A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7C59A2" w14:textId="22C8359E"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17CC9C" wp14:editId="7FD84ED4">
            <wp:extent cx="3514508" cy="3270113"/>
            <wp:effectExtent l="0" t="0" r="0" b="698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19075" cy="3274363"/>
                    </a:xfrm>
                    <a:prstGeom prst="rect">
                      <a:avLst/>
                    </a:prstGeom>
                    <a:noFill/>
                    <a:ln>
                      <a:noFill/>
                    </a:ln>
                  </pic:spPr>
                </pic:pic>
              </a:graphicData>
            </a:graphic>
          </wp:inline>
        </w:drawing>
      </w:r>
    </w:p>
    <w:p w14:paraId="3E81288E" w14:textId="60403887" w:rsidR="004B42A8" w:rsidRPr="008048A5" w:rsidRDefault="00FB439A" w:rsidP="008048A5">
      <w:pPr>
        <w:pStyle w:val="Caption"/>
        <w:spacing w:line="360" w:lineRule="auto"/>
        <w:rPr>
          <w:lang w:val="en-US"/>
        </w:rPr>
      </w:pPr>
      <w:bookmarkStart w:id="821" w:name="_Toc27694426"/>
      <w:r>
        <w:rPr>
          <w:lang w:val="en-US"/>
        </w:rPr>
        <w:t>Gambar 5.</w:t>
      </w:r>
      <w:r w:rsidR="004C63F3">
        <w:rPr>
          <w:lang w:val="en-US"/>
        </w:rPr>
        <w:t>26</w:t>
      </w:r>
      <w:r>
        <w:rPr>
          <w:lang w:val="en-US"/>
        </w:rPr>
        <w:t xml:space="preserve"> </w:t>
      </w:r>
      <w:r w:rsidRPr="00770190">
        <w:t>Sequence diagram</w:t>
      </w:r>
      <w:r>
        <w:rPr>
          <w:lang w:val="en-US"/>
        </w:rPr>
        <w:t xml:space="preserve"> Meghapus </w:t>
      </w:r>
      <w:r w:rsidR="00AF2A0D">
        <w:rPr>
          <w:lang w:val="en-US"/>
        </w:rPr>
        <w:t>Pegawai</w:t>
      </w:r>
      <w:r>
        <w:rPr>
          <w:lang w:val="en-US"/>
        </w:rPr>
        <w:t xml:space="preserve"> TU</w:t>
      </w:r>
      <w:bookmarkEnd w:id="821"/>
    </w:p>
    <w:p w14:paraId="76C70FD6" w14:textId="48A50D49"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50D08564" w14:textId="30132B82"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pegawai T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2</w:t>
      </w:r>
      <w:r w:rsidR="00826210">
        <w:rPr>
          <w:rFonts w:ascii="Times New Roman" w:hAnsi="Times New Roman" w:cs="Times New Roman"/>
          <w:sz w:val="24"/>
          <w:szCs w:val="24"/>
          <w:lang w:val="en-US"/>
        </w:rPr>
        <w:t>7</w:t>
      </w:r>
    </w:p>
    <w:p w14:paraId="06F9BB71" w14:textId="77777777"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p>
    <w:p w14:paraId="77B40053" w14:textId="60AA68AF"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FC0305" wp14:editId="3F987F90">
            <wp:extent cx="3246938" cy="202882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1403" cy="2031615"/>
                    </a:xfrm>
                    <a:prstGeom prst="rect">
                      <a:avLst/>
                    </a:prstGeom>
                    <a:noFill/>
                    <a:ln>
                      <a:noFill/>
                    </a:ln>
                  </pic:spPr>
                </pic:pic>
              </a:graphicData>
            </a:graphic>
          </wp:inline>
        </w:drawing>
      </w:r>
    </w:p>
    <w:p w14:paraId="1092C4A1" w14:textId="4B27367A" w:rsidR="001F0340" w:rsidRDefault="00FB439A" w:rsidP="004B42A8">
      <w:pPr>
        <w:pStyle w:val="Caption"/>
        <w:spacing w:line="360" w:lineRule="auto"/>
        <w:rPr>
          <w:lang w:val="en-US"/>
        </w:rPr>
      </w:pPr>
      <w:bookmarkStart w:id="822" w:name="_Toc27694427"/>
      <w:r>
        <w:rPr>
          <w:lang w:val="en-US"/>
        </w:rPr>
        <w:t>Gambar 5.</w:t>
      </w:r>
      <w:r w:rsidR="004C63F3">
        <w:rPr>
          <w:lang w:val="en-US"/>
        </w:rPr>
        <w:t>27</w:t>
      </w:r>
      <w:r>
        <w:rPr>
          <w:lang w:val="en-US"/>
        </w:rPr>
        <w:t xml:space="preserve"> </w:t>
      </w:r>
      <w:r w:rsidRPr="00770190">
        <w:t>Sequence diagram</w:t>
      </w:r>
      <w:r>
        <w:rPr>
          <w:lang w:val="en-US"/>
        </w:rPr>
        <w:t xml:space="preserve"> Melihat </w:t>
      </w:r>
      <w:r w:rsidR="00AF2A0D">
        <w:rPr>
          <w:lang w:val="en-US"/>
        </w:rPr>
        <w:t>Pegawai</w:t>
      </w:r>
      <w:r>
        <w:rPr>
          <w:lang w:val="en-US"/>
        </w:rPr>
        <w:t xml:space="preserve"> BKD</w:t>
      </w:r>
      <w:bookmarkEnd w:id="822"/>
    </w:p>
    <w:p w14:paraId="4DB78013" w14:textId="3C0B0D5D" w:rsidR="003C7ED5" w:rsidRPr="00826210"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7BDF019" w14:textId="3B01BB53" w:rsidR="00826210" w:rsidRDefault="00826210" w:rsidP="008262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pegawai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28</w:t>
      </w:r>
    </w:p>
    <w:p w14:paraId="13D2640A" w14:textId="77777777" w:rsidR="00826210" w:rsidRPr="009955AD" w:rsidRDefault="00826210" w:rsidP="008262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DAD30B" w14:textId="53C66E53" w:rsidR="00FB439A" w:rsidRPr="00826210" w:rsidRDefault="005A0D64" w:rsidP="008262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67A16F" wp14:editId="54F7916B">
            <wp:extent cx="4094396" cy="4368800"/>
            <wp:effectExtent l="0" t="0" r="190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02616" cy="4377571"/>
                    </a:xfrm>
                    <a:prstGeom prst="rect">
                      <a:avLst/>
                    </a:prstGeom>
                    <a:noFill/>
                    <a:ln>
                      <a:noFill/>
                    </a:ln>
                  </pic:spPr>
                </pic:pic>
              </a:graphicData>
            </a:graphic>
          </wp:inline>
        </w:drawing>
      </w:r>
    </w:p>
    <w:p w14:paraId="68AC23DE" w14:textId="4BBF650E" w:rsidR="004B42A8" w:rsidRDefault="00FB439A" w:rsidP="00100AE4">
      <w:pPr>
        <w:pStyle w:val="Caption"/>
        <w:spacing w:line="360" w:lineRule="auto"/>
        <w:rPr>
          <w:lang w:val="en-US"/>
        </w:rPr>
      </w:pPr>
      <w:bookmarkStart w:id="823" w:name="_Toc27694428"/>
      <w:r>
        <w:rPr>
          <w:lang w:val="en-US"/>
        </w:rPr>
        <w:t>Gambar 5.</w:t>
      </w:r>
      <w:r w:rsidR="004C63F3">
        <w:rPr>
          <w:lang w:val="en-US"/>
        </w:rPr>
        <w:t>28</w:t>
      </w:r>
      <w:r>
        <w:rPr>
          <w:lang w:val="en-US"/>
        </w:rPr>
        <w:t xml:space="preserve"> </w:t>
      </w:r>
      <w:r w:rsidRPr="00770190">
        <w:t>Sequence diagram</w:t>
      </w:r>
      <w:r>
        <w:rPr>
          <w:lang w:val="en-US"/>
        </w:rPr>
        <w:t xml:space="preserve"> Mnambah </w:t>
      </w:r>
      <w:r w:rsidR="00AF2A0D">
        <w:rPr>
          <w:lang w:val="en-US"/>
        </w:rPr>
        <w:t>Pegawai</w:t>
      </w:r>
      <w:r>
        <w:rPr>
          <w:lang w:val="en-US"/>
        </w:rPr>
        <w:t xml:space="preserve"> BKD</w:t>
      </w:r>
      <w:bookmarkEnd w:id="823"/>
    </w:p>
    <w:p w14:paraId="283C3383" w14:textId="77777777" w:rsidR="004B42A8" w:rsidRDefault="004B42A8">
      <w:pPr>
        <w:rPr>
          <w:rFonts w:ascii="Times New Roman" w:hAnsi="Times New Roman"/>
          <w:b/>
          <w:i/>
          <w:iCs/>
          <w:sz w:val="24"/>
          <w:szCs w:val="18"/>
          <w:lang w:val="en-US"/>
        </w:rPr>
      </w:pPr>
      <w:r>
        <w:rPr>
          <w:lang w:val="en-US"/>
        </w:rPr>
        <w:br w:type="page"/>
      </w:r>
    </w:p>
    <w:p w14:paraId="13B93225" w14:textId="57C01FF0"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52BF000A" w14:textId="55808FFC"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pegawai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29</w:t>
      </w:r>
    </w:p>
    <w:p w14:paraId="4A87B1DB"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6418ED0" w14:textId="5E6EC4ED"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E28E802" wp14:editId="07821240">
            <wp:extent cx="4247087" cy="4537075"/>
            <wp:effectExtent l="0" t="0" r="127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53436" cy="4543858"/>
                    </a:xfrm>
                    <a:prstGeom prst="rect">
                      <a:avLst/>
                    </a:prstGeom>
                    <a:noFill/>
                    <a:ln>
                      <a:noFill/>
                    </a:ln>
                  </pic:spPr>
                </pic:pic>
              </a:graphicData>
            </a:graphic>
          </wp:inline>
        </w:drawing>
      </w:r>
    </w:p>
    <w:p w14:paraId="03D8AAB3" w14:textId="6EEE4E0E" w:rsidR="001F0340" w:rsidRDefault="00FB439A" w:rsidP="004B42A8">
      <w:pPr>
        <w:pStyle w:val="Caption"/>
        <w:spacing w:line="360" w:lineRule="auto"/>
        <w:rPr>
          <w:lang w:val="en-US"/>
        </w:rPr>
      </w:pPr>
      <w:bookmarkStart w:id="824" w:name="_Toc27694429"/>
      <w:r>
        <w:rPr>
          <w:lang w:val="en-US"/>
        </w:rPr>
        <w:t>Gambar 5.</w:t>
      </w:r>
      <w:r w:rsidR="004C63F3">
        <w:rPr>
          <w:lang w:val="en-US"/>
        </w:rPr>
        <w:t>29</w:t>
      </w:r>
      <w:r>
        <w:rPr>
          <w:lang w:val="en-US"/>
        </w:rPr>
        <w:t xml:space="preserve"> </w:t>
      </w:r>
      <w:r w:rsidRPr="00770190">
        <w:t>Sequence diagram</w:t>
      </w:r>
      <w:r>
        <w:rPr>
          <w:lang w:val="en-US"/>
        </w:rPr>
        <w:t xml:space="preserve"> Mengubah </w:t>
      </w:r>
      <w:r w:rsidR="00AF2A0D">
        <w:rPr>
          <w:lang w:val="en-US"/>
        </w:rPr>
        <w:t>Pegawai</w:t>
      </w:r>
      <w:r>
        <w:rPr>
          <w:lang w:val="en-US"/>
        </w:rPr>
        <w:t xml:space="preserve"> BKD</w:t>
      </w:r>
      <w:bookmarkEnd w:id="824"/>
    </w:p>
    <w:p w14:paraId="47356DB7" w14:textId="67BEDE6B" w:rsidR="00486C6E" w:rsidRDefault="00486C6E">
      <w:pPr>
        <w:rPr>
          <w:lang w:val="en-US"/>
        </w:rPr>
      </w:pPr>
      <w:r>
        <w:rPr>
          <w:lang w:val="en-US"/>
        </w:rPr>
        <w:br w:type="page"/>
      </w:r>
    </w:p>
    <w:p w14:paraId="42C575BB" w14:textId="602EC182"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58C66B50" w14:textId="406EE82D"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pegawai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0</w:t>
      </w:r>
    </w:p>
    <w:p w14:paraId="368CF602"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2734D8" w14:textId="6DED0E88"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9FF4B3" wp14:editId="15E2BC5E">
            <wp:extent cx="3588352" cy="32289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11422" cy="3249734"/>
                    </a:xfrm>
                    <a:prstGeom prst="rect">
                      <a:avLst/>
                    </a:prstGeom>
                    <a:noFill/>
                    <a:ln>
                      <a:noFill/>
                    </a:ln>
                  </pic:spPr>
                </pic:pic>
              </a:graphicData>
            </a:graphic>
          </wp:inline>
        </w:drawing>
      </w:r>
    </w:p>
    <w:p w14:paraId="2E28CAF2" w14:textId="7208FC6E" w:rsidR="00FB439A" w:rsidRDefault="00FB439A" w:rsidP="0053178F">
      <w:pPr>
        <w:pStyle w:val="Caption"/>
        <w:spacing w:line="360" w:lineRule="auto"/>
        <w:rPr>
          <w:lang w:val="en-US"/>
        </w:rPr>
      </w:pPr>
      <w:bookmarkStart w:id="825" w:name="_Toc27694430"/>
      <w:r>
        <w:rPr>
          <w:lang w:val="en-US"/>
        </w:rPr>
        <w:t>Gambar 5.</w:t>
      </w:r>
      <w:r w:rsidR="004C63F3">
        <w:rPr>
          <w:lang w:val="en-US"/>
        </w:rPr>
        <w:t>30</w:t>
      </w:r>
      <w:r>
        <w:rPr>
          <w:lang w:val="en-US"/>
        </w:rPr>
        <w:t xml:space="preserve"> </w:t>
      </w:r>
      <w:r w:rsidRPr="00770190">
        <w:t>Sequence diagram</w:t>
      </w:r>
      <w:r>
        <w:rPr>
          <w:lang w:val="en-US"/>
        </w:rPr>
        <w:t xml:space="preserve"> </w:t>
      </w:r>
      <w:r w:rsidR="00AF2A0D">
        <w:rPr>
          <w:lang w:val="en-US"/>
        </w:rPr>
        <w:t>Menghapus</w:t>
      </w:r>
      <w:r>
        <w:rPr>
          <w:lang w:val="en-US"/>
        </w:rPr>
        <w:t xml:space="preserve"> </w:t>
      </w:r>
      <w:r w:rsidR="00AF2A0D">
        <w:rPr>
          <w:lang w:val="en-US"/>
        </w:rPr>
        <w:t>Pegawai</w:t>
      </w:r>
      <w:r>
        <w:rPr>
          <w:lang w:val="en-US"/>
        </w:rPr>
        <w:t xml:space="preserve"> BKD</w:t>
      </w:r>
      <w:bookmarkEnd w:id="825"/>
    </w:p>
    <w:p w14:paraId="3FACEC14" w14:textId="7BF16343"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4DE8C417" w14:textId="679D5FF2"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003E3322">
        <w:rPr>
          <w:rFonts w:ascii="Times New Roman" w:hAnsi="Times New Roman" w:cs="Times New Roman"/>
          <w:sz w:val="24"/>
          <w:szCs w:val="24"/>
          <w:lang w:val="en-US"/>
        </w:rPr>
        <w:t>melihat</w:t>
      </w:r>
      <w:r>
        <w:rPr>
          <w:rFonts w:ascii="Times New Roman" w:hAnsi="Times New Roman" w:cs="Times New Roman"/>
          <w:sz w:val="24"/>
          <w:szCs w:val="24"/>
          <w:lang w:val="en-US"/>
        </w:rPr>
        <w:t xml:space="preserve"> pegawai BK</w:t>
      </w:r>
      <w:r w:rsidR="003E3322">
        <w:rPr>
          <w:rFonts w:ascii="Times New Roman" w:hAnsi="Times New Roman" w:cs="Times New Roman"/>
          <w:sz w:val="24"/>
          <w:szCs w:val="24"/>
          <w:lang w:val="en-US"/>
        </w:rPr>
        <w:t>A</w:t>
      </w:r>
      <w:r>
        <w:rPr>
          <w:rFonts w:ascii="Times New Roman" w:hAnsi="Times New Roman" w:cs="Times New Roman"/>
          <w:sz w:val="24"/>
          <w:szCs w:val="24"/>
          <w:lang w:val="en-US"/>
        </w:rPr>
        <w:t xml:space="preserve">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w:t>
      </w:r>
      <w:r w:rsidR="003E3322">
        <w:rPr>
          <w:rFonts w:ascii="Times New Roman" w:hAnsi="Times New Roman" w:cs="Times New Roman"/>
          <w:sz w:val="24"/>
          <w:szCs w:val="24"/>
          <w:lang w:val="en-US"/>
        </w:rPr>
        <w:t>1</w:t>
      </w:r>
    </w:p>
    <w:p w14:paraId="38D7E7EA" w14:textId="77777777" w:rsidR="00486C6E" w:rsidRPr="0088737A"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3FF895E" w14:textId="2ACEC313"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5828DB" wp14:editId="06CA1364">
            <wp:extent cx="3370727" cy="2076450"/>
            <wp:effectExtent l="0" t="0" r="127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80062" cy="2082201"/>
                    </a:xfrm>
                    <a:prstGeom prst="rect">
                      <a:avLst/>
                    </a:prstGeom>
                    <a:noFill/>
                    <a:ln>
                      <a:noFill/>
                    </a:ln>
                  </pic:spPr>
                </pic:pic>
              </a:graphicData>
            </a:graphic>
          </wp:inline>
        </w:drawing>
      </w:r>
    </w:p>
    <w:p w14:paraId="09815318" w14:textId="6A853241" w:rsidR="001F0340" w:rsidRDefault="00FB439A" w:rsidP="004B42A8">
      <w:pPr>
        <w:pStyle w:val="Caption"/>
        <w:spacing w:line="360" w:lineRule="auto"/>
        <w:rPr>
          <w:lang w:val="en-US"/>
        </w:rPr>
      </w:pPr>
      <w:bookmarkStart w:id="826" w:name="_Toc27694431"/>
      <w:r>
        <w:rPr>
          <w:lang w:val="en-US"/>
        </w:rPr>
        <w:t>Gambar 5.</w:t>
      </w:r>
      <w:r w:rsidR="004C63F3">
        <w:rPr>
          <w:lang w:val="en-US"/>
        </w:rPr>
        <w:t>31</w:t>
      </w:r>
      <w:r>
        <w:rPr>
          <w:lang w:val="en-US"/>
        </w:rPr>
        <w:t xml:space="preserve"> </w:t>
      </w:r>
      <w:r w:rsidRPr="00770190">
        <w:t>Sequence diagram</w:t>
      </w:r>
      <w:r>
        <w:rPr>
          <w:lang w:val="en-US"/>
        </w:rPr>
        <w:t xml:space="preserve"> Melihat </w:t>
      </w:r>
      <w:r w:rsidR="00AF2A0D">
        <w:rPr>
          <w:lang w:val="en-US"/>
        </w:rPr>
        <w:t>Pegawai</w:t>
      </w:r>
      <w:r>
        <w:rPr>
          <w:lang w:val="en-US"/>
        </w:rPr>
        <w:t xml:space="preserve"> BKA</w:t>
      </w:r>
      <w:bookmarkEnd w:id="826"/>
    </w:p>
    <w:p w14:paraId="67E98871" w14:textId="303C095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2C7BE3B7" w14:textId="36711F31"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pegawai BKA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2</w:t>
      </w:r>
    </w:p>
    <w:p w14:paraId="2FB777CE" w14:textId="77777777" w:rsidR="003E3322" w:rsidRPr="0088737A" w:rsidRDefault="003E3322" w:rsidP="003E332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D7C37B" w14:textId="55D5053F"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8F8FE5" wp14:editId="41DC02BB">
            <wp:extent cx="4087322" cy="4371550"/>
            <wp:effectExtent l="0" t="0" r="889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5005" cy="4379767"/>
                    </a:xfrm>
                    <a:prstGeom prst="rect">
                      <a:avLst/>
                    </a:prstGeom>
                    <a:noFill/>
                    <a:ln>
                      <a:noFill/>
                    </a:ln>
                  </pic:spPr>
                </pic:pic>
              </a:graphicData>
            </a:graphic>
          </wp:inline>
        </w:drawing>
      </w:r>
    </w:p>
    <w:p w14:paraId="1EA42DCB" w14:textId="7A4C44C5" w:rsidR="00FB439A" w:rsidRDefault="00FB439A" w:rsidP="00100AE4">
      <w:pPr>
        <w:pStyle w:val="Caption"/>
        <w:spacing w:line="360" w:lineRule="auto"/>
        <w:rPr>
          <w:lang w:val="en-US"/>
        </w:rPr>
      </w:pPr>
      <w:bookmarkStart w:id="827" w:name="_Toc27694432"/>
      <w:r>
        <w:rPr>
          <w:lang w:val="en-US"/>
        </w:rPr>
        <w:t>Gambar 5.</w:t>
      </w:r>
      <w:r w:rsidR="004C63F3">
        <w:rPr>
          <w:lang w:val="en-US"/>
        </w:rPr>
        <w:t>32</w:t>
      </w:r>
      <w:r>
        <w:rPr>
          <w:lang w:val="en-US"/>
        </w:rPr>
        <w:t xml:space="preserve"> </w:t>
      </w:r>
      <w:r w:rsidRPr="00770190">
        <w:t>Sequence diagram</w:t>
      </w:r>
      <w:r>
        <w:rPr>
          <w:lang w:val="en-US"/>
        </w:rPr>
        <w:t xml:space="preserve"> Manambah </w:t>
      </w:r>
      <w:r w:rsidR="00AF2A0D">
        <w:rPr>
          <w:lang w:val="en-US"/>
        </w:rPr>
        <w:t>Pegawai</w:t>
      </w:r>
      <w:r>
        <w:rPr>
          <w:lang w:val="en-US"/>
        </w:rPr>
        <w:t xml:space="preserve"> BKA</w:t>
      </w:r>
      <w:bookmarkEnd w:id="827"/>
    </w:p>
    <w:p w14:paraId="61298E2E" w14:textId="12406C3B" w:rsidR="004B42A8" w:rsidRDefault="004B42A8" w:rsidP="004B42A8">
      <w:pPr>
        <w:rPr>
          <w:lang w:val="en-US"/>
        </w:rPr>
      </w:pPr>
    </w:p>
    <w:p w14:paraId="4C84CE07" w14:textId="1DE0BE08" w:rsidR="004B42A8" w:rsidRDefault="004B42A8" w:rsidP="004B42A8">
      <w:pPr>
        <w:rPr>
          <w:lang w:val="en-US"/>
        </w:rPr>
      </w:pPr>
    </w:p>
    <w:p w14:paraId="51E70A6D" w14:textId="7464D021" w:rsidR="003E3322" w:rsidRDefault="003E3322">
      <w:pPr>
        <w:rPr>
          <w:lang w:val="en-US"/>
        </w:rPr>
      </w:pPr>
      <w:r>
        <w:rPr>
          <w:lang w:val="en-US"/>
        </w:rPr>
        <w:br w:type="page"/>
      </w:r>
    </w:p>
    <w:p w14:paraId="05243457" w14:textId="0085B190"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0FC1F14" w14:textId="546FC982"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pegawai BKA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w:t>
      </w:r>
      <w:r w:rsidR="002B3C9B">
        <w:rPr>
          <w:rFonts w:ascii="Times New Roman" w:hAnsi="Times New Roman" w:cs="Times New Roman"/>
          <w:sz w:val="24"/>
          <w:szCs w:val="24"/>
          <w:lang w:val="en-US"/>
        </w:rPr>
        <w:t>3</w:t>
      </w:r>
    </w:p>
    <w:p w14:paraId="3E0DA781"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3B9BC4CA" w14:textId="5B563316"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9D568D" wp14:editId="40EEF145">
            <wp:extent cx="4097847" cy="43884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0638" cy="4402183"/>
                    </a:xfrm>
                    <a:prstGeom prst="rect">
                      <a:avLst/>
                    </a:prstGeom>
                    <a:noFill/>
                    <a:ln>
                      <a:noFill/>
                    </a:ln>
                  </pic:spPr>
                </pic:pic>
              </a:graphicData>
            </a:graphic>
          </wp:inline>
        </w:drawing>
      </w:r>
    </w:p>
    <w:p w14:paraId="2D6B3B4A" w14:textId="29AAA8ED" w:rsidR="001F0340" w:rsidRDefault="00FB439A" w:rsidP="004B42A8">
      <w:pPr>
        <w:pStyle w:val="Caption"/>
        <w:spacing w:line="360" w:lineRule="auto"/>
        <w:rPr>
          <w:lang w:val="en-US"/>
        </w:rPr>
      </w:pPr>
      <w:bookmarkStart w:id="828" w:name="_Toc27694433"/>
      <w:r>
        <w:rPr>
          <w:lang w:val="en-US"/>
        </w:rPr>
        <w:t>Gambar 5.</w:t>
      </w:r>
      <w:r w:rsidR="004C63F3">
        <w:rPr>
          <w:lang w:val="en-US"/>
        </w:rPr>
        <w:t>33</w:t>
      </w:r>
      <w:r>
        <w:rPr>
          <w:lang w:val="en-US"/>
        </w:rPr>
        <w:t xml:space="preserve"> </w:t>
      </w:r>
      <w:r w:rsidRPr="00770190">
        <w:t>Sequence diagram</w:t>
      </w:r>
      <w:r>
        <w:rPr>
          <w:lang w:val="en-US"/>
        </w:rPr>
        <w:t xml:space="preserve"> Mengubah </w:t>
      </w:r>
      <w:r w:rsidR="00AF2A0D">
        <w:rPr>
          <w:lang w:val="en-US"/>
        </w:rPr>
        <w:t>Pegawai</w:t>
      </w:r>
      <w:r>
        <w:rPr>
          <w:lang w:val="en-US"/>
        </w:rPr>
        <w:t xml:space="preserve"> BKA</w:t>
      </w:r>
      <w:bookmarkEnd w:id="828"/>
    </w:p>
    <w:p w14:paraId="131F632B" w14:textId="362C1EA5" w:rsidR="000B280F" w:rsidRDefault="000B280F">
      <w:pPr>
        <w:rPr>
          <w:lang w:val="en-US"/>
        </w:rPr>
      </w:pPr>
      <w:r>
        <w:rPr>
          <w:lang w:val="en-US"/>
        </w:rPr>
        <w:br w:type="page"/>
      </w:r>
    </w:p>
    <w:p w14:paraId="58F8A68D" w14:textId="53410C3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6678CF0D" w14:textId="0DC1026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pegawai BKA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w:t>
      </w:r>
      <w:r w:rsidR="002B3C9B">
        <w:rPr>
          <w:rFonts w:ascii="Times New Roman" w:hAnsi="Times New Roman" w:cs="Times New Roman"/>
          <w:sz w:val="24"/>
          <w:szCs w:val="24"/>
          <w:lang w:val="en-US"/>
        </w:rPr>
        <w:t>4</w:t>
      </w:r>
    </w:p>
    <w:p w14:paraId="49F829C8"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2B6F2D3C" w14:textId="2E31A6A5"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AB49BF1" wp14:editId="1E53A29F">
            <wp:extent cx="3439795" cy="3100062"/>
            <wp:effectExtent l="0" t="0" r="8255" b="571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47970" cy="3107429"/>
                    </a:xfrm>
                    <a:prstGeom prst="rect">
                      <a:avLst/>
                    </a:prstGeom>
                    <a:noFill/>
                    <a:ln>
                      <a:noFill/>
                    </a:ln>
                  </pic:spPr>
                </pic:pic>
              </a:graphicData>
            </a:graphic>
          </wp:inline>
        </w:drawing>
      </w:r>
    </w:p>
    <w:p w14:paraId="2906E56F" w14:textId="3B0F9B70" w:rsidR="004B42A8" w:rsidRPr="00C20659" w:rsidRDefault="00FB439A" w:rsidP="00C20659">
      <w:pPr>
        <w:pStyle w:val="Caption"/>
        <w:spacing w:line="360" w:lineRule="auto"/>
        <w:rPr>
          <w:lang w:val="en-US"/>
        </w:rPr>
      </w:pPr>
      <w:bookmarkStart w:id="829" w:name="_Toc27694434"/>
      <w:r>
        <w:rPr>
          <w:lang w:val="en-US"/>
        </w:rPr>
        <w:t>Gambar 5.</w:t>
      </w:r>
      <w:r w:rsidR="004C63F3">
        <w:rPr>
          <w:lang w:val="en-US"/>
        </w:rPr>
        <w:t>34</w:t>
      </w:r>
      <w:r>
        <w:rPr>
          <w:lang w:val="en-US"/>
        </w:rPr>
        <w:t xml:space="preserve"> </w:t>
      </w:r>
      <w:r w:rsidRPr="00770190">
        <w:t>Sequence diagram</w:t>
      </w:r>
      <w:r>
        <w:rPr>
          <w:lang w:val="en-US"/>
        </w:rPr>
        <w:t xml:space="preserve"> </w:t>
      </w:r>
      <w:r w:rsidR="00AF2A0D">
        <w:rPr>
          <w:lang w:val="en-US"/>
        </w:rPr>
        <w:t>Menghapus</w:t>
      </w:r>
      <w:r>
        <w:rPr>
          <w:lang w:val="en-US"/>
        </w:rPr>
        <w:t xml:space="preserve"> </w:t>
      </w:r>
      <w:r w:rsidR="00AF2A0D">
        <w:rPr>
          <w:lang w:val="en-US"/>
        </w:rPr>
        <w:t>Pegawai</w:t>
      </w:r>
      <w:r>
        <w:rPr>
          <w:lang w:val="en-US"/>
        </w:rPr>
        <w:t xml:space="preserve"> BKA</w:t>
      </w:r>
      <w:bookmarkEnd w:id="829"/>
    </w:p>
    <w:p w14:paraId="10E148FA" w14:textId="488C9974"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Pegawai </w:t>
      </w:r>
    </w:p>
    <w:p w14:paraId="01828FAD" w14:textId="6969DB05"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sidRPr="002B3C9B">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pegawai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5</w:t>
      </w:r>
    </w:p>
    <w:p w14:paraId="41BCBA31"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368290D" w14:textId="6E14C07B"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E837EAF" wp14:editId="21430236">
            <wp:extent cx="3364865" cy="2203820"/>
            <wp:effectExtent l="0" t="0" r="6985" b="635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71370" cy="2208081"/>
                    </a:xfrm>
                    <a:prstGeom prst="rect">
                      <a:avLst/>
                    </a:prstGeom>
                    <a:noFill/>
                    <a:ln>
                      <a:noFill/>
                    </a:ln>
                  </pic:spPr>
                </pic:pic>
              </a:graphicData>
            </a:graphic>
          </wp:inline>
        </w:drawing>
      </w:r>
    </w:p>
    <w:p w14:paraId="67D00EC7" w14:textId="389FAE8C" w:rsidR="004C63F3" w:rsidRDefault="00FB439A" w:rsidP="00100AE4">
      <w:pPr>
        <w:pStyle w:val="Caption"/>
        <w:spacing w:line="360" w:lineRule="auto"/>
        <w:rPr>
          <w:lang w:val="en-US"/>
        </w:rPr>
      </w:pPr>
      <w:bookmarkStart w:id="830" w:name="_Toc27694435"/>
      <w:r>
        <w:rPr>
          <w:lang w:val="en-US"/>
        </w:rPr>
        <w:t>Gambar 5.</w:t>
      </w:r>
      <w:r w:rsidR="004C63F3">
        <w:rPr>
          <w:lang w:val="en-US"/>
        </w:rPr>
        <w:t>35</w:t>
      </w:r>
      <w:r>
        <w:rPr>
          <w:lang w:val="en-US"/>
        </w:rPr>
        <w:t xml:space="preserve"> </w:t>
      </w:r>
      <w:r w:rsidRPr="00770190">
        <w:t>Sequence diagram</w:t>
      </w:r>
      <w:r>
        <w:rPr>
          <w:lang w:val="en-US"/>
        </w:rPr>
        <w:t xml:space="preserve"> Melihat </w:t>
      </w:r>
      <w:r w:rsidR="00AF2A0D" w:rsidRPr="00AF2A0D">
        <w:rPr>
          <w:lang w:val="en-US"/>
        </w:rPr>
        <w:t>Trash</w:t>
      </w:r>
      <w:r>
        <w:rPr>
          <w:lang w:val="en-US"/>
        </w:rPr>
        <w:t xml:space="preserve"> </w:t>
      </w:r>
      <w:r w:rsidR="00AF2A0D">
        <w:rPr>
          <w:lang w:val="en-US"/>
        </w:rPr>
        <w:t>Pegawai</w:t>
      </w:r>
      <w:bookmarkEnd w:id="830"/>
    </w:p>
    <w:p w14:paraId="2749DF12" w14:textId="0573F5BE"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34DF0BA3" w14:textId="44170103"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embalikan pegawai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6</w:t>
      </w:r>
    </w:p>
    <w:p w14:paraId="09C710E0"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3C3111E" w14:textId="11D06DFD"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AD4ECB8" wp14:editId="020E7536">
            <wp:extent cx="2882265" cy="2762079"/>
            <wp:effectExtent l="0" t="0" r="0" b="63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08395" cy="2787119"/>
                    </a:xfrm>
                    <a:prstGeom prst="rect">
                      <a:avLst/>
                    </a:prstGeom>
                    <a:noFill/>
                    <a:ln>
                      <a:noFill/>
                    </a:ln>
                  </pic:spPr>
                </pic:pic>
              </a:graphicData>
            </a:graphic>
          </wp:inline>
        </w:drawing>
      </w:r>
    </w:p>
    <w:p w14:paraId="073A85A3" w14:textId="47E6C162" w:rsidR="006E1A43" w:rsidRPr="002B3C9B" w:rsidRDefault="00FB439A" w:rsidP="002B3C9B">
      <w:pPr>
        <w:pStyle w:val="Caption"/>
        <w:spacing w:line="360" w:lineRule="auto"/>
        <w:rPr>
          <w:lang w:val="en-US"/>
        </w:rPr>
      </w:pPr>
      <w:bookmarkStart w:id="831" w:name="_Toc27694436"/>
      <w:r>
        <w:rPr>
          <w:lang w:val="en-US"/>
        </w:rPr>
        <w:t>Gambar 5.</w:t>
      </w:r>
      <w:r w:rsidR="004C63F3">
        <w:rPr>
          <w:lang w:val="en-US"/>
        </w:rPr>
        <w:t>36</w:t>
      </w:r>
      <w:r>
        <w:rPr>
          <w:lang w:val="en-US"/>
        </w:rPr>
        <w:t xml:space="preserve"> </w:t>
      </w:r>
      <w:r w:rsidRPr="00770190">
        <w:t>Sequence diagram</w:t>
      </w:r>
      <w:r>
        <w:rPr>
          <w:lang w:val="en-US"/>
        </w:rPr>
        <w:t xml:space="preserve"> Mengembalikan </w:t>
      </w:r>
      <w:r w:rsidR="00AF2A0D">
        <w:rPr>
          <w:lang w:val="en-US"/>
        </w:rPr>
        <w:t>Pegawai</w:t>
      </w:r>
      <w:bookmarkEnd w:id="831"/>
    </w:p>
    <w:p w14:paraId="6963461E" w14:textId="7A95A709" w:rsidR="00A57B5B"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515DA0DF" w14:textId="1A9B0FCE"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permanen pegawai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7</w:t>
      </w:r>
    </w:p>
    <w:p w14:paraId="2648C942"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80166AF" w14:textId="07248C27"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F834B8" wp14:editId="7523AC80">
            <wp:extent cx="2856192" cy="2562225"/>
            <wp:effectExtent l="0" t="0" r="190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66563" cy="2571529"/>
                    </a:xfrm>
                    <a:prstGeom prst="rect">
                      <a:avLst/>
                    </a:prstGeom>
                    <a:noFill/>
                    <a:ln>
                      <a:noFill/>
                    </a:ln>
                  </pic:spPr>
                </pic:pic>
              </a:graphicData>
            </a:graphic>
          </wp:inline>
        </w:drawing>
      </w:r>
    </w:p>
    <w:p w14:paraId="1ADED1B6" w14:textId="7F32DC50" w:rsidR="00FB439A" w:rsidRDefault="00FB439A" w:rsidP="00100AE4">
      <w:pPr>
        <w:pStyle w:val="Caption"/>
        <w:spacing w:line="360" w:lineRule="auto"/>
        <w:rPr>
          <w:lang w:val="en-US"/>
        </w:rPr>
      </w:pPr>
      <w:bookmarkStart w:id="832" w:name="_Toc27694437"/>
      <w:r>
        <w:rPr>
          <w:lang w:val="en-US"/>
        </w:rPr>
        <w:t>Gambar 5.</w:t>
      </w:r>
      <w:r w:rsidR="004C63F3">
        <w:rPr>
          <w:lang w:val="en-US"/>
        </w:rPr>
        <w:t>37</w:t>
      </w:r>
      <w:r>
        <w:rPr>
          <w:lang w:val="en-US"/>
        </w:rPr>
        <w:t xml:space="preserve"> </w:t>
      </w:r>
      <w:r w:rsidRPr="00770190">
        <w:t>Sequence diagram</w:t>
      </w:r>
      <w:r>
        <w:rPr>
          <w:lang w:val="en-US"/>
        </w:rPr>
        <w:t xml:space="preserve"> </w:t>
      </w:r>
      <w:r w:rsidR="00AF2A0D">
        <w:rPr>
          <w:lang w:val="en-US"/>
        </w:rPr>
        <w:t>Menghapus</w:t>
      </w:r>
      <w:r>
        <w:rPr>
          <w:lang w:val="en-US"/>
        </w:rPr>
        <w:t xml:space="preserve"> Permanen </w:t>
      </w:r>
      <w:r w:rsidR="00AF2A0D">
        <w:rPr>
          <w:lang w:val="en-US"/>
        </w:rPr>
        <w:t>Pegawai</w:t>
      </w:r>
      <w:bookmarkEnd w:id="832"/>
    </w:p>
    <w:p w14:paraId="2F2B0283" w14:textId="070A55CA" w:rsidR="004E1B5A" w:rsidRPr="002B3C9B"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3AFB4995" w14:textId="03D4786C"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8</w:t>
      </w:r>
    </w:p>
    <w:p w14:paraId="658F068D" w14:textId="77777777" w:rsidR="002B3C9B" w:rsidRPr="00AA347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537C3E6" w14:textId="58A29B47"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EB6C02" wp14:editId="6A51C1BD">
            <wp:extent cx="4745000" cy="261937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59142" cy="2627182"/>
                    </a:xfrm>
                    <a:prstGeom prst="rect">
                      <a:avLst/>
                    </a:prstGeom>
                    <a:noFill/>
                    <a:ln>
                      <a:noFill/>
                    </a:ln>
                  </pic:spPr>
                </pic:pic>
              </a:graphicData>
            </a:graphic>
          </wp:inline>
        </w:drawing>
      </w:r>
    </w:p>
    <w:p w14:paraId="200C29E4" w14:textId="3CDA0591" w:rsidR="00BF5BC9" w:rsidRDefault="004E1B5A" w:rsidP="00100AE4">
      <w:pPr>
        <w:pStyle w:val="Caption"/>
        <w:spacing w:line="360" w:lineRule="auto"/>
        <w:rPr>
          <w:rFonts w:cs="Times New Roman"/>
          <w:iCs w:val="0"/>
          <w:szCs w:val="24"/>
          <w:lang w:val="en-US"/>
        </w:rPr>
      </w:pPr>
      <w:bookmarkStart w:id="833" w:name="_Toc27694438"/>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8A5919">
        <w:rPr>
          <w:rFonts w:cs="Times New Roman"/>
          <w:iCs w:val="0"/>
          <w:szCs w:val="24"/>
          <w:lang w:val="en-US"/>
        </w:rPr>
        <w:t>Menu</w:t>
      </w:r>
      <w:bookmarkEnd w:id="833"/>
    </w:p>
    <w:p w14:paraId="21934B01" w14:textId="564EE03E" w:rsidR="004E1B5A" w:rsidRPr="00B851E1"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0EF4E794" w14:textId="268513CE"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submen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39</w:t>
      </w:r>
    </w:p>
    <w:p w14:paraId="6BC8BC83" w14:textId="77777777" w:rsidR="00B851E1" w:rsidRPr="00AA347D" w:rsidRDefault="00B851E1" w:rsidP="00B851E1">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177F53A" w14:textId="0D160E9F"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A7A78D" wp14:editId="3A46C530">
            <wp:extent cx="4646930" cy="2396640"/>
            <wp:effectExtent l="0" t="0" r="1270" b="381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55423" cy="2401020"/>
                    </a:xfrm>
                    <a:prstGeom prst="rect">
                      <a:avLst/>
                    </a:prstGeom>
                    <a:noFill/>
                    <a:ln>
                      <a:noFill/>
                    </a:ln>
                  </pic:spPr>
                </pic:pic>
              </a:graphicData>
            </a:graphic>
          </wp:inline>
        </w:drawing>
      </w:r>
    </w:p>
    <w:p w14:paraId="2AB116F8" w14:textId="3DC2A83B" w:rsidR="004E1B5A" w:rsidRDefault="004E1B5A" w:rsidP="00100AE4">
      <w:pPr>
        <w:pStyle w:val="Caption"/>
        <w:spacing w:line="360" w:lineRule="auto"/>
        <w:rPr>
          <w:lang w:val="en-US"/>
        </w:rPr>
      </w:pPr>
      <w:bookmarkStart w:id="834" w:name="_Toc27694439"/>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w:t>
      </w:r>
      <w:r w:rsidR="008A5919">
        <w:rPr>
          <w:rFonts w:cs="Times New Roman"/>
          <w:iCs w:val="0"/>
          <w:szCs w:val="24"/>
          <w:lang w:val="en-US"/>
        </w:rPr>
        <w:t>menu</w:t>
      </w:r>
      <w:bookmarkEnd w:id="834"/>
    </w:p>
    <w:p w14:paraId="5173E8F7" w14:textId="09AFE441" w:rsidR="004E1B5A" w:rsidRPr="00B851E1" w:rsidRDefault="004E1B5A" w:rsidP="00B851E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4B2A897" w14:textId="204913A1"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pegawai TU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40</w:t>
      </w:r>
    </w:p>
    <w:p w14:paraId="0B9CAD57" w14:textId="77777777" w:rsidR="00B851E1" w:rsidRPr="00AA347D" w:rsidRDefault="00B851E1" w:rsidP="00B851E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6707D5" w14:textId="28473B17"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B7218AD" wp14:editId="667B48DE">
            <wp:extent cx="4389130" cy="2200094"/>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13430" cy="2212275"/>
                    </a:xfrm>
                    <a:prstGeom prst="rect">
                      <a:avLst/>
                    </a:prstGeom>
                    <a:noFill/>
                    <a:ln>
                      <a:noFill/>
                    </a:ln>
                  </pic:spPr>
                </pic:pic>
              </a:graphicData>
            </a:graphic>
          </wp:inline>
        </w:drawing>
      </w:r>
    </w:p>
    <w:p w14:paraId="2744BBFA" w14:textId="04D62A16" w:rsidR="00B851E1" w:rsidRPr="007B68F1" w:rsidRDefault="004E1B5A" w:rsidP="007B68F1">
      <w:pPr>
        <w:pStyle w:val="Caption"/>
        <w:spacing w:line="360" w:lineRule="auto"/>
        <w:rPr>
          <w:rFonts w:cs="Times New Roman"/>
          <w:iCs w:val="0"/>
          <w:szCs w:val="24"/>
          <w:lang w:val="en-US"/>
        </w:rPr>
      </w:pPr>
      <w:bookmarkStart w:id="835" w:name="_Toc27694440"/>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TU</w:t>
      </w:r>
      <w:bookmarkEnd w:id="835"/>
    </w:p>
    <w:p w14:paraId="768A111B" w14:textId="644C6D6E" w:rsidR="004E1B5A"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1AA677D6" w14:textId="6873A597"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pegawai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41</w:t>
      </w:r>
    </w:p>
    <w:p w14:paraId="7F34762C"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50CC6C03" w14:textId="4357095D" w:rsidR="001F246A"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08CA7B6" wp14:editId="55AE34AA">
            <wp:extent cx="4335780" cy="2146042"/>
            <wp:effectExtent l="0" t="0" r="762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42735" cy="2149485"/>
                    </a:xfrm>
                    <a:prstGeom prst="rect">
                      <a:avLst/>
                    </a:prstGeom>
                    <a:noFill/>
                    <a:ln>
                      <a:noFill/>
                    </a:ln>
                  </pic:spPr>
                </pic:pic>
              </a:graphicData>
            </a:graphic>
          </wp:inline>
        </w:drawing>
      </w:r>
    </w:p>
    <w:p w14:paraId="29BF2695" w14:textId="1727368D" w:rsidR="004E1B5A" w:rsidRDefault="004E1B5A" w:rsidP="00100AE4">
      <w:pPr>
        <w:pStyle w:val="Caption"/>
        <w:spacing w:line="360" w:lineRule="auto"/>
        <w:rPr>
          <w:rFonts w:cs="Times New Roman"/>
          <w:iCs w:val="0"/>
          <w:szCs w:val="24"/>
          <w:lang w:val="en-US"/>
        </w:rPr>
      </w:pPr>
      <w:bookmarkStart w:id="836" w:name="_Toc27694441"/>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BKD</w:t>
      </w:r>
      <w:bookmarkEnd w:id="836"/>
    </w:p>
    <w:p w14:paraId="56647C10" w14:textId="67F85E88" w:rsidR="007B68F1" w:rsidRDefault="007B68F1">
      <w:pPr>
        <w:rPr>
          <w:lang w:val="en-US"/>
        </w:rPr>
      </w:pPr>
      <w:r>
        <w:rPr>
          <w:lang w:val="en-US"/>
        </w:rPr>
        <w:br w:type="page"/>
      </w:r>
    </w:p>
    <w:p w14:paraId="6E2F0516" w14:textId="40D6652B" w:rsidR="00B851E1"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6A9FB28" w14:textId="3C8D3D43"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pegawai BKA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42</w:t>
      </w:r>
    </w:p>
    <w:p w14:paraId="441D649F"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33EB043A" w14:textId="22F19FE9" w:rsidR="001F246A"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ABA427B" wp14:editId="4F87C6C6">
            <wp:extent cx="4271688" cy="211700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6655" cy="2119471"/>
                    </a:xfrm>
                    <a:prstGeom prst="rect">
                      <a:avLst/>
                    </a:prstGeom>
                    <a:noFill/>
                    <a:ln>
                      <a:noFill/>
                    </a:ln>
                  </pic:spPr>
                </pic:pic>
              </a:graphicData>
            </a:graphic>
          </wp:inline>
        </w:drawing>
      </w:r>
    </w:p>
    <w:p w14:paraId="074850D9" w14:textId="56B29417" w:rsidR="004E1B5A" w:rsidRDefault="004E1B5A" w:rsidP="00100AE4">
      <w:pPr>
        <w:pStyle w:val="Caption"/>
        <w:spacing w:line="360" w:lineRule="auto"/>
        <w:rPr>
          <w:rFonts w:cs="Times New Roman"/>
          <w:iCs w:val="0"/>
          <w:szCs w:val="24"/>
          <w:lang w:val="en-US"/>
        </w:rPr>
      </w:pPr>
      <w:bookmarkStart w:id="837" w:name="_Toc27694442"/>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BKA</w:t>
      </w:r>
      <w:bookmarkEnd w:id="837"/>
    </w:p>
    <w:p w14:paraId="082A2BE7" w14:textId="2FF7D496" w:rsidR="004E1B5A" w:rsidRPr="00A2019C"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 xml:space="preserve">Pegawai </w:t>
      </w:r>
      <w:r w:rsidR="00AF2A0D" w:rsidRPr="00AF2A0D">
        <w:rPr>
          <w:rFonts w:ascii="Times New Roman" w:hAnsi="Times New Roman" w:cs="Times New Roman"/>
          <w:i/>
          <w:iCs/>
          <w:sz w:val="24"/>
          <w:szCs w:val="24"/>
          <w:lang w:val="en-US"/>
        </w:rPr>
        <w:t>Trash</w:t>
      </w:r>
    </w:p>
    <w:p w14:paraId="7C4C1585" w14:textId="2E2A185D"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pegawai </w:t>
      </w:r>
      <w:r>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dapat dilihat pada gambar 5.43</w:t>
      </w:r>
    </w:p>
    <w:p w14:paraId="44E0B9FE" w14:textId="77777777" w:rsidR="00A2019C" w:rsidRPr="001F246A"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F3547" w14:textId="5671B0C3" w:rsidR="001F246A" w:rsidRPr="00A2019C" w:rsidRDefault="007B68F1"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3B2BADA" wp14:editId="3A908DDB">
            <wp:extent cx="4154525" cy="2177226"/>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63829" cy="2182102"/>
                    </a:xfrm>
                    <a:prstGeom prst="rect">
                      <a:avLst/>
                    </a:prstGeom>
                    <a:noFill/>
                    <a:ln>
                      <a:noFill/>
                    </a:ln>
                  </pic:spPr>
                </pic:pic>
              </a:graphicData>
            </a:graphic>
          </wp:inline>
        </w:drawing>
      </w:r>
    </w:p>
    <w:p w14:paraId="1826BFA8" w14:textId="26E1726C" w:rsidR="001F0340" w:rsidRDefault="004E1B5A" w:rsidP="00100AE4">
      <w:pPr>
        <w:pStyle w:val="Caption"/>
        <w:spacing w:line="360" w:lineRule="auto"/>
        <w:rPr>
          <w:rFonts w:cs="Times New Roman"/>
          <w:szCs w:val="24"/>
          <w:lang w:val="en-US"/>
        </w:rPr>
      </w:pPr>
      <w:bookmarkStart w:id="838" w:name="_Toc27694443"/>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w:t>
      </w:r>
      <w:r w:rsidR="00AF2A0D" w:rsidRPr="00AF2A0D">
        <w:rPr>
          <w:rFonts w:cs="Times New Roman"/>
          <w:szCs w:val="24"/>
          <w:lang w:val="en-US"/>
        </w:rPr>
        <w:t>Trash</w:t>
      </w:r>
      <w:bookmarkEnd w:id="838"/>
    </w:p>
    <w:p w14:paraId="31EF6091" w14:textId="47587184" w:rsidR="007B68F1" w:rsidRDefault="007B68F1" w:rsidP="007B68F1">
      <w:pPr>
        <w:rPr>
          <w:lang w:val="en-US"/>
        </w:rPr>
      </w:pPr>
    </w:p>
    <w:p w14:paraId="2707C2CD" w14:textId="6FC8F0E3" w:rsidR="007B68F1" w:rsidRDefault="007B68F1" w:rsidP="007B68F1">
      <w:pPr>
        <w:rPr>
          <w:lang w:val="en-US"/>
        </w:rPr>
      </w:pPr>
    </w:p>
    <w:p w14:paraId="0ACE1A12" w14:textId="77777777" w:rsidR="007B68F1" w:rsidRPr="007B68F1" w:rsidRDefault="007B68F1" w:rsidP="007B68F1">
      <w:pPr>
        <w:rPr>
          <w:lang w:val="en-US"/>
        </w:rPr>
      </w:pPr>
    </w:p>
    <w:p w14:paraId="6F8728FE" w14:textId="27B73198"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p>
    <w:p w14:paraId="2F3C9867" w14:textId="521926F2"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5943AA4F" w14:textId="39D875F0"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surat masuk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44</w:t>
      </w:r>
    </w:p>
    <w:p w14:paraId="1564DB74"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43A810" w14:textId="3264CD8F" w:rsidR="009A6613" w:rsidRPr="00A2019C" w:rsidRDefault="007B68F1" w:rsidP="00A2019C">
      <w:pPr>
        <w:spacing w:after="0" w:line="360" w:lineRule="auto"/>
        <w:jc w:val="center"/>
        <w:rPr>
          <w:rFonts w:ascii="Times New Roman" w:hAnsi="Times New Roman" w:cs="Times New Roman"/>
          <w:i/>
          <w:sz w:val="24"/>
          <w:szCs w:val="24"/>
        </w:rPr>
      </w:pPr>
      <w:r>
        <w:rPr>
          <w:noProof/>
        </w:rPr>
        <w:drawing>
          <wp:inline distT="0" distB="0" distL="0" distR="0" wp14:anchorId="1E5B8387" wp14:editId="308500F3">
            <wp:extent cx="4183679" cy="2418080"/>
            <wp:effectExtent l="0" t="0" r="762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183679" cy="2418080"/>
                    </a:xfrm>
                    <a:prstGeom prst="rect">
                      <a:avLst/>
                    </a:prstGeom>
                    <a:noFill/>
                    <a:ln>
                      <a:noFill/>
                    </a:ln>
                  </pic:spPr>
                </pic:pic>
              </a:graphicData>
            </a:graphic>
          </wp:inline>
        </w:drawing>
      </w:r>
    </w:p>
    <w:p w14:paraId="29CCBFE8" w14:textId="35D008DF" w:rsidR="007B68F1" w:rsidRDefault="009A6613" w:rsidP="00A2019C">
      <w:pPr>
        <w:pStyle w:val="Caption"/>
        <w:spacing w:line="360" w:lineRule="auto"/>
        <w:rPr>
          <w:rFonts w:cs="Times New Roman"/>
          <w:iCs w:val="0"/>
          <w:szCs w:val="24"/>
          <w:lang w:val="en-US"/>
        </w:rPr>
      </w:pPr>
      <w:bookmarkStart w:id="839" w:name="_Toc27694444"/>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39"/>
    </w:p>
    <w:p w14:paraId="08F13399" w14:textId="77777777" w:rsidR="007B68F1" w:rsidRDefault="007B68F1">
      <w:pPr>
        <w:rPr>
          <w:rFonts w:ascii="Times New Roman" w:hAnsi="Times New Roman" w:cs="Times New Roman"/>
          <w:b/>
          <w:i/>
          <w:sz w:val="24"/>
          <w:szCs w:val="24"/>
          <w:lang w:val="en-US"/>
        </w:rPr>
      </w:pPr>
      <w:r>
        <w:rPr>
          <w:rFonts w:cs="Times New Roman"/>
          <w:iCs/>
          <w:szCs w:val="24"/>
          <w:lang w:val="en-US"/>
        </w:rPr>
        <w:br w:type="page"/>
      </w:r>
    </w:p>
    <w:p w14:paraId="6471AC1B" w14:textId="0625574D"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4886EE40" w14:textId="3E6CB07E"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surat masuk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45</w:t>
      </w:r>
    </w:p>
    <w:p w14:paraId="754739F2"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4917A78" w14:textId="208025B6" w:rsidR="009A6613"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2F9D0B9" wp14:editId="13C0EB15">
            <wp:extent cx="4077043" cy="423164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84467" cy="4239345"/>
                    </a:xfrm>
                    <a:prstGeom prst="rect">
                      <a:avLst/>
                    </a:prstGeom>
                    <a:noFill/>
                    <a:ln>
                      <a:noFill/>
                    </a:ln>
                  </pic:spPr>
                </pic:pic>
              </a:graphicData>
            </a:graphic>
          </wp:inline>
        </w:drawing>
      </w:r>
    </w:p>
    <w:p w14:paraId="4A3E5E8F" w14:textId="4F03F6A4" w:rsidR="00BF5BC9" w:rsidRDefault="009A6613" w:rsidP="00BF5BC9">
      <w:pPr>
        <w:pStyle w:val="Caption"/>
        <w:spacing w:line="360" w:lineRule="auto"/>
        <w:rPr>
          <w:rFonts w:cs="Times New Roman"/>
          <w:iCs w:val="0"/>
          <w:szCs w:val="24"/>
          <w:lang w:val="en-US"/>
        </w:rPr>
      </w:pPr>
      <w:bookmarkStart w:id="840" w:name="_Toc27694445"/>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0"/>
    </w:p>
    <w:p w14:paraId="6619C3B3" w14:textId="057586DE" w:rsidR="00A2019C" w:rsidRDefault="00A2019C">
      <w:pPr>
        <w:rPr>
          <w:lang w:val="en-US"/>
        </w:rPr>
      </w:pPr>
      <w:r>
        <w:rPr>
          <w:lang w:val="en-US"/>
        </w:rPr>
        <w:br w:type="page"/>
      </w:r>
    </w:p>
    <w:p w14:paraId="289BDFB1" w14:textId="40A9D05B"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4A0D9945" w14:textId="3BEA40C3"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bah surat masuk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46</w:t>
      </w:r>
    </w:p>
    <w:p w14:paraId="6E8A4889"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E2824B" w14:textId="7F151005" w:rsidR="00D9497A" w:rsidRPr="00A2019C"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FFBFB21" wp14:editId="57300DE2">
            <wp:extent cx="4261529" cy="442849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71851" cy="4439217"/>
                    </a:xfrm>
                    <a:prstGeom prst="rect">
                      <a:avLst/>
                    </a:prstGeom>
                    <a:noFill/>
                    <a:ln>
                      <a:noFill/>
                    </a:ln>
                  </pic:spPr>
                </pic:pic>
              </a:graphicData>
            </a:graphic>
          </wp:inline>
        </w:drawing>
      </w:r>
    </w:p>
    <w:p w14:paraId="102CB006" w14:textId="1CAF3492" w:rsidR="009A6613" w:rsidRDefault="009A6613" w:rsidP="00100AE4">
      <w:pPr>
        <w:pStyle w:val="Caption"/>
        <w:spacing w:line="360" w:lineRule="auto"/>
        <w:rPr>
          <w:lang w:val="en-US"/>
        </w:rPr>
      </w:pPr>
      <w:bookmarkStart w:id="841" w:name="_Toc27694446"/>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1"/>
    </w:p>
    <w:p w14:paraId="27D0CBF1" w14:textId="464A817F" w:rsidR="00A2019C" w:rsidRDefault="00A2019C">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76D26CAE" w14:textId="1BCFAAD0"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6398D7C3" w14:textId="71734F78"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surat masuk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47</w:t>
      </w:r>
    </w:p>
    <w:p w14:paraId="349F7002"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250B7C" w14:textId="347AC1DB" w:rsidR="00B14F93" w:rsidRPr="00A2019C"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5DBAF8B" wp14:editId="299C279E">
            <wp:extent cx="3334385" cy="2819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53300" cy="2835394"/>
                    </a:xfrm>
                    <a:prstGeom prst="rect">
                      <a:avLst/>
                    </a:prstGeom>
                    <a:noFill/>
                    <a:ln>
                      <a:noFill/>
                    </a:ln>
                  </pic:spPr>
                </pic:pic>
              </a:graphicData>
            </a:graphic>
          </wp:inline>
        </w:drawing>
      </w:r>
    </w:p>
    <w:p w14:paraId="2E911784" w14:textId="640753DD" w:rsidR="009A6613" w:rsidRDefault="009A6613" w:rsidP="00100AE4">
      <w:pPr>
        <w:pStyle w:val="Caption"/>
        <w:spacing w:line="360" w:lineRule="auto"/>
        <w:rPr>
          <w:lang w:val="en-US"/>
        </w:rPr>
      </w:pPr>
      <w:bookmarkStart w:id="842" w:name="_Toc27694447"/>
      <w:r>
        <w:rPr>
          <w:lang w:val="en-US"/>
        </w:rPr>
        <w:t>Gambar 5.</w:t>
      </w:r>
      <w:r w:rsidR="00541902">
        <w:rPr>
          <w:lang w:val="en-US"/>
        </w:rPr>
        <w:t>47</w:t>
      </w:r>
      <w:r>
        <w:rPr>
          <w:lang w:val="en-US"/>
        </w:rPr>
        <w:t xml:space="preserve"> </w:t>
      </w:r>
      <w:r w:rsidRPr="00770190">
        <w:t>Sequence diagram</w:t>
      </w:r>
      <w:r>
        <w:rPr>
          <w:lang w:val="en-US"/>
        </w:rPr>
        <w:t xml:space="preserve"> </w:t>
      </w:r>
      <w:r w:rsidR="00AF2A0D">
        <w:rPr>
          <w:rFonts w:cs="Times New Roman"/>
          <w:iCs w:val="0"/>
          <w:szCs w:val="24"/>
          <w:lang w:val="en-US"/>
        </w:rPr>
        <w:t>Menghapus</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2"/>
    </w:p>
    <w:p w14:paraId="4DE3B9D5" w14:textId="25C02911"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Disposisi</w:t>
      </w:r>
    </w:p>
    <w:p w14:paraId="721E0B43" w14:textId="34E0D5FA"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file disposisi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48</w:t>
      </w:r>
    </w:p>
    <w:p w14:paraId="37FCA3A0" w14:textId="77777777" w:rsidR="00A2019C" w:rsidRPr="00457BFF"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767B99" w14:textId="438FD3CE" w:rsidR="009A6613" w:rsidRPr="00A2019C" w:rsidRDefault="00DB4BE4"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69C6EC1" wp14:editId="724082B4">
            <wp:extent cx="3142212" cy="2438400"/>
            <wp:effectExtent l="0" t="0" r="127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65171" cy="2456216"/>
                    </a:xfrm>
                    <a:prstGeom prst="rect">
                      <a:avLst/>
                    </a:prstGeom>
                    <a:noFill/>
                    <a:ln>
                      <a:noFill/>
                    </a:ln>
                  </pic:spPr>
                </pic:pic>
              </a:graphicData>
            </a:graphic>
          </wp:inline>
        </w:drawing>
      </w:r>
    </w:p>
    <w:p w14:paraId="73ED3AB4" w14:textId="28BC1AE4" w:rsidR="009A6613" w:rsidRDefault="009A6613" w:rsidP="00100AE4">
      <w:pPr>
        <w:pStyle w:val="Caption"/>
        <w:spacing w:line="360" w:lineRule="auto"/>
        <w:rPr>
          <w:lang w:val="en-US"/>
        </w:rPr>
      </w:pPr>
      <w:bookmarkStart w:id="843" w:name="_Toc27694448"/>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sidR="003C277C" w:rsidRPr="003C277C">
        <w:rPr>
          <w:rFonts w:cs="Times New Roman"/>
          <w:szCs w:val="24"/>
          <w:lang w:val="en-US"/>
        </w:rPr>
        <w:t>File</w:t>
      </w:r>
      <w:r>
        <w:rPr>
          <w:rFonts w:cs="Times New Roman"/>
          <w:iCs w:val="0"/>
          <w:szCs w:val="24"/>
          <w:lang w:val="en-US"/>
        </w:rPr>
        <w:t xml:space="preserve"> Disposisi</w:t>
      </w:r>
      <w:bookmarkEnd w:id="843"/>
    </w:p>
    <w:p w14:paraId="561B3EE5" w14:textId="3C6E2EAE" w:rsidR="009A6613" w:rsidRPr="003D0917"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B4C6E69" w14:textId="60CAB56D" w:rsidR="003D0917" w:rsidRPr="00A2019C" w:rsidRDefault="003D0917" w:rsidP="003D091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00B6762E">
        <w:rPr>
          <w:rFonts w:ascii="Times New Roman" w:hAnsi="Times New Roman" w:cs="Times New Roman"/>
          <w:sz w:val="24"/>
          <w:szCs w:val="24"/>
          <w:lang w:val="en-US"/>
        </w:rPr>
        <w:t xml:space="preserve">mendisposisi surat masuk </w:t>
      </w:r>
      <w:r>
        <w:rPr>
          <w:rFonts w:ascii="Times New Roman" w:hAnsi="Times New Roman" w:cs="Times New Roman"/>
          <w:sz w:val="24"/>
          <w:szCs w:val="24"/>
          <w:lang w:val="en-US"/>
        </w:rPr>
        <w:t xml:space="preserve">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4</w:t>
      </w:r>
      <w:r w:rsidR="00B6762E">
        <w:rPr>
          <w:rFonts w:ascii="Times New Roman" w:hAnsi="Times New Roman" w:cs="Times New Roman"/>
          <w:sz w:val="24"/>
          <w:szCs w:val="24"/>
          <w:lang w:val="en-US"/>
        </w:rPr>
        <w:t>9</w:t>
      </w:r>
    </w:p>
    <w:p w14:paraId="3BDEBED9" w14:textId="77777777" w:rsidR="003D0917" w:rsidRPr="00457BFF" w:rsidRDefault="003D0917" w:rsidP="003D091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107CFD" w14:textId="4C3AC7A1" w:rsidR="00457BFF" w:rsidRPr="00E65F0A" w:rsidRDefault="00DB4BE4"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1EF398" wp14:editId="67C4B5C3">
            <wp:extent cx="3914778" cy="3095625"/>
            <wp:effectExtent l="0" t="0" r="952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26269" cy="3104712"/>
                    </a:xfrm>
                    <a:prstGeom prst="rect">
                      <a:avLst/>
                    </a:prstGeom>
                    <a:noFill/>
                    <a:ln>
                      <a:noFill/>
                    </a:ln>
                  </pic:spPr>
                </pic:pic>
              </a:graphicData>
            </a:graphic>
          </wp:inline>
        </w:drawing>
      </w:r>
    </w:p>
    <w:p w14:paraId="746AD4AC" w14:textId="09D06C5D" w:rsidR="00223CD6" w:rsidRPr="00BF5BC9" w:rsidRDefault="009A6613" w:rsidP="00BF5BC9">
      <w:pPr>
        <w:pStyle w:val="Caption"/>
        <w:spacing w:line="360" w:lineRule="auto"/>
        <w:rPr>
          <w:lang w:val="en-US"/>
        </w:rPr>
      </w:pPr>
      <w:bookmarkStart w:id="844" w:name="_Toc27694449"/>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4"/>
    </w:p>
    <w:p w14:paraId="47E3AADD" w14:textId="4A578C15" w:rsidR="009A6613" w:rsidRPr="00E65F0A"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 xml:space="preserve">Melihat </w:t>
      </w:r>
      <w:r w:rsidR="00AF2A0D" w:rsidRPr="00AF2A0D">
        <w:rPr>
          <w:rFonts w:ascii="Times New Roman" w:hAnsi="Times New Roman" w:cs="Times New Roman"/>
          <w:i/>
          <w:iCs/>
          <w:sz w:val="24"/>
          <w:szCs w:val="24"/>
          <w:lang w:val="en-US"/>
        </w:rPr>
        <w:t>Trash</w:t>
      </w:r>
      <w:r w:rsidRPr="00457BFF">
        <w:rPr>
          <w:rFonts w:ascii="Times New Roman" w:hAnsi="Times New Roman" w:cs="Times New Roman"/>
          <w:iCs/>
          <w:sz w:val="24"/>
          <w:szCs w:val="24"/>
          <w:lang w:val="en-US"/>
        </w:rPr>
        <w:t xml:space="preserve"> Surat Masuk</w:t>
      </w:r>
    </w:p>
    <w:p w14:paraId="3531C8FB" w14:textId="7FF896A0" w:rsidR="00E65F0A" w:rsidRPr="00A2019C" w:rsidRDefault="00E65F0A" w:rsidP="00E65F0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trash surat masuk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w:t>
      </w:r>
      <w:r w:rsidR="00322CA2">
        <w:rPr>
          <w:rFonts w:ascii="Times New Roman" w:hAnsi="Times New Roman" w:cs="Times New Roman"/>
          <w:sz w:val="24"/>
          <w:szCs w:val="24"/>
          <w:lang w:val="en-US"/>
        </w:rPr>
        <w:t>50</w:t>
      </w:r>
    </w:p>
    <w:p w14:paraId="2A630E8C" w14:textId="77777777" w:rsidR="00E65F0A" w:rsidRPr="00457BFF" w:rsidRDefault="00E65F0A" w:rsidP="00E65F0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F53721" w14:textId="011E9E75" w:rsidR="00457BFF" w:rsidRPr="00E65F0A" w:rsidRDefault="00DB4BE4"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F06869" wp14:editId="183A439E">
            <wp:extent cx="3713919" cy="2152650"/>
            <wp:effectExtent l="0" t="0" r="127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30333" cy="2162164"/>
                    </a:xfrm>
                    <a:prstGeom prst="rect">
                      <a:avLst/>
                    </a:prstGeom>
                    <a:noFill/>
                    <a:ln>
                      <a:noFill/>
                    </a:ln>
                  </pic:spPr>
                </pic:pic>
              </a:graphicData>
            </a:graphic>
          </wp:inline>
        </w:drawing>
      </w:r>
    </w:p>
    <w:p w14:paraId="5A30B471" w14:textId="7BB23246" w:rsidR="00BF5BC9" w:rsidRPr="00322CA2" w:rsidRDefault="009A6613" w:rsidP="00322CA2">
      <w:pPr>
        <w:pStyle w:val="Caption"/>
        <w:spacing w:line="360" w:lineRule="auto"/>
        <w:rPr>
          <w:lang w:val="en-US"/>
        </w:rPr>
      </w:pPr>
      <w:bookmarkStart w:id="845" w:name="_Toc27694450"/>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5"/>
    </w:p>
    <w:p w14:paraId="4FDB6B73" w14:textId="3EA68D4F"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69919C0C" w14:textId="5FACBEF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embalikan surat masuk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51</w:t>
      </w:r>
    </w:p>
    <w:p w14:paraId="6FD56BB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079AFE" w14:textId="4B78400F" w:rsidR="00457BFF" w:rsidRPr="004833CD" w:rsidRDefault="00DB4BE4"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1CF303" wp14:editId="4ED01B87">
            <wp:extent cx="3178475" cy="2695575"/>
            <wp:effectExtent l="0" t="0" r="317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22335" cy="2732772"/>
                    </a:xfrm>
                    <a:prstGeom prst="rect">
                      <a:avLst/>
                    </a:prstGeom>
                    <a:noFill/>
                    <a:ln>
                      <a:noFill/>
                    </a:ln>
                  </pic:spPr>
                </pic:pic>
              </a:graphicData>
            </a:graphic>
          </wp:inline>
        </w:drawing>
      </w:r>
    </w:p>
    <w:p w14:paraId="0AE35C88" w14:textId="0FBA7E53" w:rsidR="009A6613" w:rsidRDefault="009A6613" w:rsidP="00100AE4">
      <w:pPr>
        <w:pStyle w:val="Caption"/>
        <w:spacing w:line="360" w:lineRule="auto"/>
        <w:rPr>
          <w:lang w:val="en-US"/>
        </w:rPr>
      </w:pPr>
      <w:bookmarkStart w:id="846" w:name="_Toc27694451"/>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6"/>
    </w:p>
    <w:p w14:paraId="6946FF08" w14:textId="52C29724"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221DB347" w14:textId="5244A107"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hapus permanen surat masuk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52</w:t>
      </w:r>
    </w:p>
    <w:p w14:paraId="716A9D3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E96F3" w14:textId="13B9E6AB" w:rsidR="00457BFF" w:rsidRPr="004833CD" w:rsidRDefault="00DB4BE4"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5C5259F" wp14:editId="5529A641">
            <wp:extent cx="3093085" cy="259627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06465" cy="2607505"/>
                    </a:xfrm>
                    <a:prstGeom prst="rect">
                      <a:avLst/>
                    </a:prstGeom>
                    <a:noFill/>
                    <a:ln>
                      <a:noFill/>
                    </a:ln>
                  </pic:spPr>
                </pic:pic>
              </a:graphicData>
            </a:graphic>
          </wp:inline>
        </w:drawing>
      </w:r>
    </w:p>
    <w:p w14:paraId="532BF2BF" w14:textId="51DCC13F" w:rsidR="009A6613" w:rsidRDefault="009A6613" w:rsidP="00100AE4">
      <w:pPr>
        <w:pStyle w:val="Caption"/>
        <w:spacing w:line="360" w:lineRule="auto"/>
        <w:rPr>
          <w:lang w:val="en-US"/>
        </w:rPr>
      </w:pPr>
      <w:bookmarkStart w:id="847" w:name="_Toc27694452"/>
      <w:r>
        <w:rPr>
          <w:lang w:val="en-US"/>
        </w:rPr>
        <w:t>Gambar 5.</w:t>
      </w:r>
      <w:r w:rsidR="00541902">
        <w:rPr>
          <w:lang w:val="en-US"/>
        </w:rPr>
        <w:t>52</w:t>
      </w:r>
      <w:r>
        <w:rPr>
          <w:lang w:val="en-US"/>
        </w:rPr>
        <w:t xml:space="preserve"> </w:t>
      </w:r>
      <w:r w:rsidRPr="00770190">
        <w:t>Sequence diagram</w:t>
      </w:r>
      <w:r>
        <w:rPr>
          <w:lang w:val="en-US"/>
        </w:rPr>
        <w:t xml:space="preserve"> </w:t>
      </w:r>
      <w:r w:rsidR="00AF2A0D">
        <w:rPr>
          <w:rFonts w:cs="Times New Roman"/>
          <w:iCs w:val="0"/>
          <w:szCs w:val="24"/>
          <w:lang w:val="en-US"/>
        </w:rPr>
        <w:t>Menghapus</w:t>
      </w:r>
      <w:r>
        <w:rPr>
          <w:rFonts w:cs="Times New Roman"/>
          <w:iCs w:val="0"/>
          <w:szCs w:val="24"/>
          <w:lang w:val="en-US"/>
        </w:rPr>
        <w:t xml:space="preserve"> Permanen</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7"/>
    </w:p>
    <w:p w14:paraId="6CF728DF" w14:textId="7C0667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52F6C852" w14:textId="6497DADE"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konrol SPT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53</w:t>
      </w:r>
    </w:p>
    <w:p w14:paraId="1B136AD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46EEB8" w14:textId="04992D7F"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B439BDC" wp14:editId="190F74A4">
            <wp:extent cx="4233272" cy="2257425"/>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40115" cy="2261074"/>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48" w:name="_Toc27694453"/>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48"/>
    </w:p>
    <w:p w14:paraId="3E2C1B69" w14:textId="25735AE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sidRPr="003074CE">
        <w:rPr>
          <w:rFonts w:ascii="Times New Roman" w:hAnsi="Times New Roman" w:cs="Times New Roman"/>
          <w:iCs/>
          <w:sz w:val="24"/>
          <w:szCs w:val="24"/>
          <w:lang w:val="en-US"/>
        </w:rPr>
        <w:t xml:space="preserve"> SPT BKD</w:t>
      </w:r>
    </w:p>
    <w:p w14:paraId="4FF28C4D" w14:textId="154C05DD"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54</w:t>
      </w:r>
    </w:p>
    <w:p w14:paraId="3FE85AD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89C4347" w14:textId="4A107425"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048ED" wp14:editId="0455A6CF">
            <wp:extent cx="3886220" cy="280035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09427" cy="2817073"/>
                    </a:xfrm>
                    <a:prstGeom prst="rect">
                      <a:avLst/>
                    </a:prstGeom>
                    <a:noFill/>
                    <a:ln>
                      <a:noFill/>
                    </a:ln>
                  </pic:spPr>
                </pic:pic>
              </a:graphicData>
            </a:graphic>
          </wp:inline>
        </w:drawing>
      </w:r>
    </w:p>
    <w:p w14:paraId="6A649AB1" w14:textId="1F2FBB8E" w:rsidR="009A6613" w:rsidRDefault="009A6613" w:rsidP="00100AE4">
      <w:pPr>
        <w:pStyle w:val="Caption"/>
        <w:spacing w:line="360" w:lineRule="auto"/>
        <w:rPr>
          <w:lang w:val="en-US"/>
        </w:rPr>
      </w:pPr>
      <w:bookmarkStart w:id="849" w:name="_Toc27694454"/>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49"/>
    </w:p>
    <w:p w14:paraId="07F8421A" w14:textId="021CC549"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68937A2D" w14:textId="5BE53C9F"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SPT lengkap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55</w:t>
      </w:r>
    </w:p>
    <w:p w14:paraId="7B2F81C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78B9AC" w14:textId="09141645"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4257F6" wp14:editId="1383BD37">
            <wp:extent cx="3251734" cy="2343150"/>
            <wp:effectExtent l="0" t="0" r="635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4041" cy="2359224"/>
                    </a:xfrm>
                    <a:prstGeom prst="rect">
                      <a:avLst/>
                    </a:prstGeom>
                    <a:noFill/>
                    <a:ln>
                      <a:noFill/>
                    </a:ln>
                  </pic:spPr>
                </pic:pic>
              </a:graphicData>
            </a:graphic>
          </wp:inline>
        </w:drawing>
      </w:r>
    </w:p>
    <w:p w14:paraId="480DD507" w14:textId="558D0738" w:rsidR="00BD0974" w:rsidRPr="004833CD" w:rsidRDefault="009A6613" w:rsidP="004833CD">
      <w:pPr>
        <w:pStyle w:val="Caption"/>
        <w:spacing w:line="360" w:lineRule="auto"/>
        <w:rPr>
          <w:rFonts w:cs="Times New Roman"/>
          <w:iCs w:val="0"/>
          <w:szCs w:val="24"/>
          <w:lang w:val="en-US"/>
        </w:rPr>
      </w:pPr>
      <w:bookmarkStart w:id="850" w:name="_Toc27694455"/>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50"/>
    </w:p>
    <w:p w14:paraId="204FA6C0" w14:textId="2CC64D0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4D1D33AB" w14:textId="13EDDDC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pload SPT lengkap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56</w:t>
      </w:r>
    </w:p>
    <w:p w14:paraId="27EFC88F" w14:textId="4C0C0662"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9467EAB" wp14:editId="51884E15">
            <wp:extent cx="3317577" cy="322897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349215" cy="3259768"/>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51" w:name="_Toc27694456"/>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51"/>
    </w:p>
    <w:p w14:paraId="49141BB1" w14:textId="694ECA5C"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1714919E" w14:textId="7436C8D2"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mverifikasi SPT lengkap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57</w:t>
      </w:r>
    </w:p>
    <w:p w14:paraId="58C19F9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29B99BD" w14:textId="4550F248"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26A2A0E" wp14:editId="19B735EE">
            <wp:extent cx="3909771" cy="3062605"/>
            <wp:effectExtent l="0" t="0" r="0" b="444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11617" cy="3064051"/>
                    </a:xfrm>
                    <a:prstGeom prst="rect">
                      <a:avLst/>
                    </a:prstGeom>
                    <a:noFill/>
                    <a:ln>
                      <a:noFill/>
                    </a:ln>
                  </pic:spPr>
                </pic:pic>
              </a:graphicData>
            </a:graphic>
          </wp:inline>
        </w:drawing>
      </w:r>
    </w:p>
    <w:p w14:paraId="6B05B47F" w14:textId="7A313FE6" w:rsidR="00BD0974" w:rsidRPr="004833CD" w:rsidRDefault="009A6613" w:rsidP="004833CD">
      <w:pPr>
        <w:pStyle w:val="Caption"/>
        <w:spacing w:line="360" w:lineRule="auto"/>
        <w:rPr>
          <w:lang w:val="en-US"/>
        </w:rPr>
      </w:pPr>
      <w:bookmarkStart w:id="852" w:name="_Toc27694457"/>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52"/>
    </w:p>
    <w:p w14:paraId="4FCF24D4" w14:textId="6735261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9E6D202" w14:textId="7DB0E8DC"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kontrol SPT BKA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58</w:t>
      </w:r>
    </w:p>
    <w:p w14:paraId="4FD3C2D9"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5CA79E" w14:textId="41C7F9E0"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E3A160" wp14:editId="18B3FC09">
            <wp:extent cx="3640273" cy="1941204"/>
            <wp:effectExtent l="0" t="0" r="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45619" cy="1944055"/>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53" w:name="_Toc27694458"/>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53"/>
    </w:p>
    <w:p w14:paraId="69CE80EB" w14:textId="6E5CC3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sidRPr="00A46C7E">
        <w:rPr>
          <w:rFonts w:ascii="Times New Roman" w:hAnsi="Times New Roman" w:cs="Times New Roman"/>
          <w:iCs/>
          <w:sz w:val="24"/>
          <w:szCs w:val="24"/>
          <w:lang w:val="en-US"/>
        </w:rPr>
        <w:t xml:space="preserve"> SPT BKA</w:t>
      </w:r>
    </w:p>
    <w:p w14:paraId="7DDC4B2C" w14:textId="2D87029E"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sidRPr="004833CD">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59</w:t>
      </w:r>
    </w:p>
    <w:p w14:paraId="0C002D73"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A77841" w14:textId="724859ED"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88F9E64" wp14:editId="31422E04">
            <wp:extent cx="3855064" cy="278130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868069" cy="2790683"/>
                    </a:xfrm>
                    <a:prstGeom prst="rect">
                      <a:avLst/>
                    </a:prstGeom>
                    <a:noFill/>
                    <a:ln>
                      <a:noFill/>
                    </a:ln>
                  </pic:spPr>
                </pic:pic>
              </a:graphicData>
            </a:graphic>
          </wp:inline>
        </w:drawing>
      </w:r>
    </w:p>
    <w:p w14:paraId="62108AB1" w14:textId="03F40C01" w:rsidR="009A6613" w:rsidRDefault="009A6613" w:rsidP="00100AE4">
      <w:pPr>
        <w:pStyle w:val="Caption"/>
        <w:spacing w:line="360" w:lineRule="auto"/>
        <w:rPr>
          <w:lang w:val="en-US"/>
        </w:rPr>
      </w:pPr>
      <w:bookmarkStart w:id="854" w:name="_Toc27694459"/>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54"/>
    </w:p>
    <w:p w14:paraId="7C646667" w14:textId="5000229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6E757EE0" w14:textId="4D7DABB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SPT lengkap BKA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0</w:t>
      </w:r>
    </w:p>
    <w:p w14:paraId="6AE1AB4C"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DD1E2FC" w14:textId="61ADBE3E"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74CBD0F" wp14:editId="5763A198">
            <wp:extent cx="3260962" cy="235267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267052" cy="2357069"/>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55" w:name="_Toc27694460"/>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55"/>
    </w:p>
    <w:p w14:paraId="458F5DBC" w14:textId="2FAC4BD4"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2F1D5378" w14:textId="2D3E64F2"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pload SPT lengkap BKA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1</w:t>
      </w:r>
    </w:p>
    <w:p w14:paraId="3A3F72A1" w14:textId="77777777" w:rsidR="009E3099" w:rsidRPr="00FA2897"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FFFF9D" w14:textId="2B216D37" w:rsidR="00FA2897" w:rsidRPr="009E3099" w:rsidRDefault="00D92E57"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444CA42" wp14:editId="20EEE9F6">
            <wp:extent cx="3046247" cy="2971800"/>
            <wp:effectExtent l="0" t="0" r="190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62054" cy="2987220"/>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56" w:name="_Toc27694461"/>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56"/>
    </w:p>
    <w:p w14:paraId="698A2DA6" w14:textId="3706A305"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27151156" w14:textId="75BB8654"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mverifikasi SPT lengkap BKA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2</w:t>
      </w:r>
    </w:p>
    <w:p w14:paraId="58CC0CD4" w14:textId="77777777" w:rsidR="009E3099" w:rsidRPr="00C03D19"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80C82C" w14:textId="7E36921E" w:rsidR="00C03D19" w:rsidRPr="009E3099" w:rsidRDefault="00D92E57"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9D622E3" wp14:editId="7BEB5924">
            <wp:extent cx="2974837" cy="2333625"/>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99969" cy="2353340"/>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57" w:name="_Toc27694462"/>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57"/>
    </w:p>
    <w:p w14:paraId="16693435" w14:textId="3E1CC5DA" w:rsidR="002E3116" w:rsidRPr="00A6303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3E26A7DC" w14:textId="1B21812F"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surat masuk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3</w:t>
      </w:r>
    </w:p>
    <w:p w14:paraId="72338949" w14:textId="77777777" w:rsidR="00A6303C" w:rsidRPr="0070632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DC987D" w14:textId="68F12405" w:rsidR="0070632C" w:rsidRPr="00A6303C" w:rsidRDefault="00D92E57"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18F8789" wp14:editId="76543279">
            <wp:extent cx="4241939" cy="1972945"/>
            <wp:effectExtent l="0" t="0" r="6350" b="825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246086" cy="1974874"/>
                    </a:xfrm>
                    <a:prstGeom prst="rect">
                      <a:avLst/>
                    </a:prstGeom>
                    <a:noFill/>
                    <a:ln>
                      <a:noFill/>
                    </a:ln>
                  </pic:spPr>
                </pic:pic>
              </a:graphicData>
            </a:graphic>
          </wp:inline>
        </w:drawing>
      </w:r>
    </w:p>
    <w:p w14:paraId="5D049491" w14:textId="78769E7A" w:rsidR="002E3116" w:rsidRDefault="002E3116" w:rsidP="00100AE4">
      <w:pPr>
        <w:pStyle w:val="Caption"/>
        <w:spacing w:line="360" w:lineRule="auto"/>
        <w:rPr>
          <w:rFonts w:cs="Times New Roman"/>
          <w:iCs w:val="0"/>
          <w:szCs w:val="24"/>
          <w:lang w:val="en-US"/>
        </w:rPr>
      </w:pPr>
      <w:bookmarkStart w:id="858" w:name="_Toc27694463"/>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58"/>
    </w:p>
    <w:p w14:paraId="4795EF0B" w14:textId="73587153" w:rsidR="00A6303C" w:rsidRPr="00A6303C" w:rsidRDefault="002E3116" w:rsidP="00A6303C">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Masuk</w:t>
      </w:r>
    </w:p>
    <w:p w14:paraId="246E2CF4" w14:textId="291E559C"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w:t>
      </w:r>
      <w:r w:rsidRPr="00A6303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masuk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4</w:t>
      </w:r>
    </w:p>
    <w:p w14:paraId="7859B47E" w14:textId="77777777" w:rsidR="00A6303C" w:rsidRPr="00A6303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3802D7" w14:textId="57C268F4" w:rsidR="0070632C" w:rsidRPr="00A6303C" w:rsidRDefault="00D92E57"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D1349B5" wp14:editId="0C517EFD">
            <wp:extent cx="4571249" cy="2226310"/>
            <wp:effectExtent l="0" t="0" r="1270" b="254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5268" cy="2228268"/>
                    </a:xfrm>
                    <a:prstGeom prst="rect">
                      <a:avLst/>
                    </a:prstGeom>
                    <a:noFill/>
                    <a:ln>
                      <a:noFill/>
                    </a:ln>
                  </pic:spPr>
                </pic:pic>
              </a:graphicData>
            </a:graphic>
          </wp:inline>
        </w:drawing>
      </w:r>
    </w:p>
    <w:p w14:paraId="17D2FE41" w14:textId="380539C9" w:rsidR="002E3116" w:rsidRDefault="002E3116" w:rsidP="00100AE4">
      <w:pPr>
        <w:pStyle w:val="Caption"/>
        <w:spacing w:line="360" w:lineRule="auto"/>
        <w:rPr>
          <w:rFonts w:cs="Times New Roman"/>
          <w:iCs w:val="0"/>
          <w:szCs w:val="24"/>
          <w:lang w:val="en-US"/>
        </w:rPr>
      </w:pPr>
      <w:bookmarkStart w:id="859" w:name="_Toc27694464"/>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59"/>
    </w:p>
    <w:p w14:paraId="3B86AEC2" w14:textId="2D816B08" w:rsidR="00030D0C" w:rsidRDefault="00030D0C" w:rsidP="00030D0C">
      <w:pPr>
        <w:rPr>
          <w:lang w:val="en-US"/>
        </w:rPr>
      </w:pPr>
    </w:p>
    <w:p w14:paraId="58F3D172" w14:textId="1CB6DD74" w:rsidR="00D92E57" w:rsidRDefault="00D92E57" w:rsidP="00030D0C">
      <w:pPr>
        <w:rPr>
          <w:lang w:val="en-US"/>
        </w:rPr>
      </w:pPr>
    </w:p>
    <w:p w14:paraId="2E5A7938" w14:textId="77777777" w:rsidR="00D92E57" w:rsidRPr="00030D0C" w:rsidRDefault="00D92E57" w:rsidP="00030D0C">
      <w:pPr>
        <w:rPr>
          <w:lang w:val="en-US"/>
        </w:rPr>
      </w:pPr>
    </w:p>
    <w:p w14:paraId="59491802" w14:textId="7B8A4354"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68A5F06C" w14:textId="6F3B107C"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SPT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5</w:t>
      </w:r>
    </w:p>
    <w:p w14:paraId="5184A475"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AC88BB" w14:textId="1E99D9CF" w:rsidR="0070632C" w:rsidRPr="00030D0C" w:rsidRDefault="00D92E57"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B45D10" wp14:editId="3ED103CD">
            <wp:extent cx="4341523" cy="1951990"/>
            <wp:effectExtent l="0" t="0" r="1905"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47423" cy="1954643"/>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60" w:name="_Toc27694465"/>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60"/>
    </w:p>
    <w:p w14:paraId="09D4A43D" w14:textId="42954A2B"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40CA1CBB" w14:textId="04BDA6EF"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SPT BKD yang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6</w:t>
      </w:r>
    </w:p>
    <w:p w14:paraId="389ED7D0"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7A1F1E0" w14:textId="2E98E5CF" w:rsidR="0070632C" w:rsidRPr="00030D0C" w:rsidRDefault="00D92E57"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2DA00A" wp14:editId="0850C758">
            <wp:extent cx="4469274" cy="2011680"/>
            <wp:effectExtent l="0" t="0" r="7620" b="762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77491" cy="2015379"/>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61" w:name="_Toc27694466"/>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61"/>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78AD4468"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3D281562" w14:textId="45444B77"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surat masuk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7</w:t>
      </w:r>
    </w:p>
    <w:p w14:paraId="247F27D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38CC3D" w14:textId="5AF1B756"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751798E" wp14:editId="7BCB505A">
            <wp:extent cx="4177779" cy="235204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182525" cy="2354712"/>
                    </a:xfrm>
                    <a:prstGeom prst="rect">
                      <a:avLst/>
                    </a:prstGeom>
                    <a:noFill/>
                    <a:ln>
                      <a:noFill/>
                    </a:ln>
                  </pic:spPr>
                </pic:pic>
              </a:graphicData>
            </a:graphic>
          </wp:inline>
        </w:drawing>
      </w:r>
    </w:p>
    <w:p w14:paraId="68AEF348" w14:textId="21CAB9C0" w:rsidR="002E3116" w:rsidRDefault="002E3116" w:rsidP="00100AE4">
      <w:pPr>
        <w:pStyle w:val="Caption"/>
        <w:spacing w:line="360" w:lineRule="auto"/>
        <w:rPr>
          <w:rFonts w:cs="Times New Roman"/>
          <w:iCs w:val="0"/>
          <w:szCs w:val="24"/>
          <w:lang w:val="en-US"/>
        </w:rPr>
      </w:pPr>
      <w:bookmarkStart w:id="862" w:name="_Toc27694467"/>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62"/>
    </w:p>
    <w:p w14:paraId="3D95B605" w14:textId="1AECED69" w:rsidR="0070632C" w:rsidRPr="00030D0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Pemberitahuan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Masuk</w:t>
      </w:r>
    </w:p>
    <w:p w14:paraId="409C01B0" w14:textId="452A45DA"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w:t>
      </w:r>
      <w:r w:rsidRPr="00030D0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masuk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8</w:t>
      </w:r>
    </w:p>
    <w:p w14:paraId="42292C79"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374C020" w14:textId="3950DE74"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9D8736F" wp14:editId="4D8AE5EB">
            <wp:extent cx="4087128" cy="2433845"/>
            <wp:effectExtent l="0" t="0" r="8890" b="508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00713" cy="2441935"/>
                    </a:xfrm>
                    <a:prstGeom prst="rect">
                      <a:avLst/>
                    </a:prstGeom>
                    <a:noFill/>
                    <a:ln>
                      <a:noFill/>
                    </a:ln>
                  </pic:spPr>
                </pic:pic>
              </a:graphicData>
            </a:graphic>
          </wp:inline>
        </w:drawing>
      </w:r>
    </w:p>
    <w:p w14:paraId="20FB4B17" w14:textId="1D192865" w:rsidR="0070632C" w:rsidRDefault="0070632C" w:rsidP="00100AE4">
      <w:pPr>
        <w:pStyle w:val="Caption"/>
        <w:spacing w:line="360" w:lineRule="auto"/>
        <w:rPr>
          <w:rFonts w:cs="Times New Roman"/>
          <w:iCs w:val="0"/>
          <w:szCs w:val="24"/>
          <w:lang w:val="en-US"/>
        </w:rPr>
      </w:pPr>
      <w:bookmarkStart w:id="863" w:name="_Toc27694468"/>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63"/>
    </w:p>
    <w:p w14:paraId="692F6163" w14:textId="77777777" w:rsidR="00030D0C" w:rsidRPr="00030D0C" w:rsidRDefault="00030D0C" w:rsidP="00030D0C">
      <w:pPr>
        <w:rPr>
          <w:lang w:val="en-US"/>
        </w:rPr>
      </w:pPr>
    </w:p>
    <w:p w14:paraId="1ED23356" w14:textId="14EE2329"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2D0437A1" w14:textId="387CBFB4"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w:t>
      </w:r>
      <w:r>
        <w:rPr>
          <w:rFonts w:ascii="Times New Roman" w:hAnsi="Times New Roman" w:cs="Times New Roman"/>
          <w:i/>
          <w:iCs/>
          <w:sz w:val="24"/>
          <w:szCs w:val="24"/>
          <w:lang w:val="en-US"/>
        </w:rPr>
        <w:t>SPT BKD</w:t>
      </w:r>
      <w:r>
        <w:rPr>
          <w:rFonts w:ascii="Times New Roman" w:hAnsi="Times New Roman" w:cs="Times New Roman"/>
          <w:sz w:val="24"/>
          <w:szCs w:val="24"/>
          <w:lang w:val="en-US"/>
        </w:rPr>
        <w:t xml:space="preserve">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69</w:t>
      </w:r>
    </w:p>
    <w:p w14:paraId="4AC9711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C3BDA5D" w14:textId="0B9D37F2"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CA04F5E" wp14:editId="58FAB0D1">
            <wp:extent cx="4036263" cy="2181860"/>
            <wp:effectExtent l="0" t="0" r="2540" b="889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040038" cy="2183901"/>
                    </a:xfrm>
                    <a:prstGeom prst="rect">
                      <a:avLst/>
                    </a:prstGeom>
                    <a:noFill/>
                    <a:ln>
                      <a:noFill/>
                    </a:ln>
                  </pic:spPr>
                </pic:pic>
              </a:graphicData>
            </a:graphic>
          </wp:inline>
        </w:drawing>
      </w:r>
    </w:p>
    <w:p w14:paraId="114D419B" w14:textId="6F2D301D" w:rsidR="00223CD6" w:rsidRPr="00030D0C" w:rsidRDefault="002E3116" w:rsidP="00030D0C">
      <w:pPr>
        <w:pStyle w:val="Caption"/>
        <w:spacing w:line="360" w:lineRule="auto"/>
        <w:rPr>
          <w:rFonts w:cs="Times New Roman"/>
          <w:iCs w:val="0"/>
          <w:szCs w:val="24"/>
          <w:lang w:val="en-US"/>
        </w:rPr>
      </w:pPr>
      <w:bookmarkStart w:id="864" w:name="_Toc27694469"/>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64"/>
    </w:p>
    <w:p w14:paraId="60B60754" w14:textId="339BAEBD"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22690EB3" w14:textId="55392517"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SPT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dapat dilihat pada gambar 5.70</w:t>
      </w:r>
    </w:p>
    <w:p w14:paraId="64621914"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A9431F5" w14:textId="64FBFEFC"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FED635" wp14:editId="29C80F55">
            <wp:extent cx="4160837" cy="2252345"/>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67950" cy="2256195"/>
                    </a:xfrm>
                    <a:prstGeom prst="rect">
                      <a:avLst/>
                    </a:prstGeom>
                    <a:noFill/>
                    <a:ln>
                      <a:noFill/>
                    </a:ln>
                  </pic:spPr>
                </pic:pic>
              </a:graphicData>
            </a:graphic>
          </wp:inline>
        </w:drawing>
      </w:r>
    </w:p>
    <w:p w14:paraId="5A978A2C" w14:textId="76F05986" w:rsidR="00A0132A" w:rsidRDefault="002E3116" w:rsidP="00100AE4">
      <w:pPr>
        <w:pStyle w:val="Caption"/>
        <w:spacing w:line="360" w:lineRule="auto"/>
        <w:rPr>
          <w:rFonts w:cs="Times New Roman"/>
          <w:iCs w:val="0"/>
          <w:szCs w:val="24"/>
          <w:lang w:val="en-US"/>
        </w:rPr>
      </w:pPr>
      <w:bookmarkStart w:id="865" w:name="_Toc27694470"/>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65"/>
    </w:p>
    <w:p w14:paraId="7DA75067" w14:textId="7B00E620" w:rsidR="00030D0C" w:rsidRDefault="00030D0C" w:rsidP="00030D0C">
      <w:pPr>
        <w:rPr>
          <w:lang w:val="en-US"/>
        </w:rPr>
      </w:pPr>
    </w:p>
    <w:p w14:paraId="6C8946F1" w14:textId="77777777" w:rsidR="008074B5" w:rsidRPr="00030D0C" w:rsidRDefault="008074B5" w:rsidP="00030D0C">
      <w:pPr>
        <w:rPr>
          <w:lang w:val="en-US"/>
        </w:rPr>
      </w:pPr>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AEF7836" w:rsidR="0042309A" w:rsidRPr="00314424"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14DF84FD" w14:textId="2FB7EB38"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rsetujuan disposisi dilakukan oleh Kepala dapat dilihat pada gambar 5.71</w:t>
      </w:r>
    </w:p>
    <w:p w14:paraId="0A2DAA00" w14:textId="77777777" w:rsidR="00314424" w:rsidRPr="00300481"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681B13" w14:textId="0A26430C"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8E6D1D0" wp14:editId="521CC6B1">
            <wp:extent cx="4253607" cy="2114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10255" cy="2142711"/>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66" w:name="_Toc27694471"/>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66"/>
    </w:p>
    <w:p w14:paraId="6B603DEC" w14:textId="53482DD3"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Disposisi</w:t>
      </w:r>
    </w:p>
    <w:p w14:paraId="4C77B7BE" w14:textId="2CB8135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sidRPr="00314424">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dilakukan oleh Kepala dapat dilihat pada gambar 5.72</w:t>
      </w:r>
    </w:p>
    <w:p w14:paraId="67553FA6"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055D0E1" w14:textId="1F2B4D06"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B3693EE" wp14:editId="7EA104EA">
            <wp:extent cx="3775050" cy="2551274"/>
            <wp:effectExtent l="0" t="0" r="0" b="190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21476" cy="2582650"/>
                    </a:xfrm>
                    <a:prstGeom prst="rect">
                      <a:avLst/>
                    </a:prstGeom>
                    <a:noFill/>
                    <a:ln>
                      <a:noFill/>
                    </a:ln>
                  </pic:spPr>
                </pic:pic>
              </a:graphicData>
            </a:graphic>
          </wp:inline>
        </w:drawing>
      </w:r>
    </w:p>
    <w:p w14:paraId="663471A8" w14:textId="7BC3F04D" w:rsidR="00223CD6" w:rsidRDefault="00300481" w:rsidP="00100AE4">
      <w:pPr>
        <w:pStyle w:val="Caption"/>
        <w:spacing w:line="360" w:lineRule="auto"/>
        <w:rPr>
          <w:rFonts w:cs="Times New Roman"/>
          <w:iCs w:val="0"/>
          <w:szCs w:val="24"/>
          <w:lang w:val="en-US"/>
        </w:rPr>
      </w:pPr>
      <w:bookmarkStart w:id="867" w:name="_Toc27694472"/>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sidR="003C277C" w:rsidRPr="003C277C">
        <w:rPr>
          <w:rFonts w:cs="Times New Roman"/>
          <w:szCs w:val="24"/>
          <w:lang w:val="en-US"/>
        </w:rPr>
        <w:t>File</w:t>
      </w:r>
      <w:r>
        <w:rPr>
          <w:rFonts w:cs="Times New Roman"/>
          <w:iCs w:val="0"/>
          <w:szCs w:val="24"/>
          <w:lang w:val="en-US"/>
        </w:rPr>
        <w:t xml:space="preserve"> Disposisi</w:t>
      </w:r>
      <w:bookmarkEnd w:id="867"/>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7DE22A5A"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53E41B7C" w14:textId="6550203A"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yetujui disposisi ke BKD dilakukan oleh Kepala dapat dilihat pada gambar 5.73</w:t>
      </w:r>
    </w:p>
    <w:p w14:paraId="5C982584"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05276FC6" w14:textId="2B128A1B"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148EFAD" wp14:editId="7FC387B2">
            <wp:extent cx="3856388" cy="2804919"/>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89929" cy="2829315"/>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68" w:name="_Toc27694473"/>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68"/>
    </w:p>
    <w:p w14:paraId="795E7BC4" w14:textId="71AC31B9"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33F443DC" w14:textId="068EDE79"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yetujui disposisi ke BKA dilakukan oleh Kepala dapat dilihat pada gambar 5.74</w:t>
      </w:r>
    </w:p>
    <w:p w14:paraId="4C1A9C8A"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69C31ED" w14:textId="76D20E4E"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7BAFFB" wp14:editId="281FD0F5">
            <wp:extent cx="3366135" cy="2448337"/>
            <wp:effectExtent l="0" t="0" r="571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403861" cy="2475777"/>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69" w:name="_Toc27694474"/>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69"/>
    </w:p>
    <w:p w14:paraId="362C6860" w14:textId="5682255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2F62862" w14:textId="4B5D1EDB"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disposisi BKD dilakukan oleh Kepala dapat dilihat pada gambar 5.75</w:t>
      </w:r>
    </w:p>
    <w:p w14:paraId="360EDB0C"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2135141" w14:textId="7CFE48FF"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435D27" wp14:editId="293F552D">
            <wp:extent cx="4038184" cy="2266950"/>
            <wp:effectExtent l="0" t="0" r="63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64268" cy="2281593"/>
                    </a:xfrm>
                    <a:prstGeom prst="rect">
                      <a:avLst/>
                    </a:prstGeom>
                    <a:noFill/>
                    <a:ln>
                      <a:noFill/>
                    </a:ln>
                  </pic:spPr>
                </pic:pic>
              </a:graphicData>
            </a:graphic>
          </wp:inline>
        </w:drawing>
      </w:r>
    </w:p>
    <w:p w14:paraId="28A5F572" w14:textId="7DA95203" w:rsidR="00223CD6" w:rsidRPr="00BD0974" w:rsidRDefault="00971563" w:rsidP="00BD0974">
      <w:pPr>
        <w:pStyle w:val="Caption"/>
        <w:spacing w:line="360" w:lineRule="auto"/>
        <w:rPr>
          <w:rFonts w:cs="Times New Roman"/>
          <w:iCs w:val="0"/>
          <w:szCs w:val="24"/>
          <w:lang w:val="en-US"/>
        </w:rPr>
      </w:pPr>
      <w:bookmarkStart w:id="870" w:name="_Toc27694475"/>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70"/>
    </w:p>
    <w:p w14:paraId="5CB2EF8F" w14:textId="37102649"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C0BDA77" w14:textId="12826342"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BKD dilakukan oleh Kepala dapat dilihat pada gambar 5.76</w:t>
      </w:r>
    </w:p>
    <w:p w14:paraId="347A89F9"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99DE754" w14:textId="225669C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254E7C" wp14:editId="31119B32">
            <wp:extent cx="3907844" cy="29527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965233" cy="2996113"/>
                    </a:xfrm>
                    <a:prstGeom prst="rect">
                      <a:avLst/>
                    </a:prstGeom>
                    <a:noFill/>
                    <a:ln>
                      <a:noFill/>
                    </a:ln>
                  </pic:spPr>
                </pic:pic>
              </a:graphicData>
            </a:graphic>
          </wp:inline>
        </w:drawing>
      </w:r>
    </w:p>
    <w:p w14:paraId="69E4B49E" w14:textId="1A276010" w:rsidR="00223CD6" w:rsidRDefault="00971563" w:rsidP="00100AE4">
      <w:pPr>
        <w:pStyle w:val="Caption"/>
        <w:spacing w:line="360" w:lineRule="auto"/>
        <w:rPr>
          <w:rFonts w:cs="Times New Roman"/>
          <w:iCs w:val="0"/>
          <w:szCs w:val="24"/>
          <w:lang w:val="en-US"/>
        </w:rPr>
      </w:pPr>
      <w:bookmarkStart w:id="871" w:name="_Toc27694476"/>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 w:val="0"/>
          <w:szCs w:val="24"/>
          <w:lang w:val="en-US"/>
        </w:rPr>
        <w:t xml:space="preserve"> </w:t>
      </w:r>
      <w:r>
        <w:rPr>
          <w:rFonts w:cs="Times New Roman"/>
          <w:iCs w:val="0"/>
          <w:szCs w:val="24"/>
          <w:lang w:val="en-US"/>
        </w:rPr>
        <w:t>Disposisi BKD</w:t>
      </w:r>
      <w:bookmarkEnd w:id="871"/>
    </w:p>
    <w:p w14:paraId="7C3A1DBC" w14:textId="476DC1F6"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7D258AF" w14:textId="47272EB9"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 disposisi BKD dilakukan oleh Kepala dapat dilihat pada gambar 5.77</w:t>
      </w:r>
    </w:p>
    <w:p w14:paraId="15D642EE" w14:textId="77777777" w:rsidR="00314424" w:rsidRPr="00E042CC"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7B3BCF65" w14:textId="519D8A7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3D67C22" wp14:editId="45600178">
            <wp:extent cx="4046695" cy="2952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094534" cy="2987656"/>
                    </a:xfrm>
                    <a:prstGeom prst="rect">
                      <a:avLst/>
                    </a:prstGeom>
                    <a:noFill/>
                    <a:ln>
                      <a:noFill/>
                    </a:ln>
                  </pic:spPr>
                </pic:pic>
              </a:graphicData>
            </a:graphic>
          </wp:inline>
        </w:drawing>
      </w:r>
    </w:p>
    <w:p w14:paraId="5C93A457" w14:textId="5C800B18" w:rsidR="00BD0974" w:rsidRDefault="00971563" w:rsidP="00100AE4">
      <w:pPr>
        <w:pStyle w:val="Caption"/>
        <w:spacing w:line="360" w:lineRule="auto"/>
        <w:rPr>
          <w:rFonts w:cs="Times New Roman"/>
          <w:iCs w:val="0"/>
          <w:szCs w:val="24"/>
          <w:lang w:val="en-US"/>
        </w:rPr>
      </w:pPr>
      <w:bookmarkStart w:id="872" w:name="_Toc27694477"/>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Disposisi BKD</w:t>
      </w:r>
      <w:bookmarkEnd w:id="872"/>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CB3330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3ED0756D" w14:textId="4460F2F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upload </w:t>
      </w:r>
      <w:r w:rsidR="000706EF">
        <w:rPr>
          <w:rFonts w:ascii="Times New Roman" w:hAnsi="Times New Roman" w:cs="Times New Roman"/>
          <w:sz w:val="24"/>
          <w:szCs w:val="24"/>
          <w:lang w:val="en-US"/>
        </w:rPr>
        <w:t>persetujuan</w:t>
      </w:r>
      <w:r>
        <w:rPr>
          <w:rFonts w:ascii="Times New Roman" w:hAnsi="Times New Roman" w:cs="Times New Roman"/>
          <w:sz w:val="24"/>
          <w:szCs w:val="24"/>
          <w:lang w:val="en-US"/>
        </w:rPr>
        <w:t xml:space="preserve"> disposisi BKD dilakukan oleh Kepala dapat dilihat pada gambar 5.7</w:t>
      </w:r>
      <w:r w:rsidR="000706EF">
        <w:rPr>
          <w:rFonts w:ascii="Times New Roman" w:hAnsi="Times New Roman" w:cs="Times New Roman"/>
          <w:sz w:val="24"/>
          <w:szCs w:val="24"/>
          <w:lang w:val="en-US"/>
        </w:rPr>
        <w:t>8</w:t>
      </w:r>
    </w:p>
    <w:p w14:paraId="4E0C0960"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C5C6106" w14:textId="64A9E82A" w:rsidR="00E042CC"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53C8DC3" wp14:editId="4BB36338">
            <wp:extent cx="4131557" cy="4057650"/>
            <wp:effectExtent l="0" t="0" r="254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178058" cy="4103319"/>
                    </a:xfrm>
                    <a:prstGeom prst="rect">
                      <a:avLst/>
                    </a:prstGeom>
                    <a:noFill/>
                    <a:ln>
                      <a:noFill/>
                    </a:ln>
                  </pic:spPr>
                </pic:pic>
              </a:graphicData>
            </a:graphic>
          </wp:inline>
        </w:drawing>
      </w:r>
    </w:p>
    <w:p w14:paraId="3B39FBC7" w14:textId="3BF233A6" w:rsidR="00971563" w:rsidRDefault="00971563" w:rsidP="00100AE4">
      <w:pPr>
        <w:pStyle w:val="Caption"/>
        <w:spacing w:line="360" w:lineRule="auto"/>
        <w:rPr>
          <w:rFonts w:cs="Times New Roman"/>
          <w:iCs w:val="0"/>
          <w:szCs w:val="24"/>
          <w:lang w:val="en-US"/>
        </w:rPr>
      </w:pPr>
      <w:bookmarkStart w:id="873" w:name="_Toc27694478"/>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73"/>
    </w:p>
    <w:p w14:paraId="55B4306F" w14:textId="7CB2F6F3" w:rsidR="000706EF" w:rsidRDefault="000706EF">
      <w:pPr>
        <w:rPr>
          <w:lang w:val="en-US"/>
        </w:rPr>
      </w:pPr>
      <w:r>
        <w:rPr>
          <w:lang w:val="en-US"/>
        </w:rPr>
        <w:br w:type="page"/>
      </w:r>
    </w:p>
    <w:p w14:paraId="5F48F668" w14:textId="6CC0C279"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F0E07D0" w14:textId="10BFFFF7"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yetujui disposisi BKD dilakukan oleh Kepala dapat dilihat pada gambar 5.79</w:t>
      </w:r>
    </w:p>
    <w:p w14:paraId="3DA7F27A" w14:textId="77777777" w:rsidR="000706EF" w:rsidRPr="005F69EE"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D1A7BF" w14:textId="6E105415" w:rsidR="005F69EE"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76A1AB" wp14:editId="264DB8FB">
            <wp:extent cx="3003362" cy="2466975"/>
            <wp:effectExtent l="0" t="0" r="698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44964" cy="2501147"/>
                    </a:xfrm>
                    <a:prstGeom prst="rect">
                      <a:avLst/>
                    </a:prstGeom>
                    <a:noFill/>
                    <a:ln>
                      <a:noFill/>
                    </a:ln>
                  </pic:spPr>
                </pic:pic>
              </a:graphicData>
            </a:graphic>
          </wp:inline>
        </w:drawing>
      </w:r>
    </w:p>
    <w:p w14:paraId="3F7843F7" w14:textId="07BD8570" w:rsidR="00BD0974" w:rsidRPr="000706EF" w:rsidRDefault="00971563" w:rsidP="000706EF">
      <w:pPr>
        <w:pStyle w:val="Caption"/>
        <w:spacing w:line="360" w:lineRule="auto"/>
        <w:rPr>
          <w:rFonts w:cs="Times New Roman"/>
          <w:iCs w:val="0"/>
          <w:szCs w:val="24"/>
          <w:lang w:val="en-US"/>
        </w:rPr>
      </w:pPr>
      <w:bookmarkStart w:id="874" w:name="_Toc27694479"/>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74"/>
    </w:p>
    <w:p w14:paraId="6698BAB5" w14:textId="3B78916E"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0CC5469A" w14:textId="7768D47E"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olak disposisi BKD dilakukan oleh Kepala dapat dilihat pada gambar 5.80</w:t>
      </w:r>
    </w:p>
    <w:p w14:paraId="50C0BAA6" w14:textId="77777777" w:rsidR="000706EF" w:rsidRPr="00E83B0B"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B1A579" w14:textId="5B12DBAE" w:rsidR="00E83B0B"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829AEB" wp14:editId="37407F82">
            <wp:extent cx="3478794" cy="2857500"/>
            <wp:effectExtent l="0" t="0" r="762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511245" cy="2884156"/>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75" w:name="_Toc27694480"/>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75"/>
    </w:p>
    <w:p w14:paraId="3A1DFFAC" w14:textId="4DB37D19"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170DD21E" w14:textId="682D4C0B"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disposisi BKA dilakukan oleh Kepala dapat dilihat pada gambar 5.81</w:t>
      </w:r>
    </w:p>
    <w:p w14:paraId="78CACC55"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B48AC3C" w14:textId="64755FE5"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ECCFC1" wp14:editId="6AE49D58">
            <wp:extent cx="4451985" cy="2503195"/>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497147" cy="2528588"/>
                    </a:xfrm>
                    <a:prstGeom prst="rect">
                      <a:avLst/>
                    </a:prstGeom>
                    <a:noFill/>
                    <a:ln>
                      <a:noFill/>
                    </a:ln>
                  </pic:spPr>
                </pic:pic>
              </a:graphicData>
            </a:graphic>
          </wp:inline>
        </w:drawing>
      </w:r>
    </w:p>
    <w:p w14:paraId="17344D37" w14:textId="787FDD00" w:rsidR="00BD0974" w:rsidRPr="00C737BB" w:rsidRDefault="00971563" w:rsidP="00C737BB">
      <w:pPr>
        <w:pStyle w:val="Caption"/>
        <w:spacing w:line="360" w:lineRule="auto"/>
        <w:rPr>
          <w:rFonts w:cs="Times New Roman"/>
          <w:iCs w:val="0"/>
          <w:szCs w:val="24"/>
          <w:lang w:val="en-US"/>
        </w:rPr>
      </w:pPr>
      <w:bookmarkStart w:id="876" w:name="_Toc27694481"/>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76"/>
    </w:p>
    <w:p w14:paraId="382DE14E" w14:textId="44C48503"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1BE597B8" w14:textId="3CF2C3FA"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file disposisi BKA dilakukan oleh Kepala dapat dilihat pada gambar 5.82</w:t>
      </w:r>
    </w:p>
    <w:p w14:paraId="296B7EA0"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468997" w14:textId="07345FA4"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45CA6D" wp14:editId="4E4A7903">
            <wp:extent cx="3739034" cy="282892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789325" cy="2866975"/>
                    </a:xfrm>
                    <a:prstGeom prst="rect">
                      <a:avLst/>
                    </a:prstGeom>
                    <a:noFill/>
                    <a:ln>
                      <a:noFill/>
                    </a:ln>
                  </pic:spPr>
                </pic:pic>
              </a:graphicData>
            </a:graphic>
          </wp:inline>
        </w:drawing>
      </w:r>
    </w:p>
    <w:p w14:paraId="47F35871" w14:textId="5E7BACFE" w:rsidR="00223CD6" w:rsidRDefault="00971563" w:rsidP="00100AE4">
      <w:pPr>
        <w:pStyle w:val="Caption"/>
        <w:spacing w:line="360" w:lineRule="auto"/>
        <w:rPr>
          <w:rFonts w:cs="Times New Roman"/>
          <w:iCs w:val="0"/>
          <w:szCs w:val="24"/>
          <w:lang w:val="en-US"/>
        </w:rPr>
      </w:pPr>
      <w:bookmarkStart w:id="877" w:name="_Toc27694482"/>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 w:val="0"/>
          <w:szCs w:val="24"/>
          <w:lang w:val="en-US"/>
        </w:rPr>
        <w:t xml:space="preserve"> </w:t>
      </w:r>
      <w:r>
        <w:rPr>
          <w:rFonts w:cs="Times New Roman"/>
          <w:iCs w:val="0"/>
          <w:szCs w:val="24"/>
          <w:lang w:val="en-US"/>
        </w:rPr>
        <w:t>Disposisi BKA</w:t>
      </w:r>
      <w:bookmarkEnd w:id="877"/>
    </w:p>
    <w:p w14:paraId="6F6054C1" w14:textId="23D26F49"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24ECC373" w14:textId="5CC0F9AC"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file persetujuan disposisi BKA dilakukan oleh Kepala dapat dilihat pada gambar 5.8</w:t>
      </w:r>
      <w:r w:rsidR="00BE06B6">
        <w:rPr>
          <w:rFonts w:ascii="Times New Roman" w:hAnsi="Times New Roman" w:cs="Times New Roman"/>
          <w:sz w:val="24"/>
          <w:szCs w:val="24"/>
          <w:lang w:val="en-US"/>
        </w:rPr>
        <w:t>3</w:t>
      </w:r>
    </w:p>
    <w:p w14:paraId="46863003" w14:textId="77777777" w:rsidR="004A7CF0" w:rsidRPr="0035745C"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DF3973" w14:textId="4CAF82AB" w:rsidR="0035745C" w:rsidRPr="004A7CF0" w:rsidRDefault="004A7CF0" w:rsidP="004A7CF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434AE45" wp14:editId="66C27CB4">
            <wp:extent cx="4020584" cy="29337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036940" cy="2945634"/>
                    </a:xfrm>
                    <a:prstGeom prst="rect">
                      <a:avLst/>
                    </a:prstGeom>
                    <a:noFill/>
                    <a:ln>
                      <a:noFill/>
                    </a:ln>
                  </pic:spPr>
                </pic:pic>
              </a:graphicData>
            </a:graphic>
          </wp:inline>
        </w:drawing>
      </w:r>
    </w:p>
    <w:p w14:paraId="45F083AC" w14:textId="6CE4EC02" w:rsidR="00BE06B6" w:rsidRDefault="00971563" w:rsidP="00BE06B6">
      <w:pPr>
        <w:pStyle w:val="Caption"/>
        <w:spacing w:line="360" w:lineRule="auto"/>
        <w:rPr>
          <w:rFonts w:cs="Times New Roman"/>
          <w:iCs w:val="0"/>
          <w:szCs w:val="24"/>
          <w:lang w:val="en-US"/>
        </w:rPr>
      </w:pPr>
      <w:bookmarkStart w:id="878" w:name="_Toc27694483"/>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Disposisi BKA</w:t>
      </w:r>
      <w:bookmarkEnd w:id="878"/>
    </w:p>
    <w:p w14:paraId="253F09D4" w14:textId="7E68E2A7" w:rsidR="00BE06B6" w:rsidRDefault="00BE06B6">
      <w:pPr>
        <w:rPr>
          <w:lang w:val="en-US"/>
        </w:rPr>
      </w:pPr>
      <w:r>
        <w:rPr>
          <w:lang w:val="en-US"/>
        </w:rPr>
        <w:br w:type="page"/>
      </w:r>
    </w:p>
    <w:p w14:paraId="6B5B6F47" w14:textId="5C2AAC38"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12ACA0E1" w14:textId="2133FE1A"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pload persetujuan disposisi BKA dilakukan oleh Kepala dapat dilihat pada gambar 5.8</w:t>
      </w:r>
      <w:r w:rsidR="00BE06B6">
        <w:rPr>
          <w:rFonts w:ascii="Times New Roman" w:hAnsi="Times New Roman" w:cs="Times New Roman"/>
          <w:sz w:val="24"/>
          <w:szCs w:val="24"/>
          <w:lang w:val="en-US"/>
        </w:rPr>
        <w:t>4</w:t>
      </w:r>
    </w:p>
    <w:p w14:paraId="04E9A6B2" w14:textId="77777777" w:rsidR="004A7CF0" w:rsidRPr="006B7E4F"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01EF44C" w14:textId="07E7BEFD" w:rsidR="006B7E4F"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96A914" wp14:editId="7B24FCE1">
            <wp:extent cx="4248373" cy="418147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257393" cy="4190353"/>
                    </a:xfrm>
                    <a:prstGeom prst="rect">
                      <a:avLst/>
                    </a:prstGeom>
                    <a:noFill/>
                    <a:ln>
                      <a:noFill/>
                    </a:ln>
                  </pic:spPr>
                </pic:pic>
              </a:graphicData>
            </a:graphic>
          </wp:inline>
        </w:drawing>
      </w:r>
    </w:p>
    <w:p w14:paraId="2DC8DAC0" w14:textId="68AD0CBE" w:rsidR="00971563" w:rsidRDefault="00971563" w:rsidP="00100AE4">
      <w:pPr>
        <w:pStyle w:val="Caption"/>
        <w:spacing w:line="360" w:lineRule="auto"/>
        <w:rPr>
          <w:rFonts w:cs="Times New Roman"/>
          <w:iCs w:val="0"/>
          <w:szCs w:val="24"/>
          <w:lang w:val="en-US"/>
        </w:rPr>
      </w:pPr>
      <w:bookmarkStart w:id="879" w:name="_Toc27694484"/>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79"/>
    </w:p>
    <w:p w14:paraId="51CED4A0" w14:textId="06BFE4C8" w:rsidR="00BE06B6" w:rsidRDefault="00BE06B6">
      <w:pPr>
        <w:rPr>
          <w:lang w:val="en-US"/>
        </w:rPr>
      </w:pPr>
      <w:r>
        <w:rPr>
          <w:lang w:val="en-US"/>
        </w:rPr>
        <w:br w:type="page"/>
      </w:r>
    </w:p>
    <w:p w14:paraId="0D7CB738" w14:textId="1814ECC6"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086756E" w14:textId="6FE8A429"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yetujui disposisi BKA dilakukan oleh Kepala dapat dilihat pada gambar 5.85</w:t>
      </w:r>
    </w:p>
    <w:p w14:paraId="39864EB6" w14:textId="77777777" w:rsidR="00BE06B6" w:rsidRPr="00F44782"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51AFA9" w14:textId="21011104" w:rsidR="00F44782"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0F67B94" wp14:editId="38A873C3">
            <wp:extent cx="3215604" cy="2743200"/>
            <wp:effectExtent l="0" t="0" r="444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260124" cy="2781180"/>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80" w:name="_Toc27694485"/>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80"/>
    </w:p>
    <w:p w14:paraId="4568FDEB" w14:textId="4AEEBAF8"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7078356" w14:textId="7192252A"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olak disposisi BKA dilakukan oleh Kepala dapat dilihat pada gambar 5.8</w:t>
      </w:r>
      <w:r w:rsidR="003D2A2C">
        <w:rPr>
          <w:rFonts w:ascii="Times New Roman" w:hAnsi="Times New Roman" w:cs="Times New Roman"/>
          <w:sz w:val="24"/>
          <w:szCs w:val="24"/>
          <w:lang w:val="en-US"/>
        </w:rPr>
        <w:t>6</w:t>
      </w:r>
    </w:p>
    <w:p w14:paraId="5B813628" w14:textId="77777777" w:rsidR="00BE06B6" w:rsidRPr="006A5B21"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EFD2862" w14:textId="18F81201" w:rsidR="006A5B21"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D76662" wp14:editId="24E15861">
            <wp:extent cx="3093085" cy="2544445"/>
            <wp:effectExtent l="0" t="0" r="0" b="825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42548" cy="258513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81" w:name="_Toc27694486"/>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81"/>
    </w:p>
    <w:p w14:paraId="679676D6" w14:textId="078113D9"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2DB4DF00" w14:textId="4D208619"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rsetujuan SPT BKD dilakukan oleh Kepala dapat dilihat pada gambar 5.87</w:t>
      </w:r>
    </w:p>
    <w:p w14:paraId="1AD66386" w14:textId="77777777" w:rsidR="003D2A2C" w:rsidRPr="00FF4E4F"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DB0D27C" w14:textId="0B09D2DD" w:rsidR="00FF4E4F"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EB140C" wp14:editId="665634CC">
            <wp:extent cx="4327353" cy="215265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372164" cy="217494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82" w:name="_Toc27694487"/>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82"/>
    </w:p>
    <w:p w14:paraId="2CDDE05A" w14:textId="7CFFFDF0"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D</w:t>
      </w:r>
    </w:p>
    <w:p w14:paraId="3FC55E86" w14:textId="7393C4A4"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dilakukan oleh Kepala dapat dilihat pada gambar 5.88</w:t>
      </w:r>
    </w:p>
    <w:p w14:paraId="5F183C12"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01330" w14:textId="1A463DC6"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3BC827D" wp14:editId="51FF2E4A">
            <wp:extent cx="3946932" cy="26670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02613" cy="2704624"/>
                    </a:xfrm>
                    <a:prstGeom prst="rect">
                      <a:avLst/>
                    </a:prstGeom>
                    <a:noFill/>
                    <a:ln>
                      <a:noFill/>
                    </a:ln>
                  </pic:spPr>
                </pic:pic>
              </a:graphicData>
            </a:graphic>
          </wp:inline>
        </w:drawing>
      </w:r>
    </w:p>
    <w:p w14:paraId="76802FEC" w14:textId="10EE3177" w:rsidR="00223CD6" w:rsidRDefault="006F4B5E" w:rsidP="00100AE4">
      <w:pPr>
        <w:pStyle w:val="Caption"/>
        <w:spacing w:line="360" w:lineRule="auto"/>
        <w:rPr>
          <w:rFonts w:cs="Times New Roman"/>
          <w:iCs w:val="0"/>
          <w:szCs w:val="24"/>
          <w:lang w:val="en-US"/>
        </w:rPr>
      </w:pPr>
      <w:bookmarkStart w:id="883" w:name="_Toc27694488"/>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SPT BKD</w:t>
      </w:r>
      <w:bookmarkEnd w:id="883"/>
    </w:p>
    <w:p w14:paraId="438307E0" w14:textId="77777777" w:rsidR="00223CD6" w:rsidRPr="00223CD6" w:rsidRDefault="00223CD6" w:rsidP="00100AE4">
      <w:pPr>
        <w:spacing w:line="360" w:lineRule="auto"/>
        <w:rPr>
          <w:lang w:val="en-US"/>
        </w:rPr>
      </w:pPr>
    </w:p>
    <w:p w14:paraId="5112D816" w14:textId="06EBBE6B"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Persetujuan SPT BKD</w:t>
      </w:r>
    </w:p>
    <w:p w14:paraId="19849659" w14:textId="7EC4313D"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SPT BKD dilakukan oleh Kepala dapat dilihat pada gambar 5.89</w:t>
      </w:r>
    </w:p>
    <w:p w14:paraId="76FE0CF0"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AF835E" w14:textId="279C8F4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30BB4E" wp14:editId="643F2938">
            <wp:extent cx="3531823" cy="24765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585277" cy="2513982"/>
                    </a:xfrm>
                    <a:prstGeom prst="rect">
                      <a:avLst/>
                    </a:prstGeom>
                    <a:noFill/>
                    <a:ln>
                      <a:noFill/>
                    </a:ln>
                  </pic:spPr>
                </pic:pic>
              </a:graphicData>
            </a:graphic>
          </wp:inline>
        </w:drawing>
      </w:r>
    </w:p>
    <w:p w14:paraId="5AF8A33A" w14:textId="00E7D054" w:rsidR="006F4B5E" w:rsidRDefault="006F4B5E" w:rsidP="00100AE4">
      <w:pPr>
        <w:pStyle w:val="Caption"/>
        <w:spacing w:line="360" w:lineRule="auto"/>
        <w:rPr>
          <w:rFonts w:cs="Times New Roman"/>
          <w:iCs w:val="0"/>
          <w:szCs w:val="24"/>
          <w:lang w:val="en-US"/>
        </w:rPr>
      </w:pPr>
      <w:bookmarkStart w:id="884" w:name="_Toc27694489"/>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SPT BKD</w:t>
      </w:r>
      <w:bookmarkEnd w:id="884"/>
    </w:p>
    <w:p w14:paraId="49B3C0B8" w14:textId="47A1E84C"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3A599B62" w14:textId="4BDCF23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pload persetujuan SPT BKD dilakukan oleh Kepala dapat dilihat pada gambar 5.90</w:t>
      </w:r>
    </w:p>
    <w:p w14:paraId="5A0985A9" w14:textId="77777777" w:rsidR="003D2A2C" w:rsidRPr="00540DCE" w:rsidRDefault="003D2A2C" w:rsidP="003D2A2C">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FB6806" w14:textId="1366B3DB"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60E9732" wp14:editId="617733A8">
            <wp:extent cx="3093720" cy="284389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121167" cy="2869129"/>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85" w:name="_Toc27694490"/>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85"/>
    </w:p>
    <w:p w14:paraId="25D216E8" w14:textId="5E2A4016" w:rsidR="003D2A2C"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41958320" w14:textId="5D236C0B"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yetujui SPT BKD dilakukan oleh Kepala dapat dilihat pada gambar 5.91</w:t>
      </w:r>
    </w:p>
    <w:p w14:paraId="3FA1E9DC"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E02645B" w14:textId="45E5D23E"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CBF7CC0" wp14:editId="57E63834">
            <wp:extent cx="3860267" cy="2809875"/>
            <wp:effectExtent l="0" t="0" r="698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910213" cy="2846231"/>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86" w:name="_Toc27694491"/>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86"/>
    </w:p>
    <w:p w14:paraId="4BA507B0" w14:textId="15E96995"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5463350B" w14:textId="5AD20D0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olak SPT BKD dilakukan oleh Kepala dapat dilihat pada gambar 5.92</w:t>
      </w:r>
    </w:p>
    <w:p w14:paraId="2AC14AE6"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E159528" w14:textId="5246839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28786" wp14:editId="27985ACB">
            <wp:extent cx="3467696" cy="2524125"/>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513625" cy="2557556"/>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87" w:name="_Toc27694492"/>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87"/>
    </w:p>
    <w:p w14:paraId="773424CD" w14:textId="29A3E31F"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42163BC" w14:textId="48EB5158"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rsetujuan SPT BKA dilakukan oleh Kepala dapat dilihat pada gambar 5.93</w:t>
      </w:r>
    </w:p>
    <w:p w14:paraId="23349ABF"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03BD942" w14:textId="00079F18"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6F19AF" wp14:editId="3312F549">
            <wp:extent cx="4455436" cy="2219325"/>
            <wp:effectExtent l="0" t="0" r="254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09849" cy="2246429"/>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88" w:name="_Toc27694493"/>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88"/>
    </w:p>
    <w:p w14:paraId="6B470A4C" w14:textId="7FFBEEAC"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A</w:t>
      </w:r>
    </w:p>
    <w:p w14:paraId="6CCDF8D1" w14:textId="5896CDC1"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dilakukan oleh Kepala dapat dilihat pada gambar 5.94</w:t>
      </w:r>
    </w:p>
    <w:p w14:paraId="7F2FEE18"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EC090F0" w14:textId="50B4C332"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1B123EA" wp14:editId="045314A9">
            <wp:extent cx="3773443" cy="25527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812210" cy="2578925"/>
                    </a:xfrm>
                    <a:prstGeom prst="rect">
                      <a:avLst/>
                    </a:prstGeom>
                    <a:noFill/>
                    <a:ln>
                      <a:noFill/>
                    </a:ln>
                  </pic:spPr>
                </pic:pic>
              </a:graphicData>
            </a:graphic>
          </wp:inline>
        </w:drawing>
      </w:r>
    </w:p>
    <w:p w14:paraId="42EFD6D3" w14:textId="2BB222B1" w:rsidR="00223CD6" w:rsidRDefault="00FF4E4F" w:rsidP="00100AE4">
      <w:pPr>
        <w:pStyle w:val="Caption"/>
        <w:spacing w:line="360" w:lineRule="auto"/>
        <w:rPr>
          <w:rFonts w:cs="Times New Roman"/>
          <w:iCs w:val="0"/>
          <w:szCs w:val="24"/>
          <w:lang w:val="en-US"/>
        </w:rPr>
      </w:pPr>
      <w:bookmarkStart w:id="889" w:name="_Toc27694494"/>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SPT BKA</w:t>
      </w:r>
      <w:bookmarkEnd w:id="889"/>
    </w:p>
    <w:p w14:paraId="294DB333" w14:textId="77777777" w:rsidR="00223CD6" w:rsidRPr="00223CD6" w:rsidRDefault="00223CD6" w:rsidP="00100AE4">
      <w:pPr>
        <w:spacing w:line="360" w:lineRule="auto"/>
        <w:rPr>
          <w:lang w:val="en-US"/>
        </w:rPr>
      </w:pPr>
    </w:p>
    <w:p w14:paraId="033D3286" w14:textId="77B16F1F" w:rsidR="00AE6927"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Persetujuan SPT BKA</w:t>
      </w:r>
    </w:p>
    <w:p w14:paraId="2935CE7C" w14:textId="1BBF3E3F"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SPT BKA dilakukan oleh Kepala dapat dilihat pada gambar 5.95</w:t>
      </w:r>
    </w:p>
    <w:p w14:paraId="59122C2E" w14:textId="77777777" w:rsidR="00AE6927" w:rsidRPr="007138F8"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A8CCF2F" w14:textId="613BEB2D" w:rsidR="007138F8"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BA0E30" wp14:editId="234A43E6">
            <wp:extent cx="3282950" cy="2301992"/>
            <wp:effectExtent l="0" t="0" r="0" b="317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324410" cy="2331063"/>
                    </a:xfrm>
                    <a:prstGeom prst="rect">
                      <a:avLst/>
                    </a:prstGeom>
                    <a:noFill/>
                    <a:ln>
                      <a:noFill/>
                    </a:ln>
                  </pic:spPr>
                </pic:pic>
              </a:graphicData>
            </a:graphic>
          </wp:inline>
        </w:drawing>
      </w:r>
    </w:p>
    <w:p w14:paraId="6E9F53A1" w14:textId="4CA3F0A1" w:rsidR="00FF4E4F" w:rsidRDefault="00FF4E4F" w:rsidP="00100AE4">
      <w:pPr>
        <w:pStyle w:val="Caption"/>
        <w:spacing w:line="360" w:lineRule="auto"/>
        <w:rPr>
          <w:rFonts w:cs="Times New Roman"/>
          <w:iCs w:val="0"/>
          <w:szCs w:val="24"/>
          <w:lang w:val="en-US"/>
        </w:rPr>
      </w:pPr>
      <w:bookmarkStart w:id="890" w:name="_Toc27694495"/>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SPT BKA</w:t>
      </w:r>
      <w:bookmarkEnd w:id="890"/>
    </w:p>
    <w:p w14:paraId="715842BE" w14:textId="6D00E488" w:rsidR="00FF4E4F"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2E9FACB" w14:textId="56928FCB"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gupload persetujuan SPT BKA dilakukan oleh Kepala dapat dilihat pada gambar 5.96</w:t>
      </w:r>
    </w:p>
    <w:p w14:paraId="186201C1" w14:textId="77777777" w:rsidR="00AE6927" w:rsidRPr="00C75A6D"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091F65" w14:textId="2B034B3D" w:rsidR="00C75A6D"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6A2BD7" wp14:editId="7E40D2CA">
            <wp:extent cx="3215003" cy="296227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67848" cy="3010966"/>
                    </a:xfrm>
                    <a:prstGeom prst="rect">
                      <a:avLst/>
                    </a:prstGeom>
                    <a:noFill/>
                    <a:ln>
                      <a:noFill/>
                    </a:ln>
                  </pic:spPr>
                </pic:pic>
              </a:graphicData>
            </a:graphic>
          </wp:inline>
        </w:drawing>
      </w:r>
    </w:p>
    <w:p w14:paraId="601E3858" w14:textId="5B9C09B7" w:rsidR="006E1A43" w:rsidRPr="006E1A43" w:rsidRDefault="00FF4E4F" w:rsidP="006E1A43">
      <w:pPr>
        <w:pStyle w:val="Caption"/>
        <w:spacing w:line="360" w:lineRule="auto"/>
        <w:rPr>
          <w:lang w:val="en-US"/>
        </w:rPr>
      </w:pPr>
      <w:bookmarkStart w:id="891" w:name="_Toc27694496"/>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91"/>
    </w:p>
    <w:p w14:paraId="04FD1703" w14:textId="3A4446B2"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566A4940" w14:textId="43131839"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yetujui SPT BKA dilakukan oleh Kepala dapat dilihat pada gambar 5.97</w:t>
      </w:r>
    </w:p>
    <w:p w14:paraId="11251383"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3CDD5E" w14:textId="3122206D"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42BCB5" wp14:editId="67704507">
            <wp:extent cx="3504555" cy="25527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556939" cy="2590856"/>
                    </a:xfrm>
                    <a:prstGeom prst="rect">
                      <a:avLst/>
                    </a:prstGeom>
                    <a:noFill/>
                    <a:ln>
                      <a:noFill/>
                    </a:ln>
                  </pic:spPr>
                </pic:pic>
              </a:graphicData>
            </a:graphic>
          </wp:inline>
        </w:drawing>
      </w:r>
    </w:p>
    <w:p w14:paraId="7C68866F" w14:textId="79EEA940" w:rsidR="00FF4E4F" w:rsidRDefault="00FF4E4F" w:rsidP="00100AE4">
      <w:pPr>
        <w:pStyle w:val="Caption"/>
        <w:spacing w:line="360" w:lineRule="auto"/>
        <w:rPr>
          <w:rFonts w:cs="Times New Roman"/>
          <w:iCs w:val="0"/>
          <w:szCs w:val="24"/>
          <w:lang w:val="en-US"/>
        </w:rPr>
      </w:pPr>
      <w:bookmarkStart w:id="892" w:name="_Toc27694497"/>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92"/>
    </w:p>
    <w:p w14:paraId="50FA40F1" w14:textId="46891316"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4CAE0C47" w14:textId="304F5E33"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olak SPT BKA dilakukan oleh Kepala dapat dilihat pada gambar 5.98</w:t>
      </w:r>
    </w:p>
    <w:p w14:paraId="1C6E4086"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45D3631" w14:textId="348A65A6"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6A5E42" wp14:editId="1F867045">
            <wp:extent cx="3503295" cy="2553143"/>
            <wp:effectExtent l="0" t="0" r="190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542290" cy="2581562"/>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93" w:name="_Toc27694498"/>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93"/>
    </w:p>
    <w:p w14:paraId="003C7464" w14:textId="79728411" w:rsidR="000C34D6" w:rsidRPr="00D72710" w:rsidRDefault="000C34D6"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13CE21A3" w14:textId="71E7B5A1"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persetujuan disposisi dilakukan oleh Kepala dapat dilihat pada gambar 5.99</w:t>
      </w:r>
    </w:p>
    <w:p w14:paraId="182D1011"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E25F3FC" w14:textId="1676A1F1"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2F51D9" wp14:editId="76AE121F">
            <wp:extent cx="4249595" cy="18573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363367" cy="1907101"/>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94" w:name="_Toc27694499"/>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94"/>
    </w:p>
    <w:p w14:paraId="175A01EB" w14:textId="65ED2C4D"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70FFD027" w14:textId="42ED31DE"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disposisi BKD dilakukan oleh Kepala dapat dilihat pada gambar 5.100</w:t>
      </w:r>
    </w:p>
    <w:p w14:paraId="5B052F98"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9185962" w14:textId="7897239B"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3DF33C" wp14:editId="13C641E7">
            <wp:extent cx="4167620" cy="1924050"/>
            <wp:effectExtent l="0" t="0" r="444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263996" cy="1968543"/>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95" w:name="_Toc27694500"/>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95"/>
    </w:p>
    <w:p w14:paraId="746ED5EA" w14:textId="00D9770E" w:rsidR="00223CD6" w:rsidRDefault="00223CD6" w:rsidP="00100AE4">
      <w:pPr>
        <w:spacing w:line="360" w:lineRule="auto"/>
        <w:rPr>
          <w:lang w:val="en-US"/>
        </w:rPr>
      </w:pPr>
    </w:p>
    <w:p w14:paraId="31B8F368" w14:textId="77777777" w:rsidR="000E5216" w:rsidRDefault="000E521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1F221F93"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25C5F848" w14:textId="740867F5"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disposisi BKA dilakukan oleh Kepala dapat dilihat pada gambar 5.101</w:t>
      </w:r>
    </w:p>
    <w:p w14:paraId="677C473E"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A20F1E" w14:textId="09F69D3A"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4FA8167" wp14:editId="6EBE77D2">
            <wp:extent cx="4574761" cy="21145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652660" cy="2150556"/>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96" w:name="_Toc27694501"/>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96"/>
    </w:p>
    <w:p w14:paraId="3206073F" w14:textId="36D2A511"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2721F3F8" w14:textId="7C64B511"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persetujuan SPT BKD dilakukan oleh Kepala dapat dilihat pada gambar 5.102</w:t>
      </w:r>
    </w:p>
    <w:p w14:paraId="011F418A"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59C5A9" w14:textId="112DD618"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67B0879" wp14:editId="07F4DD89">
            <wp:extent cx="5015656" cy="202882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80115" cy="2054899"/>
                    </a:xfrm>
                    <a:prstGeom prst="rect">
                      <a:avLst/>
                    </a:prstGeom>
                    <a:noFill/>
                    <a:ln>
                      <a:noFill/>
                    </a:ln>
                  </pic:spPr>
                </pic:pic>
              </a:graphicData>
            </a:graphic>
          </wp:inline>
        </w:drawing>
      </w:r>
    </w:p>
    <w:p w14:paraId="2C50D92D" w14:textId="57E398C6" w:rsidR="00233561" w:rsidRDefault="00233561" w:rsidP="00100AE4">
      <w:pPr>
        <w:pStyle w:val="Caption"/>
        <w:spacing w:line="360" w:lineRule="auto"/>
        <w:rPr>
          <w:rFonts w:cs="Times New Roman"/>
          <w:iCs w:val="0"/>
          <w:szCs w:val="24"/>
          <w:lang w:val="en-US"/>
        </w:rPr>
      </w:pPr>
      <w:bookmarkStart w:id="897" w:name="_Toc27694502"/>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97"/>
    </w:p>
    <w:p w14:paraId="5168D31F" w14:textId="3D783B61" w:rsidR="00D72710" w:rsidRDefault="00D72710">
      <w:pPr>
        <w:rPr>
          <w:lang w:val="en-US"/>
        </w:rPr>
      </w:pPr>
      <w:r>
        <w:rPr>
          <w:lang w:val="en-US"/>
        </w:rPr>
        <w:br w:type="page"/>
      </w:r>
    </w:p>
    <w:p w14:paraId="2930DC9A" w14:textId="266DF95B"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41053E65" w14:textId="60621E48"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ncari persetujuan SPT BKA dilakukan oleh Kepala dapat dilihat pada gambar 5.103</w:t>
      </w:r>
    </w:p>
    <w:p w14:paraId="45CBDD82"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D051F36" w14:textId="4D31CF53"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EB8B9B" wp14:editId="372D7335">
            <wp:extent cx="4682147" cy="1895475"/>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771019" cy="1931453"/>
                    </a:xfrm>
                    <a:prstGeom prst="rect">
                      <a:avLst/>
                    </a:prstGeom>
                    <a:noFill/>
                    <a:ln>
                      <a:noFill/>
                    </a:ln>
                  </pic:spPr>
                </pic:pic>
              </a:graphicData>
            </a:graphic>
          </wp:inline>
        </w:drawing>
      </w:r>
    </w:p>
    <w:p w14:paraId="4DF7A445" w14:textId="1ADE4AFF" w:rsidR="00BD0974" w:rsidRPr="00984013" w:rsidRDefault="00233561" w:rsidP="00984013">
      <w:pPr>
        <w:pStyle w:val="Caption"/>
        <w:spacing w:line="360" w:lineRule="auto"/>
        <w:rPr>
          <w:rFonts w:cs="Times New Roman"/>
          <w:iCs w:val="0"/>
          <w:szCs w:val="24"/>
          <w:lang w:val="en-US"/>
        </w:rPr>
      </w:pPr>
      <w:bookmarkStart w:id="898" w:name="_Toc27694503"/>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98"/>
    </w:p>
    <w:p w14:paraId="78F2ABBB" w14:textId="64EA1755"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39057C83" w14:textId="580D7447"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mberitahuan surat disposisi dilakukan oleh Kepala dapat dilihat pada gambar 5.104</w:t>
      </w:r>
    </w:p>
    <w:p w14:paraId="2E34C20F"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8D69B5C" w14:textId="00D71D64"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8F3DBF" wp14:editId="5CE0E2BF">
            <wp:extent cx="4232671" cy="220027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295825" cy="2233104"/>
                    </a:xfrm>
                    <a:prstGeom prst="rect">
                      <a:avLst/>
                    </a:prstGeom>
                    <a:noFill/>
                    <a:ln>
                      <a:noFill/>
                    </a:ln>
                  </pic:spPr>
                </pic:pic>
              </a:graphicData>
            </a:graphic>
          </wp:inline>
        </w:drawing>
      </w:r>
    </w:p>
    <w:p w14:paraId="10B32C8F" w14:textId="2A696081" w:rsidR="00984013" w:rsidRDefault="00233561" w:rsidP="00100AE4">
      <w:pPr>
        <w:pStyle w:val="Caption"/>
        <w:spacing w:line="360" w:lineRule="auto"/>
        <w:rPr>
          <w:rFonts w:cs="Times New Roman"/>
          <w:iCs w:val="0"/>
          <w:szCs w:val="24"/>
          <w:lang w:val="en-US"/>
        </w:rPr>
      </w:pPr>
      <w:bookmarkStart w:id="899" w:name="_Toc27694504"/>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Disposisi</w:t>
      </w:r>
      <w:bookmarkEnd w:id="899"/>
    </w:p>
    <w:p w14:paraId="27A80291" w14:textId="77777777" w:rsidR="00984013" w:rsidRDefault="00984013">
      <w:pPr>
        <w:rPr>
          <w:rFonts w:ascii="Times New Roman" w:hAnsi="Times New Roman" w:cs="Times New Roman"/>
          <w:b/>
          <w:i/>
          <w:sz w:val="24"/>
          <w:szCs w:val="24"/>
          <w:lang w:val="en-US"/>
        </w:rPr>
      </w:pPr>
      <w:r>
        <w:rPr>
          <w:rFonts w:cs="Times New Roman"/>
          <w:iCs/>
          <w:szCs w:val="24"/>
          <w:lang w:val="en-US"/>
        </w:rPr>
        <w:br w:type="page"/>
      </w:r>
    </w:p>
    <w:p w14:paraId="55E2FBE0" w14:textId="532D5A2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201B9E35" w14:textId="4FA614F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mberitahuan surat disposisi BKD dilakukan oleh Kepala dapat dilihat pada gambar 5.105</w:t>
      </w:r>
    </w:p>
    <w:p w14:paraId="23341523"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34C97F" w14:textId="1F6932C7"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1CDB6BD" wp14:editId="66443FA4">
            <wp:extent cx="3861046" cy="2143125"/>
            <wp:effectExtent l="0" t="0" r="635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908827" cy="2169647"/>
                    </a:xfrm>
                    <a:prstGeom prst="rect">
                      <a:avLst/>
                    </a:prstGeom>
                    <a:noFill/>
                    <a:ln>
                      <a:noFill/>
                    </a:ln>
                  </pic:spPr>
                </pic:pic>
              </a:graphicData>
            </a:graphic>
          </wp:inline>
        </w:drawing>
      </w:r>
    </w:p>
    <w:p w14:paraId="7FE5B5B6" w14:textId="071F8ED7" w:rsidR="00233561" w:rsidRDefault="00233561" w:rsidP="00100AE4">
      <w:pPr>
        <w:pStyle w:val="Caption"/>
        <w:spacing w:line="360" w:lineRule="auto"/>
        <w:rPr>
          <w:rFonts w:cs="Times New Roman"/>
          <w:iCs w:val="0"/>
          <w:szCs w:val="24"/>
          <w:lang w:val="en-US"/>
        </w:rPr>
      </w:pPr>
      <w:bookmarkStart w:id="900" w:name="_Toc27694505"/>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Disposisi BKD</w:t>
      </w:r>
      <w:bookmarkEnd w:id="900"/>
    </w:p>
    <w:p w14:paraId="1E8E85CC" w14:textId="5E911D76"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6601AEFC" w14:textId="46A03EB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mberitahuan surat disposisi BKA dilakukan oleh Kepala dapat dilihat pada gambar 5.106</w:t>
      </w:r>
    </w:p>
    <w:p w14:paraId="540BDBF2"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A35B7F" w14:textId="7DD2F29D"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0B2628E" wp14:editId="0E531124">
            <wp:extent cx="3719311" cy="2066925"/>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754102" cy="2086259"/>
                    </a:xfrm>
                    <a:prstGeom prst="rect">
                      <a:avLst/>
                    </a:prstGeom>
                    <a:noFill/>
                    <a:ln>
                      <a:noFill/>
                    </a:ln>
                  </pic:spPr>
                </pic:pic>
              </a:graphicData>
            </a:graphic>
          </wp:inline>
        </w:drawing>
      </w:r>
    </w:p>
    <w:p w14:paraId="5CAFAA11" w14:textId="23C54FF9" w:rsidR="00233561" w:rsidRDefault="00233561" w:rsidP="00100AE4">
      <w:pPr>
        <w:pStyle w:val="Caption"/>
        <w:spacing w:line="360" w:lineRule="auto"/>
        <w:rPr>
          <w:rFonts w:cs="Times New Roman"/>
          <w:iCs w:val="0"/>
          <w:szCs w:val="24"/>
          <w:lang w:val="en-US"/>
        </w:rPr>
      </w:pPr>
      <w:bookmarkStart w:id="901" w:name="_Toc27694506"/>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Disposisi BKA</w:t>
      </w:r>
      <w:bookmarkEnd w:id="901"/>
    </w:p>
    <w:p w14:paraId="6399B848" w14:textId="1B3F7E2C" w:rsidR="00984013" w:rsidRDefault="00984013" w:rsidP="00984013">
      <w:pPr>
        <w:rPr>
          <w:lang w:val="en-US"/>
        </w:rPr>
      </w:pPr>
    </w:p>
    <w:p w14:paraId="6DD8138E" w14:textId="37E44787" w:rsidR="00984013" w:rsidRDefault="00984013" w:rsidP="00984013">
      <w:pPr>
        <w:rPr>
          <w:lang w:val="en-US"/>
        </w:rPr>
      </w:pPr>
    </w:p>
    <w:p w14:paraId="4B98D5EB" w14:textId="77777777" w:rsidR="00984013" w:rsidRPr="00984013" w:rsidRDefault="00984013" w:rsidP="00984013">
      <w:pPr>
        <w:rPr>
          <w:lang w:val="en-US"/>
        </w:rPr>
      </w:pPr>
    </w:p>
    <w:p w14:paraId="1650798D" w14:textId="27B2800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E6C722C" w14:textId="12AAE2D4"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mberitahuan persetujuan SPT BKD dilakukan oleh Kepala dapat dilihat pada gambar 5.107</w:t>
      </w:r>
    </w:p>
    <w:p w14:paraId="3A4AB0C6"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5E961ED" w14:textId="67B767C1"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21441D1" wp14:editId="32B31FE0">
            <wp:extent cx="4719359" cy="2238375"/>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795615" cy="2274543"/>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902" w:name="_Toc27694507"/>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902"/>
    </w:p>
    <w:p w14:paraId="041F453B" w14:textId="06AED453" w:rsidR="00233561" w:rsidRPr="00984013"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1504F7A5" w14:textId="2359916B"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Diagram melihat pemberitahuan persetujuan SPT BKA dilakukan oleh Kepala dapat dilihat pada gambar 5.108</w:t>
      </w:r>
    </w:p>
    <w:p w14:paraId="70D4210E"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2BBE633" w14:textId="42DDAF38"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D97DBF9" wp14:editId="1B14AE80">
            <wp:extent cx="4473145" cy="2124075"/>
            <wp:effectExtent l="0" t="0" r="381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96861" cy="2182821"/>
                    </a:xfrm>
                    <a:prstGeom prst="rect">
                      <a:avLst/>
                    </a:prstGeom>
                    <a:noFill/>
                    <a:ln>
                      <a:noFill/>
                    </a:ln>
                  </pic:spPr>
                </pic:pic>
              </a:graphicData>
            </a:graphic>
          </wp:inline>
        </w:drawing>
      </w:r>
    </w:p>
    <w:p w14:paraId="36660F60" w14:textId="63C3AB6A" w:rsidR="001F59B8" w:rsidRDefault="00233561" w:rsidP="00100AE4">
      <w:pPr>
        <w:pStyle w:val="Caption"/>
        <w:spacing w:line="360" w:lineRule="auto"/>
        <w:rPr>
          <w:rFonts w:cs="Times New Roman"/>
          <w:iCs w:val="0"/>
          <w:szCs w:val="24"/>
          <w:lang w:val="en-US"/>
        </w:rPr>
      </w:pPr>
      <w:bookmarkStart w:id="903" w:name="_Toc27694508"/>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903"/>
    </w:p>
    <w:p w14:paraId="6493E589" w14:textId="77777777" w:rsidR="00984013" w:rsidRPr="00984013" w:rsidRDefault="00984013" w:rsidP="00984013">
      <w:pPr>
        <w:rPr>
          <w:lang w:val="en-US"/>
        </w:rPr>
      </w:pPr>
    </w:p>
    <w:p w14:paraId="2CFD44DB" w14:textId="13A4743D"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w:t>
      </w:r>
    </w:p>
    <w:p w14:paraId="7E477CFE" w14:textId="05B408D7" w:rsidR="009E0283" w:rsidRPr="006B35B3"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126F0583" w14:textId="1522A6F6"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surat BKD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dapat dilihat pada gambar 5.109</w:t>
      </w:r>
    </w:p>
    <w:p w14:paraId="47A4A587"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D31969" w14:textId="1ED9A30B"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C8BB22" wp14:editId="3261085F">
            <wp:extent cx="3712086" cy="2323211"/>
            <wp:effectExtent l="0" t="0" r="3175" b="127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726926" cy="2332499"/>
                    </a:xfrm>
                    <a:prstGeom prst="rect">
                      <a:avLst/>
                    </a:prstGeom>
                    <a:noFill/>
                    <a:ln>
                      <a:noFill/>
                    </a:ln>
                  </pic:spPr>
                </pic:pic>
              </a:graphicData>
            </a:graphic>
          </wp:inline>
        </w:drawing>
      </w:r>
    </w:p>
    <w:p w14:paraId="036E139B" w14:textId="345681C5" w:rsidR="009E0283" w:rsidRDefault="009E0283" w:rsidP="00100AE4">
      <w:pPr>
        <w:pStyle w:val="Caption"/>
        <w:spacing w:line="360" w:lineRule="auto"/>
        <w:rPr>
          <w:lang w:val="en-US"/>
        </w:rPr>
      </w:pPr>
      <w:bookmarkStart w:id="904" w:name="_Toc27694509"/>
      <w:r>
        <w:rPr>
          <w:lang w:val="en-US"/>
        </w:rPr>
        <w:t>Gambar 5.</w:t>
      </w:r>
      <w:r w:rsidR="00CE6EE5">
        <w:rPr>
          <w:lang w:val="en-US"/>
        </w:rPr>
        <w:t>109</w:t>
      </w:r>
      <w:r>
        <w:rPr>
          <w:lang w:val="en-US"/>
        </w:rPr>
        <w:t xml:space="preserve"> </w:t>
      </w:r>
      <w:r w:rsidRPr="00770190">
        <w:t>Sequence diagram</w:t>
      </w:r>
      <w:r>
        <w:rPr>
          <w:lang w:val="en-US"/>
        </w:rPr>
        <w:t xml:space="preserve"> Melihat </w:t>
      </w:r>
      <w:r w:rsidR="008A5919">
        <w:rPr>
          <w:lang w:val="en-US"/>
        </w:rPr>
        <w:t>Surat</w:t>
      </w:r>
      <w:r>
        <w:rPr>
          <w:lang w:val="en-US"/>
        </w:rPr>
        <w:t xml:space="preserve"> BKD</w:t>
      </w:r>
      <w:bookmarkEnd w:id="904"/>
    </w:p>
    <w:p w14:paraId="7D711435" w14:textId="3EAC4E6E" w:rsidR="009E0283" w:rsidRPr="006B35B3"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1E346AF5" w14:textId="6213CAD1"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rsetujuan disposisi BKD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dapat dilihat pada gambar 5.110</w:t>
      </w:r>
    </w:p>
    <w:p w14:paraId="130E147B"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D3BD3E" w14:textId="371BEBB3"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D4E8D7B" wp14:editId="0C1D029B">
            <wp:extent cx="3144891" cy="2616781"/>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166191" cy="2634504"/>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905" w:name="_Toc27694510"/>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905"/>
    </w:p>
    <w:p w14:paraId="3E366E1D" w14:textId="52266717" w:rsidR="009E0283" w:rsidRPr="006B35B3" w:rsidRDefault="009E0283"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1A372620" w14:textId="5C49299D"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ambah SPT BKD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dapat dilihat pada gambar 5.111</w:t>
      </w:r>
    </w:p>
    <w:p w14:paraId="516491B8"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38C5B0" w14:textId="585C8599"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DBC31C3" wp14:editId="6CC23CF4">
            <wp:extent cx="4225711" cy="4297045"/>
            <wp:effectExtent l="0" t="0" r="3810" b="8255"/>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232349" cy="4303795"/>
                    </a:xfrm>
                    <a:prstGeom prst="rect">
                      <a:avLst/>
                    </a:prstGeom>
                    <a:noFill/>
                    <a:ln>
                      <a:noFill/>
                    </a:ln>
                  </pic:spPr>
                </pic:pic>
              </a:graphicData>
            </a:graphic>
          </wp:inline>
        </w:drawing>
      </w:r>
    </w:p>
    <w:p w14:paraId="492B3350" w14:textId="34324789" w:rsidR="009E0283" w:rsidRDefault="009E0283" w:rsidP="00100AE4">
      <w:pPr>
        <w:pStyle w:val="Caption"/>
        <w:spacing w:line="360" w:lineRule="auto"/>
        <w:rPr>
          <w:lang w:val="en-US"/>
        </w:rPr>
      </w:pPr>
      <w:bookmarkStart w:id="906" w:name="_Toc27694511"/>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906"/>
    </w:p>
    <w:p w14:paraId="07EF298A" w14:textId="7D1953A5" w:rsidR="006B35B3" w:rsidRDefault="006B35B3">
      <w:pPr>
        <w:rPr>
          <w:lang w:val="en-US"/>
        </w:rPr>
      </w:pPr>
      <w:r>
        <w:rPr>
          <w:lang w:val="en-US"/>
        </w:rPr>
        <w:br w:type="page"/>
      </w:r>
    </w:p>
    <w:p w14:paraId="22FD4A86" w14:textId="2CD4BACF"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4F2C35C8" w14:textId="71CDC0D5"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SPT BKD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dapat dilihat pada gambar 5.112</w:t>
      </w:r>
    </w:p>
    <w:p w14:paraId="594535C2"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637645B" w14:textId="74D25E4F"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A91354E" wp14:editId="2EF7105E">
            <wp:extent cx="3992880" cy="2274101"/>
            <wp:effectExtent l="0" t="0" r="762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999584" cy="2277919"/>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907" w:name="_Toc27694512"/>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907"/>
    </w:p>
    <w:p w14:paraId="31673A7E" w14:textId="30321A44"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6DE3FD5A" w14:textId="237D6917"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gajukan SPT BKD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dapat dilihat pada gambar 5.113</w:t>
      </w:r>
    </w:p>
    <w:p w14:paraId="3874A4D3"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937DC32" w14:textId="0B803898"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BF53F8" wp14:editId="7CBCBA0F">
            <wp:extent cx="3258693" cy="2715578"/>
            <wp:effectExtent l="0" t="0" r="0" b="889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262286" cy="2718572"/>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908" w:name="_Toc27694513"/>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908"/>
    </w:p>
    <w:p w14:paraId="0C08B666" w14:textId="06D4EB31" w:rsidR="00233561" w:rsidRPr="006B35B3" w:rsidRDefault="00233561"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159F7432" w14:textId="21F48E80"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00F74DEF">
        <w:rPr>
          <w:rFonts w:ascii="Times New Roman" w:hAnsi="Times New Roman" w:cs="Times New Roman"/>
          <w:sz w:val="24"/>
          <w:szCs w:val="24"/>
          <w:lang w:val="en-US"/>
        </w:rPr>
        <w:t>mencari surat</w:t>
      </w:r>
      <w:r>
        <w:rPr>
          <w:rFonts w:ascii="Times New Roman" w:hAnsi="Times New Roman" w:cs="Times New Roman"/>
          <w:sz w:val="24"/>
          <w:szCs w:val="24"/>
          <w:lang w:val="en-US"/>
        </w:rPr>
        <w:t xml:space="preserve"> BKD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dapat dilihat pada gambar 5.114</w:t>
      </w:r>
    </w:p>
    <w:p w14:paraId="20F29734"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2A361B6D" w14:textId="3FC95A34" w:rsidR="00AD3511"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A99A2B" wp14:editId="78A7462F">
            <wp:extent cx="4110052" cy="2019300"/>
            <wp:effectExtent l="0" t="0" r="508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18718" cy="2023558"/>
                    </a:xfrm>
                    <a:prstGeom prst="rect">
                      <a:avLst/>
                    </a:prstGeom>
                    <a:noFill/>
                    <a:ln>
                      <a:noFill/>
                    </a:ln>
                  </pic:spPr>
                </pic:pic>
              </a:graphicData>
            </a:graphic>
          </wp:inline>
        </w:drawing>
      </w:r>
    </w:p>
    <w:p w14:paraId="454A14C3" w14:textId="15EBDEF0" w:rsidR="00233561" w:rsidRDefault="00233561" w:rsidP="00100AE4">
      <w:pPr>
        <w:pStyle w:val="Caption"/>
        <w:spacing w:line="360" w:lineRule="auto"/>
        <w:rPr>
          <w:rFonts w:cs="Times New Roman"/>
          <w:iCs w:val="0"/>
          <w:szCs w:val="24"/>
          <w:lang w:val="en-US"/>
        </w:rPr>
      </w:pPr>
      <w:bookmarkStart w:id="909" w:name="_Toc27694514"/>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8A5919">
        <w:rPr>
          <w:rFonts w:cs="Times New Roman"/>
          <w:iCs w:val="0"/>
          <w:szCs w:val="24"/>
          <w:lang w:val="en-US"/>
        </w:rPr>
        <w:t>Surat</w:t>
      </w:r>
      <w:r>
        <w:rPr>
          <w:rFonts w:cs="Times New Roman"/>
          <w:iCs w:val="0"/>
          <w:szCs w:val="24"/>
          <w:lang w:val="en-US"/>
        </w:rPr>
        <w:t xml:space="preserve"> BKD</w:t>
      </w:r>
      <w:bookmarkEnd w:id="909"/>
    </w:p>
    <w:p w14:paraId="278E495D" w14:textId="21394E86" w:rsidR="00233561" w:rsidRPr="006B35B3"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4268499C" w14:textId="5A6533B7"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00F74DEF">
        <w:rPr>
          <w:rFonts w:ascii="Times New Roman" w:hAnsi="Times New Roman" w:cs="Times New Roman"/>
          <w:sz w:val="24"/>
          <w:szCs w:val="24"/>
          <w:lang w:val="en-US"/>
        </w:rPr>
        <w:t>mencari</w:t>
      </w:r>
      <w:r>
        <w:rPr>
          <w:rFonts w:ascii="Times New Roman" w:hAnsi="Times New Roman" w:cs="Times New Roman"/>
          <w:sz w:val="24"/>
          <w:szCs w:val="24"/>
          <w:lang w:val="en-US"/>
        </w:rPr>
        <w:t xml:space="preserve"> SPT BKD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dapat dilihat pada gambar 5.115</w:t>
      </w:r>
    </w:p>
    <w:p w14:paraId="540E448A"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C2E981F" w14:textId="0DB8597C" w:rsidR="00AD3511"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AD1D5F5" wp14:editId="5BD0DF86">
            <wp:extent cx="4202430" cy="1831218"/>
            <wp:effectExtent l="0" t="0" r="762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214755" cy="1836589"/>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910" w:name="_Toc27694515"/>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910"/>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16B4CA1B" w:rsidR="00233561" w:rsidRPr="00190C66" w:rsidRDefault="00233561" w:rsidP="00190C66">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1501688B" w14:textId="2F8E1C39"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surat BKD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dapat dilihat pada gambar 5.116</w:t>
      </w:r>
    </w:p>
    <w:p w14:paraId="339923DB" w14:textId="77777777" w:rsidR="00190C66" w:rsidRPr="004A7F50" w:rsidRDefault="00190C66" w:rsidP="00190C66">
      <w:pPr>
        <w:pStyle w:val="ListParagraph"/>
        <w:spacing w:after="0" w:line="360" w:lineRule="auto"/>
        <w:ind w:left="567"/>
        <w:jc w:val="both"/>
        <w:rPr>
          <w:rFonts w:ascii="Times New Roman" w:hAnsi="Times New Roman" w:cs="Times New Roman"/>
          <w:iCs/>
          <w:color w:val="000000" w:themeColor="text1"/>
          <w:sz w:val="24"/>
          <w:szCs w:val="24"/>
          <w:lang w:val="en-US"/>
        </w:rPr>
      </w:pPr>
    </w:p>
    <w:p w14:paraId="41FE552F" w14:textId="7690266B" w:rsidR="004A7F50" w:rsidRPr="00190C66" w:rsidRDefault="00160E6A"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3C869F" wp14:editId="7E8CA414">
            <wp:extent cx="4163490" cy="2486660"/>
            <wp:effectExtent l="0" t="0" r="8890" b="889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172411" cy="2491988"/>
                    </a:xfrm>
                    <a:prstGeom prst="rect">
                      <a:avLst/>
                    </a:prstGeom>
                    <a:noFill/>
                    <a:ln>
                      <a:noFill/>
                    </a:ln>
                  </pic:spPr>
                </pic:pic>
              </a:graphicData>
            </a:graphic>
          </wp:inline>
        </w:drawing>
      </w:r>
    </w:p>
    <w:p w14:paraId="2203338E" w14:textId="1CABDA3F" w:rsidR="00233561" w:rsidRDefault="00233561" w:rsidP="00100AE4">
      <w:pPr>
        <w:pStyle w:val="Caption"/>
        <w:spacing w:line="360" w:lineRule="auto"/>
        <w:rPr>
          <w:rFonts w:cs="Times New Roman"/>
          <w:iCs w:val="0"/>
          <w:szCs w:val="24"/>
          <w:lang w:val="en-US"/>
        </w:rPr>
      </w:pPr>
      <w:bookmarkStart w:id="911" w:name="_Toc27694516"/>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BKD</w:t>
      </w:r>
      <w:bookmarkEnd w:id="911"/>
    </w:p>
    <w:p w14:paraId="78665F61" w14:textId="4497884B" w:rsidR="00233561" w:rsidRPr="00190C66"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B10F4D7" w14:textId="40C341C7"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SPT BKD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dapat dilihat pada gambar 5.117</w:t>
      </w:r>
    </w:p>
    <w:p w14:paraId="2FD86113" w14:textId="77777777" w:rsidR="00190C66" w:rsidRPr="004A7F50" w:rsidRDefault="00190C66" w:rsidP="00190C6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88C2F8" w14:textId="5AFCF7A1" w:rsidR="004A7F50" w:rsidRPr="00190C66" w:rsidRDefault="00160E6A"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7E7133D" wp14:editId="47A8C7AA">
            <wp:extent cx="4308475" cy="2228054"/>
            <wp:effectExtent l="0" t="0" r="0" b="127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322287" cy="2235197"/>
                    </a:xfrm>
                    <a:prstGeom prst="rect">
                      <a:avLst/>
                    </a:prstGeom>
                    <a:noFill/>
                    <a:ln>
                      <a:noFill/>
                    </a:ln>
                  </pic:spPr>
                </pic:pic>
              </a:graphicData>
            </a:graphic>
          </wp:inline>
        </w:drawing>
      </w:r>
    </w:p>
    <w:p w14:paraId="0A6610A4" w14:textId="58B95FC0" w:rsidR="00233561" w:rsidRDefault="00233561" w:rsidP="00100AE4">
      <w:pPr>
        <w:pStyle w:val="Caption"/>
        <w:spacing w:line="360" w:lineRule="auto"/>
        <w:rPr>
          <w:rFonts w:cs="Times New Roman"/>
          <w:iCs w:val="0"/>
          <w:szCs w:val="24"/>
          <w:lang w:val="en-US"/>
        </w:rPr>
      </w:pPr>
      <w:bookmarkStart w:id="912" w:name="_Toc27694517"/>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912"/>
    </w:p>
    <w:p w14:paraId="5A9B1D0B" w14:textId="0BB62191" w:rsidR="00190C66" w:rsidRDefault="00190C66" w:rsidP="00190C66">
      <w:pPr>
        <w:rPr>
          <w:lang w:val="en-US"/>
        </w:rPr>
      </w:pPr>
    </w:p>
    <w:p w14:paraId="1CDA84A5" w14:textId="4DFDF3AE"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w:t>
      </w:r>
    </w:p>
    <w:p w14:paraId="68D2D83B" w14:textId="43D23820"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4D3C1B88" w14:textId="4456F1F7"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surat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dapat dilihat pada gambar 5.118</w:t>
      </w:r>
    </w:p>
    <w:p w14:paraId="6C9FE5B4"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DBEC6A" w14:textId="3C9044B0" w:rsidR="00954874" w:rsidRPr="00F74DEF" w:rsidRDefault="00160E6A"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DD639A0" wp14:editId="64B75FB9">
            <wp:extent cx="3582670" cy="2252596"/>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597856" cy="2262144"/>
                    </a:xfrm>
                    <a:prstGeom prst="rect">
                      <a:avLst/>
                    </a:prstGeom>
                    <a:noFill/>
                    <a:ln>
                      <a:noFill/>
                    </a:ln>
                  </pic:spPr>
                </pic:pic>
              </a:graphicData>
            </a:graphic>
          </wp:inline>
        </w:drawing>
      </w:r>
    </w:p>
    <w:p w14:paraId="7BBE4119" w14:textId="44EAB25F" w:rsidR="00D33033" w:rsidRDefault="00D33033" w:rsidP="00100AE4">
      <w:pPr>
        <w:pStyle w:val="Caption"/>
        <w:spacing w:line="360" w:lineRule="auto"/>
        <w:rPr>
          <w:rFonts w:cs="Times New Roman"/>
          <w:iCs w:val="0"/>
          <w:szCs w:val="24"/>
          <w:lang w:val="en-US"/>
        </w:rPr>
      </w:pPr>
      <w:bookmarkStart w:id="913" w:name="_Toc27694518"/>
      <w:r>
        <w:rPr>
          <w:lang w:val="en-US"/>
        </w:rPr>
        <w:t>Gambar 5.</w:t>
      </w:r>
      <w:r w:rsidR="00CE6EE5">
        <w:rPr>
          <w:lang w:val="en-US"/>
        </w:rPr>
        <w:t>118</w:t>
      </w:r>
      <w:r>
        <w:rPr>
          <w:lang w:val="en-US"/>
        </w:rPr>
        <w:t xml:space="preserve"> </w:t>
      </w:r>
      <w:r w:rsidRPr="00770190">
        <w:t>Sequence diagram</w:t>
      </w:r>
      <w:r>
        <w:rPr>
          <w:lang w:val="en-US"/>
        </w:rPr>
        <w:t xml:space="preserve"> Melihat </w:t>
      </w:r>
      <w:r w:rsidR="008A5919">
        <w:rPr>
          <w:lang w:val="en-US"/>
        </w:rPr>
        <w:t>Surat</w:t>
      </w:r>
      <w:r>
        <w:rPr>
          <w:lang w:val="en-US"/>
        </w:rPr>
        <w:t xml:space="preserve"> </w:t>
      </w:r>
      <w:r>
        <w:rPr>
          <w:rFonts w:cs="Times New Roman"/>
          <w:iCs w:val="0"/>
          <w:szCs w:val="24"/>
          <w:lang w:val="en-US"/>
        </w:rPr>
        <w:t>BKA</w:t>
      </w:r>
      <w:bookmarkEnd w:id="913"/>
    </w:p>
    <w:p w14:paraId="4CD44AFA" w14:textId="4577A0EF"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5F08A979" w14:textId="09E238DA"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rsetujuan disposisi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dapat dilihat pada gambar 5.119</w:t>
      </w:r>
    </w:p>
    <w:p w14:paraId="7C4E3308"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355F84D" w14:textId="40C06BCA" w:rsidR="00954874" w:rsidRPr="00F74DEF" w:rsidRDefault="00160E6A"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8C84F2" wp14:editId="3850177B">
            <wp:extent cx="3336925" cy="2784973"/>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347062" cy="2793434"/>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914" w:name="_Toc27694519"/>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914"/>
    </w:p>
    <w:p w14:paraId="36A05A73" w14:textId="205E0AA8" w:rsidR="00D33033" w:rsidRPr="00DB441A"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2E2C8749" w14:textId="46FE59F7"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rsetujuan disposisi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dapat dilihat pada gambar 5.120</w:t>
      </w:r>
    </w:p>
    <w:p w14:paraId="42C22C5B" w14:textId="77777777" w:rsidR="00DB441A" w:rsidRPr="00954874" w:rsidRDefault="00DB441A" w:rsidP="00DB441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1A3DA9" w14:textId="042F79EE" w:rsidR="00954874" w:rsidRPr="00DB441A" w:rsidRDefault="00160E6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41C01F3" wp14:editId="7306D0C1">
            <wp:extent cx="4124605" cy="4203065"/>
            <wp:effectExtent l="0" t="0" r="9525" b="6985"/>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130426" cy="4208997"/>
                    </a:xfrm>
                    <a:prstGeom prst="rect">
                      <a:avLst/>
                    </a:prstGeom>
                    <a:noFill/>
                    <a:ln>
                      <a:noFill/>
                    </a:ln>
                  </pic:spPr>
                </pic:pic>
              </a:graphicData>
            </a:graphic>
          </wp:inline>
        </w:drawing>
      </w:r>
    </w:p>
    <w:p w14:paraId="40BAB230" w14:textId="3AC02491" w:rsidR="00D33033" w:rsidRDefault="00D33033" w:rsidP="00100AE4">
      <w:pPr>
        <w:pStyle w:val="Caption"/>
        <w:spacing w:line="360" w:lineRule="auto"/>
        <w:rPr>
          <w:rFonts w:cs="Times New Roman"/>
          <w:iCs w:val="0"/>
          <w:szCs w:val="24"/>
          <w:lang w:val="en-US"/>
        </w:rPr>
      </w:pPr>
      <w:bookmarkStart w:id="915" w:name="_Toc27694520"/>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915"/>
    </w:p>
    <w:p w14:paraId="78479AE0" w14:textId="6E0D7929" w:rsidR="00DB441A" w:rsidRDefault="00DB441A">
      <w:pPr>
        <w:rPr>
          <w:lang w:val="en-US"/>
        </w:rPr>
      </w:pPr>
      <w:r>
        <w:rPr>
          <w:lang w:val="en-US"/>
        </w:rPr>
        <w:br w:type="page"/>
      </w:r>
    </w:p>
    <w:p w14:paraId="5552AF0E" w14:textId="7D4EC864"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129D61DD" w14:textId="4CFE792A"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SPT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dapat dilihat pada gambar 5.121</w:t>
      </w:r>
    </w:p>
    <w:p w14:paraId="4FABF330"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D2C56FB" w14:textId="0A03BDFC" w:rsidR="00954874" w:rsidRPr="00DB441A" w:rsidRDefault="00477FCC"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1C2E8FB" wp14:editId="3E89237F">
            <wp:extent cx="3872986" cy="235267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893643" cy="2365223"/>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916" w:name="_Toc27694521"/>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916"/>
    </w:p>
    <w:p w14:paraId="45BEF7B2" w14:textId="4700B185"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A64C039" w14:textId="60775BD7"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Mengajukan SPT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dapat dilihat pada gambar 5.122</w:t>
      </w:r>
    </w:p>
    <w:p w14:paraId="62776B85"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0F48A8F" w14:textId="63840C59" w:rsidR="00954874" w:rsidRPr="00DB441A" w:rsidRDefault="00477FCC"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1ECD1F" wp14:editId="5B416ADC">
            <wp:extent cx="3248222" cy="2714625"/>
            <wp:effectExtent l="0" t="0" r="952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61579" cy="2725788"/>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917" w:name="_Toc27694522"/>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917"/>
    </w:p>
    <w:p w14:paraId="3A1B2B25" w14:textId="7DB5EEAE"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7EF78AD2" w14:textId="70BE7EC0"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surat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dapat dilihat pada gambar 5.123</w:t>
      </w:r>
    </w:p>
    <w:p w14:paraId="4A56CCB1" w14:textId="77777777" w:rsidR="000A2F3C" w:rsidRPr="00A64F07"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D236192" w14:textId="479A1D9B" w:rsidR="00A64F07"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DA7F95" wp14:editId="70C71B3B">
            <wp:extent cx="4040505" cy="1989712"/>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56233" cy="1997457"/>
                    </a:xfrm>
                    <a:prstGeom prst="rect">
                      <a:avLst/>
                    </a:prstGeom>
                    <a:noFill/>
                    <a:ln>
                      <a:noFill/>
                    </a:ln>
                  </pic:spPr>
                </pic:pic>
              </a:graphicData>
            </a:graphic>
          </wp:inline>
        </w:drawing>
      </w:r>
    </w:p>
    <w:p w14:paraId="3F52FFA3" w14:textId="13E3ADBE" w:rsidR="00542561" w:rsidRDefault="00542561" w:rsidP="00100AE4">
      <w:pPr>
        <w:pStyle w:val="Caption"/>
        <w:spacing w:line="360" w:lineRule="auto"/>
        <w:rPr>
          <w:lang w:val="en-US"/>
        </w:rPr>
      </w:pPr>
      <w:bookmarkStart w:id="918" w:name="_Toc27694523"/>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8A5919">
        <w:rPr>
          <w:rFonts w:cs="Times New Roman"/>
          <w:iCs w:val="0"/>
          <w:szCs w:val="24"/>
          <w:lang w:val="en-US"/>
        </w:rPr>
        <w:t>Surat</w:t>
      </w:r>
      <w:r>
        <w:rPr>
          <w:rFonts w:cs="Times New Roman"/>
          <w:iCs w:val="0"/>
          <w:szCs w:val="24"/>
          <w:lang w:val="en-US"/>
        </w:rPr>
        <w:t xml:space="preserve"> BKA</w:t>
      </w:r>
      <w:bookmarkEnd w:id="918"/>
    </w:p>
    <w:p w14:paraId="6E25D7D8" w14:textId="12048875"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455257BE" w14:textId="53FCC660"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ncari SPT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dapat dilihat pada gambar 5.124</w:t>
      </w:r>
    </w:p>
    <w:p w14:paraId="14316091" w14:textId="77777777" w:rsidR="000A2F3C" w:rsidRPr="00A64F07"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2FDB942" w14:textId="5E3CA49A" w:rsidR="00A64F07"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2397D7F" wp14:editId="06A31CF4">
            <wp:extent cx="4307205" cy="1876874"/>
            <wp:effectExtent l="0" t="0" r="0" b="952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319440" cy="1882205"/>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919" w:name="_Toc27694524"/>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919"/>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4ADF716B" w:rsidR="00542561" w:rsidRPr="000A2F3C"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1DAA62CD" w14:textId="47FC6744"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surat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dapat dilihat pada gambar 5.125</w:t>
      </w:r>
    </w:p>
    <w:p w14:paraId="021FEBEC" w14:textId="77777777" w:rsidR="000A2F3C" w:rsidRPr="00881A9E"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7DDF29" w14:textId="50BC91DC" w:rsidR="00881A9E"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EB6B497" wp14:editId="497F8A0A">
            <wp:extent cx="4183416" cy="2510155"/>
            <wp:effectExtent l="0" t="0" r="7620" b="4445"/>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186284" cy="2511876"/>
                    </a:xfrm>
                    <a:prstGeom prst="rect">
                      <a:avLst/>
                    </a:prstGeom>
                    <a:noFill/>
                    <a:ln>
                      <a:noFill/>
                    </a:ln>
                  </pic:spPr>
                </pic:pic>
              </a:graphicData>
            </a:graphic>
          </wp:inline>
        </w:drawing>
      </w:r>
    </w:p>
    <w:p w14:paraId="0BE27C7A" w14:textId="182E7560" w:rsidR="00542561" w:rsidRDefault="00542561" w:rsidP="00100AE4">
      <w:pPr>
        <w:pStyle w:val="Caption"/>
        <w:spacing w:line="360" w:lineRule="auto"/>
        <w:rPr>
          <w:rFonts w:cs="Times New Roman"/>
          <w:iCs w:val="0"/>
          <w:szCs w:val="24"/>
          <w:lang w:val="en-US"/>
        </w:rPr>
      </w:pPr>
      <w:bookmarkStart w:id="920" w:name="_Toc27694525"/>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BKA</w:t>
      </w:r>
      <w:bookmarkEnd w:id="920"/>
    </w:p>
    <w:p w14:paraId="0ACE015B" w14:textId="2C9D1071" w:rsidR="00542561" w:rsidRPr="000A2F3C"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10B28647" w14:textId="139BCE06"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melihat pemberitahuan SPT BKA dilakukan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dapat dilihat pada gambar 5.126</w:t>
      </w:r>
    </w:p>
    <w:p w14:paraId="51E9C835" w14:textId="77777777" w:rsidR="000A2F3C" w:rsidRPr="00881A9E"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C3F0A4" w14:textId="75CF1C55" w:rsidR="00881A9E"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B9E4522" wp14:editId="25653066">
            <wp:extent cx="3935589" cy="2037701"/>
            <wp:effectExtent l="0" t="0" r="8255" b="127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950031" cy="2045178"/>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921" w:name="_Toc27694526"/>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921"/>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22" w:name="_Toc13164854"/>
      <w:bookmarkStart w:id="923" w:name="_Toc26745672"/>
      <w:r w:rsidRPr="0032555B">
        <w:rPr>
          <w:rFonts w:cs="Times New Roman"/>
          <w:i/>
          <w:szCs w:val="28"/>
        </w:rPr>
        <w:lastRenderedPageBreak/>
        <w:t>Class Diagram</w:t>
      </w:r>
      <w:bookmarkEnd w:id="922"/>
      <w:bookmarkEnd w:id="923"/>
    </w:p>
    <w:p w14:paraId="30312A86" w14:textId="3C8FC578"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6366998A" w:rsidR="000D2CE9" w:rsidRDefault="000D2CE9" w:rsidP="00100AE4">
      <w:pPr>
        <w:pStyle w:val="ListParagraph"/>
        <w:keepNext/>
        <w:spacing w:line="360" w:lineRule="auto"/>
        <w:ind w:left="0"/>
        <w:jc w:val="center"/>
        <w:rPr>
          <w:noProof/>
        </w:rPr>
      </w:pPr>
    </w:p>
    <w:p w14:paraId="721D2D61" w14:textId="215F3AF7" w:rsidR="00D41778" w:rsidRPr="0032555B" w:rsidRDefault="00247AB9" w:rsidP="00100AE4">
      <w:pPr>
        <w:pStyle w:val="ListParagraph"/>
        <w:keepNext/>
        <w:spacing w:line="360" w:lineRule="auto"/>
        <w:ind w:left="0"/>
        <w:jc w:val="center"/>
        <w:rPr>
          <w:rFonts w:ascii="Times New Roman" w:hAnsi="Times New Roman" w:cs="Times New Roman"/>
        </w:rPr>
      </w:pPr>
      <w:r>
        <w:rPr>
          <w:noProof/>
        </w:rPr>
        <w:drawing>
          <wp:inline distT="0" distB="0" distL="0" distR="0" wp14:anchorId="40F3F9BA" wp14:editId="777AB2CA">
            <wp:extent cx="5040630" cy="743521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040630" cy="7435215"/>
                    </a:xfrm>
                    <a:prstGeom prst="rect">
                      <a:avLst/>
                    </a:prstGeom>
                    <a:noFill/>
                    <a:ln>
                      <a:noFill/>
                    </a:ln>
                  </pic:spPr>
                </pic:pic>
              </a:graphicData>
            </a:graphic>
          </wp:inline>
        </w:drawing>
      </w:r>
    </w:p>
    <w:p w14:paraId="4DA6226D" w14:textId="409C303D" w:rsidR="000D2CE9" w:rsidRPr="00FE3D31" w:rsidRDefault="000D2CE9" w:rsidP="00100AE4">
      <w:pPr>
        <w:pStyle w:val="Caption"/>
        <w:spacing w:line="360" w:lineRule="auto"/>
      </w:pPr>
      <w:bookmarkStart w:id="924" w:name="_Toc13160190"/>
      <w:bookmarkStart w:id="925" w:name="_Toc27694527"/>
      <w:r w:rsidRPr="00FE3D31">
        <w:t>Gambar 5.</w:t>
      </w:r>
      <w:r>
        <w:rPr>
          <w:lang w:val="en-US"/>
        </w:rPr>
        <w:t>127</w:t>
      </w:r>
      <w:r w:rsidRPr="00FE3D31">
        <w:rPr>
          <w:rStyle w:val="SubtleEmphasis"/>
          <w:i/>
        </w:rPr>
        <w:t xml:space="preserve"> </w:t>
      </w:r>
      <w:r w:rsidRPr="00FE3D31">
        <w:t>Class Diagram</w:t>
      </w:r>
      <w:bookmarkEnd w:id="924"/>
      <w:r w:rsidRPr="00FE3D31">
        <w:t xml:space="preserve"> </w:t>
      </w:r>
      <w:r w:rsidR="00D41778" w:rsidRPr="00FE3D31">
        <w:t xml:space="preserve">Sistem </w:t>
      </w:r>
      <w:r w:rsidR="00D41778">
        <w:rPr>
          <w:lang w:val="en-US"/>
        </w:rPr>
        <w:t>Manajemen Surat Perintah Tugas</w:t>
      </w:r>
      <w:bookmarkEnd w:id="925"/>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26" w:name="_Toc11637827"/>
      <w:bookmarkStart w:id="927" w:name="_Toc11640295"/>
      <w:bookmarkStart w:id="928" w:name="_Toc13164855"/>
      <w:bookmarkStart w:id="929" w:name="_Toc26745673"/>
      <w:r w:rsidRPr="0032555B">
        <w:rPr>
          <w:rFonts w:cs="Times New Roman"/>
          <w:i/>
        </w:rPr>
        <w:lastRenderedPageBreak/>
        <w:t>Database</w:t>
      </w:r>
      <w:bookmarkEnd w:id="926"/>
      <w:bookmarkEnd w:id="927"/>
      <w:bookmarkEnd w:id="928"/>
      <w:bookmarkEnd w:id="929"/>
    </w:p>
    <w:p w14:paraId="458FE71E" w14:textId="5B5AA1E3"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152027">
        <w:rPr>
          <w:rFonts w:ascii="Times New Roman" w:hAnsi="Times New Roman" w:cs="Times New Roman"/>
          <w:sz w:val="24"/>
          <w:szCs w:val="24"/>
          <w:lang w:val="en-US"/>
        </w:rPr>
        <w:t>Manajemen Surat Perintah Tugas.</w:t>
      </w:r>
    </w:p>
    <w:p w14:paraId="3F015682" w14:textId="77777777" w:rsidR="008A4866" w:rsidRDefault="008A4866" w:rsidP="00100AE4">
      <w:pPr>
        <w:spacing w:after="0" w:line="360" w:lineRule="auto"/>
        <w:ind w:firstLine="432"/>
        <w:jc w:val="both"/>
        <w:rPr>
          <w:rFonts w:ascii="Times New Roman" w:hAnsi="Times New Roman" w:cs="Times New Roman"/>
          <w:sz w:val="24"/>
          <w:szCs w:val="24"/>
          <w:lang w:val="en-US"/>
        </w:rPr>
      </w:pPr>
    </w:p>
    <w:p w14:paraId="2A98DF8D" w14:textId="06AE63F6" w:rsidR="000E58EA" w:rsidRPr="00F1002F" w:rsidRDefault="008A4866" w:rsidP="008A4866">
      <w:pPr>
        <w:spacing w:after="0" w:line="360" w:lineRule="auto"/>
        <w:jc w:val="center"/>
        <w:rPr>
          <w:rFonts w:ascii="Times New Roman" w:hAnsi="Times New Roman" w:cs="Times New Roman"/>
          <w:sz w:val="24"/>
        </w:rPr>
      </w:pPr>
      <w:r>
        <w:rPr>
          <w:noProof/>
        </w:rPr>
        <w:drawing>
          <wp:inline distT="0" distB="0" distL="0" distR="0" wp14:anchorId="6B3D9973" wp14:editId="150E297F">
            <wp:extent cx="5424061" cy="2457450"/>
            <wp:effectExtent l="0" t="0" r="571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37913" cy="2463726"/>
                    </a:xfrm>
                    <a:prstGeom prst="rect">
                      <a:avLst/>
                    </a:prstGeom>
                    <a:noFill/>
                    <a:ln>
                      <a:noFill/>
                    </a:ln>
                  </pic:spPr>
                </pic:pic>
              </a:graphicData>
            </a:graphic>
          </wp:inline>
        </w:drawing>
      </w:r>
    </w:p>
    <w:p w14:paraId="3A915E5D" w14:textId="19AF0117" w:rsidR="000D2CE9" w:rsidRDefault="000D2CE9" w:rsidP="00100AE4">
      <w:pPr>
        <w:pStyle w:val="Caption"/>
        <w:spacing w:line="360" w:lineRule="auto"/>
        <w:rPr>
          <w:lang w:val="en-US"/>
        </w:rPr>
      </w:pPr>
      <w:bookmarkStart w:id="930" w:name="_Toc13160191"/>
      <w:bookmarkStart w:id="931" w:name="_Toc27694528"/>
      <w:r w:rsidRPr="00FE3D31">
        <w:t>Gambar 5.</w:t>
      </w:r>
      <w:r>
        <w:rPr>
          <w:lang w:val="en-US"/>
        </w:rPr>
        <w:t>128</w:t>
      </w:r>
      <w:r w:rsidR="00152027">
        <w:rPr>
          <w:rStyle w:val="SubtleEmphasis"/>
          <w:i/>
          <w:lang w:val="en-US"/>
        </w:rPr>
        <w:t xml:space="preserve"> </w:t>
      </w:r>
      <w:r w:rsidRPr="00FE3D31">
        <w:t xml:space="preserve">Database Sistem </w:t>
      </w:r>
      <w:bookmarkEnd w:id="930"/>
      <w:r>
        <w:rPr>
          <w:lang w:val="en-US"/>
        </w:rPr>
        <w:t xml:space="preserve">Manajemen </w:t>
      </w:r>
      <w:r w:rsidR="008A5919">
        <w:rPr>
          <w:lang w:val="en-US"/>
        </w:rPr>
        <w:t>Surat</w:t>
      </w:r>
      <w:r>
        <w:rPr>
          <w:lang w:val="en-US"/>
        </w:rPr>
        <w:t xml:space="preserve"> Perintah Tugas</w:t>
      </w:r>
      <w:bookmarkEnd w:id="931"/>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32" w:name="_Toc511629689"/>
      <w:bookmarkStart w:id="933" w:name="_Toc11637828"/>
      <w:bookmarkStart w:id="934" w:name="_Toc11640296"/>
      <w:bookmarkStart w:id="935" w:name="_Toc13164856"/>
      <w:bookmarkStart w:id="936" w:name="_Toc26745674"/>
      <w:bookmarkStart w:id="937" w:name="_Hlk26285502"/>
      <w:r w:rsidRPr="0032555B">
        <w:rPr>
          <w:rFonts w:cs="Times New Roman"/>
        </w:rPr>
        <w:lastRenderedPageBreak/>
        <w:t>Rancangan Antarmuka</w:t>
      </w:r>
      <w:bookmarkEnd w:id="932"/>
      <w:bookmarkEnd w:id="933"/>
      <w:bookmarkEnd w:id="934"/>
      <w:bookmarkEnd w:id="935"/>
      <w:bookmarkEnd w:id="936"/>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1707F0AE" w:rsidR="00776218" w:rsidRPr="0032555B" w:rsidRDefault="00776218" w:rsidP="00AE0EA3">
      <w:pPr>
        <w:pStyle w:val="Heading3"/>
        <w:numPr>
          <w:ilvl w:val="0"/>
          <w:numId w:val="306"/>
        </w:numPr>
        <w:spacing w:before="0" w:line="360" w:lineRule="auto"/>
        <w:ind w:left="567" w:firstLine="0"/>
        <w:rPr>
          <w:rFonts w:cs="Times New Roman"/>
        </w:rPr>
      </w:pPr>
      <w:bookmarkStart w:id="938" w:name="_Toc11637843"/>
      <w:bookmarkStart w:id="939" w:name="_Toc11640311"/>
      <w:bookmarkStart w:id="940" w:name="_Toc13164871"/>
      <w:bookmarkStart w:id="941" w:name="_Toc26745675"/>
      <w:r w:rsidRPr="0032555B">
        <w:rPr>
          <w:rFonts w:cs="Times New Roman"/>
        </w:rPr>
        <w:t xml:space="preserve">Perancangan </w:t>
      </w:r>
      <w:bookmarkEnd w:id="938"/>
      <w:bookmarkEnd w:id="939"/>
      <w:r w:rsidRPr="0032555B">
        <w:rPr>
          <w:rFonts w:cs="Times New Roman"/>
        </w:rPr>
        <w:t xml:space="preserve">Antarmuka </w:t>
      </w:r>
      <w:bookmarkEnd w:id="940"/>
      <w:r w:rsidR="008A5919" w:rsidRPr="008A5919">
        <w:rPr>
          <w:rFonts w:cs="Times New Roman"/>
          <w:i/>
          <w:iCs/>
          <w:lang w:val="en-US"/>
        </w:rPr>
        <w:t>Login</w:t>
      </w:r>
      <w:bookmarkEnd w:id="941"/>
    </w:p>
    <w:p w14:paraId="45FCF8ED" w14:textId="3B8DE9CA" w:rsidR="00BF2A6C" w:rsidRDefault="008A5919" w:rsidP="00776218">
      <w:pPr>
        <w:spacing w:after="0" w:line="360" w:lineRule="auto"/>
        <w:ind w:left="567" w:firstLine="720"/>
        <w:jc w:val="both"/>
        <w:rPr>
          <w:rStyle w:val="Emphasis"/>
          <w:rFonts w:cs="Times New Roman"/>
          <w:lang w:val="en-US"/>
        </w:rPr>
      </w:pPr>
      <w:bookmarkStart w:id="942" w:name="_Hlk26227252"/>
      <w:r w:rsidRPr="008A5919">
        <w:rPr>
          <w:rStyle w:val="Emphasis"/>
          <w:rFonts w:cs="Times New Roman"/>
          <w:i/>
          <w:lang w:val="en-US"/>
        </w:rPr>
        <w:t>Login</w:t>
      </w:r>
      <w:r w:rsidR="00776218" w:rsidRPr="0032555B">
        <w:rPr>
          <w:rStyle w:val="Emphasis"/>
          <w:rFonts w:cs="Times New Roman"/>
        </w:rPr>
        <w:t xml:space="preserve"> berguna untuk </w:t>
      </w:r>
      <w:r w:rsidR="00E5392E">
        <w:rPr>
          <w:rStyle w:val="Emphasis"/>
          <w:rFonts w:cs="Times New Roman"/>
          <w:lang w:val="en-US"/>
        </w:rPr>
        <w:t>jalur akses user</w:t>
      </w:r>
      <w:r w:rsidR="00776218" w:rsidRPr="0032555B">
        <w:rPr>
          <w:rStyle w:val="Emphasis"/>
          <w:rFonts w:cs="Times New Roman"/>
        </w:rPr>
        <w:t xml:space="preserve"> </w:t>
      </w:r>
      <w:r w:rsidR="00E5392E">
        <w:rPr>
          <w:rStyle w:val="Emphasis"/>
          <w:rFonts w:cs="Times New Roman"/>
          <w:lang w:val="en-US"/>
        </w:rPr>
        <w:t>agar bisa mengakses sistem</w:t>
      </w:r>
      <w:r w:rsidR="00776218" w:rsidRPr="0032555B">
        <w:rPr>
          <w:rStyle w:val="Emphasis"/>
          <w:rFonts w:cs="Times New Roman"/>
        </w:rPr>
        <w:t xml:space="preserve">. Dengan demikian </w:t>
      </w:r>
      <w:r w:rsidR="00E5392E">
        <w:rPr>
          <w:rStyle w:val="Emphasis"/>
          <w:rFonts w:cs="Times New Roman"/>
          <w:lang w:val="en-US"/>
        </w:rPr>
        <w:t>user</w:t>
      </w:r>
      <w:r w:rsidR="00776218"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42"/>
    </w:p>
    <w:p w14:paraId="081EB2D4" w14:textId="3FADA62A" w:rsidR="00BF2A6C" w:rsidRDefault="00BF2A6C" w:rsidP="00BF2A6C">
      <w:pPr>
        <w:pStyle w:val="Caption"/>
        <w:spacing w:line="360" w:lineRule="auto"/>
        <w:rPr>
          <w:lang w:val="en-US"/>
        </w:rPr>
      </w:pPr>
      <w:bookmarkStart w:id="943" w:name="_Toc27694529"/>
      <w:r w:rsidRPr="00FE3D31">
        <w:t>Gambar 5.</w:t>
      </w:r>
      <w:r>
        <w:rPr>
          <w:lang w:val="en-US"/>
        </w:rPr>
        <w:t>129</w:t>
      </w:r>
      <w:r>
        <w:rPr>
          <w:rStyle w:val="SubtleEmphasis"/>
          <w:i/>
          <w:lang w:val="en-US"/>
        </w:rPr>
        <w:t xml:space="preserve"> </w:t>
      </w:r>
      <w:r>
        <w:rPr>
          <w:lang w:val="en-US"/>
        </w:rPr>
        <w:t xml:space="preserve">Perancangan Antarmuka </w:t>
      </w:r>
      <w:r w:rsidR="008A5919" w:rsidRPr="008A5919">
        <w:rPr>
          <w:lang w:val="en-US"/>
        </w:rPr>
        <w:t>Login</w:t>
      </w:r>
      <w:bookmarkEnd w:id="943"/>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44" w:name="_Toc26745676"/>
      <w:r w:rsidRPr="0032555B">
        <w:rPr>
          <w:rFonts w:cs="Times New Roman"/>
        </w:rPr>
        <w:t xml:space="preserve">Perancangan Antarmuka </w:t>
      </w:r>
      <w:r>
        <w:rPr>
          <w:rFonts w:cs="Times New Roman"/>
          <w:lang w:val="en-US"/>
        </w:rPr>
        <w:t>Forgot Password</w:t>
      </w:r>
      <w:bookmarkEnd w:id="944"/>
    </w:p>
    <w:p w14:paraId="1A23F1CF" w14:textId="528B58BB"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w:t>
      </w:r>
      <w:r w:rsidR="008A5919" w:rsidRPr="008A5919">
        <w:rPr>
          <w:rStyle w:val="Emphasis"/>
          <w:rFonts w:cs="Times New Roman"/>
          <w:i/>
          <w:lang w:val="en-US"/>
        </w:rPr>
        <w:t>login</w:t>
      </w:r>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45" w:name="_Toc27694530"/>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45"/>
    </w:p>
    <w:p w14:paraId="1AD56304" w14:textId="27B511C0" w:rsidR="008D2D62" w:rsidRPr="0032555B" w:rsidRDefault="008D2D62" w:rsidP="00AE0EA3">
      <w:pPr>
        <w:pStyle w:val="Heading3"/>
        <w:numPr>
          <w:ilvl w:val="0"/>
          <w:numId w:val="306"/>
        </w:numPr>
        <w:spacing w:before="0" w:line="360" w:lineRule="auto"/>
        <w:ind w:left="567" w:firstLine="0"/>
        <w:rPr>
          <w:rFonts w:cs="Times New Roman"/>
        </w:rPr>
      </w:pPr>
      <w:bookmarkStart w:id="946" w:name="_Toc26745677"/>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w:t>
      </w:r>
      <w:r w:rsidR="003C277C" w:rsidRPr="003C277C">
        <w:rPr>
          <w:rFonts w:cs="Times New Roman"/>
          <w:i/>
          <w:iCs/>
          <w:lang w:val="en-US"/>
        </w:rPr>
        <w:t>file</w:t>
      </w:r>
      <w:bookmarkEnd w:id="946"/>
    </w:p>
    <w:p w14:paraId="07444FB2" w14:textId="63AE1F62"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 xml:space="preserve">melihat data pribadi masing-masing sesuai dengan user yang </w:t>
      </w:r>
      <w:r w:rsidR="008A5919" w:rsidRPr="008A5919">
        <w:rPr>
          <w:rStyle w:val="Emphasis"/>
          <w:rFonts w:cs="Times New Roman"/>
          <w:i/>
          <w:lang w:val="en-US"/>
        </w:rPr>
        <w:t>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C749DFE" w:rsidR="008D2D62" w:rsidRDefault="008D2D62" w:rsidP="00851D3A">
      <w:pPr>
        <w:pStyle w:val="Caption"/>
        <w:spacing w:line="360" w:lineRule="auto"/>
        <w:rPr>
          <w:lang w:val="en-US"/>
        </w:rPr>
      </w:pPr>
      <w:bookmarkStart w:id="947" w:name="_Toc27694531"/>
      <w:r w:rsidRPr="00FE3D31">
        <w:t>Gambar 5.</w:t>
      </w:r>
      <w:r w:rsidR="00D84BC1">
        <w:rPr>
          <w:lang w:val="en-US"/>
        </w:rPr>
        <w:t>131</w:t>
      </w:r>
      <w:r>
        <w:rPr>
          <w:rStyle w:val="SubtleEmphasis"/>
          <w:i/>
          <w:lang w:val="en-US"/>
        </w:rPr>
        <w:t xml:space="preserve"> </w:t>
      </w:r>
      <w:r>
        <w:rPr>
          <w:lang w:val="en-US"/>
        </w:rPr>
        <w:t xml:space="preserve">Perancangan Antarmuka </w:t>
      </w:r>
      <w:r w:rsidR="008A5919">
        <w:rPr>
          <w:lang w:val="en-US"/>
        </w:rPr>
        <w:t>Menu</w:t>
      </w:r>
      <w:r w:rsidR="007D1D62">
        <w:rPr>
          <w:lang w:val="en-US"/>
        </w:rPr>
        <w:t xml:space="preserve"> </w:t>
      </w:r>
      <w:r w:rsidR="00164207">
        <w:rPr>
          <w:lang w:val="en-US"/>
        </w:rPr>
        <w:t>My Pro</w:t>
      </w:r>
      <w:r w:rsidR="003C277C" w:rsidRPr="003C277C">
        <w:rPr>
          <w:lang w:val="en-US"/>
        </w:rPr>
        <w:t>file</w:t>
      </w:r>
      <w:bookmarkEnd w:id="947"/>
    </w:p>
    <w:p w14:paraId="6890BFAE" w14:textId="2A633823" w:rsidR="00851D3A" w:rsidRPr="0032555B" w:rsidRDefault="00851D3A" w:rsidP="00AE0EA3">
      <w:pPr>
        <w:pStyle w:val="Heading3"/>
        <w:numPr>
          <w:ilvl w:val="0"/>
          <w:numId w:val="306"/>
        </w:numPr>
        <w:spacing w:before="0" w:line="360" w:lineRule="auto"/>
        <w:ind w:left="567" w:firstLine="0"/>
        <w:rPr>
          <w:rFonts w:cs="Times New Roman"/>
        </w:rPr>
      </w:pPr>
      <w:bookmarkStart w:id="948" w:name="_Toc26745678"/>
      <w:r w:rsidRPr="0032555B">
        <w:rPr>
          <w:rFonts w:cs="Times New Roman"/>
        </w:rPr>
        <w:t xml:space="preserve">Perancangan Antarmuka </w:t>
      </w:r>
      <w:r w:rsidR="007D1D62">
        <w:rPr>
          <w:rFonts w:cs="Times New Roman"/>
          <w:lang w:val="en-US"/>
        </w:rPr>
        <w:t xml:space="preserve">Menu </w:t>
      </w:r>
      <w:r>
        <w:rPr>
          <w:rFonts w:cs="Times New Roman"/>
          <w:lang w:val="en-US"/>
        </w:rPr>
        <w:t>Edit Pro</w:t>
      </w:r>
      <w:r w:rsidR="003C277C" w:rsidRPr="003C277C">
        <w:rPr>
          <w:rFonts w:cs="Times New Roman"/>
          <w:i/>
          <w:iCs/>
          <w:lang w:val="en-US"/>
        </w:rPr>
        <w:t>file</w:t>
      </w:r>
      <w:bookmarkEnd w:id="948"/>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C9E5622" w:rsidR="00BD0974" w:rsidRDefault="00851D3A" w:rsidP="00851D3A">
      <w:pPr>
        <w:pStyle w:val="Caption"/>
        <w:spacing w:line="360" w:lineRule="auto"/>
        <w:rPr>
          <w:lang w:val="en-US"/>
        </w:rPr>
      </w:pPr>
      <w:bookmarkStart w:id="949" w:name="_Toc27694532"/>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8A5919">
        <w:rPr>
          <w:lang w:val="en-US"/>
        </w:rPr>
        <w:t>Menu</w:t>
      </w:r>
      <w:r>
        <w:rPr>
          <w:lang w:val="en-US"/>
        </w:rPr>
        <w:t xml:space="preserve"> Edit Pro</w:t>
      </w:r>
      <w:r w:rsidR="003C277C" w:rsidRPr="003C277C">
        <w:rPr>
          <w:lang w:val="en-US"/>
        </w:rPr>
        <w:t>file</w:t>
      </w:r>
      <w:bookmarkEnd w:id="949"/>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50" w:name="_Toc26745679"/>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50"/>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59B97352" w:rsidR="00460CF5" w:rsidRDefault="00460CF5" w:rsidP="00460CF5">
      <w:pPr>
        <w:pStyle w:val="Caption"/>
        <w:spacing w:line="360" w:lineRule="auto"/>
        <w:rPr>
          <w:lang w:val="en-US"/>
        </w:rPr>
      </w:pPr>
      <w:bookmarkStart w:id="951" w:name="_Toc27694533"/>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8A5919">
        <w:rPr>
          <w:lang w:val="en-US"/>
        </w:rPr>
        <w:t>Menu</w:t>
      </w:r>
      <w:r>
        <w:rPr>
          <w:lang w:val="en-US"/>
        </w:rPr>
        <w:t xml:space="preserve"> </w:t>
      </w:r>
      <w:r w:rsidR="00635DBF">
        <w:rPr>
          <w:lang w:val="en-US"/>
        </w:rPr>
        <w:t>Change Password</w:t>
      </w:r>
      <w:bookmarkEnd w:id="951"/>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52" w:name="_Toc26745680"/>
      <w:r w:rsidRPr="0032555B">
        <w:rPr>
          <w:rFonts w:cs="Times New Roman"/>
        </w:rPr>
        <w:t xml:space="preserve">Perancangan Antarmuka </w:t>
      </w:r>
      <w:r>
        <w:rPr>
          <w:rFonts w:cs="Times New Roman"/>
          <w:lang w:val="en-US"/>
        </w:rPr>
        <w:t>Menu Dashboard</w:t>
      </w:r>
      <w:bookmarkEnd w:id="952"/>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5BCF280F" w:rsidR="00BD0974" w:rsidRDefault="007D1D62" w:rsidP="007D1D62">
      <w:pPr>
        <w:pStyle w:val="Caption"/>
        <w:spacing w:line="360" w:lineRule="auto"/>
        <w:rPr>
          <w:lang w:val="en-US"/>
        </w:rPr>
      </w:pPr>
      <w:bookmarkStart w:id="953" w:name="_Toc27694534"/>
      <w:r w:rsidRPr="00FE3D31">
        <w:t>Gambar 5.</w:t>
      </w:r>
      <w:r w:rsidR="00D84BC1">
        <w:rPr>
          <w:lang w:val="en-US"/>
        </w:rPr>
        <w:t>134</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0C6720">
        <w:rPr>
          <w:lang w:val="en-US"/>
        </w:rPr>
        <w:t>D</w:t>
      </w:r>
      <w:r>
        <w:rPr>
          <w:lang w:val="en-US"/>
        </w:rPr>
        <w:t>ashboard</w:t>
      </w:r>
      <w:bookmarkEnd w:id="953"/>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54" w:name="_Toc26745681"/>
      <w:r w:rsidRPr="0032555B">
        <w:rPr>
          <w:rFonts w:cs="Times New Roman"/>
        </w:rPr>
        <w:lastRenderedPageBreak/>
        <w:t xml:space="preserve">Perancangan Antarmuka </w:t>
      </w:r>
      <w:r>
        <w:rPr>
          <w:rFonts w:cs="Times New Roman"/>
          <w:lang w:val="en-US"/>
        </w:rPr>
        <w:t>Menu Role Access</w:t>
      </w:r>
      <w:bookmarkEnd w:id="954"/>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866DE4" w:rsidR="008A7568" w:rsidRDefault="008A7568" w:rsidP="008A7568">
      <w:pPr>
        <w:pStyle w:val="Caption"/>
        <w:spacing w:line="360" w:lineRule="auto"/>
        <w:rPr>
          <w:lang w:val="en-US"/>
        </w:rPr>
      </w:pPr>
      <w:bookmarkStart w:id="955" w:name="_Toc27694535"/>
      <w:r w:rsidRPr="00FE3D31">
        <w:t>Gambar 5.</w:t>
      </w:r>
      <w:r w:rsidR="00D84BC1">
        <w:rPr>
          <w:lang w:val="en-US"/>
        </w:rPr>
        <w:t>135</w:t>
      </w:r>
      <w:r>
        <w:rPr>
          <w:rStyle w:val="SubtleEmphasis"/>
          <w:i/>
          <w:lang w:val="en-US"/>
        </w:rPr>
        <w:t xml:space="preserve"> </w:t>
      </w:r>
      <w:r>
        <w:rPr>
          <w:lang w:val="en-US"/>
        </w:rPr>
        <w:t xml:space="preserve">Perancangan Antarmuka </w:t>
      </w:r>
      <w:r w:rsidR="008A5919">
        <w:rPr>
          <w:lang w:val="en-US"/>
        </w:rPr>
        <w:t>Menu</w:t>
      </w:r>
      <w:r>
        <w:rPr>
          <w:lang w:val="en-US"/>
        </w:rPr>
        <w:t xml:space="preserve"> Role Access</w:t>
      </w:r>
      <w:bookmarkEnd w:id="955"/>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56" w:name="_Toc26745682"/>
      <w:r w:rsidRPr="0032555B">
        <w:rPr>
          <w:rFonts w:cs="Times New Roman"/>
        </w:rPr>
        <w:t xml:space="preserve">Perancangan Antarmuka </w:t>
      </w:r>
      <w:r>
        <w:rPr>
          <w:rFonts w:cs="Times New Roman"/>
          <w:lang w:val="en-US"/>
        </w:rPr>
        <w:t>Menu Role</w:t>
      </w:r>
      <w:bookmarkEnd w:id="956"/>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21FD8727" w:rsidR="002E1972" w:rsidRDefault="002E1972" w:rsidP="002E1972">
      <w:pPr>
        <w:pStyle w:val="Caption"/>
        <w:spacing w:line="360" w:lineRule="auto"/>
        <w:rPr>
          <w:lang w:val="en-US"/>
        </w:rPr>
      </w:pPr>
      <w:bookmarkStart w:id="957" w:name="_Toc27694536"/>
      <w:r w:rsidRPr="00FE3D31">
        <w:t>Gambar 5.</w:t>
      </w:r>
      <w:r w:rsidR="00D84BC1">
        <w:rPr>
          <w:lang w:val="en-US"/>
        </w:rPr>
        <w:t>136</w:t>
      </w:r>
      <w:r>
        <w:rPr>
          <w:rStyle w:val="SubtleEmphasis"/>
          <w:i/>
          <w:lang w:val="en-US"/>
        </w:rPr>
        <w:t xml:space="preserve"> </w:t>
      </w:r>
      <w:r>
        <w:rPr>
          <w:lang w:val="en-US"/>
        </w:rPr>
        <w:t xml:space="preserve">Perancangan Antarmuka </w:t>
      </w:r>
      <w:r w:rsidR="008A5919">
        <w:rPr>
          <w:lang w:val="en-US"/>
        </w:rPr>
        <w:t>Menu</w:t>
      </w:r>
      <w:r>
        <w:rPr>
          <w:lang w:val="en-US"/>
        </w:rPr>
        <w:t xml:space="preserve"> Role</w:t>
      </w:r>
      <w:bookmarkEnd w:id="957"/>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58" w:name="_Toc26745683"/>
      <w:r w:rsidRPr="0032555B">
        <w:rPr>
          <w:rFonts w:cs="Times New Roman"/>
        </w:rPr>
        <w:lastRenderedPageBreak/>
        <w:t xml:space="preserve">Perancangan Antarmuka </w:t>
      </w:r>
      <w:r>
        <w:rPr>
          <w:rFonts w:cs="Times New Roman"/>
          <w:lang w:val="en-US"/>
        </w:rPr>
        <w:t>Menu Tambah Role</w:t>
      </w:r>
      <w:bookmarkEnd w:id="958"/>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C0C5243" w:rsidR="002E1972" w:rsidRDefault="002E1972" w:rsidP="002E1972">
      <w:pPr>
        <w:pStyle w:val="Caption"/>
        <w:spacing w:line="360" w:lineRule="auto"/>
        <w:rPr>
          <w:lang w:val="en-US"/>
        </w:rPr>
      </w:pPr>
      <w:bookmarkStart w:id="959" w:name="_Toc27694537"/>
      <w:r w:rsidRPr="00FE3D31">
        <w:t>Gambar 5.</w:t>
      </w:r>
      <w:r w:rsidR="00D84BC1">
        <w:rPr>
          <w:lang w:val="en-US"/>
        </w:rPr>
        <w:t>137</w:t>
      </w:r>
      <w:r>
        <w:rPr>
          <w:rStyle w:val="SubtleEmphasis"/>
          <w:i/>
          <w:lang w:val="en-US"/>
        </w:rPr>
        <w:t xml:space="preserve"> </w:t>
      </w:r>
      <w:r>
        <w:rPr>
          <w:lang w:val="en-US"/>
        </w:rPr>
        <w:t xml:space="preserve">Perancangan Antarmuka </w:t>
      </w:r>
      <w:r w:rsidR="008A5919">
        <w:rPr>
          <w:lang w:val="en-US"/>
        </w:rPr>
        <w:t>Menu</w:t>
      </w:r>
      <w:r>
        <w:rPr>
          <w:lang w:val="en-US"/>
        </w:rPr>
        <w:t xml:space="preserve"> Tambah Role</w:t>
      </w:r>
      <w:bookmarkEnd w:id="959"/>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60" w:name="_Toc26745684"/>
      <w:r w:rsidRPr="0032555B">
        <w:rPr>
          <w:rFonts w:cs="Times New Roman"/>
        </w:rPr>
        <w:t xml:space="preserve">Perancangan Antarmuka </w:t>
      </w:r>
      <w:r>
        <w:rPr>
          <w:rFonts w:cs="Times New Roman"/>
          <w:lang w:val="en-US"/>
        </w:rPr>
        <w:t>Menu Ubah Role</w:t>
      </w:r>
      <w:bookmarkEnd w:id="960"/>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54842B9B" w:rsidR="002E1972" w:rsidRDefault="002E1972" w:rsidP="002E1972">
      <w:pPr>
        <w:pStyle w:val="Caption"/>
        <w:spacing w:line="360" w:lineRule="auto"/>
        <w:rPr>
          <w:lang w:val="en-US"/>
        </w:rPr>
      </w:pPr>
      <w:bookmarkStart w:id="961" w:name="_Toc27694538"/>
      <w:r w:rsidRPr="00FE3D31">
        <w:t>Gambar 5.</w:t>
      </w:r>
      <w:r w:rsidR="00D84BC1">
        <w:rPr>
          <w:lang w:val="en-US"/>
        </w:rPr>
        <w:t>138</w:t>
      </w:r>
      <w:r>
        <w:rPr>
          <w:rStyle w:val="SubtleEmphasis"/>
          <w:i/>
          <w:lang w:val="en-US"/>
        </w:rPr>
        <w:t xml:space="preserve"> </w:t>
      </w:r>
      <w:r>
        <w:rPr>
          <w:lang w:val="en-US"/>
        </w:rPr>
        <w:t xml:space="preserve">Perancangan Antarmuka </w:t>
      </w:r>
      <w:r w:rsidR="008A5919">
        <w:rPr>
          <w:lang w:val="en-US"/>
        </w:rPr>
        <w:t>Menu</w:t>
      </w:r>
      <w:r>
        <w:rPr>
          <w:lang w:val="en-US"/>
        </w:rPr>
        <w:t xml:space="preserve"> Ubah Role</w:t>
      </w:r>
      <w:bookmarkEnd w:id="961"/>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62" w:name="_Toc26745685"/>
      <w:r w:rsidRPr="0032555B">
        <w:rPr>
          <w:rFonts w:cs="Times New Roman"/>
        </w:rPr>
        <w:lastRenderedPageBreak/>
        <w:t xml:space="preserve">Perancangan Antarmuka </w:t>
      </w:r>
      <w:r>
        <w:rPr>
          <w:rFonts w:cs="Times New Roman"/>
          <w:lang w:val="en-US"/>
        </w:rPr>
        <w:t>Menu Menu Management</w:t>
      </w:r>
      <w:bookmarkEnd w:id="962"/>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42A24EC5" w:rsidR="002E1972" w:rsidRDefault="002E1972" w:rsidP="002E1972">
      <w:pPr>
        <w:pStyle w:val="Caption"/>
        <w:spacing w:line="360" w:lineRule="auto"/>
        <w:rPr>
          <w:lang w:val="en-US"/>
        </w:rPr>
      </w:pPr>
      <w:bookmarkStart w:id="963" w:name="_Toc27694539"/>
      <w:r w:rsidRPr="00FE3D31">
        <w:t>Gambar 5.</w:t>
      </w:r>
      <w:r>
        <w:rPr>
          <w:lang w:val="en-US"/>
        </w:rPr>
        <w:t>129</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Menu</w:t>
      </w:r>
      <w:r w:rsidR="00805407">
        <w:rPr>
          <w:lang w:val="en-US"/>
        </w:rPr>
        <w:t xml:space="preserve"> Management</w:t>
      </w:r>
      <w:bookmarkEnd w:id="963"/>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64" w:name="_Toc26745686"/>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64"/>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291801CE" w:rsidR="002E1972" w:rsidRDefault="002E1972" w:rsidP="002E1972">
      <w:pPr>
        <w:pStyle w:val="Caption"/>
        <w:spacing w:line="360" w:lineRule="auto"/>
        <w:rPr>
          <w:lang w:val="en-US"/>
        </w:rPr>
      </w:pPr>
      <w:bookmarkStart w:id="965" w:name="_Toc27694540"/>
      <w:r w:rsidRPr="00FE3D31">
        <w:t>Gambar 5.</w:t>
      </w:r>
      <w:r w:rsidR="00D84BC1">
        <w:rPr>
          <w:lang w:val="en-US"/>
        </w:rPr>
        <w:t>139</w:t>
      </w:r>
      <w:r>
        <w:rPr>
          <w:rStyle w:val="SubtleEmphasis"/>
          <w:i/>
          <w:lang w:val="en-US"/>
        </w:rPr>
        <w:t xml:space="preserve"> </w:t>
      </w:r>
      <w:r>
        <w:rPr>
          <w:lang w:val="en-US"/>
        </w:rPr>
        <w:t xml:space="preserve">Perancangan Antarmuka </w:t>
      </w:r>
      <w:r w:rsidR="008A5919">
        <w:rPr>
          <w:lang w:val="en-US"/>
        </w:rPr>
        <w:t>Menu</w:t>
      </w:r>
      <w:r>
        <w:rPr>
          <w:lang w:val="en-US"/>
        </w:rPr>
        <w:t xml:space="preserve"> Tambah </w:t>
      </w:r>
      <w:r w:rsidR="008A5919">
        <w:rPr>
          <w:lang w:val="en-US"/>
        </w:rPr>
        <w:t>Menu</w:t>
      </w:r>
      <w:r w:rsidR="00805407">
        <w:rPr>
          <w:lang w:val="en-US"/>
        </w:rPr>
        <w:t xml:space="preserve"> Management</w:t>
      </w:r>
      <w:bookmarkEnd w:id="965"/>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66" w:name="_Toc26745687"/>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66"/>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45F2AAA2" w:rsidR="00805407" w:rsidRPr="00BD0974" w:rsidRDefault="002E1972" w:rsidP="00BD0974">
      <w:pPr>
        <w:pStyle w:val="Caption"/>
        <w:spacing w:line="360" w:lineRule="auto"/>
        <w:rPr>
          <w:lang w:val="en-US"/>
        </w:rPr>
      </w:pPr>
      <w:bookmarkStart w:id="967" w:name="_Toc27694541"/>
      <w:r w:rsidRPr="00FE3D31">
        <w:t>Gambar 5.</w:t>
      </w:r>
      <w:r w:rsidR="00D84BC1">
        <w:rPr>
          <w:lang w:val="en-US"/>
        </w:rPr>
        <w:t>140</w:t>
      </w:r>
      <w:r>
        <w:rPr>
          <w:rStyle w:val="SubtleEmphasis"/>
          <w:i/>
          <w:lang w:val="en-US"/>
        </w:rPr>
        <w:t xml:space="preserve"> </w:t>
      </w:r>
      <w:r>
        <w:rPr>
          <w:lang w:val="en-US"/>
        </w:rPr>
        <w:t xml:space="preserve">Perancangan Antarmuka </w:t>
      </w:r>
      <w:r w:rsidR="008A5919">
        <w:rPr>
          <w:lang w:val="en-US"/>
        </w:rPr>
        <w:t>Menu</w:t>
      </w:r>
      <w:r>
        <w:rPr>
          <w:lang w:val="en-US"/>
        </w:rPr>
        <w:t xml:space="preserve"> Ubah </w:t>
      </w:r>
      <w:r w:rsidR="008A5919">
        <w:rPr>
          <w:lang w:val="en-US"/>
        </w:rPr>
        <w:t>Menu</w:t>
      </w:r>
      <w:r w:rsidR="00805407">
        <w:rPr>
          <w:lang w:val="en-US"/>
        </w:rPr>
        <w:t xml:space="preserve"> Management</w:t>
      </w:r>
      <w:bookmarkEnd w:id="967"/>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68" w:name="_Toc26745688"/>
      <w:r w:rsidRPr="0032555B">
        <w:rPr>
          <w:rFonts w:cs="Times New Roman"/>
        </w:rPr>
        <w:t xml:space="preserve">Perancangan Antarmuka </w:t>
      </w:r>
      <w:r>
        <w:rPr>
          <w:rFonts w:cs="Times New Roman"/>
          <w:lang w:val="en-US"/>
        </w:rPr>
        <w:t>Menu Submenu Management</w:t>
      </w:r>
      <w:bookmarkEnd w:id="968"/>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90353E5" w:rsidR="00BD0974" w:rsidRDefault="00805407" w:rsidP="00805407">
      <w:pPr>
        <w:pStyle w:val="Caption"/>
        <w:spacing w:line="360" w:lineRule="auto"/>
        <w:rPr>
          <w:lang w:val="en-US"/>
        </w:rPr>
      </w:pPr>
      <w:bookmarkStart w:id="969" w:name="_Toc27694542"/>
      <w:r w:rsidRPr="00FE3D31">
        <w:t>Gambar 5.</w:t>
      </w:r>
      <w:r w:rsidR="00D84BC1">
        <w:rPr>
          <w:lang w:val="en-US"/>
        </w:rPr>
        <w:t>141</w:t>
      </w:r>
      <w:r>
        <w:rPr>
          <w:rStyle w:val="SubtleEmphasis"/>
          <w:i/>
          <w:lang w:val="en-US"/>
        </w:rPr>
        <w:t xml:space="preserve"> </w:t>
      </w:r>
      <w:r>
        <w:rPr>
          <w:lang w:val="en-US"/>
        </w:rPr>
        <w:t xml:space="preserve">Perancangan Antarmuka </w:t>
      </w:r>
      <w:r w:rsidR="008A5919">
        <w:rPr>
          <w:lang w:val="en-US"/>
        </w:rPr>
        <w:t>Menu</w:t>
      </w:r>
      <w:r>
        <w:rPr>
          <w:lang w:val="en-US"/>
        </w:rPr>
        <w:t xml:space="preserve"> Sub</w:t>
      </w:r>
      <w:r w:rsidR="008A5919">
        <w:rPr>
          <w:lang w:val="en-US"/>
        </w:rPr>
        <w:t>menu</w:t>
      </w:r>
      <w:r>
        <w:rPr>
          <w:lang w:val="en-US"/>
        </w:rPr>
        <w:t xml:space="preserve"> Management</w:t>
      </w:r>
      <w:bookmarkEnd w:id="969"/>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70" w:name="_Toc26745689"/>
      <w:r w:rsidRPr="0032555B">
        <w:rPr>
          <w:rFonts w:cs="Times New Roman"/>
        </w:rPr>
        <w:lastRenderedPageBreak/>
        <w:t xml:space="preserve">Perancangan Antarmuka </w:t>
      </w:r>
      <w:r>
        <w:rPr>
          <w:rFonts w:cs="Times New Roman"/>
          <w:lang w:val="en-US"/>
        </w:rPr>
        <w:t>Menu Tambah Submenu Management</w:t>
      </w:r>
      <w:bookmarkEnd w:id="970"/>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2E4689D5">
            <wp:extent cx="2448797" cy="1541720"/>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69357" cy="1554664"/>
                    </a:xfrm>
                    <a:prstGeom prst="rect">
                      <a:avLst/>
                    </a:prstGeom>
                    <a:noFill/>
                    <a:ln>
                      <a:noFill/>
                    </a:ln>
                  </pic:spPr>
                </pic:pic>
              </a:graphicData>
            </a:graphic>
          </wp:inline>
        </w:drawing>
      </w:r>
    </w:p>
    <w:p w14:paraId="5F39BDFF" w14:textId="14902320" w:rsidR="00805407" w:rsidRPr="00BD0974" w:rsidRDefault="00805407" w:rsidP="00BD0974">
      <w:pPr>
        <w:pStyle w:val="Caption"/>
        <w:spacing w:line="360" w:lineRule="auto"/>
        <w:rPr>
          <w:lang w:val="en-US"/>
        </w:rPr>
      </w:pPr>
      <w:bookmarkStart w:id="971" w:name="_Toc27694543"/>
      <w:r w:rsidRPr="00FE3D31">
        <w:t>Gambar 5.</w:t>
      </w:r>
      <w:r w:rsidR="00D84BC1">
        <w:rPr>
          <w:lang w:val="en-US"/>
        </w:rPr>
        <w:t>142</w:t>
      </w:r>
      <w:r>
        <w:rPr>
          <w:rStyle w:val="SubtleEmphasis"/>
          <w:i/>
          <w:lang w:val="en-US"/>
        </w:rPr>
        <w:t xml:space="preserve"> </w:t>
      </w:r>
      <w:r>
        <w:rPr>
          <w:lang w:val="en-US"/>
        </w:rPr>
        <w:t xml:space="preserve">Perancangan Antarmuka </w:t>
      </w:r>
      <w:r w:rsidR="008A5919">
        <w:rPr>
          <w:lang w:val="en-US"/>
        </w:rPr>
        <w:t>Menu</w:t>
      </w:r>
      <w:r>
        <w:rPr>
          <w:lang w:val="en-US"/>
        </w:rPr>
        <w:t xml:space="preserve"> Tambah Sub</w:t>
      </w:r>
      <w:r w:rsidR="008A5919">
        <w:rPr>
          <w:lang w:val="en-US"/>
        </w:rPr>
        <w:t>menu</w:t>
      </w:r>
      <w:r>
        <w:rPr>
          <w:lang w:val="en-US"/>
        </w:rPr>
        <w:t xml:space="preserve"> Management</w:t>
      </w:r>
      <w:bookmarkEnd w:id="971"/>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72" w:name="_Toc26745690"/>
      <w:r w:rsidRPr="0032555B">
        <w:rPr>
          <w:rFonts w:cs="Times New Roman"/>
        </w:rPr>
        <w:t xml:space="preserve">Perancangan Antarmuka </w:t>
      </w:r>
      <w:r>
        <w:rPr>
          <w:rFonts w:cs="Times New Roman"/>
          <w:lang w:val="en-US"/>
        </w:rPr>
        <w:t>Menu Ubah Submenu Management</w:t>
      </w:r>
      <w:bookmarkEnd w:id="972"/>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07E922F1">
            <wp:extent cx="2530283" cy="1593024"/>
            <wp:effectExtent l="0" t="0" r="3810" b="762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40469" cy="1599437"/>
                    </a:xfrm>
                    <a:prstGeom prst="rect">
                      <a:avLst/>
                    </a:prstGeom>
                    <a:noFill/>
                    <a:ln>
                      <a:noFill/>
                    </a:ln>
                  </pic:spPr>
                </pic:pic>
              </a:graphicData>
            </a:graphic>
          </wp:inline>
        </w:drawing>
      </w:r>
    </w:p>
    <w:p w14:paraId="116841DC" w14:textId="438553E1" w:rsidR="00BD0974" w:rsidRDefault="00805407" w:rsidP="00805407">
      <w:pPr>
        <w:pStyle w:val="Caption"/>
        <w:spacing w:line="360" w:lineRule="auto"/>
        <w:rPr>
          <w:lang w:val="en-US"/>
        </w:rPr>
      </w:pPr>
      <w:bookmarkStart w:id="973" w:name="_Toc27694544"/>
      <w:r w:rsidRPr="00FE3D31">
        <w:t>Gambar 5.</w:t>
      </w:r>
      <w:r w:rsidR="00D84BC1">
        <w:rPr>
          <w:lang w:val="en-US"/>
        </w:rPr>
        <w:t>143</w:t>
      </w:r>
      <w:r>
        <w:rPr>
          <w:rStyle w:val="SubtleEmphasis"/>
          <w:i/>
          <w:lang w:val="en-US"/>
        </w:rPr>
        <w:t xml:space="preserve"> </w:t>
      </w:r>
      <w:r>
        <w:rPr>
          <w:lang w:val="en-US"/>
        </w:rPr>
        <w:t xml:space="preserve">Perancangan Antarmuka </w:t>
      </w:r>
      <w:r w:rsidR="008A5919">
        <w:rPr>
          <w:lang w:val="en-US"/>
        </w:rPr>
        <w:t>Menu</w:t>
      </w:r>
      <w:r>
        <w:rPr>
          <w:lang w:val="en-US"/>
        </w:rPr>
        <w:t xml:space="preserve"> Ubah </w:t>
      </w:r>
      <w:r w:rsidR="008A5919">
        <w:rPr>
          <w:lang w:val="en-US"/>
        </w:rPr>
        <w:t>Menu</w:t>
      </w:r>
      <w:r>
        <w:rPr>
          <w:lang w:val="en-US"/>
        </w:rPr>
        <w:t xml:space="preserve"> Management</w:t>
      </w:r>
      <w:bookmarkEnd w:id="973"/>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74" w:name="_Toc26745691"/>
      <w:r w:rsidRPr="0032555B">
        <w:rPr>
          <w:rFonts w:cs="Times New Roman"/>
        </w:rPr>
        <w:lastRenderedPageBreak/>
        <w:t xml:space="preserve">Perancangan Antarmuka </w:t>
      </w:r>
      <w:r>
        <w:rPr>
          <w:rFonts w:cs="Times New Roman"/>
          <w:lang w:val="en-US"/>
        </w:rPr>
        <w:t>Menu Pegawai</w:t>
      </w:r>
      <w:bookmarkEnd w:id="974"/>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40D6F67A" w:rsidR="00805407" w:rsidRDefault="00805407" w:rsidP="00805407">
      <w:pPr>
        <w:pStyle w:val="Caption"/>
        <w:spacing w:line="360" w:lineRule="auto"/>
        <w:rPr>
          <w:lang w:val="en-US"/>
        </w:rPr>
      </w:pPr>
      <w:bookmarkStart w:id="975" w:name="_Toc27694545"/>
      <w:r w:rsidRPr="00FE3D31">
        <w:t>Gambar 5.</w:t>
      </w:r>
      <w:r w:rsidR="00D84BC1">
        <w:rPr>
          <w:lang w:val="en-US"/>
        </w:rPr>
        <w:t>144</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AF2A0D">
        <w:rPr>
          <w:lang w:val="en-US"/>
        </w:rPr>
        <w:t>Pegawai</w:t>
      </w:r>
      <w:bookmarkEnd w:id="975"/>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76" w:name="_Toc26745692"/>
      <w:r w:rsidRPr="0032555B">
        <w:rPr>
          <w:rFonts w:cs="Times New Roman"/>
        </w:rPr>
        <w:t xml:space="preserve">Perancangan Antarmuka </w:t>
      </w:r>
      <w:r>
        <w:rPr>
          <w:rFonts w:cs="Times New Roman"/>
          <w:lang w:val="en-US"/>
        </w:rPr>
        <w:t>Menu Tambah Pegawai</w:t>
      </w:r>
      <w:bookmarkEnd w:id="976"/>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39860592" w:rsidR="00BD0974" w:rsidRDefault="00805407" w:rsidP="00805407">
      <w:pPr>
        <w:pStyle w:val="Caption"/>
        <w:spacing w:line="360" w:lineRule="auto"/>
        <w:rPr>
          <w:lang w:val="en-US"/>
        </w:rPr>
      </w:pPr>
      <w:bookmarkStart w:id="977" w:name="_Toc27694546"/>
      <w:r w:rsidRPr="00FE3D31">
        <w:t>Gambar 5.</w:t>
      </w:r>
      <w:r w:rsidR="00D84BC1">
        <w:rPr>
          <w:lang w:val="en-US"/>
        </w:rPr>
        <w:t>145</w:t>
      </w:r>
      <w:r>
        <w:rPr>
          <w:rStyle w:val="SubtleEmphasis"/>
          <w:i/>
          <w:lang w:val="en-US"/>
        </w:rPr>
        <w:t xml:space="preserve"> </w:t>
      </w:r>
      <w:r>
        <w:rPr>
          <w:lang w:val="en-US"/>
        </w:rPr>
        <w:t xml:space="preserve">Perancangan Antarmuka </w:t>
      </w:r>
      <w:r w:rsidR="008A5919">
        <w:rPr>
          <w:lang w:val="en-US"/>
        </w:rPr>
        <w:t>Menu</w:t>
      </w:r>
      <w:r>
        <w:rPr>
          <w:lang w:val="en-US"/>
        </w:rPr>
        <w:t xml:space="preserve"> Tambah </w:t>
      </w:r>
      <w:r w:rsidR="00AF2A0D">
        <w:rPr>
          <w:lang w:val="en-US"/>
        </w:rPr>
        <w:t>Pegawai</w:t>
      </w:r>
      <w:bookmarkEnd w:id="977"/>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78" w:name="_Toc26745693"/>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78"/>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72286CE1" w:rsidR="00415D00" w:rsidRPr="00BD0974" w:rsidRDefault="00805407" w:rsidP="00BD0974">
      <w:pPr>
        <w:pStyle w:val="Caption"/>
        <w:spacing w:line="360" w:lineRule="auto"/>
        <w:rPr>
          <w:lang w:val="en-US"/>
        </w:rPr>
      </w:pPr>
      <w:bookmarkStart w:id="979" w:name="_Toc27694547"/>
      <w:r w:rsidRPr="00FE3D31">
        <w:t>Gambar 5.</w:t>
      </w:r>
      <w:r w:rsidR="00D84BC1">
        <w:rPr>
          <w:lang w:val="en-US"/>
        </w:rPr>
        <w:t>146</w:t>
      </w:r>
      <w:r>
        <w:rPr>
          <w:rStyle w:val="SubtleEmphasis"/>
          <w:i/>
          <w:lang w:val="en-US"/>
        </w:rPr>
        <w:t xml:space="preserve"> </w:t>
      </w:r>
      <w:r>
        <w:rPr>
          <w:lang w:val="en-US"/>
        </w:rPr>
        <w:t xml:space="preserve">Perancangan Antarmuka </w:t>
      </w:r>
      <w:r w:rsidR="008A5919">
        <w:rPr>
          <w:lang w:val="en-US"/>
        </w:rPr>
        <w:t>Menu</w:t>
      </w:r>
      <w:r>
        <w:rPr>
          <w:lang w:val="en-US"/>
        </w:rPr>
        <w:t xml:space="preserve"> Ubah </w:t>
      </w:r>
      <w:r w:rsidR="00AF2A0D">
        <w:rPr>
          <w:lang w:val="en-US"/>
        </w:rPr>
        <w:t>Pegawai</w:t>
      </w:r>
      <w:bookmarkEnd w:id="979"/>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80" w:name="_Toc26745694"/>
      <w:r w:rsidRPr="0032555B">
        <w:rPr>
          <w:rFonts w:cs="Times New Roman"/>
        </w:rPr>
        <w:t xml:space="preserve">Perancangan Antarmuka </w:t>
      </w:r>
      <w:r>
        <w:rPr>
          <w:rFonts w:cs="Times New Roman"/>
          <w:lang w:val="en-US"/>
        </w:rPr>
        <w:t>Menu Surat Masuk</w:t>
      </w:r>
      <w:bookmarkEnd w:id="980"/>
    </w:p>
    <w:p w14:paraId="32C46A2B" w14:textId="73D8A829"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Dengan demikian surat masuk bisa dikelola dengan mudah seperti melihat data surat masuk, menambah, mengubah menghapus, melihat </w:t>
      </w:r>
      <w:r w:rsidR="003C277C" w:rsidRPr="003C277C">
        <w:rPr>
          <w:rStyle w:val="Emphasis"/>
          <w:rFonts w:cs="Times New Roman"/>
          <w:i/>
          <w:lang w:val="en-US"/>
        </w:rPr>
        <w:t>file</w:t>
      </w:r>
      <w:r>
        <w:rPr>
          <w:rStyle w:val="Emphasis"/>
          <w:rFonts w:cs="Times New Roman"/>
          <w:lang w:val="en-US"/>
        </w:rPr>
        <w:t xml:space="preserv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5DE44962" w:rsidR="00BD0974" w:rsidRDefault="00901857" w:rsidP="00901857">
      <w:pPr>
        <w:pStyle w:val="Caption"/>
        <w:spacing w:line="360" w:lineRule="auto"/>
        <w:rPr>
          <w:lang w:val="en-US"/>
        </w:rPr>
      </w:pPr>
      <w:bookmarkStart w:id="981" w:name="_Toc27694548"/>
      <w:r w:rsidRPr="00FE3D31">
        <w:t>Gambar 5.</w:t>
      </w:r>
      <w:r w:rsidR="00D84BC1">
        <w:rPr>
          <w:lang w:val="en-US"/>
        </w:rPr>
        <w:t>147</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8A5919">
        <w:rPr>
          <w:lang w:val="en-US"/>
        </w:rPr>
        <w:t>Masuk</w:t>
      </w:r>
      <w:bookmarkEnd w:id="981"/>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82" w:name="_Toc26745695"/>
      <w:r w:rsidRPr="0032555B">
        <w:rPr>
          <w:rFonts w:cs="Times New Roman"/>
        </w:rPr>
        <w:lastRenderedPageBreak/>
        <w:t xml:space="preserve">Perancangan Antarmuka </w:t>
      </w:r>
      <w:r>
        <w:rPr>
          <w:rFonts w:cs="Times New Roman"/>
          <w:lang w:val="en-US"/>
        </w:rPr>
        <w:t>Menu Surat Masuk</w:t>
      </w:r>
      <w:bookmarkEnd w:id="982"/>
    </w:p>
    <w:p w14:paraId="24DAF330" w14:textId="08C993DE"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Dengan demikian surat masuk bisa dikelola dengan mudah seperti melihat data surat masuk, menambah, mengubah menghapus, melihat </w:t>
      </w:r>
      <w:r w:rsidR="003C277C" w:rsidRPr="003C277C">
        <w:rPr>
          <w:rStyle w:val="Emphasis"/>
          <w:rFonts w:cs="Times New Roman"/>
          <w:i/>
          <w:lang w:val="en-US"/>
        </w:rPr>
        <w:t>file</w:t>
      </w:r>
      <w:r>
        <w:rPr>
          <w:rStyle w:val="Emphasis"/>
          <w:rFonts w:cs="Times New Roman"/>
          <w:lang w:val="en-US"/>
        </w:rPr>
        <w:t xml:space="preserv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46F52FED" w:rsidR="00415D00" w:rsidRDefault="00415D00" w:rsidP="00415D00">
      <w:pPr>
        <w:pStyle w:val="Caption"/>
        <w:spacing w:line="360" w:lineRule="auto"/>
        <w:rPr>
          <w:lang w:val="en-US"/>
        </w:rPr>
      </w:pPr>
      <w:bookmarkStart w:id="983" w:name="_Toc27694549"/>
      <w:r w:rsidRPr="00FE3D31">
        <w:t>Gambar 5.</w:t>
      </w:r>
      <w:r w:rsidR="00D84BC1">
        <w:rPr>
          <w:lang w:val="en-US"/>
        </w:rPr>
        <w:t>148</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8A5919">
        <w:rPr>
          <w:lang w:val="en-US"/>
        </w:rPr>
        <w:t>Masuk</w:t>
      </w:r>
      <w:bookmarkEnd w:id="983"/>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84" w:name="_Toc26745696"/>
      <w:r w:rsidRPr="0032555B">
        <w:rPr>
          <w:rFonts w:cs="Times New Roman"/>
        </w:rPr>
        <w:t xml:space="preserve">Perancangan Antarmuka </w:t>
      </w:r>
      <w:r>
        <w:rPr>
          <w:rFonts w:cs="Times New Roman"/>
          <w:lang w:val="en-US"/>
        </w:rPr>
        <w:t>Menu Surat Disposisi</w:t>
      </w:r>
      <w:bookmarkEnd w:id="984"/>
    </w:p>
    <w:p w14:paraId="65411E10" w14:textId="7479A01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 xml:space="preserve">mengelola seluruh data surat disposisi. Dengan demikian surat disposisi bisa dikelola dengan mudah seperti melihat data surat disposisi, menyetujui, melihat </w:t>
      </w:r>
      <w:r w:rsidR="003C277C" w:rsidRPr="003C277C">
        <w:rPr>
          <w:rStyle w:val="Emphasis"/>
          <w:rFonts w:cs="Times New Roman"/>
          <w:i/>
          <w:lang w:val="en-US"/>
        </w:rPr>
        <w:t>file</w:t>
      </w:r>
      <w:r>
        <w:rPr>
          <w:rStyle w:val="Emphasis"/>
          <w:rFonts w:cs="Times New Roman"/>
          <w:lang w:val="en-US"/>
        </w:rPr>
        <w:t xml:space="preserve"> surat dan melihat </w:t>
      </w:r>
      <w:r w:rsidR="003C277C" w:rsidRPr="003C277C">
        <w:rPr>
          <w:rStyle w:val="Emphasis"/>
          <w:rFonts w:cs="Times New Roman"/>
          <w:i/>
          <w:lang w:val="en-US"/>
        </w:rPr>
        <w:t>file</w:t>
      </w:r>
      <w:r>
        <w:rPr>
          <w:rStyle w:val="Emphasis"/>
          <w:rFonts w:cs="Times New Roman"/>
          <w:lang w:val="en-US"/>
        </w:rPr>
        <w:t xml:space="preserv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47804BCB" w:rsidR="00BD0974" w:rsidRDefault="00415D00" w:rsidP="00415D00">
      <w:pPr>
        <w:pStyle w:val="Caption"/>
        <w:spacing w:line="360" w:lineRule="auto"/>
        <w:rPr>
          <w:lang w:val="en-US"/>
        </w:rPr>
      </w:pPr>
      <w:bookmarkStart w:id="985" w:name="_Toc27694550"/>
      <w:r w:rsidRPr="00FE3D31">
        <w:t>Gambar 5.</w:t>
      </w:r>
      <w:r w:rsidR="00D84BC1">
        <w:rPr>
          <w:lang w:val="en-US"/>
        </w:rPr>
        <w:t>149</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Disposisi</w:t>
      </w:r>
      <w:bookmarkEnd w:id="985"/>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86" w:name="_Toc26745697"/>
      <w:r w:rsidRPr="0032555B">
        <w:rPr>
          <w:rFonts w:cs="Times New Roman"/>
        </w:rPr>
        <w:lastRenderedPageBreak/>
        <w:t xml:space="preserve">Perancangan Antarmuka </w:t>
      </w:r>
      <w:r>
        <w:rPr>
          <w:rFonts w:cs="Times New Roman"/>
          <w:lang w:val="en-US"/>
        </w:rPr>
        <w:t>Menu Surat SPT</w:t>
      </w:r>
      <w:bookmarkEnd w:id="986"/>
    </w:p>
    <w:p w14:paraId="7EA814B8" w14:textId="6FD33099"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sidR="003C277C" w:rsidRPr="003C277C">
        <w:rPr>
          <w:rStyle w:val="Emphasis"/>
          <w:rFonts w:cs="Times New Roman"/>
          <w:i/>
          <w:lang w:val="en-US"/>
        </w:rPr>
        <w:t>file</w:t>
      </w:r>
      <w:r>
        <w:rPr>
          <w:rStyle w:val="Emphasis"/>
          <w:rFonts w:cs="Times New Roman"/>
          <w:lang w:val="en-US"/>
        </w:rPr>
        <w:t xml:space="preserve"> surat disposisi, membuat SPT, melihat </w:t>
      </w:r>
      <w:r w:rsidR="003C277C" w:rsidRPr="003C277C">
        <w:rPr>
          <w:rStyle w:val="Emphasis"/>
          <w:rFonts w:cs="Times New Roman"/>
          <w:i/>
          <w:lang w:val="en-US"/>
        </w:rPr>
        <w:t>file</w:t>
      </w:r>
      <w:r w:rsidR="00C45180">
        <w:rPr>
          <w:rStyle w:val="Emphasis"/>
          <w:rFonts w:cs="Times New Roman"/>
          <w:lang w:val="en-US"/>
        </w:rPr>
        <w:t xml:space="preserv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34AF31A0" w:rsidR="00415D00" w:rsidRDefault="00415D00" w:rsidP="00415D00">
      <w:pPr>
        <w:pStyle w:val="Caption"/>
        <w:spacing w:line="360" w:lineRule="auto"/>
        <w:rPr>
          <w:lang w:val="en-US"/>
        </w:rPr>
      </w:pPr>
      <w:bookmarkStart w:id="987" w:name="_Toc27694551"/>
      <w:r w:rsidRPr="00FE3D31">
        <w:t>Gambar 5.</w:t>
      </w:r>
      <w:r w:rsidR="00D84BC1">
        <w:rPr>
          <w:lang w:val="en-US"/>
        </w:rPr>
        <w:t>150</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C45180">
        <w:rPr>
          <w:lang w:val="en-US"/>
        </w:rPr>
        <w:t>SPT</w:t>
      </w:r>
      <w:bookmarkEnd w:id="987"/>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88" w:name="_Toc26745698"/>
      <w:r w:rsidRPr="0032555B">
        <w:rPr>
          <w:rFonts w:cs="Times New Roman"/>
        </w:rPr>
        <w:t xml:space="preserve">Perancangan Antarmuka </w:t>
      </w:r>
      <w:r>
        <w:rPr>
          <w:rFonts w:cs="Times New Roman"/>
          <w:lang w:val="en-US"/>
        </w:rPr>
        <w:t>Menu Kontrol SPT</w:t>
      </w:r>
      <w:bookmarkEnd w:id="988"/>
    </w:p>
    <w:p w14:paraId="2A850EB2" w14:textId="51FAD31C"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 xml:space="preserve">memonitoring SPT. Dengan demikian surat perintah tugas bisa dimonitor dengan mudah seperti melihat data SPT, melihat </w:t>
      </w:r>
      <w:r w:rsidR="003C277C" w:rsidRPr="003C277C">
        <w:rPr>
          <w:rStyle w:val="Emphasis"/>
          <w:rFonts w:cs="Times New Roman"/>
          <w:i/>
          <w:lang w:val="en-US"/>
        </w:rPr>
        <w:t>file</w:t>
      </w:r>
      <w:r>
        <w:rPr>
          <w:rStyle w:val="Emphasis"/>
          <w:rFonts w:cs="Times New Roman"/>
          <w:lang w:val="en-US"/>
        </w:rPr>
        <w:t xml:space="preserve"> SPT, mengupload persetujuan SPT, melihat </w:t>
      </w:r>
      <w:r w:rsidR="003C277C" w:rsidRPr="003C277C">
        <w:rPr>
          <w:rStyle w:val="Emphasis"/>
          <w:rFonts w:cs="Times New Roman"/>
          <w:i/>
          <w:lang w:val="en-US"/>
        </w:rPr>
        <w:t>file</w:t>
      </w:r>
      <w:r>
        <w:rPr>
          <w:rStyle w:val="Emphasis"/>
          <w:rFonts w:cs="Times New Roman"/>
          <w:lang w:val="en-US"/>
        </w:rPr>
        <w:t xml:space="preserv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A82D4E0" w:rsidR="00C45180" w:rsidRDefault="00C45180" w:rsidP="00C45180">
      <w:pPr>
        <w:pStyle w:val="Caption"/>
        <w:spacing w:line="360" w:lineRule="auto"/>
        <w:rPr>
          <w:lang w:val="en-US"/>
        </w:rPr>
      </w:pPr>
      <w:bookmarkStart w:id="989" w:name="_Toc27694552"/>
      <w:r w:rsidRPr="00FE3D31">
        <w:t>Gambar 5.</w:t>
      </w:r>
      <w:r w:rsidR="00D84BC1">
        <w:rPr>
          <w:lang w:val="en-US"/>
        </w:rPr>
        <w:t>151</w:t>
      </w:r>
      <w:r>
        <w:rPr>
          <w:rStyle w:val="SubtleEmphasis"/>
          <w:i/>
          <w:lang w:val="en-US"/>
        </w:rPr>
        <w:t xml:space="preserve"> </w:t>
      </w:r>
      <w:r>
        <w:rPr>
          <w:lang w:val="en-US"/>
        </w:rPr>
        <w:t xml:space="preserve">Perancangan Antarmuka </w:t>
      </w:r>
      <w:r w:rsidR="008A5919">
        <w:rPr>
          <w:lang w:val="en-US"/>
        </w:rPr>
        <w:t>Menu</w:t>
      </w:r>
      <w:r>
        <w:rPr>
          <w:lang w:val="en-US"/>
        </w:rPr>
        <w:t xml:space="preserve"> Kontrol SPT</w:t>
      </w:r>
      <w:bookmarkEnd w:id="989"/>
    </w:p>
    <w:bookmarkEnd w:id="937"/>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90" w:name="_Toc11637863"/>
      <w:bookmarkStart w:id="991" w:name="_Toc13164883"/>
      <w:bookmarkStart w:id="992" w:name="_Toc26745699"/>
      <w:r w:rsidRPr="0032555B">
        <w:rPr>
          <w:rFonts w:cs="Times New Roman"/>
          <w:lang w:val="id-ID"/>
        </w:rPr>
        <w:t>IMPLEMENTASI DAN PENGUJIAN</w:t>
      </w:r>
      <w:bookmarkEnd w:id="990"/>
      <w:bookmarkEnd w:id="991"/>
      <w:bookmarkEnd w:id="992"/>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93" w:name="_Toc513174236"/>
      <w:bookmarkStart w:id="994" w:name="_Toc513174366"/>
      <w:bookmarkStart w:id="995" w:name="_Toc513439593"/>
      <w:bookmarkStart w:id="996" w:name="_Toc513441528"/>
      <w:bookmarkStart w:id="997" w:name="_Toc516135927"/>
      <w:bookmarkStart w:id="998" w:name="_Toc516136060"/>
      <w:bookmarkStart w:id="999" w:name="_Toc517463396"/>
      <w:bookmarkStart w:id="1000" w:name="_Toc517463527"/>
      <w:bookmarkStart w:id="1001" w:name="_Toc517475885"/>
      <w:bookmarkStart w:id="1002" w:name="_Toc517476016"/>
      <w:bookmarkStart w:id="1003" w:name="_Toc11616043"/>
      <w:bookmarkStart w:id="1004" w:name="_Toc11616205"/>
      <w:bookmarkStart w:id="1005" w:name="_Toc11637864"/>
      <w:bookmarkStart w:id="1006" w:name="_Toc11640332"/>
      <w:bookmarkStart w:id="1007" w:name="_Toc12749239"/>
      <w:bookmarkStart w:id="1008" w:name="_Toc13096845"/>
      <w:bookmarkStart w:id="1009" w:name="_Toc13154444"/>
      <w:bookmarkStart w:id="1010" w:name="_Toc13164118"/>
      <w:bookmarkStart w:id="1011" w:name="_Toc13164276"/>
      <w:bookmarkStart w:id="1012" w:name="_Toc13164884"/>
      <w:bookmarkStart w:id="1013" w:name="_Toc26383810"/>
      <w:bookmarkStart w:id="1014" w:name="_Toc26402628"/>
      <w:bookmarkStart w:id="1015" w:name="_Toc26405764"/>
      <w:bookmarkStart w:id="1016" w:name="_Toc26433681"/>
      <w:bookmarkStart w:id="1017" w:name="_Toc26439491"/>
      <w:bookmarkStart w:id="1018" w:name="_Toc26669277"/>
      <w:bookmarkStart w:id="1019" w:name="_Toc26745700"/>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20" w:name="_Toc513174237"/>
      <w:bookmarkStart w:id="1021" w:name="_Toc513174367"/>
      <w:bookmarkStart w:id="1022" w:name="_Toc513439594"/>
      <w:bookmarkStart w:id="1023" w:name="_Toc513441529"/>
      <w:bookmarkStart w:id="1024" w:name="_Toc516135928"/>
      <w:bookmarkStart w:id="1025" w:name="_Toc516136061"/>
      <w:bookmarkStart w:id="1026" w:name="_Toc517463397"/>
      <w:bookmarkStart w:id="1027" w:name="_Toc517463528"/>
      <w:bookmarkStart w:id="1028" w:name="_Toc517475886"/>
      <w:bookmarkStart w:id="1029" w:name="_Toc517476017"/>
      <w:bookmarkStart w:id="1030" w:name="_Toc11616044"/>
      <w:bookmarkStart w:id="1031" w:name="_Toc11616206"/>
      <w:bookmarkStart w:id="1032" w:name="_Toc11637865"/>
      <w:bookmarkStart w:id="1033" w:name="_Toc11640333"/>
      <w:bookmarkStart w:id="1034" w:name="_Toc12749240"/>
      <w:bookmarkStart w:id="1035" w:name="_Toc13096846"/>
      <w:bookmarkStart w:id="1036" w:name="_Toc13154445"/>
      <w:bookmarkStart w:id="1037" w:name="_Toc13164119"/>
      <w:bookmarkStart w:id="1038" w:name="_Toc13164277"/>
      <w:bookmarkStart w:id="1039" w:name="_Toc13164885"/>
      <w:bookmarkStart w:id="1040" w:name="_Toc26383811"/>
      <w:bookmarkStart w:id="1041" w:name="_Toc26402629"/>
      <w:bookmarkStart w:id="1042" w:name="_Toc26405765"/>
      <w:bookmarkStart w:id="1043" w:name="_Toc26433682"/>
      <w:bookmarkStart w:id="1044" w:name="_Toc26439492"/>
      <w:bookmarkStart w:id="1045" w:name="_Toc26669278"/>
      <w:bookmarkStart w:id="1046" w:name="_Toc26745701"/>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47" w:name="_Toc513174238"/>
      <w:bookmarkStart w:id="1048" w:name="_Toc513174368"/>
      <w:bookmarkStart w:id="1049" w:name="_Toc513439595"/>
      <w:bookmarkStart w:id="1050" w:name="_Toc513441530"/>
      <w:bookmarkStart w:id="1051" w:name="_Toc516135929"/>
      <w:bookmarkStart w:id="1052" w:name="_Toc516136062"/>
      <w:bookmarkStart w:id="1053" w:name="_Toc517463398"/>
      <w:bookmarkStart w:id="1054" w:name="_Toc517463529"/>
      <w:bookmarkStart w:id="1055" w:name="_Toc517475887"/>
      <w:bookmarkStart w:id="1056" w:name="_Toc517476018"/>
      <w:bookmarkStart w:id="1057" w:name="_Toc11616045"/>
      <w:bookmarkStart w:id="1058" w:name="_Toc11616207"/>
      <w:bookmarkStart w:id="1059" w:name="_Toc11637866"/>
      <w:bookmarkStart w:id="1060" w:name="_Toc11640334"/>
      <w:bookmarkStart w:id="1061" w:name="_Toc12749241"/>
      <w:bookmarkStart w:id="1062" w:name="_Toc13096847"/>
      <w:bookmarkStart w:id="1063" w:name="_Toc13154446"/>
      <w:bookmarkStart w:id="1064" w:name="_Toc13164120"/>
      <w:bookmarkStart w:id="1065" w:name="_Toc13164278"/>
      <w:bookmarkStart w:id="1066" w:name="_Toc13164886"/>
      <w:bookmarkStart w:id="1067" w:name="_Toc26383812"/>
      <w:bookmarkStart w:id="1068" w:name="_Toc26402630"/>
      <w:bookmarkStart w:id="1069" w:name="_Toc26405766"/>
      <w:bookmarkStart w:id="1070" w:name="_Toc26433683"/>
      <w:bookmarkStart w:id="1071" w:name="_Toc26439493"/>
      <w:bookmarkStart w:id="1072" w:name="_Toc26669279"/>
      <w:bookmarkStart w:id="1073" w:name="_Toc26745702"/>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74" w:name="_Toc513174239"/>
      <w:bookmarkStart w:id="1075" w:name="_Toc513174369"/>
      <w:bookmarkStart w:id="1076" w:name="_Toc513439596"/>
      <w:bookmarkStart w:id="1077" w:name="_Toc513441531"/>
      <w:bookmarkStart w:id="1078" w:name="_Toc516135930"/>
      <w:bookmarkStart w:id="1079" w:name="_Toc516136063"/>
      <w:bookmarkStart w:id="1080" w:name="_Toc517463399"/>
      <w:bookmarkStart w:id="1081" w:name="_Toc517463530"/>
      <w:bookmarkStart w:id="1082" w:name="_Toc517475888"/>
      <w:bookmarkStart w:id="1083" w:name="_Toc517476019"/>
      <w:bookmarkStart w:id="1084" w:name="_Toc11616046"/>
      <w:bookmarkStart w:id="1085" w:name="_Toc11616208"/>
      <w:bookmarkStart w:id="1086" w:name="_Toc11637867"/>
      <w:bookmarkStart w:id="1087" w:name="_Toc11640335"/>
      <w:bookmarkStart w:id="1088" w:name="_Toc12749242"/>
      <w:bookmarkStart w:id="1089" w:name="_Toc13096848"/>
      <w:bookmarkStart w:id="1090" w:name="_Toc13154447"/>
      <w:bookmarkStart w:id="1091" w:name="_Toc13164121"/>
      <w:bookmarkStart w:id="1092" w:name="_Toc13164279"/>
      <w:bookmarkStart w:id="1093" w:name="_Toc13164887"/>
      <w:bookmarkStart w:id="1094" w:name="_Toc26383813"/>
      <w:bookmarkStart w:id="1095" w:name="_Toc26402631"/>
      <w:bookmarkStart w:id="1096" w:name="_Toc26405767"/>
      <w:bookmarkStart w:id="1097" w:name="_Toc26433684"/>
      <w:bookmarkStart w:id="1098" w:name="_Toc26439494"/>
      <w:bookmarkStart w:id="1099" w:name="_Toc26669280"/>
      <w:bookmarkStart w:id="1100" w:name="_Toc2674570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01" w:name="_Toc513174240"/>
      <w:bookmarkStart w:id="1102" w:name="_Toc513174370"/>
      <w:bookmarkStart w:id="1103" w:name="_Toc513439597"/>
      <w:bookmarkStart w:id="1104" w:name="_Toc513441532"/>
      <w:bookmarkStart w:id="1105" w:name="_Toc516135931"/>
      <w:bookmarkStart w:id="1106" w:name="_Toc516136064"/>
      <w:bookmarkStart w:id="1107" w:name="_Toc517463400"/>
      <w:bookmarkStart w:id="1108" w:name="_Toc517463531"/>
      <w:bookmarkStart w:id="1109" w:name="_Toc517475889"/>
      <w:bookmarkStart w:id="1110" w:name="_Toc517476020"/>
      <w:bookmarkStart w:id="1111" w:name="_Toc11616047"/>
      <w:bookmarkStart w:id="1112" w:name="_Toc11616209"/>
      <w:bookmarkStart w:id="1113" w:name="_Toc11637868"/>
      <w:bookmarkStart w:id="1114" w:name="_Toc11640336"/>
      <w:bookmarkStart w:id="1115" w:name="_Toc12749243"/>
      <w:bookmarkStart w:id="1116" w:name="_Toc13096849"/>
      <w:bookmarkStart w:id="1117" w:name="_Toc13154448"/>
      <w:bookmarkStart w:id="1118" w:name="_Toc13164122"/>
      <w:bookmarkStart w:id="1119" w:name="_Toc13164280"/>
      <w:bookmarkStart w:id="1120" w:name="_Toc13164888"/>
      <w:bookmarkStart w:id="1121" w:name="_Toc26383814"/>
      <w:bookmarkStart w:id="1122" w:name="_Toc26402632"/>
      <w:bookmarkStart w:id="1123" w:name="_Toc26405768"/>
      <w:bookmarkStart w:id="1124" w:name="_Toc26433685"/>
      <w:bookmarkStart w:id="1125" w:name="_Toc26439495"/>
      <w:bookmarkStart w:id="1126" w:name="_Toc26669281"/>
      <w:bookmarkStart w:id="1127" w:name="_Toc26745704"/>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28" w:name="_Toc513174241"/>
      <w:bookmarkStart w:id="1129" w:name="_Toc513174371"/>
      <w:bookmarkStart w:id="1130" w:name="_Toc513439598"/>
      <w:bookmarkStart w:id="1131" w:name="_Toc513441533"/>
      <w:bookmarkStart w:id="1132" w:name="_Toc516135932"/>
      <w:bookmarkStart w:id="1133" w:name="_Toc516136065"/>
      <w:bookmarkStart w:id="1134" w:name="_Toc517463401"/>
      <w:bookmarkStart w:id="1135" w:name="_Toc517463532"/>
      <w:bookmarkStart w:id="1136" w:name="_Toc517475890"/>
      <w:bookmarkStart w:id="1137" w:name="_Toc517476021"/>
      <w:bookmarkStart w:id="1138" w:name="_Toc11616048"/>
      <w:bookmarkStart w:id="1139" w:name="_Toc11616210"/>
      <w:bookmarkStart w:id="1140" w:name="_Toc11637869"/>
      <w:bookmarkStart w:id="1141" w:name="_Toc11640337"/>
      <w:bookmarkStart w:id="1142" w:name="_Toc12749244"/>
      <w:bookmarkStart w:id="1143" w:name="_Toc13096850"/>
      <w:bookmarkStart w:id="1144" w:name="_Toc13154449"/>
      <w:bookmarkStart w:id="1145" w:name="_Toc13164123"/>
      <w:bookmarkStart w:id="1146" w:name="_Toc13164281"/>
      <w:bookmarkStart w:id="1147" w:name="_Toc13164889"/>
      <w:bookmarkStart w:id="1148" w:name="_Toc26383815"/>
      <w:bookmarkStart w:id="1149" w:name="_Toc26402633"/>
      <w:bookmarkStart w:id="1150" w:name="_Toc26405769"/>
      <w:bookmarkStart w:id="1151" w:name="_Toc26433686"/>
      <w:bookmarkStart w:id="1152" w:name="_Toc26439496"/>
      <w:bookmarkStart w:id="1153" w:name="_Toc26669282"/>
      <w:bookmarkStart w:id="1154" w:name="_Toc26745705"/>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p>
    <w:p w14:paraId="6ED3B35F" w14:textId="77777777" w:rsidR="009C3D5A" w:rsidRDefault="009C3D5A" w:rsidP="00AE0EA3">
      <w:pPr>
        <w:pStyle w:val="Heading2"/>
        <w:numPr>
          <w:ilvl w:val="1"/>
          <w:numId w:val="307"/>
        </w:numPr>
        <w:spacing w:before="0" w:line="360" w:lineRule="auto"/>
        <w:rPr>
          <w:rFonts w:cs="Times New Roman"/>
        </w:rPr>
      </w:pPr>
      <w:bookmarkStart w:id="1155" w:name="_Toc13164890"/>
      <w:bookmarkStart w:id="1156" w:name="_Toc11637870"/>
      <w:bookmarkStart w:id="1157" w:name="_Toc26745706"/>
      <w:r>
        <w:rPr>
          <w:rFonts w:cs="Times New Roman"/>
        </w:rPr>
        <w:t>Pengertian dan Tujuan Implementasi</w:t>
      </w:r>
      <w:bookmarkEnd w:id="1155"/>
      <w:bookmarkEnd w:id="1156"/>
      <w:bookmarkEnd w:id="1157"/>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58" w:name="_Toc13164891"/>
      <w:bookmarkStart w:id="1159" w:name="_Toc11637871"/>
      <w:bookmarkStart w:id="1160" w:name="_Toc513030059"/>
      <w:bookmarkStart w:id="1161" w:name="_Toc26745707"/>
      <w:r>
        <w:rPr>
          <w:rFonts w:cs="Times New Roman"/>
        </w:rPr>
        <w:t>Batasan Implementasi</w:t>
      </w:r>
      <w:bookmarkEnd w:id="1158"/>
      <w:bookmarkEnd w:id="1159"/>
      <w:bookmarkEnd w:id="1160"/>
      <w:bookmarkEnd w:id="1161"/>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2169C59A"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sidR="00D74934">
        <w:rPr>
          <w:rStyle w:val="Emphasis"/>
          <w:i/>
          <w:iCs w:val="0"/>
          <w:lang w:val="en-US"/>
        </w:rPr>
        <w:t>Windows</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62" w:name="_Toc13164892"/>
      <w:bookmarkStart w:id="1163" w:name="_Toc11637872"/>
      <w:bookmarkStart w:id="1164" w:name="_Toc26745708"/>
      <w:r>
        <w:rPr>
          <w:rStyle w:val="Emphasis"/>
        </w:rPr>
        <w:t>Implementasi</w:t>
      </w:r>
      <w:bookmarkEnd w:id="1162"/>
      <w:bookmarkEnd w:id="1163"/>
      <w:bookmarkEnd w:id="1164"/>
    </w:p>
    <w:p w14:paraId="1BCD92E8" w14:textId="54E6F8AC"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w:t>
      </w:r>
      <w:r w:rsidR="00B36B4A" w:rsidRPr="00B36B4A">
        <w:rPr>
          <w:rFonts w:ascii="Times New Roman" w:hAnsi="Times New Roman" w:cs="Times New Roman"/>
          <w:i/>
          <w:iCs/>
          <w:sz w:val="24"/>
          <w:szCs w:val="24"/>
        </w:rPr>
        <w:t>form</w:t>
      </w:r>
      <w:r>
        <w:rPr>
          <w:rFonts w:ascii="Times New Roman" w:hAnsi="Times New Roman" w:cs="Times New Roman"/>
          <w:sz w:val="24"/>
          <w:szCs w:val="24"/>
        </w:rPr>
        <w:t>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18EA1872" w:rsidR="00D83B74" w:rsidRPr="0032555B" w:rsidRDefault="00D83B74" w:rsidP="00AE0EA3">
      <w:pPr>
        <w:pStyle w:val="Heading3"/>
        <w:numPr>
          <w:ilvl w:val="0"/>
          <w:numId w:val="313"/>
        </w:numPr>
        <w:spacing w:before="0" w:line="360" w:lineRule="auto"/>
        <w:ind w:left="426" w:hanging="426"/>
        <w:rPr>
          <w:rFonts w:cs="Times New Roman"/>
        </w:rPr>
      </w:pPr>
      <w:bookmarkStart w:id="1165" w:name="_Toc26745709"/>
      <w:bookmarkStart w:id="1166" w:name="_Hlk26295100"/>
      <w:r>
        <w:rPr>
          <w:rFonts w:cs="Times New Roman"/>
          <w:lang w:val="en-US"/>
        </w:rPr>
        <w:t xml:space="preserve">Halaman </w:t>
      </w:r>
      <w:r w:rsidR="008A5919" w:rsidRPr="008A5919">
        <w:rPr>
          <w:rFonts w:cs="Times New Roman"/>
          <w:i/>
          <w:iCs/>
          <w:lang w:val="en-US"/>
        </w:rPr>
        <w:t>Login</w:t>
      </w:r>
      <w:bookmarkEnd w:id="1165"/>
    </w:p>
    <w:p w14:paraId="347EADF4" w14:textId="2D0A32EE"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w:t>
      </w:r>
      <w:r w:rsidR="008A5919" w:rsidRPr="008A5919">
        <w:rPr>
          <w:rStyle w:val="Emphasis"/>
          <w:rFonts w:cs="Times New Roman"/>
          <w:i/>
          <w:lang w:val="en-US"/>
        </w:rPr>
        <w:t>L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750F0E" w:rsidR="00BD0974" w:rsidRDefault="00D83B74" w:rsidP="00D83B74">
      <w:pPr>
        <w:pStyle w:val="Caption"/>
        <w:spacing w:line="360" w:lineRule="auto"/>
        <w:rPr>
          <w:lang w:val="en-US"/>
        </w:rPr>
      </w:pPr>
      <w:bookmarkStart w:id="1167" w:name="_Toc27694553"/>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sidR="008A5919" w:rsidRPr="008A5919">
        <w:rPr>
          <w:lang w:val="en-US"/>
        </w:rPr>
        <w:t>Login</w:t>
      </w:r>
      <w:bookmarkEnd w:id="1167"/>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68" w:name="_Toc26745710"/>
      <w:r>
        <w:rPr>
          <w:rFonts w:cs="Times New Roman"/>
          <w:lang w:val="en-US"/>
        </w:rPr>
        <w:lastRenderedPageBreak/>
        <w:t xml:space="preserve">Halaman </w:t>
      </w:r>
      <w:r w:rsidR="00D83B74">
        <w:rPr>
          <w:rFonts w:cs="Times New Roman"/>
          <w:lang w:val="en-US"/>
        </w:rPr>
        <w:t>Forgot Password</w:t>
      </w:r>
      <w:bookmarkEnd w:id="1168"/>
    </w:p>
    <w:p w14:paraId="5818B390" w14:textId="4E5FCEE6"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w:t>
      </w:r>
      <w:r w:rsidR="008A5919" w:rsidRPr="008A5919">
        <w:rPr>
          <w:rStyle w:val="Emphasis"/>
          <w:rFonts w:cs="Times New Roman"/>
          <w:i/>
          <w:lang w:val="en-US"/>
        </w:rPr>
        <w:t>login</w:t>
      </w:r>
      <w:r w:rsidR="00D83B74">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69" w:name="_Toc27694554"/>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69"/>
    </w:p>
    <w:p w14:paraId="5CE001F9" w14:textId="63BDBF93" w:rsidR="00D83B74" w:rsidRPr="0032555B" w:rsidRDefault="00D83B74" w:rsidP="00AE0EA3">
      <w:pPr>
        <w:pStyle w:val="Heading3"/>
        <w:numPr>
          <w:ilvl w:val="0"/>
          <w:numId w:val="313"/>
        </w:numPr>
        <w:spacing w:before="0" w:line="360" w:lineRule="auto"/>
        <w:ind w:left="426" w:hanging="426"/>
        <w:rPr>
          <w:rFonts w:cs="Times New Roman"/>
        </w:rPr>
      </w:pPr>
      <w:bookmarkStart w:id="1170" w:name="_Toc26745711"/>
      <w:r>
        <w:rPr>
          <w:rFonts w:cs="Times New Roman"/>
          <w:lang w:val="en-US"/>
        </w:rPr>
        <w:t>Menu</w:t>
      </w:r>
      <w:r w:rsidRPr="0032555B">
        <w:rPr>
          <w:rFonts w:cs="Times New Roman"/>
        </w:rPr>
        <w:t xml:space="preserve"> </w:t>
      </w:r>
      <w:r>
        <w:rPr>
          <w:rFonts w:cs="Times New Roman"/>
          <w:lang w:val="en-US"/>
        </w:rPr>
        <w:t>My Pro</w:t>
      </w:r>
      <w:r w:rsidR="003C277C" w:rsidRPr="003C277C">
        <w:rPr>
          <w:rFonts w:cs="Times New Roman"/>
          <w:i/>
          <w:iCs/>
          <w:lang w:val="en-US"/>
        </w:rPr>
        <w:t>file</w:t>
      </w:r>
      <w:bookmarkEnd w:id="1170"/>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0B06319F" w:rsidR="00BD0974" w:rsidRDefault="00D83B74" w:rsidP="00D83B74">
      <w:pPr>
        <w:pStyle w:val="Caption"/>
        <w:spacing w:line="360" w:lineRule="auto"/>
        <w:rPr>
          <w:lang w:val="en-US"/>
        </w:rPr>
      </w:pPr>
      <w:bookmarkStart w:id="1171" w:name="_Toc27694555"/>
      <w:r w:rsidRPr="00FE3D31">
        <w:t xml:space="preserve">Gambar </w:t>
      </w:r>
      <w:r w:rsidR="00F76AF4">
        <w:rPr>
          <w:lang w:val="en-US"/>
        </w:rPr>
        <w:t>6.3</w:t>
      </w:r>
      <w:r>
        <w:rPr>
          <w:rStyle w:val="SubtleEmphasis"/>
          <w:i/>
          <w:lang w:val="en-US"/>
        </w:rPr>
        <w:t xml:space="preserve"> </w:t>
      </w:r>
      <w:r w:rsidR="008A5919">
        <w:rPr>
          <w:lang w:val="en-US"/>
        </w:rPr>
        <w:t>Menu</w:t>
      </w:r>
      <w:r>
        <w:rPr>
          <w:lang w:val="en-US"/>
        </w:rPr>
        <w:t xml:space="preserve"> My Pro</w:t>
      </w:r>
      <w:r w:rsidR="003C277C" w:rsidRPr="003C277C">
        <w:rPr>
          <w:lang w:val="en-US"/>
        </w:rPr>
        <w:t>file</w:t>
      </w:r>
      <w:bookmarkEnd w:id="1171"/>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2D689A15" w:rsidR="00D83B74" w:rsidRPr="0032555B" w:rsidRDefault="00D83B74" w:rsidP="00AE0EA3">
      <w:pPr>
        <w:pStyle w:val="Heading3"/>
        <w:numPr>
          <w:ilvl w:val="0"/>
          <w:numId w:val="313"/>
        </w:numPr>
        <w:spacing w:before="0" w:line="360" w:lineRule="auto"/>
        <w:ind w:left="426" w:hanging="426"/>
        <w:rPr>
          <w:rFonts w:cs="Times New Roman"/>
        </w:rPr>
      </w:pPr>
      <w:bookmarkStart w:id="1172" w:name="_Toc26745712"/>
      <w:r>
        <w:rPr>
          <w:rFonts w:cs="Times New Roman"/>
          <w:lang w:val="en-US"/>
        </w:rPr>
        <w:lastRenderedPageBreak/>
        <w:t>Menu Edit Pro</w:t>
      </w:r>
      <w:r w:rsidR="003C277C" w:rsidRPr="003C277C">
        <w:rPr>
          <w:rFonts w:cs="Times New Roman"/>
          <w:i/>
          <w:iCs/>
          <w:lang w:val="en-US"/>
        </w:rPr>
        <w:t>file</w:t>
      </w:r>
      <w:bookmarkEnd w:id="1172"/>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16BF48A7" w:rsidR="00D83B74" w:rsidRDefault="00D83B74" w:rsidP="00D83B74">
      <w:pPr>
        <w:pStyle w:val="Caption"/>
        <w:spacing w:line="360" w:lineRule="auto"/>
        <w:rPr>
          <w:lang w:val="en-US"/>
        </w:rPr>
      </w:pPr>
      <w:bookmarkStart w:id="1173" w:name="_Toc27694556"/>
      <w:r w:rsidRPr="00FE3D31">
        <w:t xml:space="preserve">Gambar </w:t>
      </w:r>
      <w:r w:rsidR="00F76AF4">
        <w:rPr>
          <w:lang w:val="en-US"/>
        </w:rPr>
        <w:t xml:space="preserve">6.4 </w:t>
      </w:r>
      <w:r w:rsidR="008A5919">
        <w:rPr>
          <w:lang w:val="en-US"/>
        </w:rPr>
        <w:t>Menu</w:t>
      </w:r>
      <w:r>
        <w:rPr>
          <w:lang w:val="en-US"/>
        </w:rPr>
        <w:t xml:space="preserve"> Edit Pro</w:t>
      </w:r>
      <w:r w:rsidR="003C277C" w:rsidRPr="003C277C">
        <w:rPr>
          <w:lang w:val="en-US"/>
        </w:rPr>
        <w:t>file</w:t>
      </w:r>
      <w:bookmarkEnd w:id="1173"/>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74" w:name="_Toc26745713"/>
      <w:r>
        <w:rPr>
          <w:rFonts w:cs="Times New Roman"/>
          <w:lang w:val="en-US"/>
        </w:rPr>
        <w:t>Menu</w:t>
      </w:r>
      <w:r w:rsidRPr="0032555B">
        <w:rPr>
          <w:rFonts w:cs="Times New Roman"/>
        </w:rPr>
        <w:t xml:space="preserve"> </w:t>
      </w:r>
      <w:r>
        <w:rPr>
          <w:rFonts w:cs="Times New Roman"/>
          <w:lang w:val="en-US"/>
        </w:rPr>
        <w:t>Change Password</w:t>
      </w:r>
      <w:bookmarkEnd w:id="1174"/>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44E14D5E" w:rsidR="00BD0974" w:rsidRDefault="00D83B74" w:rsidP="00D83B74">
      <w:pPr>
        <w:pStyle w:val="Caption"/>
        <w:spacing w:line="360" w:lineRule="auto"/>
        <w:rPr>
          <w:lang w:val="en-US"/>
        </w:rPr>
      </w:pPr>
      <w:bookmarkStart w:id="1175" w:name="_Toc27694557"/>
      <w:r w:rsidRPr="00FE3D31">
        <w:t xml:space="preserve">Gambar </w:t>
      </w:r>
      <w:r w:rsidR="00CC377E">
        <w:rPr>
          <w:lang w:val="en-US"/>
        </w:rPr>
        <w:t>6</w:t>
      </w:r>
      <w:r w:rsidRPr="00FE3D31">
        <w:t>.</w:t>
      </w:r>
      <w:r w:rsidR="00CC377E">
        <w:rPr>
          <w:lang w:val="en-US"/>
        </w:rPr>
        <w:t>5</w:t>
      </w:r>
      <w:r>
        <w:rPr>
          <w:rStyle w:val="SubtleEmphasis"/>
          <w:i/>
          <w:lang w:val="en-US"/>
        </w:rPr>
        <w:t xml:space="preserve"> </w:t>
      </w:r>
      <w:r w:rsidR="008A5919">
        <w:rPr>
          <w:lang w:val="en-US"/>
        </w:rPr>
        <w:t>Menu</w:t>
      </w:r>
      <w:r>
        <w:rPr>
          <w:lang w:val="en-US"/>
        </w:rPr>
        <w:t xml:space="preserve"> Change Password</w:t>
      </w:r>
      <w:bookmarkEnd w:id="1175"/>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76" w:name="_Toc26745714"/>
      <w:r>
        <w:rPr>
          <w:rFonts w:cs="Times New Roman"/>
          <w:lang w:val="en-US"/>
        </w:rPr>
        <w:lastRenderedPageBreak/>
        <w:t>Menu</w:t>
      </w:r>
      <w:r w:rsidRPr="0032555B">
        <w:rPr>
          <w:rFonts w:cs="Times New Roman"/>
        </w:rPr>
        <w:t xml:space="preserve"> </w:t>
      </w:r>
      <w:r>
        <w:rPr>
          <w:rFonts w:cs="Times New Roman"/>
          <w:lang w:val="en-US"/>
        </w:rPr>
        <w:t>Change Password</w:t>
      </w:r>
      <w:bookmarkEnd w:id="1176"/>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518FFF71" w:rsidR="003D1207" w:rsidRDefault="00FE678D" w:rsidP="00BD0974">
      <w:pPr>
        <w:pStyle w:val="Caption"/>
        <w:spacing w:line="360" w:lineRule="auto"/>
        <w:rPr>
          <w:lang w:val="en-US"/>
        </w:rPr>
      </w:pPr>
      <w:bookmarkStart w:id="1177" w:name="_Toc27694558"/>
      <w:r w:rsidRPr="00FE3D31">
        <w:t xml:space="preserve">Gambar </w:t>
      </w:r>
      <w:r>
        <w:rPr>
          <w:lang w:val="en-US"/>
        </w:rPr>
        <w:t>6</w:t>
      </w:r>
      <w:r w:rsidRPr="00FE3D31">
        <w:t>.</w:t>
      </w:r>
      <w:r w:rsidR="003D1207">
        <w:rPr>
          <w:lang w:val="en-US"/>
        </w:rPr>
        <w:t>6</w:t>
      </w:r>
      <w:r>
        <w:rPr>
          <w:rStyle w:val="SubtleEmphasis"/>
          <w:i/>
          <w:lang w:val="en-US"/>
        </w:rPr>
        <w:t xml:space="preserve"> </w:t>
      </w:r>
      <w:r w:rsidR="008A5919">
        <w:rPr>
          <w:lang w:val="en-US"/>
        </w:rPr>
        <w:t>Menu</w:t>
      </w:r>
      <w:r>
        <w:rPr>
          <w:lang w:val="en-US"/>
        </w:rPr>
        <w:t xml:space="preserve"> Change Password</w:t>
      </w:r>
      <w:bookmarkEnd w:id="1177"/>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78" w:name="_Toc26745715"/>
      <w:r>
        <w:rPr>
          <w:rFonts w:cs="Times New Roman"/>
          <w:lang w:val="en-US"/>
        </w:rPr>
        <w:t>Menu</w:t>
      </w:r>
      <w:r w:rsidRPr="0032555B">
        <w:rPr>
          <w:rFonts w:cs="Times New Roman"/>
        </w:rPr>
        <w:t xml:space="preserve"> </w:t>
      </w:r>
      <w:r>
        <w:rPr>
          <w:rFonts w:cs="Times New Roman"/>
          <w:lang w:val="en-US"/>
        </w:rPr>
        <w:t>Dashboard</w:t>
      </w:r>
      <w:bookmarkEnd w:id="1178"/>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7E2D7707" w:rsidR="00BD0974" w:rsidRDefault="00FE678D" w:rsidP="00FE678D">
      <w:pPr>
        <w:pStyle w:val="Caption"/>
        <w:spacing w:line="360" w:lineRule="auto"/>
        <w:rPr>
          <w:lang w:val="en-US"/>
        </w:rPr>
      </w:pPr>
      <w:bookmarkStart w:id="1179" w:name="_Toc27694559"/>
      <w:r w:rsidRPr="00FE3D31">
        <w:t xml:space="preserve">Gambar </w:t>
      </w:r>
      <w:r>
        <w:rPr>
          <w:lang w:val="en-US"/>
        </w:rPr>
        <w:t>6</w:t>
      </w:r>
      <w:r w:rsidRPr="00FE3D31">
        <w:t>.</w:t>
      </w:r>
      <w:r w:rsidR="003D1207">
        <w:rPr>
          <w:lang w:val="en-US"/>
        </w:rPr>
        <w:t>7</w:t>
      </w:r>
      <w:r>
        <w:rPr>
          <w:rStyle w:val="SubtleEmphasis"/>
          <w:i/>
          <w:lang w:val="en-US"/>
        </w:rPr>
        <w:t xml:space="preserve"> </w:t>
      </w:r>
      <w:r w:rsidR="008A5919">
        <w:rPr>
          <w:lang w:val="en-US"/>
        </w:rPr>
        <w:t>Menu</w:t>
      </w:r>
      <w:r>
        <w:rPr>
          <w:lang w:val="en-US"/>
        </w:rPr>
        <w:t xml:space="preserve"> </w:t>
      </w:r>
      <w:r w:rsidR="003D1207">
        <w:rPr>
          <w:lang w:val="en-US"/>
        </w:rPr>
        <w:t>Dashboard</w:t>
      </w:r>
      <w:bookmarkEnd w:id="1179"/>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80" w:name="_Toc26745716"/>
      <w:r>
        <w:rPr>
          <w:rFonts w:cs="Times New Roman"/>
          <w:lang w:val="en-US"/>
        </w:rPr>
        <w:lastRenderedPageBreak/>
        <w:t>Menu Role Access</w:t>
      </w:r>
      <w:bookmarkEnd w:id="1180"/>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6ED8D04E" w:rsidR="00B7471C" w:rsidRPr="00BD0974" w:rsidRDefault="00B7471C" w:rsidP="00BD0974">
      <w:pPr>
        <w:pStyle w:val="Caption"/>
        <w:spacing w:line="360" w:lineRule="auto"/>
        <w:rPr>
          <w:lang w:val="en-US"/>
        </w:rPr>
      </w:pPr>
      <w:bookmarkStart w:id="1181" w:name="_Toc27694560"/>
      <w:r w:rsidRPr="00FE3D31">
        <w:t xml:space="preserve">Gambar </w:t>
      </w:r>
      <w:r>
        <w:rPr>
          <w:lang w:val="en-US"/>
        </w:rPr>
        <w:t xml:space="preserve">6.8 </w:t>
      </w:r>
      <w:r>
        <w:rPr>
          <w:rStyle w:val="SubtleEmphasis"/>
          <w:i/>
          <w:lang w:val="en-US"/>
        </w:rPr>
        <w:t xml:space="preserve"> </w:t>
      </w:r>
      <w:r>
        <w:rPr>
          <w:lang w:val="en-US"/>
        </w:rPr>
        <w:t xml:space="preserve">Perancangan Antarmuka </w:t>
      </w:r>
      <w:r w:rsidR="008A5919">
        <w:rPr>
          <w:lang w:val="en-US"/>
        </w:rPr>
        <w:t>Menu</w:t>
      </w:r>
      <w:r>
        <w:rPr>
          <w:lang w:val="en-US"/>
        </w:rPr>
        <w:t xml:space="preserve"> Role Access</w:t>
      </w:r>
      <w:bookmarkEnd w:id="1181"/>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82" w:name="_Toc26745717"/>
      <w:r>
        <w:rPr>
          <w:rFonts w:cs="Times New Roman"/>
          <w:lang w:val="en-US"/>
        </w:rPr>
        <w:t>Menu Role</w:t>
      </w:r>
      <w:bookmarkEnd w:id="1182"/>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69A64BD" w:rsidR="00B7471C" w:rsidRDefault="00B7471C" w:rsidP="00B7471C">
      <w:pPr>
        <w:pStyle w:val="Caption"/>
        <w:spacing w:line="360" w:lineRule="auto"/>
        <w:rPr>
          <w:lang w:val="en-US"/>
        </w:rPr>
      </w:pPr>
      <w:bookmarkStart w:id="1183" w:name="_Toc27694561"/>
      <w:r w:rsidRPr="00FE3D31">
        <w:t>Gambar</w:t>
      </w:r>
      <w:r>
        <w:rPr>
          <w:lang w:val="en-US"/>
        </w:rPr>
        <w:t xml:space="preserve"> 6.9 Perancangan Antarmuka </w:t>
      </w:r>
      <w:r w:rsidR="008A5919">
        <w:rPr>
          <w:lang w:val="en-US"/>
        </w:rPr>
        <w:t>Menu</w:t>
      </w:r>
      <w:r>
        <w:rPr>
          <w:lang w:val="en-US"/>
        </w:rPr>
        <w:t xml:space="preserve"> Role</w:t>
      </w:r>
      <w:bookmarkEnd w:id="1183"/>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84" w:name="_Toc26745718"/>
      <w:r>
        <w:rPr>
          <w:rFonts w:cs="Times New Roman"/>
          <w:lang w:val="en-US"/>
        </w:rPr>
        <w:lastRenderedPageBreak/>
        <w:t>Menu Menu Management</w:t>
      </w:r>
      <w:bookmarkEnd w:id="1184"/>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F4F0FF6" w:rsidR="00EE6B3B" w:rsidRDefault="00FA35E2" w:rsidP="00FA35E2">
      <w:pPr>
        <w:pStyle w:val="Caption"/>
        <w:spacing w:line="360" w:lineRule="auto"/>
        <w:rPr>
          <w:lang w:val="en-US"/>
        </w:rPr>
      </w:pPr>
      <w:bookmarkStart w:id="1185" w:name="_Toc27694562"/>
      <w:r w:rsidRPr="00FE3D31">
        <w:t xml:space="preserve">Gambar </w:t>
      </w:r>
      <w:r>
        <w:rPr>
          <w:lang w:val="en-US"/>
        </w:rPr>
        <w:t>6.10</w:t>
      </w:r>
      <w:r>
        <w:rPr>
          <w:rStyle w:val="SubtleEmphasis"/>
          <w:i/>
          <w:lang w:val="en-US"/>
        </w:rPr>
        <w:t xml:space="preserve"> </w:t>
      </w:r>
      <w:r w:rsidR="008A5919">
        <w:rPr>
          <w:lang w:val="en-US"/>
        </w:rPr>
        <w:t>Menu</w:t>
      </w:r>
      <w:r>
        <w:rPr>
          <w:lang w:val="en-US"/>
        </w:rPr>
        <w:t xml:space="preserve"> </w:t>
      </w:r>
      <w:r w:rsidR="008A5919">
        <w:rPr>
          <w:lang w:val="en-US"/>
        </w:rPr>
        <w:t>Menu</w:t>
      </w:r>
      <w:r>
        <w:rPr>
          <w:lang w:val="en-US"/>
        </w:rPr>
        <w:t xml:space="preserve"> Management</w:t>
      </w:r>
      <w:bookmarkEnd w:id="1185"/>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86" w:name="_Toc26745719"/>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86"/>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276422D4" w:rsidR="00EE6B3B" w:rsidRPr="00BF2A6C" w:rsidRDefault="007D213F"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4798D411" wp14:editId="38C542A4">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15814" cy="2427546"/>
                    </a:xfrm>
                    <a:prstGeom prst="rect">
                      <a:avLst/>
                    </a:prstGeom>
                  </pic:spPr>
                </pic:pic>
              </a:graphicData>
            </a:graphic>
          </wp:inline>
        </w:drawing>
      </w:r>
    </w:p>
    <w:p w14:paraId="45AD9D76" w14:textId="0FBF0611" w:rsidR="00FA35E2" w:rsidRPr="00EE6B3B" w:rsidRDefault="00EE6B3B" w:rsidP="00EE6B3B">
      <w:pPr>
        <w:pStyle w:val="Caption"/>
        <w:spacing w:line="360" w:lineRule="auto"/>
        <w:rPr>
          <w:b w:val="0"/>
          <w:bCs/>
          <w:lang w:val="en-US"/>
        </w:rPr>
      </w:pPr>
      <w:bookmarkStart w:id="1187" w:name="_Toc27694563"/>
      <w:r w:rsidRPr="00FE3D31">
        <w:t xml:space="preserve">Gambar </w:t>
      </w:r>
      <w:r>
        <w:rPr>
          <w:lang w:val="en-US"/>
        </w:rPr>
        <w:t>6.1</w:t>
      </w:r>
      <w:r w:rsidR="00452CD1">
        <w:rPr>
          <w:lang w:val="en-US"/>
        </w:rPr>
        <w:t>1</w:t>
      </w:r>
      <w:r>
        <w:rPr>
          <w:rStyle w:val="SubtleEmphasis"/>
          <w:i/>
          <w:lang w:val="en-US"/>
        </w:rPr>
        <w:t xml:space="preserve"> </w:t>
      </w:r>
      <w:r w:rsidR="008A5919">
        <w:rPr>
          <w:lang w:val="en-US"/>
        </w:rPr>
        <w:t>Menu</w:t>
      </w:r>
      <w:r>
        <w:rPr>
          <w:lang w:val="en-US"/>
        </w:rPr>
        <w:t xml:space="preserve"> </w:t>
      </w:r>
      <w:r>
        <w:rPr>
          <w:rStyle w:val="Emphasis"/>
          <w:rFonts w:cs="Times New Roman"/>
          <w:iCs/>
          <w:lang w:val="en-US"/>
        </w:rPr>
        <w:t>Sub</w:t>
      </w:r>
      <w:r w:rsidR="008A5919">
        <w:rPr>
          <w:rStyle w:val="Emphasis"/>
          <w:rFonts w:cs="Times New Roman"/>
          <w:iCs/>
          <w:lang w:val="en-US"/>
        </w:rPr>
        <w:t>menu</w:t>
      </w:r>
      <w:r>
        <w:rPr>
          <w:rStyle w:val="Emphasis"/>
          <w:rFonts w:cs="Times New Roman"/>
          <w:iCs/>
          <w:lang w:val="en-US"/>
        </w:rPr>
        <w:t xml:space="preserve"> </w:t>
      </w:r>
      <w:r>
        <w:rPr>
          <w:lang w:val="en-US"/>
        </w:rPr>
        <w:t>Management</w:t>
      </w:r>
      <w:bookmarkEnd w:id="1187"/>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88" w:name="_Toc26745720"/>
      <w:r>
        <w:rPr>
          <w:rFonts w:cs="Times New Roman"/>
          <w:lang w:val="en-US"/>
        </w:rPr>
        <w:lastRenderedPageBreak/>
        <w:t>Menu Pegawai</w:t>
      </w:r>
      <w:bookmarkEnd w:id="1188"/>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13C67693" w:rsidR="008B0360" w:rsidRPr="00EE6B3B" w:rsidRDefault="008B0360" w:rsidP="008B0360">
      <w:pPr>
        <w:pStyle w:val="Caption"/>
        <w:spacing w:line="360" w:lineRule="auto"/>
        <w:rPr>
          <w:b w:val="0"/>
          <w:bCs/>
          <w:lang w:val="en-US"/>
        </w:rPr>
      </w:pPr>
      <w:bookmarkStart w:id="1189" w:name="_Toc27694564"/>
      <w:r w:rsidRPr="00FE3D31">
        <w:t xml:space="preserve">Gambar </w:t>
      </w:r>
      <w:r>
        <w:rPr>
          <w:lang w:val="en-US"/>
        </w:rPr>
        <w:t>6.1</w:t>
      </w:r>
      <w:r w:rsidR="00217CC5">
        <w:rPr>
          <w:lang w:val="en-US"/>
        </w:rPr>
        <w:t>2</w:t>
      </w:r>
      <w:r>
        <w:rPr>
          <w:rStyle w:val="SubtleEmphasis"/>
          <w:i/>
          <w:lang w:val="en-US"/>
        </w:rPr>
        <w:t xml:space="preserve"> </w:t>
      </w:r>
      <w:r w:rsidR="008A5919">
        <w:rPr>
          <w:lang w:val="en-US"/>
        </w:rPr>
        <w:t>Menu</w:t>
      </w:r>
      <w:r>
        <w:rPr>
          <w:lang w:val="en-US"/>
        </w:rPr>
        <w:t xml:space="preserve"> </w:t>
      </w:r>
      <w:r w:rsidR="00AF2A0D">
        <w:rPr>
          <w:rStyle w:val="Emphasis"/>
          <w:rFonts w:cs="Times New Roman"/>
          <w:iCs/>
          <w:lang w:val="en-US"/>
        </w:rPr>
        <w:t>Pegawai</w:t>
      </w:r>
      <w:bookmarkEnd w:id="1189"/>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90" w:name="_Toc26745721"/>
      <w:r>
        <w:rPr>
          <w:rFonts w:cs="Times New Roman"/>
          <w:lang w:val="en-US"/>
        </w:rPr>
        <w:t>Menu Surat Masuk</w:t>
      </w:r>
      <w:bookmarkEnd w:id="1190"/>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3EB4A7F" w:rsidR="00217CC5" w:rsidRDefault="00217CC5" w:rsidP="00217CC5">
      <w:pPr>
        <w:pStyle w:val="Caption"/>
        <w:spacing w:line="360" w:lineRule="auto"/>
        <w:rPr>
          <w:lang w:val="en-US"/>
        </w:rPr>
      </w:pPr>
      <w:bookmarkStart w:id="1191" w:name="_Toc27694565"/>
      <w:r w:rsidRPr="00FE3D31">
        <w:t xml:space="preserve">Gambar </w:t>
      </w:r>
      <w:r>
        <w:rPr>
          <w:lang w:val="en-US"/>
        </w:rPr>
        <w:t>6.13</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8A5919">
        <w:rPr>
          <w:lang w:val="en-US"/>
        </w:rPr>
        <w:t>Masuk</w:t>
      </w:r>
      <w:bookmarkEnd w:id="1191"/>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92" w:name="_Toc26745722"/>
      <w:r w:rsidRPr="0032555B">
        <w:rPr>
          <w:rFonts w:cs="Times New Roman"/>
        </w:rPr>
        <w:lastRenderedPageBreak/>
        <w:t xml:space="preserve">Perancangan Antarmuka </w:t>
      </w:r>
      <w:r>
        <w:rPr>
          <w:rFonts w:cs="Times New Roman"/>
          <w:lang w:val="en-US"/>
        </w:rPr>
        <w:t>Menu Surat Disposisi</w:t>
      </w:r>
      <w:bookmarkEnd w:id="1192"/>
    </w:p>
    <w:p w14:paraId="7CEAF615" w14:textId="3DAE555D"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 xml:space="preserve">mengelola seluruh data surat disposisi, seperti melihat data surat disposisi, menyetujui, melihat </w:t>
      </w:r>
      <w:r w:rsidR="003C277C" w:rsidRPr="003C277C">
        <w:rPr>
          <w:rStyle w:val="Emphasis"/>
          <w:rFonts w:cs="Times New Roman"/>
          <w:i/>
          <w:lang w:val="en-US"/>
        </w:rPr>
        <w:t>file</w:t>
      </w:r>
      <w:r>
        <w:rPr>
          <w:rStyle w:val="Emphasis"/>
          <w:rFonts w:cs="Times New Roman"/>
          <w:lang w:val="en-US"/>
        </w:rPr>
        <w:t xml:space="preserve"> surat dan melihat </w:t>
      </w:r>
      <w:r w:rsidR="003C277C" w:rsidRPr="003C277C">
        <w:rPr>
          <w:rStyle w:val="Emphasis"/>
          <w:rFonts w:cs="Times New Roman"/>
          <w:i/>
          <w:lang w:val="en-US"/>
        </w:rPr>
        <w:t>file</w:t>
      </w:r>
      <w:r>
        <w:rPr>
          <w:rStyle w:val="Emphasis"/>
          <w:rFonts w:cs="Times New Roman"/>
          <w:lang w:val="en-US"/>
        </w:rPr>
        <w:t xml:space="preserv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71694DBC" w:rsidR="000B31B5" w:rsidRDefault="000B31B5" w:rsidP="000B31B5">
      <w:pPr>
        <w:pStyle w:val="Caption"/>
        <w:spacing w:line="360" w:lineRule="auto"/>
        <w:rPr>
          <w:lang w:val="en-US"/>
        </w:rPr>
      </w:pPr>
      <w:bookmarkStart w:id="1193" w:name="_Toc27694566"/>
      <w:r w:rsidRPr="00FE3D31">
        <w:t xml:space="preserve">Gambar </w:t>
      </w:r>
      <w:r>
        <w:rPr>
          <w:lang w:val="en-US"/>
        </w:rPr>
        <w:t xml:space="preserve">6.14 </w:t>
      </w:r>
      <w:r w:rsidR="008A5919">
        <w:rPr>
          <w:lang w:val="en-US"/>
        </w:rPr>
        <w:t>Menu</w:t>
      </w:r>
      <w:r>
        <w:rPr>
          <w:lang w:val="en-US"/>
        </w:rPr>
        <w:t xml:space="preserve"> </w:t>
      </w:r>
      <w:r w:rsidR="008A5919">
        <w:rPr>
          <w:lang w:val="en-US"/>
        </w:rPr>
        <w:t>Surat</w:t>
      </w:r>
      <w:r>
        <w:rPr>
          <w:lang w:val="en-US"/>
        </w:rPr>
        <w:t xml:space="preserve"> Disposisi</w:t>
      </w:r>
      <w:bookmarkEnd w:id="1193"/>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94" w:name="_Toc26745723"/>
      <w:r w:rsidRPr="008D2061">
        <w:rPr>
          <w:rFonts w:cs="Times New Roman"/>
        </w:rPr>
        <w:t>Menu</w:t>
      </w:r>
      <w:r>
        <w:rPr>
          <w:rFonts w:cs="Times New Roman"/>
          <w:lang w:val="en-US"/>
        </w:rPr>
        <w:t xml:space="preserve"> Surat SPT</w:t>
      </w:r>
      <w:bookmarkEnd w:id="1194"/>
    </w:p>
    <w:p w14:paraId="27D5799B" w14:textId="329569F2"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w:t>
      </w:r>
      <w:r w:rsidR="003C277C" w:rsidRPr="003C277C">
        <w:rPr>
          <w:rStyle w:val="Emphasis"/>
          <w:rFonts w:cs="Times New Roman"/>
          <w:i/>
          <w:lang w:val="en-US"/>
        </w:rPr>
        <w:t>file</w:t>
      </w:r>
      <w:r>
        <w:rPr>
          <w:rStyle w:val="Emphasis"/>
          <w:rFonts w:cs="Times New Roman"/>
          <w:lang w:val="en-US"/>
        </w:rPr>
        <w:t xml:space="preserve"> surat disposisi, membuat SPT, melihat </w:t>
      </w:r>
      <w:r w:rsidR="003C277C" w:rsidRPr="003C277C">
        <w:rPr>
          <w:rStyle w:val="Emphasis"/>
          <w:rFonts w:cs="Times New Roman"/>
          <w:i/>
          <w:lang w:val="en-US"/>
        </w:rPr>
        <w:t>file</w:t>
      </w:r>
      <w:r>
        <w:rPr>
          <w:rStyle w:val="Emphasis"/>
          <w:rFonts w:cs="Times New Roman"/>
          <w:lang w:val="en-US"/>
        </w:rPr>
        <w:t xml:space="preserv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51181D59" w:rsidR="008D2061" w:rsidRDefault="008D2061" w:rsidP="008D2061">
      <w:pPr>
        <w:pStyle w:val="Caption"/>
        <w:spacing w:line="360" w:lineRule="auto"/>
        <w:rPr>
          <w:lang w:val="en-US"/>
        </w:rPr>
      </w:pPr>
      <w:bookmarkStart w:id="1195" w:name="_Toc27694567"/>
      <w:r w:rsidRPr="00FE3D31">
        <w:t>Gambar</w:t>
      </w:r>
      <w:r>
        <w:rPr>
          <w:lang w:val="en-US"/>
        </w:rPr>
        <w:t xml:space="preserve"> 6.15</w:t>
      </w:r>
      <w:r>
        <w:rPr>
          <w:rStyle w:val="SubtleEmphasis"/>
          <w:i/>
          <w:lang w:val="en-US"/>
        </w:rPr>
        <w:t xml:space="preserve"> </w:t>
      </w:r>
      <w:r w:rsidR="008A5919">
        <w:rPr>
          <w:lang w:val="en-US"/>
        </w:rPr>
        <w:t>Menu</w:t>
      </w:r>
      <w:r>
        <w:rPr>
          <w:lang w:val="en-US"/>
        </w:rPr>
        <w:t xml:space="preserve"> </w:t>
      </w:r>
      <w:r w:rsidR="008A5919">
        <w:rPr>
          <w:lang w:val="en-US"/>
        </w:rPr>
        <w:t>Surat</w:t>
      </w:r>
      <w:r>
        <w:rPr>
          <w:lang w:val="en-US"/>
        </w:rPr>
        <w:t xml:space="preserve"> SPT</w:t>
      </w:r>
      <w:bookmarkEnd w:id="1195"/>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96" w:name="_Toc26745724"/>
      <w:r>
        <w:rPr>
          <w:rFonts w:cs="Times New Roman"/>
          <w:lang w:val="en-US"/>
        </w:rPr>
        <w:lastRenderedPageBreak/>
        <w:t>Menu Kontrol SPT</w:t>
      </w:r>
      <w:bookmarkEnd w:id="1196"/>
    </w:p>
    <w:p w14:paraId="2DFFCCD2" w14:textId="18EF265E"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 xml:space="preserve">memonitoring SPT, seperti melihat data SPT, melihat </w:t>
      </w:r>
      <w:r w:rsidR="003C277C" w:rsidRPr="003C277C">
        <w:rPr>
          <w:rStyle w:val="Emphasis"/>
          <w:rFonts w:cs="Times New Roman"/>
          <w:i/>
          <w:lang w:val="en-US"/>
        </w:rPr>
        <w:t>file</w:t>
      </w:r>
      <w:r>
        <w:rPr>
          <w:rStyle w:val="Emphasis"/>
          <w:rFonts w:cs="Times New Roman"/>
          <w:lang w:val="en-US"/>
        </w:rPr>
        <w:t xml:space="preserve"> SPT, mengupload persetujuan SPT, melihat </w:t>
      </w:r>
      <w:r w:rsidR="003C277C" w:rsidRPr="003C277C">
        <w:rPr>
          <w:rStyle w:val="Emphasis"/>
          <w:rFonts w:cs="Times New Roman"/>
          <w:i/>
          <w:lang w:val="en-US"/>
        </w:rPr>
        <w:t>file</w:t>
      </w:r>
      <w:r>
        <w:rPr>
          <w:rStyle w:val="Emphasis"/>
          <w:rFonts w:cs="Times New Roman"/>
          <w:lang w:val="en-US"/>
        </w:rPr>
        <w:t xml:space="preserv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718E5DA0" w:rsidR="00541C45" w:rsidRDefault="00541C45" w:rsidP="00541C45">
      <w:pPr>
        <w:pStyle w:val="Caption"/>
        <w:spacing w:line="360" w:lineRule="auto"/>
        <w:rPr>
          <w:lang w:val="en-US"/>
        </w:rPr>
      </w:pPr>
      <w:bookmarkStart w:id="1197" w:name="_Toc27694568"/>
      <w:r w:rsidRPr="00FE3D31">
        <w:t>Gambar</w:t>
      </w:r>
      <w:r>
        <w:rPr>
          <w:lang w:val="en-US"/>
        </w:rPr>
        <w:t xml:space="preserve"> 6.16 </w:t>
      </w:r>
      <w:r>
        <w:rPr>
          <w:rStyle w:val="SubtleEmphasis"/>
          <w:i/>
          <w:lang w:val="en-US"/>
        </w:rPr>
        <w:t xml:space="preserve"> </w:t>
      </w:r>
      <w:r w:rsidR="008A5919">
        <w:rPr>
          <w:lang w:val="en-US"/>
        </w:rPr>
        <w:t>Menu</w:t>
      </w:r>
      <w:r>
        <w:rPr>
          <w:lang w:val="en-US"/>
        </w:rPr>
        <w:t xml:space="preserve"> Kontrol SPT</w:t>
      </w:r>
      <w:bookmarkEnd w:id="1197"/>
    </w:p>
    <w:p w14:paraId="4D0DC542" w14:textId="3CC1E371" w:rsidR="001A1CB3" w:rsidRDefault="001A1CB3" w:rsidP="00AE0EA3">
      <w:pPr>
        <w:pStyle w:val="Heading2"/>
        <w:numPr>
          <w:ilvl w:val="1"/>
          <w:numId w:val="307"/>
        </w:numPr>
        <w:spacing w:before="0" w:line="360" w:lineRule="auto"/>
        <w:rPr>
          <w:rStyle w:val="Emphasis"/>
          <w:szCs w:val="28"/>
        </w:rPr>
      </w:pPr>
      <w:bookmarkStart w:id="1198" w:name="_Toc13164909"/>
      <w:bookmarkStart w:id="1199" w:name="_Toc11637892"/>
      <w:bookmarkStart w:id="1200" w:name="_Toc26745725"/>
      <w:bookmarkEnd w:id="1166"/>
      <w:r>
        <w:rPr>
          <w:rStyle w:val="Emphasis"/>
          <w:szCs w:val="28"/>
        </w:rPr>
        <w:t>Pengujian</w:t>
      </w:r>
      <w:bookmarkEnd w:id="1198"/>
      <w:bookmarkEnd w:id="1199"/>
      <w:r w:rsidR="00ED1ACB">
        <w:rPr>
          <w:rStyle w:val="Emphasis"/>
          <w:szCs w:val="28"/>
          <w:lang w:val="en-US"/>
        </w:rPr>
        <w:t xml:space="preserve"> Sistem Menggunakan </w:t>
      </w:r>
      <w:r w:rsidR="00ED1ACB">
        <w:rPr>
          <w:rStyle w:val="Emphasis"/>
          <w:iCs w:val="0"/>
          <w:szCs w:val="28"/>
          <w:lang w:val="en-US"/>
        </w:rPr>
        <w:t xml:space="preserve">Metode </w:t>
      </w:r>
      <w:r w:rsidR="00ED1ACB">
        <w:rPr>
          <w:rStyle w:val="Emphasis"/>
          <w:i/>
          <w:szCs w:val="28"/>
          <w:lang w:val="en-US"/>
        </w:rPr>
        <w:t>Black Box</w:t>
      </w:r>
      <w:bookmarkEnd w:id="1200"/>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01" w:name="_Toc513441546"/>
      <w:bookmarkStart w:id="1202" w:name="_Toc516135945"/>
      <w:bookmarkStart w:id="1203" w:name="_Toc516136078"/>
      <w:bookmarkStart w:id="1204" w:name="_Toc517463414"/>
      <w:bookmarkStart w:id="1205" w:name="_Toc517463545"/>
      <w:bookmarkStart w:id="1206" w:name="_Toc517475903"/>
      <w:bookmarkStart w:id="1207" w:name="_Toc517476034"/>
      <w:bookmarkStart w:id="1208" w:name="_Toc11616072"/>
      <w:bookmarkStart w:id="1209" w:name="_Toc11616234"/>
      <w:bookmarkStart w:id="1210" w:name="_Toc11637893"/>
      <w:bookmarkStart w:id="1211" w:name="_Toc11640361"/>
      <w:bookmarkStart w:id="1212" w:name="_Toc12749268"/>
      <w:bookmarkStart w:id="1213" w:name="_Toc13096871"/>
      <w:bookmarkStart w:id="1214" w:name="_Toc13154470"/>
      <w:bookmarkStart w:id="1215" w:name="_Toc13164144"/>
      <w:bookmarkStart w:id="1216" w:name="_Toc13164302"/>
      <w:bookmarkStart w:id="1217" w:name="_Toc13164910"/>
      <w:bookmarkStart w:id="1218" w:name="_Toc26383836"/>
      <w:bookmarkStart w:id="1219" w:name="_Toc26402654"/>
      <w:bookmarkStart w:id="1220" w:name="_Toc26405790"/>
      <w:bookmarkStart w:id="1221" w:name="_Toc26433707"/>
      <w:bookmarkStart w:id="1222" w:name="_Toc26439517"/>
      <w:bookmarkStart w:id="1223" w:name="_Toc26669303"/>
      <w:bookmarkStart w:id="1224" w:name="_Toc26745726"/>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5" w:name="_Toc513441547"/>
      <w:bookmarkStart w:id="1226" w:name="_Toc516135946"/>
      <w:bookmarkStart w:id="1227" w:name="_Toc516136079"/>
      <w:bookmarkStart w:id="1228" w:name="_Toc517463415"/>
      <w:bookmarkStart w:id="1229" w:name="_Toc517463546"/>
      <w:bookmarkStart w:id="1230" w:name="_Toc517475904"/>
      <w:bookmarkStart w:id="1231" w:name="_Toc517476035"/>
      <w:bookmarkStart w:id="1232" w:name="_Toc11616073"/>
      <w:bookmarkStart w:id="1233" w:name="_Toc11616235"/>
      <w:bookmarkStart w:id="1234" w:name="_Toc11637894"/>
      <w:bookmarkStart w:id="1235" w:name="_Toc11640362"/>
      <w:bookmarkStart w:id="1236" w:name="_Toc12749269"/>
      <w:bookmarkStart w:id="1237" w:name="_Toc13096872"/>
      <w:bookmarkStart w:id="1238" w:name="_Toc13154471"/>
      <w:bookmarkStart w:id="1239" w:name="_Toc13164145"/>
      <w:bookmarkStart w:id="1240" w:name="_Toc13164303"/>
      <w:bookmarkStart w:id="1241" w:name="_Toc13164911"/>
      <w:bookmarkStart w:id="1242" w:name="_Toc26383837"/>
      <w:bookmarkStart w:id="1243" w:name="_Toc26402655"/>
      <w:bookmarkStart w:id="1244" w:name="_Toc26405791"/>
      <w:bookmarkStart w:id="1245" w:name="_Toc26433708"/>
      <w:bookmarkStart w:id="1246" w:name="_Toc26439518"/>
      <w:bookmarkStart w:id="1247" w:name="_Toc26669304"/>
      <w:bookmarkStart w:id="1248" w:name="_Toc26745727"/>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9" w:name="_Toc513441548"/>
      <w:bookmarkStart w:id="1250" w:name="_Toc516135947"/>
      <w:bookmarkStart w:id="1251" w:name="_Toc516136080"/>
      <w:bookmarkStart w:id="1252" w:name="_Toc517463416"/>
      <w:bookmarkStart w:id="1253" w:name="_Toc517463547"/>
      <w:bookmarkStart w:id="1254" w:name="_Toc517475905"/>
      <w:bookmarkStart w:id="1255" w:name="_Toc517476036"/>
      <w:bookmarkStart w:id="1256" w:name="_Toc11616074"/>
      <w:bookmarkStart w:id="1257" w:name="_Toc11616236"/>
      <w:bookmarkStart w:id="1258" w:name="_Toc11637895"/>
      <w:bookmarkStart w:id="1259" w:name="_Toc11640363"/>
      <w:bookmarkStart w:id="1260" w:name="_Toc12749270"/>
      <w:bookmarkStart w:id="1261" w:name="_Toc13096873"/>
      <w:bookmarkStart w:id="1262" w:name="_Toc13154472"/>
      <w:bookmarkStart w:id="1263" w:name="_Toc13164146"/>
      <w:bookmarkStart w:id="1264" w:name="_Toc13164304"/>
      <w:bookmarkStart w:id="1265" w:name="_Toc13164912"/>
      <w:bookmarkStart w:id="1266" w:name="_Toc26383838"/>
      <w:bookmarkStart w:id="1267" w:name="_Toc26402656"/>
      <w:bookmarkStart w:id="1268" w:name="_Toc26405792"/>
      <w:bookmarkStart w:id="1269" w:name="_Toc26433709"/>
      <w:bookmarkStart w:id="1270" w:name="_Toc26439519"/>
      <w:bookmarkStart w:id="1271" w:name="_Toc26669305"/>
      <w:bookmarkStart w:id="1272" w:name="_Toc2674572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3" w:name="_Toc513441549"/>
      <w:bookmarkStart w:id="1274" w:name="_Toc516135948"/>
      <w:bookmarkStart w:id="1275" w:name="_Toc516136081"/>
      <w:bookmarkStart w:id="1276" w:name="_Toc517463417"/>
      <w:bookmarkStart w:id="1277" w:name="_Toc517463548"/>
      <w:bookmarkStart w:id="1278" w:name="_Toc517475906"/>
      <w:bookmarkStart w:id="1279" w:name="_Toc517476037"/>
      <w:bookmarkStart w:id="1280" w:name="_Toc11616075"/>
      <w:bookmarkStart w:id="1281" w:name="_Toc11616237"/>
      <w:bookmarkStart w:id="1282" w:name="_Toc11637896"/>
      <w:bookmarkStart w:id="1283" w:name="_Toc11640364"/>
      <w:bookmarkStart w:id="1284" w:name="_Toc12749271"/>
      <w:bookmarkStart w:id="1285" w:name="_Toc13096874"/>
      <w:bookmarkStart w:id="1286" w:name="_Toc13154473"/>
      <w:bookmarkStart w:id="1287" w:name="_Toc13164147"/>
      <w:bookmarkStart w:id="1288" w:name="_Toc13164305"/>
      <w:bookmarkStart w:id="1289" w:name="_Toc13164913"/>
      <w:bookmarkStart w:id="1290" w:name="_Toc26383839"/>
      <w:bookmarkStart w:id="1291" w:name="_Toc26402657"/>
      <w:bookmarkStart w:id="1292" w:name="_Toc26405793"/>
      <w:bookmarkStart w:id="1293" w:name="_Toc26433710"/>
      <w:bookmarkStart w:id="1294" w:name="_Toc26439520"/>
      <w:bookmarkStart w:id="1295" w:name="_Toc26669306"/>
      <w:bookmarkStart w:id="1296" w:name="_Toc26745729"/>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97" w:name="_Toc513441550"/>
      <w:bookmarkStart w:id="1298" w:name="_Toc516135949"/>
      <w:bookmarkStart w:id="1299" w:name="_Toc516136082"/>
      <w:bookmarkStart w:id="1300" w:name="_Toc517463418"/>
      <w:bookmarkStart w:id="1301" w:name="_Toc517463549"/>
      <w:bookmarkStart w:id="1302" w:name="_Toc517475907"/>
      <w:bookmarkStart w:id="1303" w:name="_Toc517476038"/>
      <w:bookmarkStart w:id="1304" w:name="_Toc11616076"/>
      <w:bookmarkStart w:id="1305" w:name="_Toc11616238"/>
      <w:bookmarkStart w:id="1306" w:name="_Toc11637897"/>
      <w:bookmarkStart w:id="1307" w:name="_Toc11640365"/>
      <w:bookmarkStart w:id="1308" w:name="_Toc12749272"/>
      <w:bookmarkStart w:id="1309" w:name="_Toc13096875"/>
      <w:bookmarkStart w:id="1310" w:name="_Toc13154474"/>
      <w:bookmarkStart w:id="1311" w:name="_Toc13164148"/>
      <w:bookmarkStart w:id="1312" w:name="_Toc13164306"/>
      <w:bookmarkStart w:id="1313" w:name="_Toc13164914"/>
      <w:bookmarkStart w:id="1314" w:name="_Toc26383840"/>
      <w:bookmarkStart w:id="1315" w:name="_Toc26402658"/>
      <w:bookmarkStart w:id="1316" w:name="_Toc26405794"/>
      <w:bookmarkStart w:id="1317" w:name="_Toc26433711"/>
      <w:bookmarkStart w:id="1318" w:name="_Toc26439521"/>
      <w:bookmarkStart w:id="1319" w:name="_Toc26669307"/>
      <w:bookmarkStart w:id="1320" w:name="_Toc26745730"/>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21" w:name="_Toc513441551"/>
      <w:bookmarkStart w:id="1322" w:name="_Toc516135950"/>
      <w:bookmarkStart w:id="1323" w:name="_Toc516136083"/>
      <w:bookmarkStart w:id="1324" w:name="_Toc517463419"/>
      <w:bookmarkStart w:id="1325" w:name="_Toc517463550"/>
      <w:bookmarkStart w:id="1326" w:name="_Toc517475908"/>
      <w:bookmarkStart w:id="1327" w:name="_Toc517476039"/>
      <w:bookmarkStart w:id="1328" w:name="_Toc11616077"/>
      <w:bookmarkStart w:id="1329" w:name="_Toc11616239"/>
      <w:bookmarkStart w:id="1330" w:name="_Toc11637898"/>
      <w:bookmarkStart w:id="1331" w:name="_Toc11640366"/>
      <w:bookmarkStart w:id="1332" w:name="_Toc12749273"/>
      <w:bookmarkStart w:id="1333" w:name="_Toc13096876"/>
      <w:bookmarkStart w:id="1334" w:name="_Toc13154475"/>
      <w:bookmarkStart w:id="1335" w:name="_Toc13164149"/>
      <w:bookmarkStart w:id="1336" w:name="_Toc13164307"/>
      <w:bookmarkStart w:id="1337" w:name="_Toc13164915"/>
      <w:bookmarkStart w:id="1338" w:name="_Toc26383841"/>
      <w:bookmarkStart w:id="1339" w:name="_Toc26402659"/>
      <w:bookmarkStart w:id="1340" w:name="_Toc26405795"/>
      <w:bookmarkStart w:id="1341" w:name="_Toc26433712"/>
      <w:bookmarkStart w:id="1342" w:name="_Toc26439522"/>
      <w:bookmarkStart w:id="1343" w:name="_Toc26669308"/>
      <w:bookmarkStart w:id="1344" w:name="_Toc26745731"/>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45" w:name="_Toc513441552"/>
      <w:bookmarkStart w:id="1346" w:name="_Toc516135951"/>
      <w:bookmarkStart w:id="1347" w:name="_Toc516136084"/>
      <w:bookmarkStart w:id="1348" w:name="_Toc517463420"/>
      <w:bookmarkStart w:id="1349" w:name="_Toc517463551"/>
      <w:bookmarkStart w:id="1350" w:name="_Toc517475909"/>
      <w:bookmarkStart w:id="1351" w:name="_Toc517476040"/>
      <w:bookmarkStart w:id="1352" w:name="_Toc11616078"/>
      <w:bookmarkStart w:id="1353" w:name="_Toc11616240"/>
      <w:bookmarkStart w:id="1354" w:name="_Toc11637899"/>
      <w:bookmarkStart w:id="1355" w:name="_Toc11640367"/>
      <w:bookmarkStart w:id="1356" w:name="_Toc12749274"/>
      <w:bookmarkStart w:id="1357" w:name="_Toc13096877"/>
      <w:bookmarkStart w:id="1358" w:name="_Toc13154476"/>
      <w:bookmarkStart w:id="1359" w:name="_Toc13164150"/>
      <w:bookmarkStart w:id="1360" w:name="_Toc13164308"/>
      <w:bookmarkStart w:id="1361" w:name="_Toc13164916"/>
      <w:bookmarkStart w:id="1362" w:name="_Toc26383842"/>
      <w:bookmarkStart w:id="1363" w:name="_Toc26402660"/>
      <w:bookmarkStart w:id="1364" w:name="_Toc26405796"/>
      <w:bookmarkStart w:id="1365" w:name="_Toc26433713"/>
      <w:bookmarkStart w:id="1366" w:name="_Toc26439523"/>
      <w:bookmarkStart w:id="1367" w:name="_Toc26669309"/>
      <w:bookmarkStart w:id="1368" w:name="_Toc26745732"/>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69" w:name="_Toc513441553"/>
      <w:bookmarkStart w:id="1370" w:name="_Toc516135952"/>
      <w:bookmarkStart w:id="1371" w:name="_Toc516136085"/>
      <w:bookmarkStart w:id="1372" w:name="_Toc517463421"/>
      <w:bookmarkStart w:id="1373" w:name="_Toc517463552"/>
      <w:bookmarkStart w:id="1374" w:name="_Toc517475910"/>
      <w:bookmarkStart w:id="1375" w:name="_Toc517476041"/>
      <w:bookmarkStart w:id="1376" w:name="_Toc11616079"/>
      <w:bookmarkStart w:id="1377" w:name="_Toc11616241"/>
      <w:bookmarkStart w:id="1378" w:name="_Toc11637900"/>
      <w:bookmarkStart w:id="1379" w:name="_Toc11640368"/>
      <w:bookmarkStart w:id="1380" w:name="_Toc12749275"/>
      <w:bookmarkStart w:id="1381" w:name="_Toc13096878"/>
      <w:bookmarkStart w:id="1382" w:name="_Toc13154477"/>
      <w:bookmarkStart w:id="1383" w:name="_Toc13164151"/>
      <w:bookmarkStart w:id="1384" w:name="_Toc13164309"/>
      <w:bookmarkStart w:id="1385" w:name="_Toc13164917"/>
      <w:bookmarkStart w:id="1386" w:name="_Toc26383843"/>
      <w:bookmarkStart w:id="1387" w:name="_Toc26402661"/>
      <w:bookmarkStart w:id="1388" w:name="_Toc26405797"/>
      <w:bookmarkStart w:id="1389" w:name="_Toc26433714"/>
      <w:bookmarkStart w:id="1390" w:name="_Toc26439524"/>
      <w:bookmarkStart w:id="1391" w:name="_Toc26669310"/>
      <w:bookmarkStart w:id="1392" w:name="_Toc26745733"/>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93" w:name="_Toc513441554"/>
      <w:bookmarkStart w:id="1394" w:name="_Toc516135953"/>
      <w:bookmarkStart w:id="1395" w:name="_Toc516136086"/>
      <w:bookmarkStart w:id="1396" w:name="_Toc517463422"/>
      <w:bookmarkStart w:id="1397" w:name="_Toc517463553"/>
      <w:bookmarkStart w:id="1398" w:name="_Toc517475911"/>
      <w:bookmarkStart w:id="1399" w:name="_Toc517476042"/>
      <w:bookmarkStart w:id="1400" w:name="_Toc11616080"/>
      <w:bookmarkStart w:id="1401" w:name="_Toc11616242"/>
      <w:bookmarkStart w:id="1402" w:name="_Toc11637901"/>
      <w:bookmarkStart w:id="1403" w:name="_Toc11640369"/>
      <w:bookmarkStart w:id="1404" w:name="_Toc12749276"/>
      <w:bookmarkStart w:id="1405" w:name="_Toc13096879"/>
      <w:bookmarkStart w:id="1406" w:name="_Toc13154478"/>
      <w:bookmarkStart w:id="1407" w:name="_Toc13164152"/>
      <w:bookmarkStart w:id="1408" w:name="_Toc13164310"/>
      <w:bookmarkStart w:id="1409" w:name="_Toc13164918"/>
      <w:bookmarkStart w:id="1410" w:name="_Toc26383844"/>
      <w:bookmarkStart w:id="1411" w:name="_Toc26402662"/>
      <w:bookmarkStart w:id="1412" w:name="_Toc26405798"/>
      <w:bookmarkStart w:id="1413" w:name="_Toc26433715"/>
      <w:bookmarkStart w:id="1414" w:name="_Toc26439525"/>
      <w:bookmarkStart w:id="1415" w:name="_Toc26669311"/>
      <w:bookmarkStart w:id="1416" w:name="_Toc26745734"/>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17" w:name="_Toc513441555"/>
      <w:bookmarkStart w:id="1418" w:name="_Toc516135954"/>
      <w:bookmarkStart w:id="1419" w:name="_Toc516136087"/>
      <w:bookmarkStart w:id="1420" w:name="_Toc517463423"/>
      <w:bookmarkStart w:id="1421" w:name="_Toc517463554"/>
      <w:bookmarkStart w:id="1422" w:name="_Toc517475912"/>
      <w:bookmarkStart w:id="1423" w:name="_Toc517476043"/>
      <w:bookmarkStart w:id="1424" w:name="_Toc11616081"/>
      <w:bookmarkStart w:id="1425" w:name="_Toc11616243"/>
      <w:bookmarkStart w:id="1426" w:name="_Toc11637902"/>
      <w:bookmarkStart w:id="1427" w:name="_Toc11640370"/>
      <w:bookmarkStart w:id="1428" w:name="_Toc12749277"/>
      <w:bookmarkStart w:id="1429" w:name="_Toc13096880"/>
      <w:bookmarkStart w:id="1430" w:name="_Toc13154479"/>
      <w:bookmarkStart w:id="1431" w:name="_Toc13164153"/>
      <w:bookmarkStart w:id="1432" w:name="_Toc13164311"/>
      <w:bookmarkStart w:id="1433" w:name="_Toc13164919"/>
      <w:bookmarkStart w:id="1434" w:name="_Toc26383845"/>
      <w:bookmarkStart w:id="1435" w:name="_Toc26402663"/>
      <w:bookmarkStart w:id="1436" w:name="_Toc26405799"/>
      <w:bookmarkStart w:id="1437" w:name="_Toc26433716"/>
      <w:bookmarkStart w:id="1438" w:name="_Toc26439526"/>
      <w:bookmarkStart w:id="1439" w:name="_Toc26669312"/>
      <w:bookmarkStart w:id="1440" w:name="_Toc26745735"/>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p>
    <w:p w14:paraId="454D08CB" w14:textId="52EEEF57" w:rsidR="001A1CB3" w:rsidRDefault="001A1CB3" w:rsidP="00AE0EA3">
      <w:pPr>
        <w:pStyle w:val="Heading3"/>
        <w:numPr>
          <w:ilvl w:val="2"/>
          <w:numId w:val="314"/>
        </w:numPr>
        <w:spacing w:before="0" w:line="360" w:lineRule="auto"/>
        <w:rPr>
          <w:rFonts w:cs="Times New Roman"/>
        </w:rPr>
      </w:pPr>
      <w:bookmarkStart w:id="1441" w:name="_Toc11637904"/>
      <w:bookmarkStart w:id="1442" w:name="_Toc13164921"/>
      <w:bookmarkStart w:id="1443" w:name="_Toc26745736"/>
      <w:r>
        <w:rPr>
          <w:rStyle w:val="Emphasis"/>
        </w:rPr>
        <w:t xml:space="preserve">Pengujian </w:t>
      </w:r>
      <w:r w:rsidR="008A5919" w:rsidRPr="008A5919">
        <w:rPr>
          <w:rStyle w:val="Emphasis"/>
          <w:i/>
        </w:rPr>
        <w:t>Login</w:t>
      </w:r>
      <w:bookmarkEnd w:id="1441"/>
      <w:bookmarkEnd w:id="1442"/>
      <w:bookmarkEnd w:id="1443"/>
    </w:p>
    <w:p w14:paraId="37571DC7" w14:textId="3DA3EC5A"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sidR="008A5919" w:rsidRPr="008A5919">
        <w:rPr>
          <w:rStyle w:val="Emphasis"/>
          <w:i/>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w:t>
      </w:r>
      <w:r w:rsidR="004E208E">
        <w:rPr>
          <w:rStyle w:val="Emphasis"/>
          <w:lang w:val="en-US"/>
        </w:rPr>
        <w:t>Administrator</w:t>
      </w:r>
      <w:r w:rsidR="00EA3D57">
        <w:rPr>
          <w:rStyle w:val="Emphasis"/>
          <w:lang w:val="en-US"/>
        </w:rPr>
        <w:t xml:space="preserve">, </w:t>
      </w:r>
      <w:r w:rsidR="004E208E">
        <w:rPr>
          <w:rStyle w:val="Emphasis"/>
          <w:lang w:val="en-US"/>
        </w:rPr>
        <w:t>Administrator</w:t>
      </w:r>
      <w:r w:rsidR="00EA3D57">
        <w:rPr>
          <w:rStyle w:val="Emphasis"/>
          <w:lang w:val="en-US"/>
        </w:rPr>
        <w:t xml:space="preserve"> TU, </w:t>
      </w:r>
      <w:r w:rsidR="004E208E">
        <w:rPr>
          <w:rStyle w:val="Emphasis"/>
          <w:lang w:val="en-US"/>
        </w:rPr>
        <w:t>Administrator</w:t>
      </w:r>
      <w:r w:rsidR="00EA3D57">
        <w:rPr>
          <w:rStyle w:val="Emphasis"/>
          <w:lang w:val="en-US"/>
        </w:rPr>
        <w:t xml:space="preserve"> BKD, </w:t>
      </w:r>
      <w:r w:rsidR="004E208E">
        <w:rPr>
          <w:rStyle w:val="Emphasis"/>
          <w:lang w:val="en-US"/>
        </w:rPr>
        <w:t>Administrator</w:t>
      </w:r>
      <w:r w:rsidR="00EA3D57">
        <w:rPr>
          <w:rStyle w:val="Emphasis"/>
          <w:lang w:val="en-US"/>
        </w:rPr>
        <w:t xml:space="preserve"> BKA dan Kepala</w:t>
      </w:r>
      <w:r>
        <w:rPr>
          <w:rStyle w:val="Emphasis"/>
          <w:lang w:val="en-US"/>
        </w:rPr>
        <w:t>.</w:t>
      </w:r>
    </w:p>
    <w:p w14:paraId="24491876" w14:textId="31FC1AEE" w:rsidR="001A1CB3" w:rsidRPr="001A1CB3" w:rsidRDefault="001A1CB3" w:rsidP="001A1CB3">
      <w:pPr>
        <w:pStyle w:val="Tabel"/>
        <w:rPr>
          <w:rStyle w:val="SubtleEmphasis"/>
          <w:b/>
          <w:i w:val="0"/>
          <w:iCs w:val="0"/>
          <w:color w:val="000000" w:themeColor="text1"/>
        </w:rPr>
      </w:pPr>
      <w:bookmarkStart w:id="1444" w:name="_Toc26746054"/>
      <w:r>
        <w:t>Tabel 6.</w:t>
      </w:r>
      <w:r w:rsidR="001D45A8">
        <w:t>1</w:t>
      </w:r>
      <w:r>
        <w:t xml:space="preserve"> Pengujian </w:t>
      </w:r>
      <w:r w:rsidR="008A5919" w:rsidRPr="008A5919">
        <w:rPr>
          <w:i/>
          <w:iCs/>
        </w:rPr>
        <w:t>Login</w:t>
      </w:r>
      <w:bookmarkEnd w:id="1444"/>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4AC4C931" w:rsidR="001A1CB3" w:rsidRPr="002E1184" w:rsidRDefault="006206D0">
            <w:pPr>
              <w:rPr>
                <w:rStyle w:val="Emphasis"/>
                <w:sz w:val="22"/>
                <w:lang w:val="en-US"/>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635A9240" w:rsidR="001A1CB3" w:rsidRPr="002E1184" w:rsidRDefault="006206D0">
            <w:pPr>
              <w:rPr>
                <w:rStyle w:val="Emphasis"/>
                <w:sz w:val="22"/>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594D5BA0"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E0A24B6" w14:textId="0E400A5D"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177ED507" w:rsidR="001A1CB3" w:rsidRPr="002E1184" w:rsidRDefault="006206D0">
            <w:pPr>
              <w:rPr>
                <w:rStyle w:val="Emphasis"/>
                <w:sz w:val="22"/>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5477DA55"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3411A906"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7AC44A17" w:rsidR="001A1CB3" w:rsidRPr="002E1184" w:rsidRDefault="006206D0">
            <w:pPr>
              <w:rPr>
                <w:rStyle w:val="Emphasis"/>
                <w:sz w:val="22"/>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7CB05CAA"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6D68F5F8"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61F66FAA" w:rsidR="006206D0" w:rsidRPr="002E1184" w:rsidRDefault="006206D0" w:rsidP="006206D0">
            <w:pPr>
              <w:rPr>
                <w:rStyle w:val="Emphasis"/>
                <w:sz w:val="22"/>
                <w:lang w:val="en-US"/>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076C470D" w14:textId="1D107D5B"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5FEE5FAA" w14:textId="221889BF"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57CE7F58" w:rsidR="006206D0" w:rsidRPr="002E1184" w:rsidRDefault="006206D0" w:rsidP="006206D0">
            <w:pPr>
              <w:rPr>
                <w:rStyle w:val="Emphasis"/>
                <w:sz w:val="22"/>
                <w:lang w:val="en-US"/>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445" w:name="_Toc26745737"/>
      <w:r>
        <w:rPr>
          <w:rStyle w:val="Emphasis"/>
        </w:rPr>
        <w:t xml:space="preserve">Pengujian </w:t>
      </w:r>
      <w:r>
        <w:rPr>
          <w:rStyle w:val="Emphasis"/>
          <w:i/>
          <w:iCs w:val="0"/>
          <w:lang w:val="en-US"/>
        </w:rPr>
        <w:t>Forgot Password</w:t>
      </w:r>
      <w:bookmarkEnd w:id="1445"/>
    </w:p>
    <w:p w14:paraId="32A93336" w14:textId="4E40B6D2"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Kepala.</w:t>
      </w:r>
    </w:p>
    <w:p w14:paraId="201E6DBE" w14:textId="76043C91" w:rsidR="0066705E" w:rsidRPr="001A1CB3" w:rsidRDefault="0066705E" w:rsidP="0066705E">
      <w:pPr>
        <w:pStyle w:val="Tabel"/>
        <w:rPr>
          <w:rStyle w:val="SubtleEmphasis"/>
          <w:b/>
          <w:i w:val="0"/>
          <w:iCs w:val="0"/>
          <w:color w:val="000000" w:themeColor="text1"/>
        </w:rPr>
      </w:pPr>
      <w:bookmarkStart w:id="1446" w:name="_Toc26746055"/>
      <w:r>
        <w:t>Tabel 6.</w:t>
      </w:r>
      <w:r w:rsidR="0090700A">
        <w:t>2</w:t>
      </w:r>
      <w:r>
        <w:t xml:space="preserve"> Pengujian </w:t>
      </w:r>
      <w:r w:rsidR="008A5919" w:rsidRPr="008A5919">
        <w:rPr>
          <w:i/>
          <w:iCs/>
        </w:rPr>
        <w:t>Login</w:t>
      </w:r>
      <w:bookmarkEnd w:id="1446"/>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r w:rsidR="00086D8B" w:rsidRPr="002E1184">
              <w:rPr>
                <w:rStyle w:val="Emphasis"/>
                <w:sz w:val="22"/>
                <w:lang w:val="en-US"/>
              </w:rPr>
              <w:t xml:space="preserve">mengirim pesan yang berisi </w:t>
            </w:r>
            <w:r w:rsidR="00086D8B" w:rsidRPr="00C00FA2">
              <w:rPr>
                <w:rStyle w:val="Emphasis"/>
                <w:i/>
                <w:iCs w:val="0"/>
                <w:sz w:val="22"/>
                <w:lang w:val="en-US"/>
              </w:rPr>
              <w:t>link reset password</w:t>
            </w:r>
            <w:r w:rsidR="00086D8B" w:rsidRPr="002E1184">
              <w:rPr>
                <w:rStyle w:val="Emphasis"/>
                <w:sz w:val="22"/>
                <w:lang w:val="en-US"/>
              </w:rPr>
              <w:t xml:space="preserve"> ke </w:t>
            </w:r>
            <w:r w:rsidR="00086D8B" w:rsidRPr="00C00FA2">
              <w:rPr>
                <w:rStyle w:val="Emphasis"/>
                <w:i/>
                <w:iCs w:val="0"/>
                <w:sz w:val="22"/>
                <w:lang w:val="en-US"/>
              </w:rPr>
              <w:t>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11D778E5"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72CE69A0" w14:textId="122B0E38" w:rsidR="0066705E" w:rsidRPr="002E1184" w:rsidRDefault="00086D8B" w:rsidP="00D61E25">
            <w:pPr>
              <w:rPr>
                <w:rStyle w:val="Emphasis"/>
                <w:sz w:val="22"/>
                <w:lang w:val="en-US"/>
              </w:rPr>
            </w:pPr>
            <w:r w:rsidRPr="002E1184">
              <w:rPr>
                <w:rStyle w:val="Emphasis"/>
                <w:sz w:val="22"/>
                <w:lang w:val="en-US"/>
              </w:rPr>
              <w:t>Berhasil</w:t>
            </w:r>
            <w:r w:rsidR="0066705E"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16041931"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635A6232" w:rsidR="0066705E" w:rsidRPr="002E1184" w:rsidRDefault="00086D8B" w:rsidP="00D61E25">
            <w:pPr>
              <w:rPr>
                <w:rStyle w:val="Emphasis"/>
                <w:sz w:val="22"/>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50B80333"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73AFEBCB"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r w:rsidRPr="002E1184">
              <w:rPr>
                <w:rStyle w:val="Emphasis"/>
                <w:sz w:val="22"/>
                <w:lang w:val="en-US"/>
              </w:rPr>
              <w:lastRenderedPageBreak/>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35B61EB"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08C52D55" w14:textId="0CCB161D"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4DAC529D" w:rsidR="00086D8B" w:rsidRDefault="00086D8B" w:rsidP="00AE0EA3">
      <w:pPr>
        <w:pStyle w:val="Heading3"/>
        <w:numPr>
          <w:ilvl w:val="2"/>
          <w:numId w:val="314"/>
        </w:numPr>
        <w:spacing w:line="360" w:lineRule="auto"/>
        <w:rPr>
          <w:rFonts w:cs="Times New Roman"/>
        </w:rPr>
      </w:pPr>
      <w:bookmarkStart w:id="1447" w:name="_Toc26745738"/>
      <w:r>
        <w:rPr>
          <w:rStyle w:val="Emphasis"/>
        </w:rPr>
        <w:t xml:space="preserve">Pengujian </w:t>
      </w:r>
      <w:r w:rsidR="00F052D4" w:rsidRPr="00C00FA2">
        <w:rPr>
          <w:rStyle w:val="Emphasis"/>
          <w:i/>
          <w:iCs w:val="0"/>
          <w:lang w:val="en-US"/>
        </w:rPr>
        <w:t>My</w:t>
      </w:r>
      <w:r w:rsidR="00F052D4">
        <w:rPr>
          <w:rStyle w:val="Emphasis"/>
          <w:lang w:val="en-US"/>
        </w:rPr>
        <w:t xml:space="preserve"> </w:t>
      </w:r>
      <w:r w:rsidR="00F052D4" w:rsidRPr="00C00FA2">
        <w:rPr>
          <w:rStyle w:val="Emphasis"/>
          <w:i/>
          <w:lang w:val="en-US"/>
        </w:rPr>
        <w:t>Pro</w:t>
      </w:r>
      <w:r w:rsidR="003C277C" w:rsidRPr="00C00FA2">
        <w:rPr>
          <w:rStyle w:val="Emphasis"/>
          <w:i/>
          <w:lang w:val="en-US"/>
        </w:rPr>
        <w:t>file</w:t>
      </w:r>
      <w:bookmarkEnd w:id="1447"/>
    </w:p>
    <w:p w14:paraId="72B68E07" w14:textId="6CBA4232"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sidRPr="00C00FA2">
        <w:rPr>
          <w:rStyle w:val="Emphasis"/>
          <w:i/>
          <w:iCs w:val="0"/>
          <w:lang w:val="en-US"/>
        </w:rPr>
        <w:t>my pro</w:t>
      </w:r>
      <w:r w:rsidR="003C277C" w:rsidRPr="00C00FA2">
        <w:rPr>
          <w:rStyle w:val="Emphasis"/>
          <w:i/>
          <w:iCs w:val="0"/>
          <w:lang w:val="en-US"/>
        </w:rPr>
        <w:t>file</w:t>
      </w:r>
      <w:r w:rsidR="00F052D4">
        <w:rPr>
          <w:rStyle w:val="Emphasis"/>
          <w:lang w:val="en-US"/>
        </w:rPr>
        <w:t xml:space="preserv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Kepala.</w:t>
      </w:r>
    </w:p>
    <w:p w14:paraId="6073855F" w14:textId="0979CD96" w:rsidR="00086D8B" w:rsidRPr="001A1CB3" w:rsidRDefault="00086D8B" w:rsidP="00086D8B">
      <w:pPr>
        <w:pStyle w:val="Tabel"/>
        <w:rPr>
          <w:rStyle w:val="SubtleEmphasis"/>
          <w:b/>
          <w:i w:val="0"/>
          <w:iCs w:val="0"/>
          <w:color w:val="000000" w:themeColor="text1"/>
        </w:rPr>
      </w:pPr>
      <w:bookmarkStart w:id="1448" w:name="_Toc26746056"/>
      <w:r>
        <w:t>Tabel 6.</w:t>
      </w:r>
      <w:r w:rsidR="0090700A">
        <w:t>3</w:t>
      </w:r>
      <w:r>
        <w:t xml:space="preserve"> Pengujian </w:t>
      </w:r>
      <w:r w:rsidR="008A5919" w:rsidRPr="008A5919">
        <w:rPr>
          <w:i/>
          <w:iCs/>
        </w:rPr>
        <w:t>Login</w:t>
      </w:r>
      <w:bookmarkEnd w:id="1448"/>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r w:rsidRPr="002E1184">
              <w:rPr>
                <w:rStyle w:val="Emphasis"/>
                <w:sz w:val="22"/>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17085036"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7F89340" w14:textId="72C0FD95"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0C189EAB"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35C67AFB"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3E82190C"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603B8C83"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tcPr>
          <w:p w14:paraId="0D00E82D" w14:textId="44FD7DF5"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76D7B852" w14:textId="683843A9"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086D8B"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49" w:name="_Toc11637905"/>
      <w:bookmarkStart w:id="1450" w:name="_Toc13164922"/>
      <w:bookmarkStart w:id="1451" w:name="_Toc26745739"/>
      <w:r>
        <w:rPr>
          <w:rFonts w:cs="Times New Roman"/>
        </w:rPr>
        <w:t xml:space="preserve">Pengujian </w:t>
      </w:r>
      <w:bookmarkEnd w:id="1449"/>
      <w:r>
        <w:rPr>
          <w:rFonts w:cs="Times New Roman"/>
          <w:lang w:val="en-US"/>
        </w:rPr>
        <w:t>Mengelola</w:t>
      </w:r>
      <w:bookmarkEnd w:id="1450"/>
      <w:r>
        <w:rPr>
          <w:rFonts w:cs="Times New Roman"/>
          <w:lang w:val="en-US"/>
        </w:rPr>
        <w:t xml:space="preserve"> Role</w:t>
      </w:r>
      <w:bookmarkEnd w:id="1451"/>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52" w:name="_Toc26746057"/>
      <w:r>
        <w:t>Tabel 6.4 Pengujian Mengelola Role</w:t>
      </w:r>
      <w:bookmarkEnd w:id="1452"/>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B18E3">
              <w:rPr>
                <w:rStyle w:val="Emphasis"/>
                <w:i/>
                <w:iCs w:val="0"/>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r w:rsidRPr="002E1184">
              <w:rPr>
                <w:rStyle w:val="Emphasis"/>
                <w:sz w:val="22"/>
                <w:lang w:val="en-US"/>
              </w:rPr>
              <w:t xml:space="preserve">Sistem menampilkan halaman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7C0F32E2" w:rsidR="004B444F" w:rsidRPr="002E1184" w:rsidRDefault="004B444F">
            <w:pPr>
              <w:rPr>
                <w:rStyle w:val="Emphasis"/>
                <w:sz w:val="22"/>
              </w:rPr>
            </w:pPr>
            <w:r w:rsidRPr="002E1184">
              <w:rPr>
                <w:rStyle w:val="Emphasis"/>
                <w:sz w:val="22"/>
              </w:rPr>
              <w:t xml:space="preserve">Klik tombol </w:t>
            </w:r>
            <w:r w:rsidR="008A5919" w:rsidRPr="002B18E3">
              <w:rPr>
                <w:rStyle w:val="Emphasis"/>
                <w:i/>
                <w:sz w:val="22"/>
                <w:lang w:val="en-US"/>
              </w:rPr>
              <w:t>add</w:t>
            </w:r>
            <w:r w:rsidR="00DB40E7" w:rsidRPr="002E1184">
              <w:rPr>
                <w:rStyle w:val="Emphasis"/>
                <w:sz w:val="22"/>
                <w:lang w:val="en-US"/>
              </w:rPr>
              <w:t xml:space="preserve">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69E4DEBD" w:rsidR="004B444F" w:rsidRPr="002E1184" w:rsidRDefault="004B444F">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DB40E7"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B6A66D9" w:rsidR="004B444F" w:rsidRPr="002E1184" w:rsidRDefault="004B444F">
            <w:pPr>
              <w:rPr>
                <w:rStyle w:val="Emphasis"/>
                <w:sz w:val="22"/>
                <w:lang w:val="en-US"/>
              </w:rPr>
            </w:pPr>
            <w:r w:rsidRPr="002E1184">
              <w:rPr>
                <w:rStyle w:val="Emphasis"/>
                <w:sz w:val="22"/>
              </w:rPr>
              <w:t xml:space="preserve">Klik tombol </w:t>
            </w:r>
            <w:r w:rsidR="008A5919" w:rsidRPr="002B18E3">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 xml:space="preserve">Klik tombol </w:t>
            </w:r>
            <w:r w:rsidRPr="002B18E3">
              <w:rPr>
                <w:rStyle w:val="Emphasis"/>
                <w:i/>
                <w:iCs w:val="0"/>
                <w:sz w:val="22"/>
              </w:rPr>
              <w:t>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549CC584" w:rsidR="004B444F" w:rsidRPr="002E1184" w:rsidRDefault="00AC307B">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lastRenderedPageBreak/>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53" w:name="_Toc26745740"/>
      <w:r>
        <w:rPr>
          <w:rFonts w:cs="Times New Roman"/>
        </w:rPr>
        <w:t xml:space="preserve">Pengujian </w:t>
      </w:r>
      <w:r>
        <w:rPr>
          <w:rFonts w:cs="Times New Roman"/>
          <w:lang w:val="en-US"/>
        </w:rPr>
        <w:t xml:space="preserve">Mengelola </w:t>
      </w:r>
      <w:r w:rsidR="008D2580">
        <w:rPr>
          <w:rFonts w:cs="Times New Roman"/>
          <w:lang w:val="en-US"/>
        </w:rPr>
        <w:t>Menu Management</w:t>
      </w:r>
      <w:bookmarkEnd w:id="1453"/>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454" w:name="_Toc26746058"/>
      <w:r>
        <w:t>Tabel 6.</w:t>
      </w:r>
      <w:r w:rsidR="008D2580">
        <w:t>5</w:t>
      </w:r>
      <w:r>
        <w:t xml:space="preserve"> Pengujian Mengelola </w:t>
      </w:r>
      <w:r w:rsidR="008D2580">
        <w:t>Menu Management</w:t>
      </w:r>
      <w:bookmarkEnd w:id="1454"/>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r w:rsidRPr="002E1184">
              <w:rPr>
                <w:rStyle w:val="Emphasis"/>
                <w:sz w:val="22"/>
                <w:lang w:val="en-US"/>
              </w:rPr>
              <w:t xml:space="preserve">Sistem menampilkan halaman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41D57C8" w:rsidR="00960AB5" w:rsidRPr="002E1184" w:rsidRDefault="00960AB5"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76259F66" w:rsidR="00960AB5" w:rsidRPr="002E1184" w:rsidRDefault="00960AB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3C58F548" w:rsidR="00960AB5" w:rsidRPr="002E1184" w:rsidRDefault="00960AB5"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4E433E36" w:rsidR="00960AB5" w:rsidRPr="002E1184" w:rsidRDefault="00960AB5"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55" w:name="_Toc26745741"/>
      <w:r>
        <w:rPr>
          <w:rFonts w:cs="Times New Roman"/>
        </w:rPr>
        <w:t xml:space="preserve">Pengujian </w:t>
      </w:r>
      <w:r>
        <w:rPr>
          <w:rFonts w:cs="Times New Roman"/>
          <w:lang w:val="en-US"/>
        </w:rPr>
        <w:t>Mengelola Submenu Management</w:t>
      </w:r>
      <w:bookmarkEnd w:id="1455"/>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56" w:name="_Toc26746059"/>
      <w:r>
        <w:t>Tabel 6.</w:t>
      </w:r>
      <w:r w:rsidR="00AE7A82">
        <w:t>6</w:t>
      </w:r>
      <w:r>
        <w:t xml:space="preserve"> Pengujian Mengelola Submenu Management</w:t>
      </w:r>
      <w:bookmarkEnd w:id="1456"/>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r w:rsidRPr="002E1184">
              <w:rPr>
                <w:rStyle w:val="Emphasis"/>
                <w:sz w:val="22"/>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4FDF8EDC" w:rsidR="00B2246D" w:rsidRPr="002E1184" w:rsidRDefault="00B2246D"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67C6AD07" w:rsidR="00B2246D" w:rsidRPr="002E1184" w:rsidRDefault="00B2246D"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B2341AA" w:rsidR="00B2246D" w:rsidRPr="002E1184" w:rsidRDefault="00B2246D" w:rsidP="00D61E25">
            <w:pPr>
              <w:rPr>
                <w:rStyle w:val="Emphasis"/>
                <w:sz w:val="22"/>
                <w:lang w:val="en-US"/>
              </w:rPr>
            </w:pPr>
            <w:r w:rsidRPr="002E1184">
              <w:rPr>
                <w:rStyle w:val="Emphasis"/>
                <w:sz w:val="22"/>
              </w:rPr>
              <w:lastRenderedPageBreak/>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3C47B5A9" w:rsidR="00B2246D" w:rsidRPr="002E1184" w:rsidRDefault="00B2246D"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57" w:name="_Toc26745742"/>
      <w:r>
        <w:rPr>
          <w:rFonts w:cs="Times New Roman"/>
        </w:rPr>
        <w:t xml:space="preserve">Pengujian </w:t>
      </w:r>
      <w:r>
        <w:rPr>
          <w:rFonts w:cs="Times New Roman"/>
          <w:lang w:val="en-US"/>
        </w:rPr>
        <w:t>Mengelola Pegawai</w:t>
      </w:r>
      <w:bookmarkEnd w:id="1457"/>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458" w:name="_Toc26746060"/>
      <w:r>
        <w:t>Tabel 6.7 Pengujian Mengelola Pegawai</w:t>
      </w:r>
      <w:bookmarkEnd w:id="1458"/>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r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r w:rsidRPr="002E1184">
              <w:rPr>
                <w:rStyle w:val="Emphasis"/>
                <w:sz w:val="22"/>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634B276C" w:rsidR="00AE7A82" w:rsidRPr="002E1184" w:rsidRDefault="00AE7A82"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pegawa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71B2EF6D" w:rsidR="00AE7A82" w:rsidRPr="002E1184" w:rsidRDefault="00AE7A82"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514B1137" w:rsidR="00AE7A82" w:rsidRPr="002E1184" w:rsidRDefault="00AE7A82"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7D09A8"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7C20A328" w:rsidR="00AE7A82" w:rsidRPr="002E1184" w:rsidRDefault="00AE7A82"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7D09A8"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59" w:name="_Toc26745743"/>
      <w:r>
        <w:rPr>
          <w:rFonts w:cs="Times New Roman"/>
        </w:rPr>
        <w:t xml:space="preserve">Pengujian </w:t>
      </w:r>
      <w:r>
        <w:rPr>
          <w:rFonts w:cs="Times New Roman"/>
          <w:lang w:val="en-US"/>
        </w:rPr>
        <w:t xml:space="preserve">Mengelola </w:t>
      </w:r>
      <w:r w:rsidR="00025804">
        <w:rPr>
          <w:rFonts w:cs="Times New Roman"/>
          <w:lang w:val="en-US"/>
        </w:rPr>
        <w:t>Surat Masuk</w:t>
      </w:r>
      <w:bookmarkEnd w:id="1459"/>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460" w:name="_Toc26746061"/>
      <w:r>
        <w:t xml:space="preserve">Tabel 6.8 Pengujian Mengelola </w:t>
      </w:r>
      <w:r w:rsidR="00025804">
        <w:t>Surat Masuk</w:t>
      </w:r>
      <w:bookmarkEnd w:id="1460"/>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lastRenderedPageBreak/>
              <w:t xml:space="preserve">Klik menu </w:t>
            </w:r>
            <w:r w:rsidR="00025804"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r w:rsidRPr="002E1184">
              <w:rPr>
                <w:rStyle w:val="Emphasis"/>
                <w:sz w:val="22"/>
                <w:lang w:val="en-US"/>
              </w:rPr>
              <w:t xml:space="preserve">Sistem menampilkan halaman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05353601" w:rsidR="00BE16B4" w:rsidRPr="002E1184" w:rsidRDefault="00BE16B4"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6C0552B3" w:rsidR="00BE16B4" w:rsidRPr="002E1184" w:rsidRDefault="00BE16B4"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F85725A" w:rsidR="00BE16B4" w:rsidRPr="002E1184" w:rsidRDefault="00BE16B4"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713581BD" w:rsidR="00BE16B4" w:rsidRPr="002E1184" w:rsidRDefault="00025804" w:rsidP="00D61E25">
            <w:pPr>
              <w:rPr>
                <w:rStyle w:val="Emphasis"/>
                <w:sz w:val="22"/>
                <w:lang w:val="en-US"/>
              </w:rPr>
            </w:pPr>
            <w:r w:rsidRPr="002E1184">
              <w:rPr>
                <w:rStyle w:val="Emphasis"/>
                <w:sz w:val="22"/>
                <w:lang w:val="en-US"/>
              </w:rPr>
              <w:t xml:space="preserve">Pengirim, no surat, tanggal surat masuk, ringkasan, </w:t>
            </w:r>
            <w:r w:rsidR="003C277C" w:rsidRPr="003C277C">
              <w:rPr>
                <w:rStyle w:val="Emphasis"/>
                <w:i/>
                <w:sz w:val="22"/>
                <w:lang w:val="en-US"/>
              </w:rPr>
              <w:t>file</w:t>
            </w:r>
            <w:r w:rsidRPr="002E1184">
              <w:rPr>
                <w:rStyle w:val="Emphasis"/>
                <w:sz w:val="22"/>
                <w:lang w:val="en-US"/>
              </w:rPr>
              <w:t xml:space="preserv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D33778"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4AB3F37E" w:rsidR="00BE16B4" w:rsidRPr="002E1184" w:rsidRDefault="00BE16B4"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D33778"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3A23CB12" w:rsidR="00BE16B4" w:rsidRPr="002E1184" w:rsidRDefault="00D33778" w:rsidP="00D61E25">
            <w:pPr>
              <w:rPr>
                <w:rStyle w:val="Emphasis"/>
                <w:sz w:val="22"/>
                <w:lang w:val="en-US"/>
              </w:rPr>
            </w:pPr>
            <w:r w:rsidRPr="002E1184">
              <w:rPr>
                <w:rStyle w:val="Emphasis"/>
                <w:sz w:val="22"/>
                <w:lang w:val="en-US"/>
              </w:rPr>
              <w:t xml:space="preserve">Pengirim, no surat, tanggal surat masuk, ringkasan, </w:t>
            </w:r>
            <w:r w:rsidR="003C277C" w:rsidRPr="003C277C">
              <w:rPr>
                <w:rStyle w:val="Emphasis"/>
                <w:i/>
                <w:sz w:val="22"/>
                <w:lang w:val="en-US"/>
              </w:rPr>
              <w:t>file</w:t>
            </w:r>
            <w:r w:rsidRPr="002E1184">
              <w:rPr>
                <w:rStyle w:val="Emphasis"/>
                <w:sz w:val="22"/>
                <w:lang w:val="en-US"/>
              </w:rPr>
              <w:t xml:space="preserv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r w:rsidRPr="002E1184">
              <w:rPr>
                <w:rStyle w:val="Emphasis"/>
                <w:sz w:val="22"/>
                <w:lang w:val="en-US"/>
              </w:rPr>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59E8EAF8"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surat masuk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r w:rsidRPr="002E1184">
              <w:rPr>
                <w:rStyle w:val="Emphasis"/>
                <w:sz w:val="22"/>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tam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61" w:name="_Toc26745744"/>
      <w:r>
        <w:rPr>
          <w:rFonts w:cs="Times New Roman"/>
        </w:rPr>
        <w:t xml:space="preserve">Pengujian </w:t>
      </w:r>
      <w:r>
        <w:rPr>
          <w:rFonts w:cs="Times New Roman"/>
          <w:lang w:val="en-US"/>
        </w:rPr>
        <w:t>Mengelola Surat Disposisi</w:t>
      </w:r>
      <w:bookmarkEnd w:id="1461"/>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462" w:name="_Toc26746062"/>
      <w:r>
        <w:t>Tabel 6.9 Pengujian Mengelola Surat Disposisi</w:t>
      </w:r>
      <w:bookmarkEnd w:id="1462"/>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r w:rsidRPr="002E1184">
              <w:rPr>
                <w:rStyle w:val="Emphasis"/>
                <w:sz w:val="22"/>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r w:rsidRPr="002E1184">
              <w:rPr>
                <w:rStyle w:val="Emphasis"/>
                <w:sz w:val="22"/>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0D411E8C"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upload  persetujuan disposis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79E1B56B" w:rsidR="00D61E25" w:rsidRPr="002E1184" w:rsidRDefault="00D61E2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43E4D80B" w:rsidR="00D61E25" w:rsidRPr="002E1184" w:rsidRDefault="003C277C" w:rsidP="00D61E25">
            <w:pPr>
              <w:rPr>
                <w:rStyle w:val="Emphasis"/>
                <w:sz w:val="22"/>
                <w:lang w:val="en-US"/>
              </w:rPr>
            </w:pPr>
            <w:r w:rsidRPr="003C277C">
              <w:rPr>
                <w:rStyle w:val="Emphasis"/>
                <w:i/>
                <w:sz w:val="22"/>
                <w:lang w:val="en-US"/>
              </w:rPr>
              <w:t>File</w:t>
            </w:r>
            <w:r w:rsidR="00D61E25" w:rsidRPr="002E1184">
              <w:rPr>
                <w:rStyle w:val="Emphasis"/>
                <w:sz w:val="22"/>
                <w:lang w:val="en-US"/>
              </w:rPr>
              <w:t xml:space="preserv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r w:rsidRPr="002E1184">
              <w:rPr>
                <w:rStyle w:val="Emphasis"/>
                <w:sz w:val="22"/>
                <w:lang w:val="en-US"/>
              </w:rPr>
              <w:lastRenderedPageBreak/>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56CED21D"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persetujuan surat disposisi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r w:rsidRPr="002E1184">
              <w:rPr>
                <w:rStyle w:val="Emphasis"/>
                <w:sz w:val="22"/>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63" w:name="_Toc26745745"/>
      <w:r>
        <w:rPr>
          <w:rFonts w:cs="Times New Roman"/>
        </w:rPr>
        <w:t xml:space="preserve">Pengujian </w:t>
      </w:r>
      <w:r>
        <w:rPr>
          <w:rFonts w:cs="Times New Roman"/>
          <w:lang w:val="en-US"/>
        </w:rPr>
        <w:t>Mengelola SPT</w:t>
      </w:r>
      <w:bookmarkEnd w:id="1463"/>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64" w:name="_Toc26746063"/>
      <w:r>
        <w:t>Tabel 6.9 Pengujian Mengelola SPT</w:t>
      </w:r>
      <w:bookmarkEnd w:id="1464"/>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r w:rsidRPr="002E1184">
              <w:rPr>
                <w:rStyle w:val="Emphasis"/>
                <w:sz w:val="22"/>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09944E1D"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16B0A583" w:rsidR="00786B37" w:rsidRPr="002E1184" w:rsidRDefault="00786B37" w:rsidP="00BD29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25343C5B" w:rsidR="00786B37" w:rsidRPr="002E1184" w:rsidRDefault="00786B37"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197E59E0" w:rsidR="00786B37" w:rsidRPr="002E1184" w:rsidRDefault="00786B37" w:rsidP="00BD29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r w:rsidRPr="002E1184">
              <w:rPr>
                <w:rStyle w:val="Emphasis"/>
                <w:sz w:val="22"/>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r w:rsidRPr="002E1184">
              <w:rPr>
                <w:rStyle w:val="Emphasis"/>
                <w:sz w:val="22"/>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2D97D88E"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3F451851" w14:textId="5B0E99A3" w:rsidR="000E5216" w:rsidRDefault="000E5216" w:rsidP="000E5216">
      <w:pPr>
        <w:pStyle w:val="Heading3"/>
        <w:numPr>
          <w:ilvl w:val="0"/>
          <w:numId w:val="0"/>
        </w:numPr>
        <w:spacing w:line="360" w:lineRule="auto"/>
        <w:ind w:left="720"/>
        <w:rPr>
          <w:rFonts w:cs="Times New Roman"/>
        </w:rPr>
      </w:pPr>
    </w:p>
    <w:p w14:paraId="5A28EA37" w14:textId="6EAE1E50" w:rsidR="00D74934" w:rsidRDefault="00D74934" w:rsidP="00D74934"/>
    <w:p w14:paraId="28CDD734" w14:textId="77777777" w:rsidR="00D74934" w:rsidRPr="00D74934" w:rsidRDefault="00D74934" w:rsidP="00D74934"/>
    <w:p w14:paraId="423D7187" w14:textId="4A39282D" w:rsidR="000E5216" w:rsidRDefault="000E5216" w:rsidP="000E5216"/>
    <w:p w14:paraId="0DC721EA" w14:textId="2B6CC023" w:rsidR="000E5216" w:rsidRDefault="000E5216" w:rsidP="000E5216"/>
    <w:p w14:paraId="0613C60D" w14:textId="3FA19134" w:rsidR="000E5216" w:rsidRDefault="000E5216" w:rsidP="000E5216"/>
    <w:p w14:paraId="344C3F60" w14:textId="77777777" w:rsidR="000E5216" w:rsidRPr="000E5216" w:rsidRDefault="000E5216" w:rsidP="000E5216"/>
    <w:p w14:paraId="68246679" w14:textId="794AA266"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65" w:name="_Toc26745746"/>
      <w:r>
        <w:rPr>
          <w:rFonts w:cs="Times New Roman"/>
        </w:rPr>
        <w:t xml:space="preserve">Pengujian </w:t>
      </w:r>
      <w:r>
        <w:rPr>
          <w:rFonts w:cs="Times New Roman"/>
          <w:lang w:val="en-US"/>
        </w:rPr>
        <w:t>Mengelola SPT</w:t>
      </w:r>
      <w:bookmarkEnd w:id="1465"/>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66" w:name="_Toc26746064"/>
      <w:r>
        <w:t>Tabel 6.11 Pengujian Mengelola SPT</w:t>
      </w:r>
      <w:bookmarkEnd w:id="1466"/>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t>Klik menu k</w:t>
            </w:r>
            <w:r w:rsidRPr="002E1184">
              <w:rPr>
                <w:rStyle w:val="Emphasis"/>
                <w:sz w:val="22"/>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r w:rsidRPr="002E1184">
              <w:rPr>
                <w:rStyle w:val="Emphasis"/>
                <w:sz w:val="22"/>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r w:rsidRPr="002E1184">
              <w:rPr>
                <w:rStyle w:val="Emphasis"/>
                <w:sz w:val="22"/>
                <w:lang w:val="en-US"/>
              </w:rPr>
              <w:t xml:space="preserve">Klik lihat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15228765"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r w:rsidRPr="002E1184">
              <w:rPr>
                <w:rStyle w:val="Emphasis"/>
                <w:sz w:val="22"/>
                <w:lang w:val="en-US"/>
              </w:rPr>
              <w:t xml:space="preserve">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upload persetujuan</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A6BE968" w:rsidR="00432382" w:rsidRPr="002E1184" w:rsidRDefault="00432382"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008A7D41" w:rsidR="00432382" w:rsidRPr="002E1184" w:rsidRDefault="003C277C" w:rsidP="00BD2925">
            <w:pPr>
              <w:rPr>
                <w:rStyle w:val="Emphasis"/>
                <w:sz w:val="22"/>
                <w:lang w:val="en-US"/>
              </w:rPr>
            </w:pPr>
            <w:r w:rsidRPr="003C277C">
              <w:rPr>
                <w:rStyle w:val="Emphasis"/>
                <w:i/>
                <w:sz w:val="22"/>
                <w:lang w:val="en-US"/>
              </w:rPr>
              <w:t>File</w:t>
            </w:r>
            <w:r w:rsidR="008E4D42" w:rsidRPr="002E1184">
              <w:rPr>
                <w:rStyle w:val="Emphasis"/>
                <w:sz w:val="22"/>
                <w:lang w:val="en-US"/>
              </w:rPr>
              <w:t xml:space="preserv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r w:rsidRPr="002E1184">
              <w:rPr>
                <w:rStyle w:val="Emphasis"/>
                <w:sz w:val="22"/>
                <w:lang w:val="en-US"/>
              </w:rPr>
              <w:t xml:space="preserve">Klik lihat </w:t>
            </w:r>
            <w:r w:rsidR="00480798" w:rsidRPr="002E1184">
              <w:rPr>
                <w:rStyle w:val="Emphasis"/>
                <w:sz w:val="22"/>
                <w:lang w:val="en-US"/>
              </w:rPr>
              <w:t xml:space="preserve">persetujuan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6608714A"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r w:rsidR="00480798" w:rsidRPr="002E1184">
              <w:rPr>
                <w:rStyle w:val="Emphasis"/>
                <w:sz w:val="22"/>
                <w:lang w:val="en-US"/>
              </w:rPr>
              <w:t xml:space="preserve">persetujuan </w:t>
            </w:r>
            <w:r w:rsidRPr="002E1184">
              <w:rPr>
                <w:rStyle w:val="Emphasis"/>
                <w:sz w:val="22"/>
                <w:lang w:val="en-US"/>
              </w:rPr>
              <w:t xml:space="preserve">SPT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r w:rsidR="007433D8" w:rsidRPr="002E1184">
              <w:rPr>
                <w:rStyle w:val="Emphasis"/>
                <w:sz w:val="22"/>
                <w:lang w:val="en-US"/>
              </w:rPr>
              <w:t>setujui</w:t>
            </w:r>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r w:rsidRPr="002E1184">
              <w:rPr>
                <w:rStyle w:val="Emphasis"/>
                <w:sz w:val="22"/>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E7379F5" w:rsidR="00FF011A" w:rsidRPr="004325E2" w:rsidRDefault="00FF011A" w:rsidP="00AE0EA3">
      <w:pPr>
        <w:pStyle w:val="Heading2"/>
        <w:numPr>
          <w:ilvl w:val="1"/>
          <w:numId w:val="307"/>
        </w:numPr>
        <w:spacing w:before="0" w:line="360" w:lineRule="auto"/>
        <w:rPr>
          <w:iCs/>
          <w:sz w:val="24"/>
          <w:szCs w:val="28"/>
          <w:lang w:val="en-US"/>
        </w:rPr>
      </w:pPr>
      <w:bookmarkStart w:id="1467" w:name="_Toc26471511"/>
      <w:bookmarkStart w:id="1468" w:name="_Toc26479469"/>
      <w:bookmarkStart w:id="1469" w:name="_Toc26745747"/>
      <w:r>
        <w:rPr>
          <w:rStyle w:val="Emphasis"/>
          <w:szCs w:val="28"/>
        </w:rPr>
        <w:t>Pengujian</w:t>
      </w:r>
      <w:r>
        <w:rPr>
          <w:rStyle w:val="Emphasis"/>
          <w:szCs w:val="28"/>
          <w:lang w:val="en-US"/>
        </w:rPr>
        <w:t xml:space="preserve"> Sistem Menggunakan </w:t>
      </w:r>
      <w:r w:rsidRPr="004325E2">
        <w:rPr>
          <w:rStyle w:val="Emphasis"/>
          <w:i/>
          <w:szCs w:val="28"/>
          <w:lang w:val="en-US"/>
        </w:rPr>
        <w:t xml:space="preserve">User </w:t>
      </w:r>
      <w:r w:rsidR="00022712" w:rsidRPr="00022712">
        <w:rPr>
          <w:rStyle w:val="Emphasis"/>
          <w:i/>
          <w:szCs w:val="28"/>
          <w:lang w:val="en-US"/>
        </w:rPr>
        <w:t>Accept</w:t>
      </w:r>
      <w:r w:rsidRPr="004325E2">
        <w:rPr>
          <w:rStyle w:val="Emphasis"/>
          <w:i/>
          <w:szCs w:val="28"/>
          <w:lang w:val="en-US"/>
        </w:rPr>
        <w:t>ance Test</w:t>
      </w:r>
      <w:r>
        <w:rPr>
          <w:rStyle w:val="Emphasis"/>
          <w:i/>
          <w:szCs w:val="28"/>
          <w:lang w:val="en-US"/>
        </w:rPr>
        <w:t xml:space="preserve"> </w:t>
      </w:r>
      <w:r>
        <w:rPr>
          <w:rStyle w:val="Emphasis"/>
          <w:szCs w:val="28"/>
          <w:lang w:val="en-US"/>
        </w:rPr>
        <w:t>(UAT)</w:t>
      </w:r>
      <w:bookmarkEnd w:id="1467"/>
      <w:bookmarkEnd w:id="1468"/>
      <w:bookmarkEnd w:id="1469"/>
    </w:p>
    <w:p w14:paraId="5C6B968E" w14:textId="114E647F" w:rsidR="00FF011A"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 xml:space="preserve">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5639707C" w14:textId="749D2A92"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4C7727F6" w14:textId="0877EC5F"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7BB3A70A" w14:textId="77777777" w:rsidR="000E5216" w:rsidRPr="002E1184" w:rsidRDefault="000E5216" w:rsidP="002E1184">
      <w:pPr>
        <w:spacing w:line="360" w:lineRule="auto"/>
        <w:ind w:firstLine="576"/>
        <w:jc w:val="both"/>
        <w:rPr>
          <w:rFonts w:ascii="Times New Roman" w:eastAsia="Times New Roman" w:hAnsi="Times New Roman" w:cs="Times New Roman"/>
          <w:sz w:val="24"/>
          <w:szCs w:val="24"/>
          <w:lang w:val="en-US"/>
        </w:rPr>
      </w:pPr>
    </w:p>
    <w:p w14:paraId="62589336" w14:textId="3CB6F841" w:rsidR="002E1184" w:rsidRPr="002E1184" w:rsidRDefault="002E1184" w:rsidP="00FF011A">
      <w:pPr>
        <w:pStyle w:val="Tabel"/>
      </w:pPr>
      <w:bookmarkStart w:id="1470" w:name="_Toc26746065"/>
      <w:bookmarkStart w:id="1471" w:name="_Hlk26647706"/>
      <w:r>
        <w:t xml:space="preserve">Tabel 6.12 Hasil Pengujian User </w:t>
      </w:r>
      <w:r w:rsidR="00022712" w:rsidRPr="00022712">
        <w:rPr>
          <w:i/>
          <w:iCs/>
        </w:rPr>
        <w:t>Accept</w:t>
      </w:r>
      <w:r>
        <w:t>ance Test Saksi 1</w:t>
      </w:r>
      <w:bookmarkEnd w:id="1470"/>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43E1C22D"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002970ED"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r w:rsidR="002970ED" w:rsidRPr="002B3EFB">
              <w:rPr>
                <w:rStyle w:val="Emphasis"/>
                <w:rFonts w:cs="Times New Roman"/>
                <w:sz w:val="22"/>
                <w:lang w:val="en-US"/>
              </w:rPr>
              <w:t xml:space="preserve">sistem ini telah membantu </w:t>
            </w:r>
            <w:r w:rsidR="002B3EFB" w:rsidRPr="002B3EFB">
              <w:rPr>
                <w:rStyle w:val="Emphasis"/>
                <w:rFonts w:cs="Times New Roman"/>
                <w:sz w:val="22"/>
                <w:lang w:val="en-US"/>
              </w:rPr>
              <w:t>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1216CE00" w:rsidR="002B3EFB" w:rsidRPr="002E1184" w:rsidRDefault="002B3EFB" w:rsidP="002B3EFB">
      <w:pPr>
        <w:pStyle w:val="Tabel"/>
      </w:pPr>
      <w:bookmarkStart w:id="1472" w:name="_Toc26746066"/>
      <w:r>
        <w:t xml:space="preserve">Tabel 6.13 Hasil Pengujian User </w:t>
      </w:r>
      <w:r w:rsidR="00022712" w:rsidRPr="00022712">
        <w:rPr>
          <w:i/>
          <w:iCs/>
        </w:rPr>
        <w:t>Accept</w:t>
      </w:r>
      <w:r>
        <w:t>ance Test Saksi 2</w:t>
      </w:r>
      <w:bookmarkEnd w:id="1472"/>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0F157A6F"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10625B6E" w:rsidR="002B3EFB" w:rsidRPr="002E1184" w:rsidRDefault="002B3EFB" w:rsidP="002B3EFB">
      <w:pPr>
        <w:pStyle w:val="Tabel"/>
        <w:spacing w:before="240"/>
      </w:pPr>
      <w:bookmarkStart w:id="1473" w:name="_Toc26746067"/>
      <w:r>
        <w:t xml:space="preserve">Tabel 6.14 Hasil Pengujian User </w:t>
      </w:r>
      <w:r w:rsidR="00022712" w:rsidRPr="00022712">
        <w:rPr>
          <w:i/>
          <w:iCs/>
        </w:rPr>
        <w:t>Accept</w:t>
      </w:r>
      <w:r>
        <w:t>ance Test Saksi 3</w:t>
      </w:r>
      <w:bookmarkEnd w:id="1473"/>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08ADD1A8"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68DEFD0B" w14:textId="77777777" w:rsidR="000E5216" w:rsidRDefault="000E5216" w:rsidP="002B3EFB">
      <w:pPr>
        <w:pStyle w:val="Tabel"/>
        <w:spacing w:before="240"/>
      </w:pPr>
    </w:p>
    <w:p w14:paraId="53C0AD8A" w14:textId="77777777" w:rsidR="000E5216" w:rsidRDefault="000E5216" w:rsidP="002B3EFB">
      <w:pPr>
        <w:pStyle w:val="Tabel"/>
        <w:spacing w:before="240"/>
      </w:pPr>
    </w:p>
    <w:p w14:paraId="066AD69F" w14:textId="77777777" w:rsidR="000E5216" w:rsidRDefault="000E5216" w:rsidP="002B3EFB">
      <w:pPr>
        <w:pStyle w:val="Tabel"/>
        <w:spacing w:before="240"/>
      </w:pPr>
    </w:p>
    <w:p w14:paraId="79BA8A82" w14:textId="77777777" w:rsidR="000E5216" w:rsidRDefault="000E5216" w:rsidP="002B3EFB">
      <w:pPr>
        <w:pStyle w:val="Tabel"/>
        <w:spacing w:before="240"/>
      </w:pPr>
    </w:p>
    <w:p w14:paraId="066DDA34" w14:textId="77777777" w:rsidR="000E5216" w:rsidRDefault="000E5216" w:rsidP="002B3EFB">
      <w:pPr>
        <w:pStyle w:val="Tabel"/>
        <w:spacing w:before="240"/>
      </w:pPr>
    </w:p>
    <w:p w14:paraId="178FD6F4" w14:textId="2BAC62BF" w:rsidR="002B3EFB" w:rsidRPr="002E1184" w:rsidRDefault="002B3EFB" w:rsidP="002B3EFB">
      <w:pPr>
        <w:pStyle w:val="Tabel"/>
        <w:spacing w:before="240"/>
      </w:pPr>
      <w:bookmarkStart w:id="1474" w:name="_Toc26746068"/>
      <w:r>
        <w:t xml:space="preserve">Tabel 6.15 Hasil Pengujian User </w:t>
      </w:r>
      <w:r w:rsidR="00022712" w:rsidRPr="00022712">
        <w:rPr>
          <w:i/>
          <w:iCs/>
        </w:rPr>
        <w:t>Accept</w:t>
      </w:r>
      <w:r>
        <w:t>ance Test Saksi 4</w:t>
      </w:r>
      <w:bookmarkEnd w:id="1474"/>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2A6A201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54633003" w14:textId="4A4BB239" w:rsidR="002B3EFB" w:rsidRPr="002E1184" w:rsidRDefault="002B3EFB" w:rsidP="000E5216">
      <w:pPr>
        <w:pStyle w:val="Tabel"/>
        <w:spacing w:before="240"/>
      </w:pPr>
      <w:bookmarkStart w:id="1475" w:name="_Toc26746069"/>
      <w:r>
        <w:t xml:space="preserve">Tabel 6.16 Hasil Pengujian User </w:t>
      </w:r>
      <w:r w:rsidR="00022712" w:rsidRPr="00022712">
        <w:rPr>
          <w:i/>
          <w:iCs/>
        </w:rPr>
        <w:t>Accept</w:t>
      </w:r>
      <w:r>
        <w:t>ance Test Saksi 5</w:t>
      </w:r>
      <w:bookmarkEnd w:id="1475"/>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51DEE843"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225BDC45" w:rsidR="002B3EFB" w:rsidRPr="002E1184" w:rsidRDefault="002B3EFB" w:rsidP="002B3EFB">
      <w:pPr>
        <w:pStyle w:val="Tabel"/>
        <w:spacing w:before="240"/>
      </w:pPr>
      <w:bookmarkStart w:id="1476" w:name="_Toc26746070"/>
      <w:r>
        <w:t>Tabel 6.1</w:t>
      </w:r>
      <w:r w:rsidR="002A34AA">
        <w:t>7</w:t>
      </w:r>
      <w:r>
        <w:t xml:space="preserve"> Hasil Pengujian User </w:t>
      </w:r>
      <w:r w:rsidR="00022712" w:rsidRPr="00022712">
        <w:rPr>
          <w:i/>
          <w:iCs/>
        </w:rPr>
        <w:t>Accept</w:t>
      </w:r>
      <w:r>
        <w:t xml:space="preserve">ance Test Saksi </w:t>
      </w:r>
      <w:r w:rsidR="002A34AA">
        <w:t>6</w:t>
      </w:r>
      <w:bookmarkEnd w:id="1476"/>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4C6B712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471"/>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77" w:name="_Toc513120462"/>
      <w:bookmarkStart w:id="1478" w:name="_Toc513174267"/>
      <w:bookmarkStart w:id="1479" w:name="_Toc513174397"/>
      <w:bookmarkStart w:id="1480" w:name="_Toc513439624"/>
      <w:bookmarkStart w:id="1481" w:name="_Toc513441559"/>
      <w:bookmarkStart w:id="1482" w:name="_Toc516135960"/>
      <w:bookmarkStart w:id="1483" w:name="_Toc516136093"/>
      <w:bookmarkStart w:id="1484" w:name="_Toc517463429"/>
      <w:bookmarkStart w:id="1485" w:name="_Toc517463560"/>
      <w:bookmarkStart w:id="1486" w:name="_Toc517475918"/>
      <w:bookmarkStart w:id="1487" w:name="_Toc517476049"/>
      <w:bookmarkStart w:id="1488" w:name="_Toc11616096"/>
      <w:bookmarkStart w:id="1489" w:name="_Toc11616258"/>
      <w:bookmarkStart w:id="1490" w:name="_Toc11637917"/>
      <w:bookmarkStart w:id="1491" w:name="_Toc11640385"/>
      <w:bookmarkStart w:id="1492" w:name="_Toc12749292"/>
      <w:bookmarkStart w:id="1493" w:name="_Toc13096894"/>
      <w:bookmarkStart w:id="1494" w:name="_Toc13154493"/>
      <w:bookmarkStart w:id="1495" w:name="_Toc13164167"/>
      <w:bookmarkStart w:id="1496" w:name="_Toc13164325"/>
      <w:bookmarkStart w:id="1497" w:name="_Toc13164933"/>
      <w:bookmarkStart w:id="1498" w:name="_Toc26383857"/>
      <w:bookmarkStart w:id="1499" w:name="_Toc26402675"/>
      <w:bookmarkStart w:id="1500" w:name="_Toc26405811"/>
      <w:bookmarkStart w:id="1501" w:name="_Toc26433728"/>
      <w:bookmarkStart w:id="1502" w:name="_Toc26439538"/>
      <w:bookmarkStart w:id="1503" w:name="_Toc26669325"/>
      <w:bookmarkStart w:id="1504" w:name="_Toc26745748"/>
      <w:bookmarkStart w:id="1505" w:name="_Toc513030074"/>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06" w:name="_Toc513120463"/>
      <w:bookmarkStart w:id="1507" w:name="_Toc513174268"/>
      <w:bookmarkStart w:id="1508" w:name="_Toc513174398"/>
      <w:bookmarkStart w:id="1509" w:name="_Toc513439625"/>
      <w:bookmarkStart w:id="1510" w:name="_Toc513441560"/>
      <w:bookmarkStart w:id="1511" w:name="_Toc516135961"/>
      <w:bookmarkStart w:id="1512" w:name="_Toc516136094"/>
      <w:bookmarkStart w:id="1513" w:name="_Toc517463430"/>
      <w:bookmarkStart w:id="1514" w:name="_Toc517463561"/>
      <w:bookmarkStart w:id="1515" w:name="_Toc517475919"/>
      <w:bookmarkStart w:id="1516" w:name="_Toc517476050"/>
      <w:bookmarkStart w:id="1517" w:name="_Toc11616097"/>
      <w:bookmarkStart w:id="1518" w:name="_Toc11616259"/>
      <w:bookmarkStart w:id="1519" w:name="_Toc11637918"/>
      <w:bookmarkStart w:id="1520" w:name="_Toc11640386"/>
      <w:bookmarkStart w:id="1521" w:name="_Toc12749293"/>
      <w:bookmarkStart w:id="1522" w:name="_Toc13096895"/>
      <w:bookmarkStart w:id="1523" w:name="_Toc13154494"/>
      <w:bookmarkStart w:id="1524" w:name="_Toc13164168"/>
      <w:bookmarkStart w:id="1525" w:name="_Toc13164326"/>
      <w:bookmarkStart w:id="1526" w:name="_Toc13164934"/>
      <w:bookmarkStart w:id="1527" w:name="_Toc26383858"/>
      <w:bookmarkStart w:id="1528" w:name="_Toc26402676"/>
      <w:bookmarkStart w:id="1529" w:name="_Toc26405812"/>
      <w:bookmarkStart w:id="1530" w:name="_Toc26433729"/>
      <w:bookmarkStart w:id="1531" w:name="_Toc26439539"/>
      <w:bookmarkStart w:id="1532" w:name="_Toc26669326"/>
      <w:bookmarkStart w:id="1533" w:name="_Toc26745749"/>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4" w:name="_Toc513120464"/>
      <w:bookmarkStart w:id="1535" w:name="_Toc513174269"/>
      <w:bookmarkStart w:id="1536" w:name="_Toc513174399"/>
      <w:bookmarkStart w:id="1537" w:name="_Toc513439626"/>
      <w:bookmarkStart w:id="1538" w:name="_Toc513441561"/>
      <w:bookmarkStart w:id="1539" w:name="_Toc516135962"/>
      <w:bookmarkStart w:id="1540" w:name="_Toc516136095"/>
      <w:bookmarkStart w:id="1541" w:name="_Toc517463431"/>
      <w:bookmarkStart w:id="1542" w:name="_Toc517463562"/>
      <w:bookmarkStart w:id="1543" w:name="_Toc517475920"/>
      <w:bookmarkStart w:id="1544" w:name="_Toc517476051"/>
      <w:bookmarkStart w:id="1545" w:name="_Toc11616098"/>
      <w:bookmarkStart w:id="1546" w:name="_Toc11616260"/>
      <w:bookmarkStart w:id="1547" w:name="_Toc11637919"/>
      <w:bookmarkStart w:id="1548" w:name="_Toc11640387"/>
      <w:bookmarkStart w:id="1549" w:name="_Toc12749294"/>
      <w:bookmarkStart w:id="1550" w:name="_Toc13096896"/>
      <w:bookmarkStart w:id="1551" w:name="_Toc13154495"/>
      <w:bookmarkStart w:id="1552" w:name="_Toc13164169"/>
      <w:bookmarkStart w:id="1553" w:name="_Toc13164327"/>
      <w:bookmarkStart w:id="1554" w:name="_Toc13164935"/>
      <w:bookmarkStart w:id="1555" w:name="_Toc26383859"/>
      <w:bookmarkStart w:id="1556" w:name="_Toc26402677"/>
      <w:bookmarkStart w:id="1557" w:name="_Toc26405813"/>
      <w:bookmarkStart w:id="1558" w:name="_Toc26433730"/>
      <w:bookmarkStart w:id="1559" w:name="_Toc26439540"/>
      <w:bookmarkStart w:id="1560" w:name="_Toc26669327"/>
      <w:bookmarkStart w:id="1561" w:name="_Toc26745750"/>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62" w:name="_Toc513120465"/>
      <w:bookmarkStart w:id="1563" w:name="_Toc513174270"/>
      <w:bookmarkStart w:id="1564" w:name="_Toc513174400"/>
      <w:bookmarkStart w:id="1565" w:name="_Toc513439627"/>
      <w:bookmarkStart w:id="1566" w:name="_Toc513441562"/>
      <w:bookmarkStart w:id="1567" w:name="_Toc516135963"/>
      <w:bookmarkStart w:id="1568" w:name="_Toc516136096"/>
      <w:bookmarkStart w:id="1569" w:name="_Toc517463432"/>
      <w:bookmarkStart w:id="1570" w:name="_Toc517463563"/>
      <w:bookmarkStart w:id="1571" w:name="_Toc517475921"/>
      <w:bookmarkStart w:id="1572" w:name="_Toc517476052"/>
      <w:bookmarkStart w:id="1573" w:name="_Toc11616099"/>
      <w:bookmarkStart w:id="1574" w:name="_Toc11616261"/>
      <w:bookmarkStart w:id="1575" w:name="_Toc11637920"/>
      <w:bookmarkStart w:id="1576" w:name="_Toc11640388"/>
      <w:bookmarkStart w:id="1577" w:name="_Toc12749295"/>
      <w:bookmarkStart w:id="1578" w:name="_Toc13096897"/>
      <w:bookmarkStart w:id="1579" w:name="_Toc13154496"/>
      <w:bookmarkStart w:id="1580" w:name="_Toc13164170"/>
      <w:bookmarkStart w:id="1581" w:name="_Toc13164328"/>
      <w:bookmarkStart w:id="1582" w:name="_Toc13164936"/>
      <w:bookmarkStart w:id="1583" w:name="_Toc26383860"/>
      <w:bookmarkStart w:id="1584" w:name="_Toc26402678"/>
      <w:bookmarkStart w:id="1585" w:name="_Toc26405814"/>
      <w:bookmarkStart w:id="1586" w:name="_Toc26433731"/>
      <w:bookmarkStart w:id="1587" w:name="_Toc26439541"/>
      <w:bookmarkStart w:id="1588" w:name="_Toc26669328"/>
      <w:bookmarkStart w:id="1589" w:name="_Toc2674575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90" w:name="_Toc513120466"/>
      <w:bookmarkStart w:id="1591" w:name="_Toc513174271"/>
      <w:bookmarkStart w:id="1592" w:name="_Toc513174401"/>
      <w:bookmarkStart w:id="1593" w:name="_Toc513439628"/>
      <w:bookmarkStart w:id="1594" w:name="_Toc513441563"/>
      <w:bookmarkStart w:id="1595" w:name="_Toc516135964"/>
      <w:bookmarkStart w:id="1596" w:name="_Toc516136097"/>
      <w:bookmarkStart w:id="1597" w:name="_Toc517463433"/>
      <w:bookmarkStart w:id="1598" w:name="_Toc517463564"/>
      <w:bookmarkStart w:id="1599" w:name="_Toc517475922"/>
      <w:bookmarkStart w:id="1600" w:name="_Toc517476053"/>
      <w:bookmarkStart w:id="1601" w:name="_Toc11616100"/>
      <w:bookmarkStart w:id="1602" w:name="_Toc11616262"/>
      <w:bookmarkStart w:id="1603" w:name="_Toc11637921"/>
      <w:bookmarkStart w:id="1604" w:name="_Toc11640389"/>
      <w:bookmarkStart w:id="1605" w:name="_Toc12749296"/>
      <w:bookmarkStart w:id="1606" w:name="_Toc13096898"/>
      <w:bookmarkStart w:id="1607" w:name="_Toc13154497"/>
      <w:bookmarkStart w:id="1608" w:name="_Toc13164171"/>
      <w:bookmarkStart w:id="1609" w:name="_Toc13164329"/>
      <w:bookmarkStart w:id="1610" w:name="_Toc13164937"/>
      <w:bookmarkStart w:id="1611" w:name="_Toc26383861"/>
      <w:bookmarkStart w:id="1612" w:name="_Toc26402679"/>
      <w:bookmarkStart w:id="1613" w:name="_Toc26405815"/>
      <w:bookmarkStart w:id="1614" w:name="_Toc26433732"/>
      <w:bookmarkStart w:id="1615" w:name="_Toc26439542"/>
      <w:bookmarkStart w:id="1616" w:name="_Toc26669329"/>
      <w:bookmarkStart w:id="1617" w:name="_Toc26745752"/>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18" w:name="_Toc513120467"/>
      <w:bookmarkStart w:id="1619" w:name="_Toc513174272"/>
      <w:bookmarkStart w:id="1620" w:name="_Toc513174402"/>
      <w:bookmarkStart w:id="1621" w:name="_Toc513439629"/>
      <w:bookmarkStart w:id="1622" w:name="_Toc513441564"/>
      <w:bookmarkStart w:id="1623" w:name="_Toc516135965"/>
      <w:bookmarkStart w:id="1624" w:name="_Toc516136098"/>
      <w:bookmarkStart w:id="1625" w:name="_Toc517463434"/>
      <w:bookmarkStart w:id="1626" w:name="_Toc517463565"/>
      <w:bookmarkStart w:id="1627" w:name="_Toc517475923"/>
      <w:bookmarkStart w:id="1628" w:name="_Toc517476054"/>
      <w:bookmarkStart w:id="1629" w:name="_Toc11616101"/>
      <w:bookmarkStart w:id="1630" w:name="_Toc11616263"/>
      <w:bookmarkStart w:id="1631" w:name="_Toc11637922"/>
      <w:bookmarkStart w:id="1632" w:name="_Toc11640390"/>
      <w:bookmarkStart w:id="1633" w:name="_Toc12749297"/>
      <w:bookmarkStart w:id="1634" w:name="_Toc13096899"/>
      <w:bookmarkStart w:id="1635" w:name="_Toc13154498"/>
      <w:bookmarkStart w:id="1636" w:name="_Toc13164172"/>
      <w:bookmarkStart w:id="1637" w:name="_Toc13164330"/>
      <w:bookmarkStart w:id="1638" w:name="_Toc13164938"/>
      <w:bookmarkStart w:id="1639" w:name="_Toc26383862"/>
      <w:bookmarkStart w:id="1640" w:name="_Toc26402680"/>
      <w:bookmarkStart w:id="1641" w:name="_Toc26405816"/>
      <w:bookmarkStart w:id="1642" w:name="_Toc26433733"/>
      <w:bookmarkStart w:id="1643" w:name="_Toc26439543"/>
      <w:bookmarkStart w:id="1644" w:name="_Toc26669330"/>
      <w:bookmarkStart w:id="1645" w:name="_Toc26745753"/>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46" w:name="_Toc513120468"/>
      <w:bookmarkStart w:id="1647" w:name="_Toc513174273"/>
      <w:bookmarkStart w:id="1648" w:name="_Toc513174403"/>
      <w:bookmarkStart w:id="1649" w:name="_Toc513439630"/>
      <w:bookmarkStart w:id="1650" w:name="_Toc513441565"/>
      <w:bookmarkStart w:id="1651" w:name="_Toc516135966"/>
      <w:bookmarkStart w:id="1652" w:name="_Toc516136099"/>
      <w:bookmarkStart w:id="1653" w:name="_Toc517463435"/>
      <w:bookmarkStart w:id="1654" w:name="_Toc517463566"/>
      <w:bookmarkStart w:id="1655" w:name="_Toc517475924"/>
      <w:bookmarkStart w:id="1656" w:name="_Toc517476055"/>
      <w:bookmarkStart w:id="1657" w:name="_Toc11616102"/>
      <w:bookmarkStart w:id="1658" w:name="_Toc11616264"/>
      <w:bookmarkStart w:id="1659" w:name="_Toc11637923"/>
      <w:bookmarkStart w:id="1660" w:name="_Toc11640391"/>
      <w:bookmarkStart w:id="1661" w:name="_Toc12749298"/>
      <w:bookmarkStart w:id="1662" w:name="_Toc13096900"/>
      <w:bookmarkStart w:id="1663" w:name="_Toc13154499"/>
      <w:bookmarkStart w:id="1664" w:name="_Toc13164173"/>
      <w:bookmarkStart w:id="1665" w:name="_Toc13164331"/>
      <w:bookmarkStart w:id="1666" w:name="_Toc13164939"/>
      <w:bookmarkStart w:id="1667" w:name="_Toc26383863"/>
      <w:bookmarkStart w:id="1668" w:name="_Toc26402681"/>
      <w:bookmarkStart w:id="1669" w:name="_Toc26405817"/>
      <w:bookmarkStart w:id="1670" w:name="_Toc26433734"/>
      <w:bookmarkStart w:id="1671" w:name="_Toc26439544"/>
      <w:bookmarkStart w:id="1672" w:name="_Toc26669331"/>
      <w:bookmarkStart w:id="1673" w:name="_Toc26745754"/>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p>
    <w:bookmarkEnd w:id="1505"/>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674" w:name="_Toc13164932"/>
      <w:bookmarkStart w:id="1675" w:name="_Toc11637916"/>
      <w:bookmarkStart w:id="1676" w:name="_Toc26745755"/>
      <w:r w:rsidRPr="00E27ABD">
        <w:rPr>
          <w:rFonts w:cs="Times New Roman"/>
          <w:bCs/>
          <w:lang w:val="id-ID"/>
        </w:rPr>
        <w:t>KESIMPULAN</w:t>
      </w:r>
      <w:bookmarkEnd w:id="1674"/>
      <w:bookmarkEnd w:id="1675"/>
      <w:bookmarkEnd w:id="1676"/>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BC945B6" w:rsidR="00E27ABD" w:rsidRDefault="00E27ABD" w:rsidP="00AE0EA3">
      <w:pPr>
        <w:pStyle w:val="ListParagraph"/>
        <w:numPr>
          <w:ilvl w:val="0"/>
          <w:numId w:val="317"/>
        </w:numPr>
        <w:spacing w:after="0" w:line="360" w:lineRule="auto"/>
        <w:ind w:left="540"/>
        <w:jc w:val="both"/>
        <w:rPr>
          <w:rStyle w:val="Emphasis"/>
        </w:rPr>
      </w:pPr>
      <w:r>
        <w:rPr>
          <w:rStyle w:val="Emphasis"/>
        </w:rPr>
        <w:t>Sistem In</w:t>
      </w:r>
      <w:r w:rsidR="00B36B4A" w:rsidRPr="00B36B4A">
        <w:rPr>
          <w:rStyle w:val="Emphasis"/>
          <w:i/>
        </w:rPr>
        <w:t>form</w:t>
      </w:r>
      <w:r>
        <w:rPr>
          <w:rStyle w:val="Emphasis"/>
        </w:rPr>
        <w:t>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w:t>
      </w:r>
      <w:r w:rsidR="004E208E">
        <w:rPr>
          <w:rStyle w:val="Emphasis"/>
          <w:lang w:val="en-US"/>
        </w:rPr>
        <w:t>Administrator</w:t>
      </w:r>
      <w:r w:rsidR="00A633B9">
        <w:rPr>
          <w:rStyle w:val="Emphasis"/>
          <w:lang w:val="en-US"/>
        </w:rPr>
        <w:t xml:space="preserve"> yang saling terintegrasi yaitu </w:t>
      </w:r>
      <w:r w:rsidR="004E208E">
        <w:rPr>
          <w:rStyle w:val="Emphasis"/>
          <w:lang w:val="en-US"/>
        </w:rPr>
        <w:t>Administrator</w:t>
      </w:r>
      <w:r w:rsidR="00A633B9">
        <w:rPr>
          <w:rStyle w:val="Emphasis"/>
          <w:lang w:val="en-US"/>
        </w:rPr>
        <w:t xml:space="preserve">(super </w:t>
      </w:r>
      <w:r w:rsidR="004E208E">
        <w:rPr>
          <w:rStyle w:val="Emphasis"/>
          <w:lang w:val="en-US"/>
        </w:rPr>
        <w:t>administrator</w:t>
      </w:r>
      <w:r w:rsidR="00A633B9">
        <w:rPr>
          <w:rStyle w:val="Emphasis"/>
          <w:lang w:val="en-US"/>
        </w:rPr>
        <w:t xml:space="preserve">), </w:t>
      </w:r>
      <w:r w:rsidR="004E208E">
        <w:rPr>
          <w:rStyle w:val="Emphasis"/>
          <w:lang w:val="en-US"/>
        </w:rPr>
        <w:t>Administrator</w:t>
      </w:r>
      <w:r w:rsidR="00A633B9">
        <w:rPr>
          <w:rStyle w:val="Emphasis"/>
          <w:lang w:val="en-US"/>
        </w:rPr>
        <w:t xml:space="preserve"> TU, </w:t>
      </w:r>
      <w:r w:rsidR="004E208E">
        <w:rPr>
          <w:rStyle w:val="Emphasis"/>
          <w:lang w:val="en-US"/>
        </w:rPr>
        <w:t>Administrator</w:t>
      </w:r>
      <w:r w:rsidR="00A633B9">
        <w:rPr>
          <w:rStyle w:val="Emphasis"/>
          <w:lang w:val="en-US"/>
        </w:rPr>
        <w:t xml:space="preserve"> BKD, </w:t>
      </w:r>
      <w:r w:rsidR="004E208E">
        <w:rPr>
          <w:rStyle w:val="Emphasis"/>
          <w:lang w:val="en-US"/>
        </w:rPr>
        <w:t>Administrator</w:t>
      </w:r>
      <w:r w:rsidR="00A633B9">
        <w:rPr>
          <w:rStyle w:val="Emphasis"/>
          <w:lang w:val="en-US"/>
        </w:rPr>
        <w:t xml:space="preserve">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639E2A50"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Sistem In</w:t>
      </w:r>
      <w:r w:rsidR="00B36B4A" w:rsidRPr="00B36B4A">
        <w:rPr>
          <w:rStyle w:val="Emphasis"/>
          <w:i/>
        </w:rPr>
        <w:t>form</w:t>
      </w:r>
      <w:r>
        <w:rPr>
          <w:rStyle w:val="Emphasis"/>
        </w:rPr>
        <w:t xml:space="preserve">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23FE99E7" w14:textId="7937D8E6"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B61735">
        <w:rPr>
          <w:rFonts w:ascii="Times New Roman" w:hAnsi="Times New Roman" w:cs="Times New Roman"/>
          <w:sz w:val="24"/>
          <w:szCs w:val="24"/>
        </w:rPr>
        <w:t xml:space="preserve">asi </w:t>
      </w:r>
      <w:r>
        <w:rPr>
          <w:rFonts w:ascii="Times New Roman" w:hAnsi="Times New Roman" w:cs="Times New Roman"/>
          <w:sz w:val="24"/>
          <w:szCs w:val="24"/>
          <w:lang w:val="en-US"/>
        </w:rPr>
        <w:t xml:space="preserve">Manajemen Surat Perintah Tugas Telah </w:t>
      </w:r>
      <w:r w:rsidRPr="00B61735">
        <w:rPr>
          <w:rFonts w:ascii="Times New Roman" w:hAnsi="Times New Roman" w:cs="Times New Roman"/>
          <w:sz w:val="24"/>
          <w:szCs w:val="24"/>
        </w:rPr>
        <w:t xml:space="preserve">dapat melakukan proses </w:t>
      </w:r>
      <w:r>
        <w:rPr>
          <w:rFonts w:ascii="Times New Roman" w:hAnsi="Times New Roman" w:cs="Times New Roman"/>
          <w:sz w:val="24"/>
          <w:szCs w:val="24"/>
          <w:lang w:val="en-US"/>
        </w:rPr>
        <w:t xml:space="preserve">manejemen surat perinta tugas dengan baik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677" w:name="_Toc13164941"/>
      <w:bookmarkStart w:id="1678" w:name="_Toc11637925"/>
      <w:bookmarkStart w:id="1679" w:name="_Toc513030075"/>
      <w:bookmarkStart w:id="1680" w:name="_Toc26745756"/>
      <w:r>
        <w:rPr>
          <w:rStyle w:val="Emphasis"/>
        </w:rPr>
        <w:t>Saran</w:t>
      </w:r>
      <w:bookmarkEnd w:id="1677"/>
      <w:bookmarkEnd w:id="1678"/>
      <w:bookmarkEnd w:id="1679"/>
      <w:bookmarkEnd w:id="1680"/>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17964977"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Server dari Sistem In</w:t>
      </w:r>
      <w:r w:rsidR="00B36B4A" w:rsidRPr="00B36B4A">
        <w:rPr>
          <w:rStyle w:val="Emphasis"/>
          <w:i/>
          <w:szCs w:val="24"/>
          <w:lang w:val="en-US"/>
        </w:rPr>
        <w:t>form</w:t>
      </w:r>
      <w:r>
        <w:rPr>
          <w:rStyle w:val="Emphasis"/>
          <w:szCs w:val="24"/>
          <w:lang w:val="en-US"/>
        </w:rPr>
        <w:t>asi Manajemen Surat Perintah Tugas hanya bersifat lokal belum online atau terintegrasi ke internet.</w:t>
      </w:r>
    </w:p>
    <w:p w14:paraId="40AA8E7E" w14:textId="6C84B3BC"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r>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Pr>
          <w:rFonts w:ascii="Times New Roman" w:hAnsi="Times New Roman" w:cs="Times New Roman"/>
          <w:sz w:val="24"/>
          <w:szCs w:val="24"/>
          <w:lang w:val="en-US"/>
        </w:rPr>
        <w:t xml:space="preserve">asi Manajemen Surat Perintah Tugas yang telah dibuat berbasis website diharapkan kedepannya akan ada pengembangan lanjutan k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681" w:name="_Toc13164942"/>
      <w:bookmarkStart w:id="1682" w:name="_Toc11637926"/>
      <w:bookmarkStart w:id="1683" w:name="_Toc26745757"/>
      <w:r w:rsidRPr="00E27ABD">
        <w:rPr>
          <w:rFonts w:cs="Times New Roman"/>
          <w:bCs/>
          <w:lang w:val="id-ID"/>
        </w:rPr>
        <w:lastRenderedPageBreak/>
        <w:t>DAFTAR PUSTAKA</w:t>
      </w:r>
      <w:bookmarkEnd w:id="1681"/>
      <w:bookmarkEnd w:id="1682"/>
      <w:bookmarkEnd w:id="1683"/>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E7E52AB" w:rsidR="00F06928" w:rsidRPr="00CF2CC5" w:rsidRDefault="00C32F59" w:rsidP="00F06928">
              <w:pPr>
                <w:pStyle w:val="Bibliography"/>
                <w:ind w:left="720" w:hanging="720"/>
                <w:rPr>
                  <w:rFonts w:ascii="Times New Roman" w:hAnsi="Times New Roman" w:cs="Times New Roman"/>
                  <w:noProof/>
                </w:rPr>
              </w:pPr>
              <w:r w:rsidRPr="00CF2CC5">
                <w:rPr>
                  <w:rFonts w:ascii="Times New Roman" w:hAnsi="Times New Roman" w:cs="Times New Roman"/>
                </w:rPr>
                <w:fldChar w:fldCharType="begin"/>
              </w:r>
              <w:r w:rsidRPr="00CF2CC5">
                <w:rPr>
                  <w:rFonts w:ascii="Times New Roman" w:hAnsi="Times New Roman" w:cs="Times New Roman"/>
                </w:rPr>
                <w:instrText xml:space="preserve"> BIBLIOGRAPHY </w:instrText>
              </w:r>
              <w:r w:rsidRPr="00CF2CC5">
                <w:rPr>
                  <w:rFonts w:ascii="Times New Roman" w:hAnsi="Times New Roman" w:cs="Times New Roman"/>
                </w:rPr>
                <w:fldChar w:fldCharType="separate"/>
              </w:r>
              <w:r w:rsidR="00F06928" w:rsidRPr="00CF2CC5">
                <w:rPr>
                  <w:rFonts w:ascii="Times New Roman" w:hAnsi="Times New Roman" w:cs="Times New Roman"/>
                  <w:noProof/>
                </w:rPr>
                <w:t>Agus Dendi Rachmatsyah, D. M. (2017). Perancangan Sistem In</w:t>
              </w:r>
              <w:r w:rsidR="00B36B4A" w:rsidRPr="00CF2CC5">
                <w:rPr>
                  <w:rFonts w:ascii="Times New Roman" w:hAnsi="Times New Roman" w:cs="Times New Roman"/>
                  <w:i/>
                  <w:iCs/>
                  <w:noProof/>
                </w:rPr>
                <w:t>form</w:t>
              </w:r>
              <w:r w:rsidR="00F06928" w:rsidRPr="00CF2CC5">
                <w:rPr>
                  <w:rFonts w:ascii="Times New Roman" w:hAnsi="Times New Roman" w:cs="Times New Roman"/>
                  <w:noProof/>
                </w:rPr>
                <w:t xml:space="preserve">asi </w:t>
              </w:r>
              <w:r w:rsidR="004E208E" w:rsidRPr="00CF2CC5">
                <w:rPr>
                  <w:rFonts w:ascii="Times New Roman" w:hAnsi="Times New Roman" w:cs="Times New Roman"/>
                  <w:noProof/>
                </w:rPr>
                <w:t>Administrator</w:t>
              </w:r>
              <w:r w:rsidR="00F06928" w:rsidRPr="00CF2CC5">
                <w:rPr>
                  <w:rFonts w:ascii="Times New Roman" w:hAnsi="Times New Roman" w:cs="Times New Roman"/>
                  <w:noProof/>
                </w:rPr>
                <w:t xml:space="preserve">istrasi Surat Berbasis Desktop Pada Kantor Notaris Hoiril Masuli, Sh, M.Kn. </w:t>
              </w:r>
              <w:r w:rsidR="00F06928" w:rsidRPr="00CF2CC5">
                <w:rPr>
                  <w:rFonts w:ascii="Times New Roman" w:hAnsi="Times New Roman" w:cs="Times New Roman"/>
                  <w:i/>
                  <w:iCs/>
                  <w:noProof/>
                </w:rPr>
                <w:t>Perancangan Sistem In</w:t>
              </w:r>
              <w:r w:rsidR="00B36B4A" w:rsidRPr="00CF2CC5">
                <w:rPr>
                  <w:rFonts w:ascii="Times New Roman" w:hAnsi="Times New Roman" w:cs="Times New Roman"/>
                  <w:i/>
                  <w:iCs/>
                  <w:noProof/>
                </w:rPr>
                <w:t>form</w:t>
              </w:r>
              <w:r w:rsidR="00F06928" w:rsidRPr="00CF2CC5">
                <w:rPr>
                  <w:rFonts w:ascii="Times New Roman" w:hAnsi="Times New Roman" w:cs="Times New Roman"/>
                  <w:i/>
                  <w:iCs/>
                  <w:noProof/>
                </w:rPr>
                <w:t xml:space="preserve">asi </w:t>
              </w:r>
              <w:r w:rsidR="004E208E" w:rsidRPr="00CF2CC5">
                <w:rPr>
                  <w:rFonts w:ascii="Times New Roman" w:hAnsi="Times New Roman" w:cs="Times New Roman"/>
                  <w:i/>
                  <w:iCs/>
                  <w:noProof/>
                </w:rPr>
                <w:t>Administrator</w:t>
              </w:r>
              <w:r w:rsidR="00F06928" w:rsidRPr="00CF2CC5">
                <w:rPr>
                  <w:rFonts w:ascii="Times New Roman" w:hAnsi="Times New Roman" w:cs="Times New Roman"/>
                  <w:i/>
                  <w:iCs/>
                  <w:noProof/>
                </w:rPr>
                <w:t xml:space="preserve">istrasi </w:t>
              </w:r>
              <w:r w:rsidR="008A5919" w:rsidRPr="00CF2CC5">
                <w:rPr>
                  <w:rFonts w:ascii="Times New Roman" w:hAnsi="Times New Roman" w:cs="Times New Roman"/>
                  <w:i/>
                  <w:iCs/>
                  <w:noProof/>
                </w:rPr>
                <w:t>Surat</w:t>
              </w:r>
              <w:r w:rsidR="00F06928" w:rsidRPr="00CF2CC5">
                <w:rPr>
                  <w:rFonts w:ascii="Times New Roman" w:hAnsi="Times New Roman" w:cs="Times New Roman"/>
                  <w:i/>
                  <w:iCs/>
                  <w:noProof/>
                </w:rPr>
                <w:t xml:space="preserve"> Berbasis Desktop Pada Kantor Notaris Hoiril Masuli, Sh, M.Kn</w:t>
              </w:r>
              <w:r w:rsidR="00F06928" w:rsidRPr="00CF2CC5">
                <w:rPr>
                  <w:rFonts w:ascii="Times New Roman" w:hAnsi="Times New Roman" w:cs="Times New Roman"/>
                  <w:noProof/>
                </w:rPr>
                <w:t>, 136.</w:t>
              </w:r>
            </w:p>
            <w:p w14:paraId="677B960C" w14:textId="690B15D3"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Anggraeni, E. Y. (2017). Pengantar Sistem In</w:t>
              </w:r>
              <w:r w:rsidR="00B36B4A" w:rsidRPr="00CF2CC5">
                <w:rPr>
                  <w:rFonts w:ascii="Times New Roman" w:hAnsi="Times New Roman" w:cs="Times New Roman"/>
                  <w:i/>
                  <w:iCs/>
                  <w:noProof/>
                </w:rPr>
                <w:t>form</w:t>
              </w:r>
              <w:r w:rsidRPr="00CF2CC5">
                <w:rPr>
                  <w:rFonts w:ascii="Times New Roman" w:hAnsi="Times New Roman" w:cs="Times New Roman"/>
                  <w:noProof/>
                </w:rPr>
                <w:t xml:space="preserve">asi. </w:t>
              </w:r>
              <w:r w:rsidRPr="00CF2CC5">
                <w:rPr>
                  <w:rFonts w:ascii="Times New Roman" w:hAnsi="Times New Roman" w:cs="Times New Roman"/>
                  <w:i/>
                  <w:iCs/>
                  <w:noProof/>
                </w:rPr>
                <w:t>Pengantar Sistem In</w:t>
              </w:r>
              <w:r w:rsidR="00B36B4A" w:rsidRPr="00CF2CC5">
                <w:rPr>
                  <w:rFonts w:ascii="Times New Roman" w:hAnsi="Times New Roman" w:cs="Times New Roman"/>
                  <w:i/>
                  <w:iCs/>
                  <w:noProof/>
                </w:rPr>
                <w:t>form</w:t>
              </w:r>
              <w:r w:rsidRPr="00CF2CC5">
                <w:rPr>
                  <w:rFonts w:ascii="Times New Roman" w:hAnsi="Times New Roman" w:cs="Times New Roman"/>
                  <w:i/>
                  <w:iCs/>
                  <w:noProof/>
                </w:rPr>
                <w:t>asi</w:t>
              </w:r>
              <w:r w:rsidRPr="00CF2CC5">
                <w:rPr>
                  <w:rFonts w:ascii="Times New Roman" w:hAnsi="Times New Roman" w:cs="Times New Roman"/>
                  <w:noProof/>
                </w:rPr>
                <w:t>.</w:t>
              </w:r>
            </w:p>
            <w:p w14:paraId="0B3828FF" w14:textId="69A48D6A"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Barsasella, D. (2012). </w:t>
              </w:r>
              <w:r w:rsidRPr="00CF2CC5">
                <w:rPr>
                  <w:rFonts w:ascii="Times New Roman" w:hAnsi="Times New Roman" w:cs="Times New Roman"/>
                  <w:i/>
                  <w:iCs/>
                  <w:noProof/>
                </w:rPr>
                <w:t>Sistem In</w:t>
              </w:r>
              <w:r w:rsidR="00B36B4A" w:rsidRPr="00CF2CC5">
                <w:rPr>
                  <w:rFonts w:ascii="Times New Roman" w:hAnsi="Times New Roman" w:cs="Times New Roman"/>
                  <w:i/>
                  <w:iCs/>
                  <w:noProof/>
                </w:rPr>
                <w:t>form</w:t>
              </w:r>
              <w:r w:rsidRPr="00CF2CC5">
                <w:rPr>
                  <w:rFonts w:ascii="Times New Roman" w:hAnsi="Times New Roman" w:cs="Times New Roman"/>
                  <w:i/>
                  <w:iCs/>
                  <w:noProof/>
                </w:rPr>
                <w:t>asi Kesehatan.</w:t>
              </w:r>
              <w:r w:rsidRPr="00CF2CC5">
                <w:rPr>
                  <w:rFonts w:ascii="Times New Roman" w:hAnsi="Times New Roman" w:cs="Times New Roman"/>
                  <w:noProof/>
                </w:rPr>
                <w:t xml:space="preserve"> Mitra Wacana Medika.</w:t>
              </w:r>
            </w:p>
            <w:p w14:paraId="048981ED" w14:textId="5CD4A570"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Bey, H. (2015). </w:t>
              </w:r>
              <w:r w:rsidRPr="00CF2CC5">
                <w:rPr>
                  <w:rFonts w:ascii="Times New Roman" w:hAnsi="Times New Roman" w:cs="Times New Roman"/>
                  <w:i/>
                  <w:iCs/>
                  <w:noProof/>
                </w:rPr>
                <w:t>Aplikasi Rapor Siswa Berbasis Android Pada SMA NEGERI 4 PANGKALPINANG.</w:t>
              </w:r>
              <w:r w:rsidRPr="00CF2CC5">
                <w:rPr>
                  <w:rFonts w:ascii="Times New Roman" w:hAnsi="Times New Roman" w:cs="Times New Roman"/>
                  <w:noProof/>
                </w:rPr>
                <w:t xml:space="preserve"> Pangkalpinang: Teknik In</w:t>
              </w:r>
              <w:r w:rsidR="00B36B4A" w:rsidRPr="00CF2CC5">
                <w:rPr>
                  <w:rFonts w:ascii="Times New Roman" w:hAnsi="Times New Roman" w:cs="Times New Roman"/>
                  <w:i/>
                  <w:iCs/>
                  <w:noProof/>
                </w:rPr>
                <w:t>form</w:t>
              </w:r>
              <w:r w:rsidRPr="00CF2CC5">
                <w:rPr>
                  <w:rFonts w:ascii="Times New Roman" w:hAnsi="Times New Roman" w:cs="Times New Roman"/>
                  <w:noProof/>
                </w:rPr>
                <w:t xml:space="preserve">atika STMIK ATMA </w:t>
              </w:r>
              <w:bookmarkStart w:id="1684" w:name="_GoBack"/>
              <w:bookmarkEnd w:id="1684"/>
              <w:r w:rsidRPr="00CF2CC5">
                <w:rPr>
                  <w:rFonts w:ascii="Times New Roman" w:hAnsi="Times New Roman" w:cs="Times New Roman"/>
                  <w:noProof/>
                </w:rPr>
                <w:t>LUHUR.</w:t>
              </w:r>
            </w:p>
            <w:p w14:paraId="2A4A18EC"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BSNP. (2007). </w:t>
              </w:r>
              <w:r w:rsidRPr="00CF2CC5">
                <w:rPr>
                  <w:rFonts w:ascii="Times New Roman" w:hAnsi="Times New Roman" w:cs="Times New Roman"/>
                  <w:i/>
                  <w:iCs/>
                  <w:noProof/>
                </w:rPr>
                <w:t>Panduan Penilaian Kelompok Mata Pelajaran Estetika.</w:t>
              </w:r>
              <w:r w:rsidRPr="00CF2CC5">
                <w:rPr>
                  <w:rFonts w:ascii="Times New Roman" w:hAnsi="Times New Roman" w:cs="Times New Roman"/>
                  <w:noProof/>
                </w:rPr>
                <w:t xml:space="preserve"> Departemen Pendidikan Nasional.</w:t>
              </w:r>
            </w:p>
            <w:p w14:paraId="77AAD592"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Dennis Alan, W. B. (2015). System Analysis and Design: An object-oriented approach with UML, 5th ed. </w:t>
              </w:r>
              <w:r w:rsidRPr="00CF2CC5">
                <w:rPr>
                  <w:rFonts w:ascii="Times New Roman" w:hAnsi="Times New Roman" w:cs="Times New Roman"/>
                  <w:i/>
                  <w:iCs/>
                  <w:noProof/>
                </w:rPr>
                <w:t>System Analysis and Design: An object-oriented approach with UML, 5th ed</w:t>
              </w:r>
              <w:r w:rsidRPr="00CF2CC5">
                <w:rPr>
                  <w:rFonts w:ascii="Times New Roman" w:hAnsi="Times New Roman" w:cs="Times New Roman"/>
                  <w:noProof/>
                </w:rPr>
                <w:t>, 136.</w:t>
              </w:r>
            </w:p>
            <w:p w14:paraId="6FD038F3" w14:textId="394153AC"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DKK, M. (2011). Sistem In</w:t>
              </w:r>
              <w:r w:rsidR="00B36B4A" w:rsidRPr="00CF2CC5">
                <w:rPr>
                  <w:rFonts w:ascii="Times New Roman" w:hAnsi="Times New Roman" w:cs="Times New Roman"/>
                  <w:i/>
                  <w:iCs/>
                  <w:noProof/>
                </w:rPr>
                <w:t>form</w:t>
              </w:r>
              <w:r w:rsidRPr="00CF2CC5">
                <w:rPr>
                  <w:rFonts w:ascii="Times New Roman" w:hAnsi="Times New Roman" w:cs="Times New Roman"/>
                  <w:noProof/>
                </w:rPr>
                <w:t xml:space="preserve">asi Perpustakaan Berbasis Web Pada Politeknik Kesehatan Padang. </w:t>
              </w:r>
              <w:r w:rsidRPr="00CF2CC5">
                <w:rPr>
                  <w:rFonts w:ascii="Times New Roman" w:hAnsi="Times New Roman" w:cs="Times New Roman"/>
                  <w:i/>
                  <w:iCs/>
                  <w:noProof/>
                </w:rPr>
                <w:t>Sistem In</w:t>
              </w:r>
              <w:r w:rsidR="00B36B4A" w:rsidRPr="00CF2CC5">
                <w:rPr>
                  <w:rFonts w:ascii="Times New Roman" w:hAnsi="Times New Roman" w:cs="Times New Roman"/>
                  <w:i/>
                  <w:iCs/>
                  <w:noProof/>
                </w:rPr>
                <w:t>form</w:t>
              </w:r>
              <w:r w:rsidRPr="00CF2CC5">
                <w:rPr>
                  <w:rFonts w:ascii="Times New Roman" w:hAnsi="Times New Roman" w:cs="Times New Roman"/>
                  <w:i/>
                  <w:iCs/>
                  <w:noProof/>
                </w:rPr>
                <w:t>asi Perpustakaan Berbasis Web Pada Politeknik Kesehatan Padang</w:t>
              </w:r>
              <w:r w:rsidRPr="00CF2CC5">
                <w:rPr>
                  <w:rFonts w:ascii="Times New Roman" w:hAnsi="Times New Roman" w:cs="Times New Roman"/>
                  <w:noProof/>
                </w:rPr>
                <w:t>, 109.</w:t>
              </w:r>
            </w:p>
            <w:p w14:paraId="2225A64F"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DPN. (2016). </w:t>
              </w:r>
              <w:r w:rsidRPr="00CF2CC5">
                <w:rPr>
                  <w:rFonts w:ascii="Times New Roman" w:hAnsi="Times New Roman" w:cs="Times New Roman"/>
                  <w:i/>
                  <w:iCs/>
                  <w:noProof/>
                </w:rPr>
                <w:t>Kamus Besar Bahasa Indonesia edisi Kelima.</w:t>
              </w:r>
              <w:r w:rsidRPr="00CF2CC5">
                <w:rPr>
                  <w:rFonts w:ascii="Times New Roman" w:hAnsi="Times New Roman" w:cs="Times New Roman"/>
                  <w:noProof/>
                </w:rPr>
                <w:t xml:space="preserve"> Jakarta: Balai Pustaka.</w:t>
              </w:r>
            </w:p>
            <w:p w14:paraId="1969EB0F"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Enterprise, J. (2014). HTML 5 Manual Book. </w:t>
              </w:r>
              <w:r w:rsidRPr="00CF2CC5">
                <w:rPr>
                  <w:rFonts w:ascii="Times New Roman" w:hAnsi="Times New Roman" w:cs="Times New Roman"/>
                  <w:i/>
                  <w:iCs/>
                  <w:noProof/>
                </w:rPr>
                <w:t>HTML 5 Manual Book</w:t>
              </w:r>
              <w:r w:rsidRPr="00CF2CC5">
                <w:rPr>
                  <w:rFonts w:ascii="Times New Roman" w:hAnsi="Times New Roman" w:cs="Times New Roman"/>
                  <w:noProof/>
                </w:rPr>
                <w:t>.</w:t>
              </w:r>
            </w:p>
            <w:p w14:paraId="0F6B676F"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Kadir, A. S. (2008). Practical Inventory Management. </w:t>
              </w:r>
              <w:r w:rsidRPr="00CF2CC5">
                <w:rPr>
                  <w:rFonts w:ascii="Times New Roman" w:hAnsi="Times New Roman" w:cs="Times New Roman"/>
                  <w:i/>
                  <w:iCs/>
                  <w:noProof/>
                </w:rPr>
                <w:t>Practical Inventory Management</w:t>
              </w:r>
              <w:r w:rsidRPr="00CF2CC5">
                <w:rPr>
                  <w:rFonts w:ascii="Times New Roman" w:hAnsi="Times New Roman" w:cs="Times New Roman"/>
                  <w:noProof/>
                </w:rPr>
                <w:t>.</w:t>
              </w:r>
            </w:p>
            <w:p w14:paraId="266BBDA8"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Kosasih, E. (2006). Dalam </w:t>
              </w:r>
              <w:r w:rsidRPr="00CF2CC5">
                <w:rPr>
                  <w:rFonts w:ascii="Times New Roman" w:hAnsi="Times New Roman" w:cs="Times New Roman"/>
                  <w:i/>
                  <w:iCs/>
                  <w:noProof/>
                </w:rPr>
                <w:t>KBBI Cerdas berbahasa Indonesia</w:t>
              </w:r>
              <w:r w:rsidRPr="00CF2CC5">
                <w:rPr>
                  <w:rFonts w:ascii="Times New Roman" w:hAnsi="Times New Roman" w:cs="Times New Roman"/>
                  <w:noProof/>
                </w:rPr>
                <w:t xml:space="preserve"> (hal. 130-131). Jakarta: Erlangga.</w:t>
              </w:r>
            </w:p>
            <w:p w14:paraId="0E578F94" w14:textId="6D4BF012"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Machmud, R. (2013). Peranan Penerapan Sistem In</w:t>
              </w:r>
              <w:r w:rsidR="00B36B4A" w:rsidRPr="00CF2CC5">
                <w:rPr>
                  <w:rFonts w:ascii="Times New Roman" w:hAnsi="Times New Roman" w:cs="Times New Roman"/>
                  <w:i/>
                  <w:iCs/>
                  <w:noProof/>
                </w:rPr>
                <w:t>form</w:t>
              </w:r>
              <w:r w:rsidRPr="00CF2CC5">
                <w:rPr>
                  <w:rFonts w:ascii="Times New Roman" w:hAnsi="Times New Roman" w:cs="Times New Roman"/>
                  <w:noProof/>
                </w:rPr>
                <w:t xml:space="preserve">asi Manajemen Terhadap Efektivitas Kerja Pagawai Lembaga Pemasyarakatan Narkotika (Lapastika) Bollangi Kabupaten Gowa. </w:t>
              </w:r>
              <w:r w:rsidRPr="00CF2CC5">
                <w:rPr>
                  <w:rFonts w:ascii="Times New Roman" w:hAnsi="Times New Roman" w:cs="Times New Roman"/>
                  <w:i/>
                  <w:iCs/>
                  <w:noProof/>
                </w:rPr>
                <w:t>Peranan Penerapan Sistem In</w:t>
              </w:r>
              <w:r w:rsidR="00B36B4A" w:rsidRPr="00CF2CC5">
                <w:rPr>
                  <w:rFonts w:ascii="Times New Roman" w:hAnsi="Times New Roman" w:cs="Times New Roman"/>
                  <w:i/>
                  <w:iCs/>
                  <w:noProof/>
                </w:rPr>
                <w:t>form</w:t>
              </w:r>
              <w:r w:rsidRPr="00CF2CC5">
                <w:rPr>
                  <w:rFonts w:ascii="Times New Roman" w:hAnsi="Times New Roman" w:cs="Times New Roman"/>
                  <w:i/>
                  <w:iCs/>
                  <w:noProof/>
                </w:rPr>
                <w:t>asi Manajemen Terhadap Efektivitas Kerja Pagawai Lembaga Pemasyarakatan Narkotika (Lapastika) Bollangi Kabupaten Gowa</w:t>
              </w:r>
              <w:r w:rsidRPr="00CF2CC5">
                <w:rPr>
                  <w:rFonts w:ascii="Times New Roman" w:hAnsi="Times New Roman" w:cs="Times New Roman"/>
                  <w:noProof/>
                </w:rPr>
                <w:t>, 421.</w:t>
              </w:r>
            </w:p>
            <w:p w14:paraId="502BE76C" w14:textId="4F58CF54"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Minarni, S. (2011). Sistem In</w:t>
              </w:r>
              <w:r w:rsidR="00B36B4A" w:rsidRPr="00CF2CC5">
                <w:rPr>
                  <w:rFonts w:ascii="Times New Roman" w:hAnsi="Times New Roman" w:cs="Times New Roman"/>
                  <w:i/>
                  <w:iCs/>
                  <w:noProof/>
                </w:rPr>
                <w:t>form</w:t>
              </w:r>
              <w:r w:rsidRPr="00CF2CC5">
                <w:rPr>
                  <w:rFonts w:ascii="Times New Roman" w:hAnsi="Times New Roman" w:cs="Times New Roman"/>
                  <w:noProof/>
                </w:rPr>
                <w:t xml:space="preserve">asi Perpustakaan Berbasis Web Pada Politeknik Kesehatan Padang. </w:t>
              </w:r>
              <w:r w:rsidRPr="00CF2CC5">
                <w:rPr>
                  <w:rFonts w:ascii="Times New Roman" w:hAnsi="Times New Roman" w:cs="Times New Roman"/>
                  <w:i/>
                  <w:iCs/>
                  <w:noProof/>
                </w:rPr>
                <w:t>Sistem In</w:t>
              </w:r>
              <w:r w:rsidR="00B36B4A" w:rsidRPr="00CF2CC5">
                <w:rPr>
                  <w:rFonts w:ascii="Times New Roman" w:hAnsi="Times New Roman" w:cs="Times New Roman"/>
                  <w:i/>
                  <w:iCs/>
                  <w:noProof/>
                </w:rPr>
                <w:t>form</w:t>
              </w:r>
              <w:r w:rsidRPr="00CF2CC5">
                <w:rPr>
                  <w:rFonts w:ascii="Times New Roman" w:hAnsi="Times New Roman" w:cs="Times New Roman"/>
                  <w:i/>
                  <w:iCs/>
                  <w:noProof/>
                </w:rPr>
                <w:t>asi Perpustakaan Berbasis Web Pada Politeknik Kesehatan Padang</w:t>
              </w:r>
              <w:r w:rsidRPr="00CF2CC5">
                <w:rPr>
                  <w:rFonts w:ascii="Times New Roman" w:hAnsi="Times New Roman" w:cs="Times New Roman"/>
                  <w:noProof/>
                </w:rPr>
                <w:t>, 109.</w:t>
              </w:r>
            </w:p>
            <w:p w14:paraId="3F59FF17" w14:textId="17B621F4"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mulyadi. (2016). Pengertian Sistem Menurut Mulyadi. </w:t>
              </w:r>
              <w:r w:rsidRPr="00CF2CC5">
                <w:rPr>
                  <w:rFonts w:ascii="Times New Roman" w:hAnsi="Times New Roman" w:cs="Times New Roman"/>
                  <w:i/>
                  <w:iCs/>
                  <w:noProof/>
                </w:rPr>
                <w:t xml:space="preserve">Pengertian Sistem </w:t>
              </w:r>
              <w:r w:rsidR="008A5919" w:rsidRPr="00CF2CC5">
                <w:rPr>
                  <w:rFonts w:ascii="Times New Roman" w:hAnsi="Times New Roman" w:cs="Times New Roman"/>
                  <w:i/>
                  <w:iCs/>
                  <w:noProof/>
                </w:rPr>
                <w:t>Menu</w:t>
              </w:r>
              <w:r w:rsidRPr="00CF2CC5">
                <w:rPr>
                  <w:rFonts w:ascii="Times New Roman" w:hAnsi="Times New Roman" w:cs="Times New Roman"/>
                  <w:i/>
                  <w:iCs/>
                  <w:noProof/>
                </w:rPr>
                <w:t>rut Mulyadi</w:t>
              </w:r>
              <w:r w:rsidRPr="00CF2CC5">
                <w:rPr>
                  <w:rFonts w:ascii="Times New Roman" w:hAnsi="Times New Roman" w:cs="Times New Roman"/>
                  <w:noProof/>
                </w:rPr>
                <w:t>.</w:t>
              </w:r>
            </w:p>
            <w:p w14:paraId="7A9BDB8F" w14:textId="35B8F6AF"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Nurmansyah Arif Wibisono, R. Y. (2017). ANALISIS DAN PERANCANGAN SISTEM IN</w:t>
              </w:r>
              <w:r w:rsidR="00B36B4A" w:rsidRPr="00CF2CC5">
                <w:rPr>
                  <w:rFonts w:ascii="Times New Roman" w:hAnsi="Times New Roman" w:cs="Times New Roman"/>
                  <w:i/>
                  <w:iCs/>
                  <w:noProof/>
                </w:rPr>
                <w:t>FORM</w:t>
              </w:r>
              <w:r w:rsidRPr="00CF2CC5">
                <w:rPr>
                  <w:rFonts w:ascii="Times New Roman" w:hAnsi="Times New Roman" w:cs="Times New Roman"/>
                  <w:noProof/>
                </w:rPr>
                <w:t xml:space="preserve">ASI TOKO UNTUK MENCAPAI KEUNGULAN KOMPETITIF . </w:t>
              </w:r>
              <w:r w:rsidRPr="00CF2CC5">
                <w:rPr>
                  <w:rFonts w:ascii="Times New Roman" w:hAnsi="Times New Roman" w:cs="Times New Roman"/>
                  <w:i/>
                  <w:iCs/>
                  <w:noProof/>
                </w:rPr>
                <w:lastRenderedPageBreak/>
                <w:t>ANALISIS DAN PERANCANGAN SISTEM IN</w:t>
              </w:r>
              <w:r w:rsidR="00B36B4A" w:rsidRPr="00CF2CC5">
                <w:rPr>
                  <w:rFonts w:ascii="Times New Roman" w:hAnsi="Times New Roman" w:cs="Times New Roman"/>
                  <w:i/>
                  <w:iCs/>
                  <w:noProof/>
                </w:rPr>
                <w:t>FORM</w:t>
              </w:r>
              <w:r w:rsidRPr="00CF2CC5">
                <w:rPr>
                  <w:rFonts w:ascii="Times New Roman" w:hAnsi="Times New Roman" w:cs="Times New Roman"/>
                  <w:i/>
                  <w:iCs/>
                  <w:noProof/>
                </w:rPr>
                <w:t xml:space="preserve">ASI TOKO UNTUK MENCAPAI KEUNGULAN KOMPETITIF (Studi pada Toko Sakinah Motor Kabupaten Sukoharjo) </w:t>
              </w:r>
              <w:r w:rsidRPr="00CF2CC5">
                <w:rPr>
                  <w:rFonts w:ascii="Times New Roman" w:hAnsi="Times New Roman" w:cs="Times New Roman"/>
                  <w:noProof/>
                </w:rPr>
                <w:t>, 93.</w:t>
              </w:r>
            </w:p>
            <w:p w14:paraId="484304B8"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Poerdaminta, W. (2003). </w:t>
              </w:r>
              <w:r w:rsidRPr="00CF2CC5">
                <w:rPr>
                  <w:rFonts w:ascii="Times New Roman" w:hAnsi="Times New Roman" w:cs="Times New Roman"/>
                  <w:i/>
                  <w:iCs/>
                  <w:noProof/>
                </w:rPr>
                <w:t>Kamus Umum Bahasa Indnesia.</w:t>
              </w:r>
              <w:r w:rsidRPr="00CF2CC5">
                <w:rPr>
                  <w:rFonts w:ascii="Times New Roman" w:hAnsi="Times New Roman" w:cs="Times New Roman"/>
                  <w:noProof/>
                </w:rPr>
                <w:t xml:space="preserve"> Jakarat: Balai Pustaka.</w:t>
              </w:r>
            </w:p>
            <w:p w14:paraId="4E18E5C7" w14:textId="5ABA8AB9"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Rini Asmara, S. M. (2016). SISTEM IN</w:t>
              </w:r>
              <w:r w:rsidR="00B36B4A" w:rsidRPr="00CF2CC5">
                <w:rPr>
                  <w:rFonts w:ascii="Times New Roman" w:hAnsi="Times New Roman" w:cs="Times New Roman"/>
                  <w:i/>
                  <w:iCs/>
                  <w:noProof/>
                </w:rPr>
                <w:t>FORM</w:t>
              </w:r>
              <w:r w:rsidRPr="00CF2CC5">
                <w:rPr>
                  <w:rFonts w:ascii="Times New Roman" w:hAnsi="Times New Roman" w:cs="Times New Roman"/>
                  <w:noProof/>
                </w:rPr>
                <w:t xml:space="preserve">ASI PENGOLAHAN DATA PENANGGULANGAN BENCANA PADA KANTOR BADAN PENANGGULANGAN BENCANA DAERAH (BPBD) KABUPATEN PADANG PARIAMAN. </w:t>
              </w:r>
              <w:r w:rsidRPr="00CF2CC5">
                <w:rPr>
                  <w:rFonts w:ascii="Times New Roman" w:hAnsi="Times New Roman" w:cs="Times New Roman"/>
                  <w:i/>
                  <w:iCs/>
                  <w:noProof/>
                </w:rPr>
                <w:t>SISTEM IN</w:t>
              </w:r>
              <w:r w:rsidR="00B36B4A" w:rsidRPr="00CF2CC5">
                <w:rPr>
                  <w:rFonts w:ascii="Times New Roman" w:hAnsi="Times New Roman" w:cs="Times New Roman"/>
                  <w:i/>
                  <w:iCs/>
                  <w:noProof/>
                </w:rPr>
                <w:t>FORM</w:t>
              </w:r>
              <w:r w:rsidRPr="00CF2CC5">
                <w:rPr>
                  <w:rFonts w:ascii="Times New Roman" w:hAnsi="Times New Roman" w:cs="Times New Roman"/>
                  <w:i/>
                  <w:iCs/>
                  <w:noProof/>
                </w:rPr>
                <w:t>ASI PENGOLAHAN DATA PENANGGULANGAN BENCANA PADA KANTOR BADAN PENANGGULANGAN BENCANA DAERAH (BPBD) KABUPATEN PADANG PARIAMAN</w:t>
              </w:r>
              <w:r w:rsidRPr="00CF2CC5">
                <w:rPr>
                  <w:rFonts w:ascii="Times New Roman" w:hAnsi="Times New Roman" w:cs="Times New Roman"/>
                  <w:noProof/>
                </w:rPr>
                <w:t>, 91.</w:t>
              </w:r>
            </w:p>
            <w:p w14:paraId="2C33E274"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Sakur, S. B. (2005). Aplikasi WEB Database dengan Dreamweaver MX 2004. </w:t>
              </w:r>
              <w:r w:rsidRPr="00CF2CC5">
                <w:rPr>
                  <w:rFonts w:ascii="Times New Roman" w:hAnsi="Times New Roman" w:cs="Times New Roman"/>
                  <w:i/>
                  <w:iCs/>
                  <w:noProof/>
                </w:rPr>
                <w:t>Aplikasi WEB Database dengan Dreamweaver MX 2004</w:t>
              </w:r>
              <w:r w:rsidRPr="00CF2CC5">
                <w:rPr>
                  <w:rFonts w:ascii="Times New Roman" w:hAnsi="Times New Roman" w:cs="Times New Roman"/>
                  <w:noProof/>
                </w:rPr>
                <w:t>.</w:t>
              </w:r>
            </w:p>
            <w:p w14:paraId="5D8349D7"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Satzinger John W, J. R. (2012). System Analysis and Desing in Changing World. </w:t>
              </w:r>
              <w:r w:rsidRPr="00CF2CC5">
                <w:rPr>
                  <w:rFonts w:ascii="Times New Roman" w:hAnsi="Times New Roman" w:cs="Times New Roman"/>
                  <w:i/>
                  <w:iCs/>
                  <w:noProof/>
                </w:rPr>
                <w:t>System Analysis and Desing in Changing World</w:t>
              </w:r>
              <w:r w:rsidRPr="00CF2CC5">
                <w:rPr>
                  <w:rFonts w:ascii="Times New Roman" w:hAnsi="Times New Roman" w:cs="Times New Roman"/>
                  <w:noProof/>
                </w:rPr>
                <w:t>, 106.</w:t>
              </w:r>
            </w:p>
            <w:p w14:paraId="10B4A4CF"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Satzinger John W, J. R. (2012). System Analysis and Desing in Changing World. </w:t>
              </w:r>
              <w:r w:rsidRPr="00CF2CC5">
                <w:rPr>
                  <w:rFonts w:ascii="Times New Roman" w:hAnsi="Times New Roman" w:cs="Times New Roman"/>
                  <w:i/>
                  <w:iCs/>
                  <w:noProof/>
                </w:rPr>
                <w:t>System Analysis and Desing in Changing World</w:t>
              </w:r>
              <w:r w:rsidRPr="00CF2CC5">
                <w:rPr>
                  <w:rFonts w:ascii="Times New Roman" w:hAnsi="Times New Roman" w:cs="Times New Roman"/>
                  <w:noProof/>
                </w:rPr>
                <w:t>, 106.</w:t>
              </w:r>
            </w:p>
            <w:p w14:paraId="7D235BA8"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Setiadi, H. (2016). Pelaksanaan Penilaian pada Kurikulum 2013. </w:t>
              </w:r>
              <w:r w:rsidRPr="00CF2CC5">
                <w:rPr>
                  <w:rFonts w:ascii="Times New Roman" w:hAnsi="Times New Roman" w:cs="Times New Roman"/>
                  <w:i/>
                  <w:iCs/>
                  <w:noProof/>
                </w:rPr>
                <w:t>Jurnal Penelitian dan Evaluasi Pendidikan</w:t>
              </w:r>
              <w:r w:rsidRPr="00CF2CC5">
                <w:rPr>
                  <w:rFonts w:ascii="Times New Roman" w:hAnsi="Times New Roman" w:cs="Times New Roman"/>
                  <w:noProof/>
                </w:rPr>
                <w:t>, 166-178.</w:t>
              </w:r>
            </w:p>
            <w:p w14:paraId="508040A7" w14:textId="01B33299"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Suprapto. (2004). </w:t>
              </w:r>
              <w:r w:rsidR="008A5919" w:rsidRPr="00CF2CC5">
                <w:rPr>
                  <w:rFonts w:ascii="Times New Roman" w:hAnsi="Times New Roman" w:cs="Times New Roman"/>
                  <w:i/>
                  <w:iCs/>
                  <w:noProof/>
                </w:rPr>
                <w:t>Surat</w:t>
              </w:r>
              <w:r w:rsidRPr="00CF2CC5">
                <w:rPr>
                  <w:rFonts w:ascii="Times New Roman" w:hAnsi="Times New Roman" w:cs="Times New Roman"/>
                  <w:i/>
                  <w:iCs/>
                  <w:noProof/>
                </w:rPr>
                <w:t xml:space="preserve"> Menyurat Bahasa Indonesia.</w:t>
              </w:r>
              <w:r w:rsidRPr="00CF2CC5">
                <w:rPr>
                  <w:rFonts w:ascii="Times New Roman" w:hAnsi="Times New Roman" w:cs="Times New Roman"/>
                  <w:noProof/>
                </w:rPr>
                <w:t xml:space="preserve"> Surabaya: INDAH.</w:t>
              </w:r>
            </w:p>
            <w:p w14:paraId="633D33FD"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Van Horne, J. C. (2005). Prinsip-prinsip Manajemen Keuangan, diterjemahkan oleh Dewi Fitriasari dan Deny Arnos Kwary. </w:t>
              </w:r>
              <w:r w:rsidRPr="00CF2CC5">
                <w:rPr>
                  <w:rFonts w:ascii="Times New Roman" w:hAnsi="Times New Roman" w:cs="Times New Roman"/>
                  <w:i/>
                  <w:iCs/>
                  <w:noProof/>
                </w:rPr>
                <w:t>Prinsip-prinsip Manajemen Keuangan, diterjemahkan oleh Dewi Fitriasari dan Deny Arnos Kwary</w:t>
              </w:r>
              <w:r w:rsidRPr="00CF2CC5">
                <w:rPr>
                  <w:rFonts w:ascii="Times New Roman" w:hAnsi="Times New Roman" w:cs="Times New Roman"/>
                  <w:noProof/>
                </w:rPr>
                <w:t>.</w:t>
              </w:r>
            </w:p>
            <w:p w14:paraId="3E004B46" w14:textId="77777777" w:rsidR="00F06928" w:rsidRPr="00CF2CC5" w:rsidRDefault="00F06928" w:rsidP="00F06928">
              <w:pPr>
                <w:pStyle w:val="Bibliography"/>
                <w:ind w:left="720" w:hanging="720"/>
                <w:rPr>
                  <w:rFonts w:ascii="Times New Roman" w:hAnsi="Times New Roman" w:cs="Times New Roman"/>
                  <w:noProof/>
                </w:rPr>
              </w:pPr>
              <w:r w:rsidRPr="00CF2CC5">
                <w:rPr>
                  <w:rFonts w:ascii="Times New Roman" w:hAnsi="Times New Roman" w:cs="Times New Roman"/>
                  <w:noProof/>
                </w:rPr>
                <w:t xml:space="preserve">Yasin, V. (2012). </w:t>
              </w:r>
              <w:r w:rsidRPr="00CF2CC5">
                <w:rPr>
                  <w:rFonts w:ascii="Times New Roman" w:hAnsi="Times New Roman" w:cs="Times New Roman"/>
                  <w:i/>
                  <w:iCs/>
                  <w:noProof/>
                </w:rPr>
                <w:t>Rekayasa Perangkat Lunak Berorientasi Objek : Pemodelan Arsitektur dan Perancangan (Modelling, Architecture, and Design).</w:t>
              </w:r>
              <w:r w:rsidRPr="00CF2CC5">
                <w:rPr>
                  <w:rFonts w:ascii="Times New Roman" w:hAnsi="Times New Roman" w:cs="Times New Roman"/>
                  <w:noProof/>
                </w:rPr>
                <w:t xml:space="preserve"> Jakarta: Mitra Wacana Media.</w:t>
              </w:r>
            </w:p>
            <w:p w14:paraId="7980AE4E" w14:textId="2326CF98" w:rsidR="00C32F59" w:rsidRDefault="00C32F59" w:rsidP="00F06928">
              <w:r w:rsidRPr="00CF2CC5">
                <w:rPr>
                  <w:rFonts w:ascii="Times New Roman" w:hAnsi="Times New Roman" w:cs="Times New Roman"/>
                  <w:b/>
                  <w:bCs/>
                  <w:noProof/>
                </w:rPr>
                <w:fldChar w:fldCharType="end"/>
              </w:r>
            </w:p>
          </w:sdtContent>
        </w:sdt>
      </w:sdtContent>
    </w:sdt>
    <w:p w14:paraId="7F73A9EC" w14:textId="77777777" w:rsidR="00C454CB" w:rsidRDefault="00C454CB">
      <w:pPr>
        <w:rPr>
          <w:lang w:val="en-US"/>
        </w:rPr>
        <w:sectPr w:rsidR="00C454CB" w:rsidSect="00C454CB">
          <w:footerReference w:type="default" r:id="rId193"/>
          <w:headerReference w:type="first" r:id="rId194"/>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685" w:name="_Toc26745758"/>
      <w:r>
        <w:rPr>
          <w:rFonts w:cs="Times New Roman"/>
          <w:bCs/>
        </w:rPr>
        <w:lastRenderedPageBreak/>
        <w:t>L</w:t>
      </w:r>
      <w:r w:rsidRPr="00E27ABD">
        <w:rPr>
          <w:rFonts w:cs="Times New Roman"/>
          <w:bCs/>
          <w:lang w:val="id-ID"/>
        </w:rPr>
        <w:t>A</w:t>
      </w:r>
      <w:r>
        <w:rPr>
          <w:rFonts w:cs="Times New Roman"/>
          <w:bCs/>
        </w:rPr>
        <w:t>MPIRAN A</w:t>
      </w:r>
      <w:bookmarkEnd w:id="1685"/>
    </w:p>
    <w:p w14:paraId="6AE32DE0" w14:textId="77777777" w:rsidR="00E738C7" w:rsidRPr="00E738C7" w:rsidRDefault="00E738C7" w:rsidP="00E738C7">
      <w:pPr>
        <w:rPr>
          <w:lang w:val="en-US"/>
        </w:rPr>
      </w:pPr>
    </w:p>
    <w:p w14:paraId="2FB52103" w14:textId="460FE41D" w:rsidR="00E27ABD" w:rsidRPr="00E738C7" w:rsidRDefault="00E738C7" w:rsidP="00AE0EA3">
      <w:pPr>
        <w:pStyle w:val="Heading2"/>
        <w:numPr>
          <w:ilvl w:val="0"/>
          <w:numId w:val="326"/>
        </w:numPr>
        <w:spacing w:before="0" w:line="360" w:lineRule="auto"/>
        <w:ind w:left="567" w:hanging="567"/>
        <w:rPr>
          <w:iCs/>
          <w:sz w:val="24"/>
        </w:rPr>
      </w:pPr>
      <w:bookmarkStart w:id="1686" w:name="_Toc26745759"/>
      <w:r>
        <w:rPr>
          <w:rStyle w:val="Emphasis"/>
          <w:lang w:val="en-US"/>
        </w:rPr>
        <w:t xml:space="preserve">Perhitungan User </w:t>
      </w:r>
      <w:r w:rsidR="00022712" w:rsidRPr="00022712">
        <w:rPr>
          <w:rStyle w:val="Emphasis"/>
          <w:i/>
          <w:lang w:val="en-US"/>
        </w:rPr>
        <w:t>Accept</w:t>
      </w:r>
      <w:r>
        <w:rPr>
          <w:rStyle w:val="Emphasis"/>
          <w:lang w:val="en-US"/>
        </w:rPr>
        <w:t>ance Test (UAT)</w:t>
      </w:r>
      <w:bookmarkEnd w:id="1686"/>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proofErr w:type="gramStart"/>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Sangat Baik</w:t>
      </w:r>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Baik</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Cukup</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Kurang</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60C4CCFD"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r>
        <w:rPr>
          <w:rFonts w:ascii="Times New Roman" w:hAnsi="Times New Roman" w:cs="Times New Roman"/>
          <w:sz w:val="24"/>
          <w:szCs w:val="24"/>
          <w:lang w:val="en-US"/>
        </w:rPr>
        <w:t xml:space="preserve">Perhitungan pada total jawaban responden yaitu sebagai </w:t>
      </w:r>
      <w:proofErr w:type="gramStart"/>
      <w:r>
        <w:rPr>
          <w:rFonts w:ascii="Times New Roman" w:hAnsi="Times New Roman" w:cs="Times New Roman"/>
          <w:sz w:val="24"/>
          <w:szCs w:val="24"/>
          <w:lang w:val="en-US"/>
        </w:rPr>
        <w:t>berikut :</w:t>
      </w:r>
      <w:proofErr w:type="gramEnd"/>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Sangat baik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Baik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Cukup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Kurang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r>
              <w:rPr>
                <w:rFonts w:ascii="Times New Roman" w:hAnsi="Times New Roman" w:cs="Times New Roman"/>
                <w:b/>
                <w:lang w:val="en-US"/>
              </w:rPr>
              <w:t>Keterangan</w:t>
            </w:r>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r>
              <w:rPr>
                <w:rStyle w:val="Emphasis"/>
                <w:rFonts w:cs="Times New Roman"/>
                <w:sz w:val="22"/>
                <w:lang w:val="en-US"/>
              </w:rPr>
              <w:t>Kurang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Cukup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Baik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Sangat Baik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skor yang didapatkan yaitu 89,17%, jika dilihat</w:t>
      </w:r>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dikarenakan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footerReference w:type="default" r:id="rId195"/>
      <w:headerReference w:type="first" r:id="rId196"/>
      <w:footerReference w:type="first" r:id="rId197"/>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49BE4D" w14:textId="77777777" w:rsidR="00500D2F" w:rsidRDefault="00500D2F">
      <w:pPr>
        <w:spacing w:after="0" w:line="240" w:lineRule="auto"/>
      </w:pPr>
      <w:r>
        <w:separator/>
      </w:r>
    </w:p>
  </w:endnote>
  <w:endnote w:type="continuationSeparator" w:id="0">
    <w:p w14:paraId="18A5B483" w14:textId="77777777" w:rsidR="00500D2F" w:rsidRDefault="00500D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870E97" w:rsidRPr="00345081" w:rsidRDefault="00870E97">
    <w:pPr>
      <w:pStyle w:val="Footer"/>
      <w:rPr>
        <w:rFonts w:ascii="Times New Roman" w:hAnsi="Times New Roman" w:cs="Times New Roman"/>
      </w:rPr>
    </w:pPr>
  </w:p>
  <w:p w14:paraId="4506717E" w14:textId="77777777" w:rsidR="00870E97" w:rsidRPr="00345081" w:rsidRDefault="00870E97">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870E97" w:rsidRDefault="00870E97">
    <w:pPr>
      <w:pStyle w:val="Footer"/>
      <w:jc w:val="right"/>
    </w:pPr>
  </w:p>
  <w:p w14:paraId="11719F89" w14:textId="77777777" w:rsidR="00870E97" w:rsidRDefault="00870E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870E97" w:rsidRPr="000670E4" w:rsidRDefault="00870E97">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37F0D2DA" w:rsidR="00870E97" w:rsidRPr="000670E4" w:rsidRDefault="00870E97">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1395456"/>
      <w:docPartObj>
        <w:docPartGallery w:val="Page Numbers (Bottom of Page)"/>
        <w:docPartUnique/>
      </w:docPartObj>
    </w:sdtPr>
    <w:sdtEndPr>
      <w:rPr>
        <w:rFonts w:ascii="Times New Roman" w:hAnsi="Times New Roman" w:cs="Times New Roman"/>
        <w:noProof/>
      </w:rPr>
    </w:sdtEndPr>
    <w:sdtContent>
      <w:p w14:paraId="50B06397" w14:textId="2B8D8D68" w:rsidR="00870E97" w:rsidRPr="00807228" w:rsidRDefault="00870E97">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rFonts w:ascii="Times New Roman" w:hAnsi="Times New Roman" w:cs="Times New Roman"/>
        <w:noProof/>
      </w:rPr>
    </w:sdtEndPr>
    <w:sdtContent>
      <w:p w14:paraId="5ABE3872" w14:textId="5F52E111" w:rsidR="00870E97" w:rsidRPr="00807228" w:rsidRDefault="00870E97">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F9D4" w14:textId="4687F229" w:rsidR="00870E97" w:rsidRDefault="00870E97">
    <w:pPr>
      <w:pStyle w:val="Footer"/>
      <w:jc w:val="right"/>
    </w:pPr>
  </w:p>
  <w:sdt>
    <w:sdtPr>
      <w:rPr>
        <w:rFonts w:ascii="Times New Roman" w:hAnsi="Times New Roman" w:cs="Times New Roman"/>
      </w:rPr>
      <w:id w:val="-792519096"/>
      <w:docPartObj>
        <w:docPartGallery w:val="Page Numbers (Top of Page)"/>
        <w:docPartUnique/>
      </w:docPartObj>
    </w:sdtPr>
    <w:sdtEndPr>
      <w:rPr>
        <w:noProof/>
      </w:rPr>
    </w:sdtEndPr>
    <w:sdtContent>
      <w:p w14:paraId="073E40B5" w14:textId="45254572" w:rsidR="00870E97" w:rsidRPr="00807228" w:rsidRDefault="00870E97" w:rsidP="001456D8">
        <w:pPr>
          <w:pStyle w:val="Header"/>
          <w:jc w:val="right"/>
          <w:rPr>
            <w:rFonts w:ascii="Times New Roman" w:hAnsi="Times New Roman" w:cs="Times New Roman"/>
            <w:noProof/>
          </w:rPr>
        </w:pPr>
        <w:r w:rsidRPr="00807228">
          <w:rPr>
            <w:rFonts w:ascii="Times New Roman" w:hAnsi="Times New Roman" w:cs="Times New Roman"/>
            <w:lang w:val="en-US"/>
          </w:rPr>
          <w:t>A-2</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66447161"/>
      <w:docPartObj>
        <w:docPartGallery w:val="Page Numbers (Top of Page)"/>
        <w:docPartUnique/>
      </w:docPartObj>
    </w:sdtPr>
    <w:sdtEndPr>
      <w:rPr>
        <w:rFonts w:asciiTheme="minorHAnsi" w:hAnsiTheme="minorHAnsi" w:cstheme="minorBidi"/>
        <w:noProof/>
      </w:rPr>
    </w:sdtEndPr>
    <w:sdtContent>
      <w:p w14:paraId="4D3E6879" w14:textId="77777777" w:rsidR="00870E97" w:rsidRDefault="00870E97" w:rsidP="001456D8">
        <w:pPr>
          <w:pStyle w:val="Header"/>
          <w:jc w:val="right"/>
          <w:rPr>
            <w:noProof/>
          </w:rPr>
        </w:pPr>
        <w:r w:rsidRPr="00807228">
          <w:rPr>
            <w:rFonts w:ascii="Times New Roman" w:hAnsi="Times New Roman" w:cs="Times New Roman"/>
            <w:lang w:val="en-US"/>
          </w:rPr>
          <w:t>A-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7C3D2E" w14:textId="77777777" w:rsidR="00500D2F" w:rsidRDefault="00500D2F">
      <w:pPr>
        <w:spacing w:after="0" w:line="240" w:lineRule="auto"/>
      </w:pPr>
      <w:r>
        <w:separator/>
      </w:r>
    </w:p>
  </w:footnote>
  <w:footnote w:type="continuationSeparator" w:id="0">
    <w:p w14:paraId="040499B0" w14:textId="77777777" w:rsidR="00500D2F" w:rsidRDefault="00500D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870E97" w:rsidRPr="00ED2891" w:rsidRDefault="00870E9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870E97" w:rsidRDefault="00870E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870E97" w:rsidRDefault="00870E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870E97" w:rsidRPr="000670E4" w:rsidRDefault="00870E97">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870E97" w:rsidRDefault="00870E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870E97" w:rsidRPr="00ED2891" w:rsidRDefault="00870E9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870E97" w:rsidRDefault="00870E9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870E97" w:rsidRPr="00BD2925" w:rsidRDefault="00870E97">
    <w:pPr>
      <w:pStyle w:val="Header"/>
      <w:jc w:val="right"/>
      <w:rPr>
        <w:rFonts w:ascii="Times New Roman" w:hAnsi="Times New Roman" w:cs="Times New Roman"/>
        <w:lang w:val="en-US"/>
      </w:rPr>
    </w:pPr>
  </w:p>
  <w:p w14:paraId="6BDD6612" w14:textId="77777777" w:rsidR="00870E97" w:rsidRDefault="00870E9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D1BA" w14:textId="5563BB44" w:rsidR="00870E97" w:rsidRDefault="00870E97">
    <w:pPr>
      <w:pStyle w:val="Header"/>
      <w:jc w:val="right"/>
    </w:pPr>
  </w:p>
  <w:p w14:paraId="26A9BBA7" w14:textId="77777777" w:rsidR="00870E97" w:rsidRDefault="00870E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2712"/>
    <w:rsid w:val="00025804"/>
    <w:rsid w:val="0002743C"/>
    <w:rsid w:val="000279F9"/>
    <w:rsid w:val="00030D0C"/>
    <w:rsid w:val="00036CB8"/>
    <w:rsid w:val="000408C1"/>
    <w:rsid w:val="000423A8"/>
    <w:rsid w:val="0004436B"/>
    <w:rsid w:val="00045F2D"/>
    <w:rsid w:val="00047DFD"/>
    <w:rsid w:val="00050CAC"/>
    <w:rsid w:val="00051A4D"/>
    <w:rsid w:val="000524FC"/>
    <w:rsid w:val="00057D96"/>
    <w:rsid w:val="0006493D"/>
    <w:rsid w:val="0006542D"/>
    <w:rsid w:val="00065668"/>
    <w:rsid w:val="00066BD9"/>
    <w:rsid w:val="000670E4"/>
    <w:rsid w:val="000706EF"/>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2F3C"/>
    <w:rsid w:val="000A3866"/>
    <w:rsid w:val="000A4863"/>
    <w:rsid w:val="000A535A"/>
    <w:rsid w:val="000B280F"/>
    <w:rsid w:val="000B31B5"/>
    <w:rsid w:val="000B5B26"/>
    <w:rsid w:val="000C045B"/>
    <w:rsid w:val="000C34D6"/>
    <w:rsid w:val="000C6720"/>
    <w:rsid w:val="000D2CE9"/>
    <w:rsid w:val="000D40A7"/>
    <w:rsid w:val="000D484B"/>
    <w:rsid w:val="000E0D2B"/>
    <w:rsid w:val="000E27C4"/>
    <w:rsid w:val="000E2D48"/>
    <w:rsid w:val="000E5216"/>
    <w:rsid w:val="000E58EA"/>
    <w:rsid w:val="000E7172"/>
    <w:rsid w:val="000F1A8C"/>
    <w:rsid w:val="000F2422"/>
    <w:rsid w:val="000F79F9"/>
    <w:rsid w:val="00100AE4"/>
    <w:rsid w:val="00100FF3"/>
    <w:rsid w:val="001014B2"/>
    <w:rsid w:val="00101806"/>
    <w:rsid w:val="00102BD4"/>
    <w:rsid w:val="00104C55"/>
    <w:rsid w:val="0010564B"/>
    <w:rsid w:val="001108FC"/>
    <w:rsid w:val="001117E2"/>
    <w:rsid w:val="001127AF"/>
    <w:rsid w:val="00113EB4"/>
    <w:rsid w:val="0011651E"/>
    <w:rsid w:val="00122BD4"/>
    <w:rsid w:val="0012577F"/>
    <w:rsid w:val="001331F2"/>
    <w:rsid w:val="00140572"/>
    <w:rsid w:val="001456D8"/>
    <w:rsid w:val="00146304"/>
    <w:rsid w:val="001463BB"/>
    <w:rsid w:val="001479B0"/>
    <w:rsid w:val="0015154F"/>
    <w:rsid w:val="00152027"/>
    <w:rsid w:val="00152927"/>
    <w:rsid w:val="00152E64"/>
    <w:rsid w:val="001567B1"/>
    <w:rsid w:val="00160B75"/>
    <w:rsid w:val="00160E6A"/>
    <w:rsid w:val="0016134B"/>
    <w:rsid w:val="00162FEA"/>
    <w:rsid w:val="00164207"/>
    <w:rsid w:val="00171971"/>
    <w:rsid w:val="00172B5E"/>
    <w:rsid w:val="00172D98"/>
    <w:rsid w:val="0017301C"/>
    <w:rsid w:val="00174442"/>
    <w:rsid w:val="00174638"/>
    <w:rsid w:val="00176315"/>
    <w:rsid w:val="001803F0"/>
    <w:rsid w:val="00181081"/>
    <w:rsid w:val="00190C66"/>
    <w:rsid w:val="001950BC"/>
    <w:rsid w:val="00195B17"/>
    <w:rsid w:val="001963C4"/>
    <w:rsid w:val="001A1CB3"/>
    <w:rsid w:val="001A5CEF"/>
    <w:rsid w:val="001A610D"/>
    <w:rsid w:val="001A7E81"/>
    <w:rsid w:val="001B0617"/>
    <w:rsid w:val="001B7AE0"/>
    <w:rsid w:val="001C1AF2"/>
    <w:rsid w:val="001C2494"/>
    <w:rsid w:val="001C25B5"/>
    <w:rsid w:val="001C490D"/>
    <w:rsid w:val="001D15EE"/>
    <w:rsid w:val="001D259F"/>
    <w:rsid w:val="001D36B1"/>
    <w:rsid w:val="001D45A8"/>
    <w:rsid w:val="001D54EA"/>
    <w:rsid w:val="001D5CD6"/>
    <w:rsid w:val="001D7FB5"/>
    <w:rsid w:val="001E06D9"/>
    <w:rsid w:val="001E3327"/>
    <w:rsid w:val="001E41BF"/>
    <w:rsid w:val="001E6C18"/>
    <w:rsid w:val="001F0340"/>
    <w:rsid w:val="001F1043"/>
    <w:rsid w:val="001F246A"/>
    <w:rsid w:val="001F43DE"/>
    <w:rsid w:val="001F552B"/>
    <w:rsid w:val="001F59B8"/>
    <w:rsid w:val="002003DA"/>
    <w:rsid w:val="00213CF1"/>
    <w:rsid w:val="00216DF0"/>
    <w:rsid w:val="0021726F"/>
    <w:rsid w:val="00217CC5"/>
    <w:rsid w:val="0022069D"/>
    <w:rsid w:val="00223CD6"/>
    <w:rsid w:val="00226E45"/>
    <w:rsid w:val="00233561"/>
    <w:rsid w:val="0023647E"/>
    <w:rsid w:val="00240CC2"/>
    <w:rsid w:val="002421BF"/>
    <w:rsid w:val="00243BCC"/>
    <w:rsid w:val="002456AD"/>
    <w:rsid w:val="0024606C"/>
    <w:rsid w:val="00247AB9"/>
    <w:rsid w:val="00252099"/>
    <w:rsid w:val="002556C3"/>
    <w:rsid w:val="00257B2A"/>
    <w:rsid w:val="00260896"/>
    <w:rsid w:val="0026187D"/>
    <w:rsid w:val="0026408E"/>
    <w:rsid w:val="00267280"/>
    <w:rsid w:val="002673AD"/>
    <w:rsid w:val="00276617"/>
    <w:rsid w:val="00284CB8"/>
    <w:rsid w:val="002970ED"/>
    <w:rsid w:val="002A34AA"/>
    <w:rsid w:val="002A373C"/>
    <w:rsid w:val="002A432F"/>
    <w:rsid w:val="002A4903"/>
    <w:rsid w:val="002A589D"/>
    <w:rsid w:val="002B09EF"/>
    <w:rsid w:val="002B18E3"/>
    <w:rsid w:val="002B1FEB"/>
    <w:rsid w:val="002B3C9B"/>
    <w:rsid w:val="002B3EFB"/>
    <w:rsid w:val="002B4AE6"/>
    <w:rsid w:val="002B71E4"/>
    <w:rsid w:val="002B740A"/>
    <w:rsid w:val="002D0B8E"/>
    <w:rsid w:val="002D35B3"/>
    <w:rsid w:val="002D6EC9"/>
    <w:rsid w:val="002E059A"/>
    <w:rsid w:val="002E1184"/>
    <w:rsid w:val="002E1972"/>
    <w:rsid w:val="002E3116"/>
    <w:rsid w:val="002E35A7"/>
    <w:rsid w:val="002F064D"/>
    <w:rsid w:val="002F5058"/>
    <w:rsid w:val="002F6EC0"/>
    <w:rsid w:val="002F73F7"/>
    <w:rsid w:val="00300481"/>
    <w:rsid w:val="00302B67"/>
    <w:rsid w:val="003042B4"/>
    <w:rsid w:val="003074CE"/>
    <w:rsid w:val="00310D35"/>
    <w:rsid w:val="00314424"/>
    <w:rsid w:val="00316C84"/>
    <w:rsid w:val="00317813"/>
    <w:rsid w:val="00321963"/>
    <w:rsid w:val="00322011"/>
    <w:rsid w:val="00322CA2"/>
    <w:rsid w:val="00323324"/>
    <w:rsid w:val="00324340"/>
    <w:rsid w:val="003249EF"/>
    <w:rsid w:val="0032772C"/>
    <w:rsid w:val="003322A2"/>
    <w:rsid w:val="00333C42"/>
    <w:rsid w:val="00340227"/>
    <w:rsid w:val="0034338C"/>
    <w:rsid w:val="00343392"/>
    <w:rsid w:val="00343B4C"/>
    <w:rsid w:val="00344402"/>
    <w:rsid w:val="00346BCF"/>
    <w:rsid w:val="00347A8F"/>
    <w:rsid w:val="003512BF"/>
    <w:rsid w:val="00351F87"/>
    <w:rsid w:val="00354432"/>
    <w:rsid w:val="0035745C"/>
    <w:rsid w:val="00365134"/>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B59B8"/>
    <w:rsid w:val="003C0837"/>
    <w:rsid w:val="003C277C"/>
    <w:rsid w:val="003C39DB"/>
    <w:rsid w:val="003C4BF0"/>
    <w:rsid w:val="003C54DC"/>
    <w:rsid w:val="003C7ED5"/>
    <w:rsid w:val="003D0917"/>
    <w:rsid w:val="003D0D94"/>
    <w:rsid w:val="003D1207"/>
    <w:rsid w:val="003D2A2C"/>
    <w:rsid w:val="003D4475"/>
    <w:rsid w:val="003D78F3"/>
    <w:rsid w:val="003E3322"/>
    <w:rsid w:val="003E61B4"/>
    <w:rsid w:val="003F69FE"/>
    <w:rsid w:val="00400B2D"/>
    <w:rsid w:val="00401250"/>
    <w:rsid w:val="004012F3"/>
    <w:rsid w:val="004027F6"/>
    <w:rsid w:val="00410DDD"/>
    <w:rsid w:val="0041225A"/>
    <w:rsid w:val="0041371C"/>
    <w:rsid w:val="00413AF1"/>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77FCC"/>
    <w:rsid w:val="00480798"/>
    <w:rsid w:val="0048146A"/>
    <w:rsid w:val="004833CD"/>
    <w:rsid w:val="00484413"/>
    <w:rsid w:val="00486C6E"/>
    <w:rsid w:val="0049178D"/>
    <w:rsid w:val="00492ECA"/>
    <w:rsid w:val="00493E03"/>
    <w:rsid w:val="00495771"/>
    <w:rsid w:val="00497EB6"/>
    <w:rsid w:val="004A07B4"/>
    <w:rsid w:val="004A3331"/>
    <w:rsid w:val="004A40FF"/>
    <w:rsid w:val="004A47B1"/>
    <w:rsid w:val="004A610D"/>
    <w:rsid w:val="004A660F"/>
    <w:rsid w:val="004A7CF0"/>
    <w:rsid w:val="004A7F50"/>
    <w:rsid w:val="004B095C"/>
    <w:rsid w:val="004B2156"/>
    <w:rsid w:val="004B22C2"/>
    <w:rsid w:val="004B42A8"/>
    <w:rsid w:val="004B444F"/>
    <w:rsid w:val="004C183F"/>
    <w:rsid w:val="004C1C65"/>
    <w:rsid w:val="004C448B"/>
    <w:rsid w:val="004C5C9E"/>
    <w:rsid w:val="004C5F73"/>
    <w:rsid w:val="004C63F3"/>
    <w:rsid w:val="004D3EFB"/>
    <w:rsid w:val="004D4836"/>
    <w:rsid w:val="004D4BD5"/>
    <w:rsid w:val="004D5DB0"/>
    <w:rsid w:val="004D6124"/>
    <w:rsid w:val="004D7339"/>
    <w:rsid w:val="004E0D09"/>
    <w:rsid w:val="004E1B5A"/>
    <w:rsid w:val="004E1E4A"/>
    <w:rsid w:val="004E208E"/>
    <w:rsid w:val="004E2FC9"/>
    <w:rsid w:val="004E3BA6"/>
    <w:rsid w:val="004E3D73"/>
    <w:rsid w:val="004E51E1"/>
    <w:rsid w:val="004E53B4"/>
    <w:rsid w:val="004E6E98"/>
    <w:rsid w:val="004F0D45"/>
    <w:rsid w:val="004F1906"/>
    <w:rsid w:val="004F1B05"/>
    <w:rsid w:val="004F4D55"/>
    <w:rsid w:val="004F6287"/>
    <w:rsid w:val="00500D2F"/>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D45"/>
    <w:rsid w:val="00567D9C"/>
    <w:rsid w:val="00575A39"/>
    <w:rsid w:val="005769F9"/>
    <w:rsid w:val="00581631"/>
    <w:rsid w:val="00582202"/>
    <w:rsid w:val="00583DCF"/>
    <w:rsid w:val="00584152"/>
    <w:rsid w:val="0058769F"/>
    <w:rsid w:val="00587989"/>
    <w:rsid w:val="005A0757"/>
    <w:rsid w:val="005A0D64"/>
    <w:rsid w:val="005A4F51"/>
    <w:rsid w:val="005A52CE"/>
    <w:rsid w:val="005A5A80"/>
    <w:rsid w:val="005B1018"/>
    <w:rsid w:val="005B1385"/>
    <w:rsid w:val="005B7B0C"/>
    <w:rsid w:val="005C0823"/>
    <w:rsid w:val="005C0E4A"/>
    <w:rsid w:val="005C4F58"/>
    <w:rsid w:val="005C6F86"/>
    <w:rsid w:val="005D2311"/>
    <w:rsid w:val="005D2589"/>
    <w:rsid w:val="005E1F33"/>
    <w:rsid w:val="005E49B1"/>
    <w:rsid w:val="005E5578"/>
    <w:rsid w:val="005E5F68"/>
    <w:rsid w:val="005E78AA"/>
    <w:rsid w:val="005E78FD"/>
    <w:rsid w:val="005F3775"/>
    <w:rsid w:val="005F3E22"/>
    <w:rsid w:val="005F3E7E"/>
    <w:rsid w:val="005F69EE"/>
    <w:rsid w:val="006019D1"/>
    <w:rsid w:val="006032D3"/>
    <w:rsid w:val="00604ED2"/>
    <w:rsid w:val="00606912"/>
    <w:rsid w:val="006069FB"/>
    <w:rsid w:val="00610946"/>
    <w:rsid w:val="00611A04"/>
    <w:rsid w:val="00615E13"/>
    <w:rsid w:val="006206D0"/>
    <w:rsid w:val="00620C74"/>
    <w:rsid w:val="00622599"/>
    <w:rsid w:val="00623BCB"/>
    <w:rsid w:val="00625450"/>
    <w:rsid w:val="006259E6"/>
    <w:rsid w:val="00627119"/>
    <w:rsid w:val="00635DBF"/>
    <w:rsid w:val="00644659"/>
    <w:rsid w:val="006467C0"/>
    <w:rsid w:val="00651E88"/>
    <w:rsid w:val="006564F2"/>
    <w:rsid w:val="00656E57"/>
    <w:rsid w:val="00660E2B"/>
    <w:rsid w:val="00665697"/>
    <w:rsid w:val="0066705E"/>
    <w:rsid w:val="00673B70"/>
    <w:rsid w:val="00687297"/>
    <w:rsid w:val="00691816"/>
    <w:rsid w:val="00692152"/>
    <w:rsid w:val="006921DC"/>
    <w:rsid w:val="00693618"/>
    <w:rsid w:val="006A5282"/>
    <w:rsid w:val="006A5B21"/>
    <w:rsid w:val="006B35B3"/>
    <w:rsid w:val="006B68DA"/>
    <w:rsid w:val="006B7E4F"/>
    <w:rsid w:val="006C03E2"/>
    <w:rsid w:val="006C2EC8"/>
    <w:rsid w:val="006C617C"/>
    <w:rsid w:val="006D1B78"/>
    <w:rsid w:val="006D7065"/>
    <w:rsid w:val="006E1A43"/>
    <w:rsid w:val="006E3836"/>
    <w:rsid w:val="006E57FD"/>
    <w:rsid w:val="006E7C95"/>
    <w:rsid w:val="006F10C0"/>
    <w:rsid w:val="006F1279"/>
    <w:rsid w:val="006F1FB0"/>
    <w:rsid w:val="006F3062"/>
    <w:rsid w:val="006F4B5E"/>
    <w:rsid w:val="006F7412"/>
    <w:rsid w:val="00700D2F"/>
    <w:rsid w:val="007018DD"/>
    <w:rsid w:val="00704856"/>
    <w:rsid w:val="0070632C"/>
    <w:rsid w:val="0071106E"/>
    <w:rsid w:val="007138F8"/>
    <w:rsid w:val="0071518B"/>
    <w:rsid w:val="00716807"/>
    <w:rsid w:val="00716B01"/>
    <w:rsid w:val="007178FB"/>
    <w:rsid w:val="00724244"/>
    <w:rsid w:val="00724AD6"/>
    <w:rsid w:val="00730314"/>
    <w:rsid w:val="00730C5E"/>
    <w:rsid w:val="00734E0D"/>
    <w:rsid w:val="007423D9"/>
    <w:rsid w:val="007433D8"/>
    <w:rsid w:val="0074708C"/>
    <w:rsid w:val="00752B2B"/>
    <w:rsid w:val="0076023A"/>
    <w:rsid w:val="00772142"/>
    <w:rsid w:val="00774E1B"/>
    <w:rsid w:val="00776218"/>
    <w:rsid w:val="00780A5E"/>
    <w:rsid w:val="00786B37"/>
    <w:rsid w:val="00797ED6"/>
    <w:rsid w:val="007A4776"/>
    <w:rsid w:val="007A4E06"/>
    <w:rsid w:val="007A5064"/>
    <w:rsid w:val="007A553D"/>
    <w:rsid w:val="007A56EA"/>
    <w:rsid w:val="007B11F6"/>
    <w:rsid w:val="007B1230"/>
    <w:rsid w:val="007B3785"/>
    <w:rsid w:val="007B52FB"/>
    <w:rsid w:val="007B68F1"/>
    <w:rsid w:val="007B728D"/>
    <w:rsid w:val="007B76AB"/>
    <w:rsid w:val="007C0EE3"/>
    <w:rsid w:val="007C5DFD"/>
    <w:rsid w:val="007C6A9A"/>
    <w:rsid w:val="007D0887"/>
    <w:rsid w:val="007D09A8"/>
    <w:rsid w:val="007D1D62"/>
    <w:rsid w:val="007D213F"/>
    <w:rsid w:val="007D6761"/>
    <w:rsid w:val="007E0334"/>
    <w:rsid w:val="007E0FBB"/>
    <w:rsid w:val="007E3D4C"/>
    <w:rsid w:val="007F6A7F"/>
    <w:rsid w:val="00800789"/>
    <w:rsid w:val="008048A5"/>
    <w:rsid w:val="00804DB0"/>
    <w:rsid w:val="00805407"/>
    <w:rsid w:val="008056C6"/>
    <w:rsid w:val="00807228"/>
    <w:rsid w:val="008074B5"/>
    <w:rsid w:val="00811A91"/>
    <w:rsid w:val="00814E23"/>
    <w:rsid w:val="00815898"/>
    <w:rsid w:val="00816991"/>
    <w:rsid w:val="00816D5D"/>
    <w:rsid w:val="008220A7"/>
    <w:rsid w:val="008235E5"/>
    <w:rsid w:val="008248F3"/>
    <w:rsid w:val="00825CED"/>
    <w:rsid w:val="00826210"/>
    <w:rsid w:val="0082743F"/>
    <w:rsid w:val="00833730"/>
    <w:rsid w:val="008348A1"/>
    <w:rsid w:val="008401A5"/>
    <w:rsid w:val="00844227"/>
    <w:rsid w:val="00851430"/>
    <w:rsid w:val="00851D3A"/>
    <w:rsid w:val="00853631"/>
    <w:rsid w:val="008555C3"/>
    <w:rsid w:val="00856005"/>
    <w:rsid w:val="00861691"/>
    <w:rsid w:val="008708BE"/>
    <w:rsid w:val="00870E97"/>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4866"/>
    <w:rsid w:val="008A5919"/>
    <w:rsid w:val="008A7568"/>
    <w:rsid w:val="008A7748"/>
    <w:rsid w:val="008A7DE5"/>
    <w:rsid w:val="008A7E9D"/>
    <w:rsid w:val="008B0360"/>
    <w:rsid w:val="008B08B1"/>
    <w:rsid w:val="008B1DC4"/>
    <w:rsid w:val="008B2230"/>
    <w:rsid w:val="008B675D"/>
    <w:rsid w:val="008B7A1B"/>
    <w:rsid w:val="008B7F0D"/>
    <w:rsid w:val="008C00BE"/>
    <w:rsid w:val="008C123D"/>
    <w:rsid w:val="008C2CE1"/>
    <w:rsid w:val="008D2061"/>
    <w:rsid w:val="008D2580"/>
    <w:rsid w:val="008D2D62"/>
    <w:rsid w:val="008D3341"/>
    <w:rsid w:val="008D5306"/>
    <w:rsid w:val="008E01F8"/>
    <w:rsid w:val="008E0385"/>
    <w:rsid w:val="008E2FDA"/>
    <w:rsid w:val="008E3254"/>
    <w:rsid w:val="008E4D42"/>
    <w:rsid w:val="008F730C"/>
    <w:rsid w:val="00901857"/>
    <w:rsid w:val="0090700A"/>
    <w:rsid w:val="00910B2D"/>
    <w:rsid w:val="00911D53"/>
    <w:rsid w:val="0091265F"/>
    <w:rsid w:val="00915DE6"/>
    <w:rsid w:val="0091626E"/>
    <w:rsid w:val="0092062B"/>
    <w:rsid w:val="00923203"/>
    <w:rsid w:val="0092708B"/>
    <w:rsid w:val="00927268"/>
    <w:rsid w:val="00931DAF"/>
    <w:rsid w:val="00932ECA"/>
    <w:rsid w:val="00933DAE"/>
    <w:rsid w:val="00940175"/>
    <w:rsid w:val="00940C31"/>
    <w:rsid w:val="00946570"/>
    <w:rsid w:val="00946C7A"/>
    <w:rsid w:val="00947F58"/>
    <w:rsid w:val="0095204F"/>
    <w:rsid w:val="00952D19"/>
    <w:rsid w:val="00954706"/>
    <w:rsid w:val="009547A8"/>
    <w:rsid w:val="00954874"/>
    <w:rsid w:val="00957A42"/>
    <w:rsid w:val="00960AB5"/>
    <w:rsid w:val="00962F2B"/>
    <w:rsid w:val="0096308A"/>
    <w:rsid w:val="009633F1"/>
    <w:rsid w:val="0097054F"/>
    <w:rsid w:val="00971563"/>
    <w:rsid w:val="0097234E"/>
    <w:rsid w:val="00973B0F"/>
    <w:rsid w:val="0097404A"/>
    <w:rsid w:val="00975682"/>
    <w:rsid w:val="009767B0"/>
    <w:rsid w:val="009805CD"/>
    <w:rsid w:val="0098099C"/>
    <w:rsid w:val="00981FFB"/>
    <w:rsid w:val="00982E5C"/>
    <w:rsid w:val="00984013"/>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198B"/>
    <w:rsid w:val="009E2A65"/>
    <w:rsid w:val="009E3099"/>
    <w:rsid w:val="009E5C94"/>
    <w:rsid w:val="009E6718"/>
    <w:rsid w:val="009E6904"/>
    <w:rsid w:val="009E72AA"/>
    <w:rsid w:val="009E7A45"/>
    <w:rsid w:val="009F07D2"/>
    <w:rsid w:val="009F1172"/>
    <w:rsid w:val="009F1FDF"/>
    <w:rsid w:val="009F2EB1"/>
    <w:rsid w:val="009F335A"/>
    <w:rsid w:val="00A00184"/>
    <w:rsid w:val="00A0132A"/>
    <w:rsid w:val="00A02A7A"/>
    <w:rsid w:val="00A02C88"/>
    <w:rsid w:val="00A119AF"/>
    <w:rsid w:val="00A14CD9"/>
    <w:rsid w:val="00A1678E"/>
    <w:rsid w:val="00A17498"/>
    <w:rsid w:val="00A2019C"/>
    <w:rsid w:val="00A204B9"/>
    <w:rsid w:val="00A241BE"/>
    <w:rsid w:val="00A25957"/>
    <w:rsid w:val="00A25C91"/>
    <w:rsid w:val="00A26027"/>
    <w:rsid w:val="00A3170C"/>
    <w:rsid w:val="00A3243A"/>
    <w:rsid w:val="00A35929"/>
    <w:rsid w:val="00A45DF5"/>
    <w:rsid w:val="00A46C7E"/>
    <w:rsid w:val="00A53030"/>
    <w:rsid w:val="00A57B5B"/>
    <w:rsid w:val="00A57EB5"/>
    <w:rsid w:val="00A6303C"/>
    <w:rsid w:val="00A633B9"/>
    <w:rsid w:val="00A64F07"/>
    <w:rsid w:val="00A66030"/>
    <w:rsid w:val="00A72D53"/>
    <w:rsid w:val="00A75805"/>
    <w:rsid w:val="00A7764D"/>
    <w:rsid w:val="00A827BE"/>
    <w:rsid w:val="00A83744"/>
    <w:rsid w:val="00A87569"/>
    <w:rsid w:val="00A9211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3692"/>
    <w:rsid w:val="00AD5C18"/>
    <w:rsid w:val="00AD62D5"/>
    <w:rsid w:val="00AD7237"/>
    <w:rsid w:val="00AE0EA3"/>
    <w:rsid w:val="00AE13B8"/>
    <w:rsid w:val="00AE1B5B"/>
    <w:rsid w:val="00AE2DFE"/>
    <w:rsid w:val="00AE3487"/>
    <w:rsid w:val="00AE6927"/>
    <w:rsid w:val="00AE7A82"/>
    <w:rsid w:val="00AF2A0D"/>
    <w:rsid w:val="00AF3B89"/>
    <w:rsid w:val="00AF5EF6"/>
    <w:rsid w:val="00B05DD0"/>
    <w:rsid w:val="00B11A4E"/>
    <w:rsid w:val="00B132DA"/>
    <w:rsid w:val="00B14292"/>
    <w:rsid w:val="00B14F93"/>
    <w:rsid w:val="00B15F3C"/>
    <w:rsid w:val="00B16ED3"/>
    <w:rsid w:val="00B17FB1"/>
    <w:rsid w:val="00B21D42"/>
    <w:rsid w:val="00B2246D"/>
    <w:rsid w:val="00B23CE0"/>
    <w:rsid w:val="00B268A9"/>
    <w:rsid w:val="00B3451B"/>
    <w:rsid w:val="00B36B4A"/>
    <w:rsid w:val="00B4000D"/>
    <w:rsid w:val="00B401EC"/>
    <w:rsid w:val="00B40A57"/>
    <w:rsid w:val="00B40B41"/>
    <w:rsid w:val="00B45798"/>
    <w:rsid w:val="00B514D0"/>
    <w:rsid w:val="00B517C8"/>
    <w:rsid w:val="00B51988"/>
    <w:rsid w:val="00B53D80"/>
    <w:rsid w:val="00B55967"/>
    <w:rsid w:val="00B57B0D"/>
    <w:rsid w:val="00B602E6"/>
    <w:rsid w:val="00B605DA"/>
    <w:rsid w:val="00B612AE"/>
    <w:rsid w:val="00B61735"/>
    <w:rsid w:val="00B61B70"/>
    <w:rsid w:val="00B61F71"/>
    <w:rsid w:val="00B640E3"/>
    <w:rsid w:val="00B6578E"/>
    <w:rsid w:val="00B66CCD"/>
    <w:rsid w:val="00B66FDA"/>
    <w:rsid w:val="00B6762E"/>
    <w:rsid w:val="00B72964"/>
    <w:rsid w:val="00B7471C"/>
    <w:rsid w:val="00B748AA"/>
    <w:rsid w:val="00B83B8B"/>
    <w:rsid w:val="00B851E1"/>
    <w:rsid w:val="00B85991"/>
    <w:rsid w:val="00B86BC4"/>
    <w:rsid w:val="00B913B4"/>
    <w:rsid w:val="00B94B64"/>
    <w:rsid w:val="00BA08FB"/>
    <w:rsid w:val="00BA7353"/>
    <w:rsid w:val="00BB2755"/>
    <w:rsid w:val="00BB2DA2"/>
    <w:rsid w:val="00BC321E"/>
    <w:rsid w:val="00BC4AB8"/>
    <w:rsid w:val="00BC4F61"/>
    <w:rsid w:val="00BD00C2"/>
    <w:rsid w:val="00BD0974"/>
    <w:rsid w:val="00BD2925"/>
    <w:rsid w:val="00BE05EB"/>
    <w:rsid w:val="00BE06B6"/>
    <w:rsid w:val="00BE16B4"/>
    <w:rsid w:val="00BE4E3F"/>
    <w:rsid w:val="00BE6BFC"/>
    <w:rsid w:val="00BE7FFD"/>
    <w:rsid w:val="00BF14DB"/>
    <w:rsid w:val="00BF2A6C"/>
    <w:rsid w:val="00BF3356"/>
    <w:rsid w:val="00BF41A1"/>
    <w:rsid w:val="00BF5BC9"/>
    <w:rsid w:val="00BF5ED7"/>
    <w:rsid w:val="00BF7ACE"/>
    <w:rsid w:val="00C00FA2"/>
    <w:rsid w:val="00C013B0"/>
    <w:rsid w:val="00C0174F"/>
    <w:rsid w:val="00C03D19"/>
    <w:rsid w:val="00C04630"/>
    <w:rsid w:val="00C0553E"/>
    <w:rsid w:val="00C10CF0"/>
    <w:rsid w:val="00C11465"/>
    <w:rsid w:val="00C1205B"/>
    <w:rsid w:val="00C12A30"/>
    <w:rsid w:val="00C151C1"/>
    <w:rsid w:val="00C1576A"/>
    <w:rsid w:val="00C15D94"/>
    <w:rsid w:val="00C1683F"/>
    <w:rsid w:val="00C20659"/>
    <w:rsid w:val="00C23A7B"/>
    <w:rsid w:val="00C32F59"/>
    <w:rsid w:val="00C33CE4"/>
    <w:rsid w:val="00C45180"/>
    <w:rsid w:val="00C454CB"/>
    <w:rsid w:val="00C50334"/>
    <w:rsid w:val="00C54DFC"/>
    <w:rsid w:val="00C60CF1"/>
    <w:rsid w:val="00C60F4B"/>
    <w:rsid w:val="00C635BD"/>
    <w:rsid w:val="00C64F2A"/>
    <w:rsid w:val="00C66A11"/>
    <w:rsid w:val="00C737BB"/>
    <w:rsid w:val="00C740FA"/>
    <w:rsid w:val="00C74C55"/>
    <w:rsid w:val="00C75A6D"/>
    <w:rsid w:val="00C8063B"/>
    <w:rsid w:val="00C81E5A"/>
    <w:rsid w:val="00C8216B"/>
    <w:rsid w:val="00C82BFF"/>
    <w:rsid w:val="00C848B0"/>
    <w:rsid w:val="00C851FB"/>
    <w:rsid w:val="00C86F1B"/>
    <w:rsid w:val="00C90918"/>
    <w:rsid w:val="00C941E0"/>
    <w:rsid w:val="00C951B3"/>
    <w:rsid w:val="00C95BAC"/>
    <w:rsid w:val="00C96A45"/>
    <w:rsid w:val="00CA084E"/>
    <w:rsid w:val="00CA120B"/>
    <w:rsid w:val="00CA492E"/>
    <w:rsid w:val="00CA7698"/>
    <w:rsid w:val="00CB08A7"/>
    <w:rsid w:val="00CB1E68"/>
    <w:rsid w:val="00CB292A"/>
    <w:rsid w:val="00CB5363"/>
    <w:rsid w:val="00CC2F9C"/>
    <w:rsid w:val="00CC377E"/>
    <w:rsid w:val="00CC39FB"/>
    <w:rsid w:val="00CD0C83"/>
    <w:rsid w:val="00CD0EBA"/>
    <w:rsid w:val="00CD63F5"/>
    <w:rsid w:val="00CE28BE"/>
    <w:rsid w:val="00CE2EEE"/>
    <w:rsid w:val="00CE6EE5"/>
    <w:rsid w:val="00CE7AB4"/>
    <w:rsid w:val="00CF2CC5"/>
    <w:rsid w:val="00D00B37"/>
    <w:rsid w:val="00D0443E"/>
    <w:rsid w:val="00D050F1"/>
    <w:rsid w:val="00D051F0"/>
    <w:rsid w:val="00D05889"/>
    <w:rsid w:val="00D10690"/>
    <w:rsid w:val="00D135F4"/>
    <w:rsid w:val="00D137F4"/>
    <w:rsid w:val="00D13918"/>
    <w:rsid w:val="00D1615D"/>
    <w:rsid w:val="00D21E54"/>
    <w:rsid w:val="00D26917"/>
    <w:rsid w:val="00D269C9"/>
    <w:rsid w:val="00D33033"/>
    <w:rsid w:val="00D33778"/>
    <w:rsid w:val="00D36134"/>
    <w:rsid w:val="00D3625C"/>
    <w:rsid w:val="00D4034A"/>
    <w:rsid w:val="00D41778"/>
    <w:rsid w:val="00D440A0"/>
    <w:rsid w:val="00D52061"/>
    <w:rsid w:val="00D54DA0"/>
    <w:rsid w:val="00D57B27"/>
    <w:rsid w:val="00D604A6"/>
    <w:rsid w:val="00D61E25"/>
    <w:rsid w:val="00D66EB1"/>
    <w:rsid w:val="00D67FDD"/>
    <w:rsid w:val="00D71CD1"/>
    <w:rsid w:val="00D72710"/>
    <w:rsid w:val="00D74934"/>
    <w:rsid w:val="00D74A6F"/>
    <w:rsid w:val="00D8030E"/>
    <w:rsid w:val="00D80392"/>
    <w:rsid w:val="00D805C2"/>
    <w:rsid w:val="00D81475"/>
    <w:rsid w:val="00D816E7"/>
    <w:rsid w:val="00D82BAE"/>
    <w:rsid w:val="00D82EB8"/>
    <w:rsid w:val="00D83B74"/>
    <w:rsid w:val="00D84BC1"/>
    <w:rsid w:val="00D9024C"/>
    <w:rsid w:val="00D92E57"/>
    <w:rsid w:val="00D9355F"/>
    <w:rsid w:val="00D941C7"/>
    <w:rsid w:val="00D9497A"/>
    <w:rsid w:val="00DA5B4A"/>
    <w:rsid w:val="00DA66AE"/>
    <w:rsid w:val="00DA67D8"/>
    <w:rsid w:val="00DB40E7"/>
    <w:rsid w:val="00DB441A"/>
    <w:rsid w:val="00DB4BE4"/>
    <w:rsid w:val="00DB68D2"/>
    <w:rsid w:val="00DC173C"/>
    <w:rsid w:val="00DC2473"/>
    <w:rsid w:val="00DC3C8C"/>
    <w:rsid w:val="00DC76AA"/>
    <w:rsid w:val="00DD0DEB"/>
    <w:rsid w:val="00DE097F"/>
    <w:rsid w:val="00DF2D3A"/>
    <w:rsid w:val="00DF3E13"/>
    <w:rsid w:val="00DF489C"/>
    <w:rsid w:val="00DF64C4"/>
    <w:rsid w:val="00DF7425"/>
    <w:rsid w:val="00E01D21"/>
    <w:rsid w:val="00E033FB"/>
    <w:rsid w:val="00E042CC"/>
    <w:rsid w:val="00E0500A"/>
    <w:rsid w:val="00E06E0E"/>
    <w:rsid w:val="00E10103"/>
    <w:rsid w:val="00E113EB"/>
    <w:rsid w:val="00E133CD"/>
    <w:rsid w:val="00E13812"/>
    <w:rsid w:val="00E14115"/>
    <w:rsid w:val="00E152EF"/>
    <w:rsid w:val="00E158B3"/>
    <w:rsid w:val="00E1621D"/>
    <w:rsid w:val="00E176D2"/>
    <w:rsid w:val="00E23C1E"/>
    <w:rsid w:val="00E242F2"/>
    <w:rsid w:val="00E27ABD"/>
    <w:rsid w:val="00E313EC"/>
    <w:rsid w:val="00E330FD"/>
    <w:rsid w:val="00E33ECA"/>
    <w:rsid w:val="00E379E9"/>
    <w:rsid w:val="00E4233B"/>
    <w:rsid w:val="00E46015"/>
    <w:rsid w:val="00E5392E"/>
    <w:rsid w:val="00E548E4"/>
    <w:rsid w:val="00E552E2"/>
    <w:rsid w:val="00E56C93"/>
    <w:rsid w:val="00E6268F"/>
    <w:rsid w:val="00E626C9"/>
    <w:rsid w:val="00E65F0A"/>
    <w:rsid w:val="00E6712D"/>
    <w:rsid w:val="00E70C3D"/>
    <w:rsid w:val="00E70F23"/>
    <w:rsid w:val="00E738C7"/>
    <w:rsid w:val="00E77A3E"/>
    <w:rsid w:val="00E80D49"/>
    <w:rsid w:val="00E83B0B"/>
    <w:rsid w:val="00E87FBB"/>
    <w:rsid w:val="00E91D4F"/>
    <w:rsid w:val="00E949AB"/>
    <w:rsid w:val="00EA08AA"/>
    <w:rsid w:val="00EA3D57"/>
    <w:rsid w:val="00EA63AB"/>
    <w:rsid w:val="00EA6789"/>
    <w:rsid w:val="00EA7958"/>
    <w:rsid w:val="00EB5E63"/>
    <w:rsid w:val="00EC3F2B"/>
    <w:rsid w:val="00ED1ACB"/>
    <w:rsid w:val="00ED2891"/>
    <w:rsid w:val="00ED3AD0"/>
    <w:rsid w:val="00EE16D8"/>
    <w:rsid w:val="00EE3517"/>
    <w:rsid w:val="00EE3B38"/>
    <w:rsid w:val="00EE6B3B"/>
    <w:rsid w:val="00EE795A"/>
    <w:rsid w:val="00EF23FD"/>
    <w:rsid w:val="00EF2483"/>
    <w:rsid w:val="00EF2781"/>
    <w:rsid w:val="00EF4211"/>
    <w:rsid w:val="00EF63AF"/>
    <w:rsid w:val="00F00844"/>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69DF"/>
    <w:rsid w:val="00F371F1"/>
    <w:rsid w:val="00F37C43"/>
    <w:rsid w:val="00F37EB2"/>
    <w:rsid w:val="00F37EF2"/>
    <w:rsid w:val="00F40B9A"/>
    <w:rsid w:val="00F44782"/>
    <w:rsid w:val="00F45288"/>
    <w:rsid w:val="00F47E1A"/>
    <w:rsid w:val="00F509F8"/>
    <w:rsid w:val="00F5441D"/>
    <w:rsid w:val="00F55756"/>
    <w:rsid w:val="00F56909"/>
    <w:rsid w:val="00F60143"/>
    <w:rsid w:val="00F62CAC"/>
    <w:rsid w:val="00F65965"/>
    <w:rsid w:val="00F706B4"/>
    <w:rsid w:val="00F7089C"/>
    <w:rsid w:val="00F70C0F"/>
    <w:rsid w:val="00F713DA"/>
    <w:rsid w:val="00F716BC"/>
    <w:rsid w:val="00F720DB"/>
    <w:rsid w:val="00F74DEF"/>
    <w:rsid w:val="00F75574"/>
    <w:rsid w:val="00F76AF4"/>
    <w:rsid w:val="00F80046"/>
    <w:rsid w:val="00F904B8"/>
    <w:rsid w:val="00F90936"/>
    <w:rsid w:val="00F929F4"/>
    <w:rsid w:val="00F93A54"/>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940175"/>
    <w:pPr>
      <w:spacing w:after="200" w:line="240" w:lineRule="auto"/>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9"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oter" Target="footer7.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header" Target="header6.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footer" Target="footer8.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fontTable" Target="fontTable.xml"/><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2425E959-0147-48EE-893C-D7B226394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0</TotalTime>
  <Pages>244</Pages>
  <Words>40807</Words>
  <Characters>232600</Characters>
  <Application>Microsoft Office Word</Application>
  <DocSecurity>0</DocSecurity>
  <Lines>1938</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804</cp:revision>
  <cp:lastPrinted>2019-12-09T17:29:00Z</cp:lastPrinted>
  <dcterms:created xsi:type="dcterms:W3CDTF">2019-11-23T06:00:00Z</dcterms:created>
  <dcterms:modified xsi:type="dcterms:W3CDTF">2019-12-19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